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CB74E2" w14:textId="36CC47AC" w:rsidR="007F3123" w:rsidRPr="006C41DA" w:rsidRDefault="007F3123">
      <w:pPr>
        <w:rPr>
          <w:b/>
          <w:sz w:val="48"/>
        </w:rPr>
      </w:pPr>
      <w:bookmarkStart w:id="0" w:name="_GoBack"/>
      <w:bookmarkEnd w:id="0"/>
      <w:proofErr w:type="spellStart"/>
      <w:r w:rsidRPr="006C41DA">
        <w:rPr>
          <w:b/>
          <w:sz w:val="48"/>
        </w:rPr>
        <w:t>Fetal</w:t>
      </w:r>
      <w:proofErr w:type="spellEnd"/>
      <w:r w:rsidRPr="006C41DA">
        <w:rPr>
          <w:b/>
          <w:sz w:val="48"/>
        </w:rPr>
        <w:t xml:space="preserve"> stroke</w:t>
      </w:r>
      <w:r w:rsidR="00321166" w:rsidRPr="006C41DA">
        <w:rPr>
          <w:b/>
          <w:sz w:val="48"/>
        </w:rPr>
        <w:t xml:space="preserve"> and cerebrovascular disease</w:t>
      </w:r>
    </w:p>
    <w:p w14:paraId="344FE310" w14:textId="31BCDA74" w:rsidR="007F3123" w:rsidRPr="006C41DA" w:rsidRDefault="00801BDA">
      <w:pPr>
        <w:rPr>
          <w:i/>
          <w:sz w:val="36"/>
        </w:rPr>
      </w:pPr>
      <w:bookmarkStart w:id="1" w:name="_Hlk522857813"/>
      <w:r w:rsidRPr="006C41DA">
        <w:rPr>
          <w:i/>
          <w:sz w:val="36"/>
        </w:rPr>
        <w:t>Advances in understanding from alloimmune thrombocytopaenia and monochorionic twins</w:t>
      </w:r>
    </w:p>
    <w:bookmarkEnd w:id="1"/>
    <w:p w14:paraId="351561C4" w14:textId="77777777" w:rsidR="00801BDA" w:rsidRPr="006C41DA" w:rsidRDefault="00801BDA">
      <w:pPr>
        <w:rPr>
          <w:sz w:val="36"/>
        </w:rPr>
      </w:pPr>
    </w:p>
    <w:p w14:paraId="77C6A8F0" w14:textId="4200A920" w:rsidR="007F3123" w:rsidRPr="006C41DA" w:rsidRDefault="00972303">
      <w:pPr>
        <w:rPr>
          <w:sz w:val="36"/>
        </w:rPr>
      </w:pPr>
      <w:r w:rsidRPr="006C41DA">
        <w:rPr>
          <w:sz w:val="36"/>
          <w:vertAlign w:val="superscript"/>
        </w:rPr>
        <w:t>1,2,3</w:t>
      </w:r>
      <w:r w:rsidR="007F3123" w:rsidRPr="006C41DA">
        <w:rPr>
          <w:sz w:val="36"/>
        </w:rPr>
        <w:t xml:space="preserve">Fenella </w:t>
      </w:r>
      <w:r w:rsidR="00321166" w:rsidRPr="006C41DA">
        <w:rPr>
          <w:sz w:val="36"/>
        </w:rPr>
        <w:t xml:space="preserve">J </w:t>
      </w:r>
      <w:r w:rsidR="007F3123" w:rsidRPr="006C41DA">
        <w:rPr>
          <w:sz w:val="36"/>
        </w:rPr>
        <w:t xml:space="preserve">Kirkham, </w:t>
      </w:r>
      <w:r w:rsidRPr="006C41DA">
        <w:rPr>
          <w:sz w:val="36"/>
          <w:vertAlign w:val="superscript"/>
        </w:rPr>
        <w:t>4</w:t>
      </w:r>
      <w:r w:rsidR="000B6A2A" w:rsidRPr="006C41DA">
        <w:rPr>
          <w:sz w:val="36"/>
        </w:rPr>
        <w:t>Dimitrios Zafe</w:t>
      </w:r>
      <w:r w:rsidR="00CE1972" w:rsidRPr="006C41DA">
        <w:rPr>
          <w:sz w:val="36"/>
        </w:rPr>
        <w:t>i</w:t>
      </w:r>
      <w:r w:rsidR="000B6A2A" w:rsidRPr="006C41DA">
        <w:rPr>
          <w:sz w:val="36"/>
        </w:rPr>
        <w:t>riou</w:t>
      </w:r>
      <w:r w:rsidR="007F3123" w:rsidRPr="006C41DA">
        <w:rPr>
          <w:sz w:val="36"/>
        </w:rPr>
        <w:t xml:space="preserve">, </w:t>
      </w:r>
      <w:r w:rsidR="00321166" w:rsidRPr="006C41DA">
        <w:rPr>
          <w:sz w:val="36"/>
          <w:vertAlign w:val="superscript"/>
        </w:rPr>
        <w:t>2,3</w:t>
      </w:r>
      <w:r w:rsidR="00321166" w:rsidRPr="006C41DA">
        <w:rPr>
          <w:sz w:val="36"/>
        </w:rPr>
        <w:t xml:space="preserve">David Howe, </w:t>
      </w:r>
      <w:r w:rsidRPr="006C41DA">
        <w:rPr>
          <w:sz w:val="36"/>
          <w:vertAlign w:val="superscript"/>
        </w:rPr>
        <w:t>2</w:t>
      </w:r>
      <w:r w:rsidR="008D3ED3" w:rsidRPr="006C41DA">
        <w:rPr>
          <w:sz w:val="36"/>
        </w:rPr>
        <w:t xml:space="preserve">Philippa </w:t>
      </w:r>
      <w:proofErr w:type="spellStart"/>
      <w:r w:rsidR="008D3ED3" w:rsidRPr="006C41DA">
        <w:rPr>
          <w:sz w:val="36"/>
        </w:rPr>
        <w:t>Czarpran</w:t>
      </w:r>
      <w:proofErr w:type="spellEnd"/>
      <w:r w:rsidR="008D3ED3" w:rsidRPr="006C41DA">
        <w:rPr>
          <w:sz w:val="36"/>
        </w:rPr>
        <w:t xml:space="preserve">, </w:t>
      </w:r>
      <w:r w:rsidRPr="006C41DA">
        <w:rPr>
          <w:sz w:val="36"/>
          <w:vertAlign w:val="superscript"/>
        </w:rPr>
        <w:t>2</w:t>
      </w:r>
      <w:r w:rsidR="008D3ED3" w:rsidRPr="006C41DA">
        <w:rPr>
          <w:sz w:val="36"/>
        </w:rPr>
        <w:t xml:space="preserve">Ashley </w:t>
      </w:r>
      <w:r w:rsidR="00045C59" w:rsidRPr="006C41DA">
        <w:rPr>
          <w:sz w:val="36"/>
        </w:rPr>
        <w:t xml:space="preserve">Harris, </w:t>
      </w:r>
      <w:r w:rsidRPr="006C41DA">
        <w:rPr>
          <w:sz w:val="36"/>
          <w:vertAlign w:val="superscript"/>
        </w:rPr>
        <w:t>1</w:t>
      </w:r>
      <w:r w:rsidRPr="006C41DA">
        <w:rPr>
          <w:sz w:val="36"/>
        </w:rPr>
        <w:t xml:space="preserve">Roxanna Gunny, </w:t>
      </w:r>
      <w:r w:rsidRPr="006C41DA">
        <w:rPr>
          <w:sz w:val="36"/>
          <w:vertAlign w:val="superscript"/>
        </w:rPr>
        <w:t>2,3</w:t>
      </w:r>
      <w:r w:rsidR="000B6A2A" w:rsidRPr="006C41DA">
        <w:rPr>
          <w:sz w:val="36"/>
        </w:rPr>
        <w:t>Brigitte Vollmer</w:t>
      </w:r>
    </w:p>
    <w:p w14:paraId="1B4BEE02" w14:textId="77777777" w:rsidR="00C77B2B" w:rsidRPr="006C41DA" w:rsidRDefault="00C77B2B"/>
    <w:p w14:paraId="4AF68F14" w14:textId="5876696D" w:rsidR="00C77B2B" w:rsidRPr="006C41DA" w:rsidRDefault="00C77B2B" w:rsidP="00C77B2B">
      <w:pPr>
        <w:rPr>
          <w:rFonts w:ascii="Segoe UI" w:hAnsi="Segoe UI" w:cs="Segoe UI"/>
          <w:color w:val="212121"/>
          <w:sz w:val="36"/>
          <w:shd w:val="clear" w:color="auto" w:fill="FFFFFF"/>
        </w:rPr>
      </w:pPr>
      <w:r w:rsidRPr="006C41DA">
        <w:rPr>
          <w:rFonts w:ascii="Segoe UI" w:hAnsi="Segoe UI" w:cs="Segoe UI"/>
          <w:color w:val="212121"/>
          <w:sz w:val="36"/>
          <w:shd w:val="clear" w:color="auto" w:fill="FFFFFF"/>
          <w:vertAlign w:val="superscript"/>
        </w:rPr>
        <w:t>1</w:t>
      </w:r>
      <w:r w:rsidRPr="006C41DA">
        <w:rPr>
          <w:rFonts w:ascii="Segoe UI" w:hAnsi="Segoe UI" w:cs="Segoe UI"/>
          <w:color w:val="212121"/>
          <w:sz w:val="36"/>
          <w:shd w:val="clear" w:color="auto" w:fill="FFFFFF"/>
        </w:rPr>
        <w:t>Developmental Neurosciences section, UCL Great Ormond Street Institute of Child Health, London</w:t>
      </w:r>
      <w:r w:rsidR="00972303" w:rsidRPr="006C41DA">
        <w:rPr>
          <w:rFonts w:ascii="Segoe UI" w:hAnsi="Segoe UI" w:cs="Segoe UI"/>
          <w:color w:val="212121"/>
          <w:sz w:val="36"/>
          <w:shd w:val="clear" w:color="auto" w:fill="FFFFFF"/>
        </w:rPr>
        <w:t xml:space="preserve">; </w:t>
      </w:r>
      <w:r w:rsidR="00321166" w:rsidRPr="006C41DA">
        <w:rPr>
          <w:rFonts w:ascii="Segoe UI" w:hAnsi="Segoe UI" w:cs="Segoe UI"/>
          <w:color w:val="212121"/>
          <w:sz w:val="36"/>
          <w:shd w:val="clear" w:color="auto" w:fill="FFFFFF"/>
          <w:vertAlign w:val="superscript"/>
        </w:rPr>
        <w:t>2</w:t>
      </w:r>
      <w:r w:rsidR="00972303" w:rsidRPr="006C41DA">
        <w:rPr>
          <w:rFonts w:ascii="Segoe UI" w:hAnsi="Segoe UI" w:cs="Segoe UI"/>
          <w:color w:val="212121"/>
          <w:sz w:val="36"/>
          <w:shd w:val="clear" w:color="auto" w:fill="FFFFFF"/>
        </w:rPr>
        <w:t xml:space="preserve">University hospital Southampton; </w:t>
      </w:r>
      <w:r w:rsidR="00321166" w:rsidRPr="006C41DA">
        <w:rPr>
          <w:rFonts w:ascii="Segoe UI" w:hAnsi="Segoe UI" w:cs="Segoe UI"/>
          <w:color w:val="212121"/>
          <w:sz w:val="36"/>
          <w:shd w:val="clear" w:color="auto" w:fill="FFFFFF"/>
          <w:vertAlign w:val="superscript"/>
        </w:rPr>
        <w:t>3</w:t>
      </w:r>
      <w:r w:rsidR="00972303" w:rsidRPr="006C41DA">
        <w:rPr>
          <w:rFonts w:ascii="Segoe UI" w:hAnsi="Segoe UI" w:cs="Segoe UI"/>
          <w:color w:val="212121"/>
          <w:sz w:val="36"/>
          <w:shd w:val="clear" w:color="auto" w:fill="FFFFFF"/>
        </w:rPr>
        <w:t>Clinical and Experimental Sciences, University of Southampton</w:t>
      </w:r>
      <w:r w:rsidR="0074167F" w:rsidRPr="006C41DA">
        <w:rPr>
          <w:rFonts w:ascii="Segoe UI" w:hAnsi="Segoe UI" w:cs="Segoe UI"/>
          <w:color w:val="212121"/>
          <w:sz w:val="36"/>
          <w:szCs w:val="36"/>
          <w:shd w:val="clear" w:color="auto" w:fill="FFFFFF"/>
        </w:rPr>
        <w:t xml:space="preserve">; </w:t>
      </w:r>
      <w:r w:rsidR="0074167F" w:rsidRPr="006C41DA">
        <w:rPr>
          <w:rFonts w:ascii="Segoe UI" w:hAnsi="Segoe UI" w:cs="Segoe UI"/>
          <w:color w:val="212121"/>
          <w:sz w:val="36"/>
          <w:szCs w:val="36"/>
          <w:shd w:val="clear" w:color="auto" w:fill="FFFFFF"/>
          <w:vertAlign w:val="superscript"/>
        </w:rPr>
        <w:t>4</w:t>
      </w:r>
      <w:r w:rsidR="0074167F" w:rsidRPr="006C41DA">
        <w:rPr>
          <w:rFonts w:ascii="Segoe UI" w:hAnsi="Segoe UI" w:cs="Segoe UI"/>
          <w:color w:val="212121"/>
          <w:sz w:val="36"/>
          <w:szCs w:val="36"/>
          <w:shd w:val="clear" w:color="auto" w:fill="FFFFFF"/>
        </w:rPr>
        <w:t>1</w:t>
      </w:r>
      <w:r w:rsidR="0074167F" w:rsidRPr="006C41DA">
        <w:rPr>
          <w:rFonts w:ascii="Segoe UI" w:hAnsi="Segoe UI" w:cs="Segoe UI"/>
          <w:color w:val="212121"/>
          <w:sz w:val="36"/>
          <w:szCs w:val="36"/>
          <w:shd w:val="clear" w:color="auto" w:fill="FFFFFF"/>
          <w:vertAlign w:val="superscript"/>
        </w:rPr>
        <w:t>st</w:t>
      </w:r>
      <w:r w:rsidR="0074167F" w:rsidRPr="006C41DA">
        <w:rPr>
          <w:rFonts w:ascii="Segoe UI" w:hAnsi="Segoe UI" w:cs="Segoe UI"/>
          <w:color w:val="212121"/>
          <w:sz w:val="36"/>
          <w:szCs w:val="36"/>
          <w:shd w:val="clear" w:color="auto" w:fill="FFFFFF"/>
        </w:rPr>
        <w:t xml:space="preserve"> Department of </w:t>
      </w:r>
      <w:proofErr w:type="spellStart"/>
      <w:r w:rsidR="0074167F" w:rsidRPr="006C41DA">
        <w:rPr>
          <w:rFonts w:ascii="Segoe UI" w:hAnsi="Segoe UI" w:cs="Segoe UI"/>
          <w:color w:val="212121"/>
          <w:sz w:val="36"/>
          <w:szCs w:val="36"/>
          <w:shd w:val="clear" w:color="auto" w:fill="FFFFFF"/>
        </w:rPr>
        <w:t>Pediatrics</w:t>
      </w:r>
      <w:proofErr w:type="spellEnd"/>
      <w:r w:rsidR="0074167F" w:rsidRPr="006C41DA">
        <w:rPr>
          <w:rFonts w:ascii="Segoe UI" w:hAnsi="Segoe UI" w:cs="Segoe UI"/>
          <w:color w:val="212121"/>
          <w:sz w:val="36"/>
          <w:szCs w:val="36"/>
          <w:shd w:val="clear" w:color="auto" w:fill="FFFFFF"/>
        </w:rPr>
        <w:t>, “</w:t>
      </w:r>
      <w:proofErr w:type="spellStart"/>
      <w:r w:rsidR="0074167F" w:rsidRPr="006C41DA">
        <w:rPr>
          <w:rFonts w:ascii="Segoe UI" w:hAnsi="Segoe UI" w:cs="Segoe UI"/>
          <w:color w:val="212121"/>
          <w:sz w:val="36"/>
          <w:szCs w:val="36"/>
          <w:shd w:val="clear" w:color="auto" w:fill="FFFFFF"/>
        </w:rPr>
        <w:t>Hippokratio</w:t>
      </w:r>
      <w:proofErr w:type="spellEnd"/>
      <w:r w:rsidR="0074167F" w:rsidRPr="006C41DA">
        <w:rPr>
          <w:rFonts w:ascii="Segoe UI" w:hAnsi="Segoe UI" w:cs="Segoe UI"/>
          <w:color w:val="212121"/>
          <w:sz w:val="36"/>
          <w:szCs w:val="36"/>
          <w:shd w:val="clear" w:color="auto" w:fill="FFFFFF"/>
        </w:rPr>
        <w:t>’ General Hospital, Aristotle University, Thessaloniki, Greece</w:t>
      </w:r>
    </w:p>
    <w:p w14:paraId="6FDBCFA0" w14:textId="77777777" w:rsidR="00C77B2B" w:rsidRPr="006C41DA" w:rsidRDefault="00C77B2B" w:rsidP="00C77B2B">
      <w:pPr>
        <w:rPr>
          <w:rFonts w:ascii="Segoe UI" w:hAnsi="Segoe UI" w:cs="Segoe UI"/>
          <w:color w:val="212121"/>
          <w:sz w:val="36"/>
          <w:shd w:val="clear" w:color="auto" w:fill="FFFFFF"/>
        </w:rPr>
      </w:pPr>
    </w:p>
    <w:p w14:paraId="5EB91367"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Correspondence to:</w:t>
      </w:r>
    </w:p>
    <w:p w14:paraId="7D2A2E01"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Professor Fenella Kirkham</w:t>
      </w:r>
    </w:p>
    <w:p w14:paraId="5633E987"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Developmental Neurosciences</w:t>
      </w:r>
    </w:p>
    <w:p w14:paraId="2092C1FA"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 xml:space="preserve">UCL Great Ormond Street Institute of Child Health, </w:t>
      </w:r>
    </w:p>
    <w:p w14:paraId="392856CF"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London WC1N 1EH</w:t>
      </w:r>
    </w:p>
    <w:p w14:paraId="5B970582"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 xml:space="preserve">Email: </w:t>
      </w:r>
      <w:hyperlink r:id="rId8" w:history="1">
        <w:r w:rsidRPr="006C41DA">
          <w:rPr>
            <w:rStyle w:val="Hyperlink"/>
            <w:rFonts w:ascii="Segoe UI" w:hAnsi="Segoe UI" w:cs="Segoe UI"/>
            <w:sz w:val="28"/>
            <w:shd w:val="clear" w:color="auto" w:fill="FFFFFF"/>
          </w:rPr>
          <w:t>Fenella.Kirkham@ucl.ac.uk</w:t>
        </w:r>
      </w:hyperlink>
    </w:p>
    <w:p w14:paraId="4BBB42EA" w14:textId="77777777" w:rsidR="00C77B2B" w:rsidRPr="006C41DA" w:rsidRDefault="00C77B2B" w:rsidP="00C77B2B">
      <w:pPr>
        <w:rPr>
          <w:rFonts w:ascii="Segoe UI" w:hAnsi="Segoe UI" w:cs="Segoe UI"/>
          <w:color w:val="212121"/>
          <w:sz w:val="28"/>
          <w:shd w:val="clear" w:color="auto" w:fill="FFFFFF"/>
        </w:rPr>
      </w:pPr>
      <w:r w:rsidRPr="006C41DA">
        <w:rPr>
          <w:rFonts w:ascii="Segoe UI" w:hAnsi="Segoe UI" w:cs="Segoe UI"/>
          <w:color w:val="212121"/>
          <w:sz w:val="28"/>
          <w:shd w:val="clear" w:color="auto" w:fill="FFFFFF"/>
        </w:rPr>
        <w:t>Tel: +44-207-905-2191</w:t>
      </w:r>
    </w:p>
    <w:p w14:paraId="6A02DA0E" w14:textId="77777777" w:rsidR="00C77B2B" w:rsidRPr="006C41DA" w:rsidRDefault="00C77B2B"/>
    <w:p w14:paraId="0A743D21" w14:textId="77777777" w:rsidR="007F3123" w:rsidRPr="006C41DA" w:rsidRDefault="007F3123">
      <w:r w:rsidRPr="006C41DA">
        <w:br w:type="page"/>
      </w:r>
    </w:p>
    <w:p w14:paraId="4B19F962" w14:textId="77777777" w:rsidR="001C2C17" w:rsidRPr="006C41DA" w:rsidRDefault="001C2C17" w:rsidP="00B664B6">
      <w:pPr>
        <w:spacing w:line="480" w:lineRule="auto"/>
        <w:rPr>
          <w:rFonts w:ascii="Arial" w:hAnsi="Arial" w:cs="Arial"/>
          <w:b/>
          <w:sz w:val="24"/>
          <w:szCs w:val="24"/>
        </w:rPr>
      </w:pPr>
      <w:r w:rsidRPr="006C41DA">
        <w:rPr>
          <w:rFonts w:ascii="Arial" w:hAnsi="Arial" w:cs="Arial"/>
          <w:b/>
          <w:sz w:val="24"/>
          <w:szCs w:val="24"/>
        </w:rPr>
        <w:lastRenderedPageBreak/>
        <w:t>Abstract</w:t>
      </w:r>
    </w:p>
    <w:p w14:paraId="599302DA" w14:textId="330936E9" w:rsidR="001C2C17" w:rsidRPr="006C41DA" w:rsidRDefault="00C416A7" w:rsidP="008B7AD4">
      <w:pPr>
        <w:spacing w:line="480" w:lineRule="auto"/>
        <w:rPr>
          <w:rFonts w:ascii="Arial" w:hAnsi="Arial" w:cs="Arial"/>
          <w:sz w:val="24"/>
          <w:szCs w:val="24"/>
        </w:rPr>
      </w:pPr>
      <w:proofErr w:type="spellStart"/>
      <w:r w:rsidRPr="006C41DA">
        <w:rPr>
          <w:rFonts w:ascii="Arial" w:hAnsi="Arial" w:cs="Arial"/>
          <w:sz w:val="24"/>
          <w:szCs w:val="24"/>
        </w:rPr>
        <w:t>Fetal</w:t>
      </w:r>
      <w:proofErr w:type="spellEnd"/>
      <w:r w:rsidRPr="006C41DA">
        <w:rPr>
          <w:rFonts w:ascii="Arial" w:hAnsi="Arial" w:cs="Arial"/>
          <w:sz w:val="24"/>
          <w:szCs w:val="24"/>
        </w:rPr>
        <w:t xml:space="preserve"> stroke is an important cause of cerebral palsy but is difficult to diagnose unless imaging is undertaken in pregnancies at risk because of known maternal or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disorders. </w:t>
      </w:r>
      <w:proofErr w:type="spellStart"/>
      <w:r w:rsidR="00904558" w:rsidRPr="006C41DA">
        <w:rPr>
          <w:rFonts w:ascii="Arial" w:hAnsi="Arial" w:cs="Arial"/>
          <w:sz w:val="24"/>
          <w:szCs w:val="24"/>
        </w:rPr>
        <w:t>Fetal</w:t>
      </w:r>
      <w:proofErr w:type="spellEnd"/>
      <w:r w:rsidR="00904558" w:rsidRPr="006C41DA">
        <w:rPr>
          <w:rFonts w:ascii="Arial" w:hAnsi="Arial" w:cs="Arial"/>
          <w:sz w:val="24"/>
          <w:szCs w:val="24"/>
        </w:rPr>
        <w:t xml:space="preserve"> ultrasound or magnetic resonance imaging may show haemorrhage or ischaemic lesions including </w:t>
      </w:r>
      <w:proofErr w:type="spellStart"/>
      <w:r w:rsidR="00904558" w:rsidRPr="006C41DA">
        <w:rPr>
          <w:rFonts w:ascii="Arial" w:hAnsi="Arial" w:cs="Arial"/>
          <w:sz w:val="24"/>
          <w:szCs w:val="24"/>
        </w:rPr>
        <w:t>multicystic</w:t>
      </w:r>
      <w:proofErr w:type="spellEnd"/>
      <w:r w:rsidR="00904558" w:rsidRPr="006C41DA">
        <w:rPr>
          <w:rFonts w:ascii="Arial" w:hAnsi="Arial" w:cs="Arial"/>
          <w:sz w:val="24"/>
          <w:szCs w:val="24"/>
        </w:rPr>
        <w:t xml:space="preserve"> encephalomalacia and focal porencephaly. </w:t>
      </w:r>
      <w:r w:rsidR="000143CC" w:rsidRPr="006C41DA">
        <w:rPr>
          <w:rFonts w:ascii="Arial" w:hAnsi="Arial" w:cs="Arial"/>
          <w:sz w:val="24"/>
          <w:szCs w:val="24"/>
        </w:rPr>
        <w:t xml:space="preserve">Serial imaging has shown the development of malformations including </w:t>
      </w:r>
      <w:proofErr w:type="spellStart"/>
      <w:r w:rsidR="000143CC" w:rsidRPr="006C41DA">
        <w:rPr>
          <w:rFonts w:ascii="Arial" w:hAnsi="Arial" w:cs="Arial"/>
          <w:sz w:val="24"/>
          <w:szCs w:val="24"/>
        </w:rPr>
        <w:t>schizencephaly</w:t>
      </w:r>
      <w:proofErr w:type="spellEnd"/>
      <w:r w:rsidR="000143CC" w:rsidRPr="006C41DA">
        <w:rPr>
          <w:rFonts w:ascii="Arial" w:hAnsi="Arial" w:cs="Arial"/>
          <w:sz w:val="24"/>
          <w:szCs w:val="24"/>
        </w:rPr>
        <w:t xml:space="preserve"> and </w:t>
      </w:r>
      <w:proofErr w:type="spellStart"/>
      <w:r w:rsidR="000143CC" w:rsidRPr="006C41DA">
        <w:rPr>
          <w:rFonts w:ascii="Arial" w:hAnsi="Arial" w:cs="Arial"/>
          <w:sz w:val="24"/>
          <w:szCs w:val="24"/>
        </w:rPr>
        <w:t>polymicrogyra</w:t>
      </w:r>
      <w:proofErr w:type="spellEnd"/>
      <w:r w:rsidR="00C966DF" w:rsidRPr="006C41DA">
        <w:rPr>
          <w:rFonts w:ascii="Arial" w:hAnsi="Arial" w:cs="Arial"/>
          <w:sz w:val="24"/>
          <w:szCs w:val="24"/>
        </w:rPr>
        <w:t xml:space="preserve"> after </w:t>
      </w:r>
      <w:r w:rsidR="004B6823" w:rsidRPr="006C41DA">
        <w:rPr>
          <w:rFonts w:ascii="Arial" w:hAnsi="Arial" w:cs="Arial"/>
          <w:sz w:val="24"/>
          <w:szCs w:val="24"/>
        </w:rPr>
        <w:t>ischaemic and haemorrhagic stroke</w:t>
      </w:r>
      <w:r w:rsidR="000143CC" w:rsidRPr="006C41DA">
        <w:rPr>
          <w:rFonts w:ascii="Arial" w:hAnsi="Arial" w:cs="Arial"/>
          <w:sz w:val="24"/>
          <w:szCs w:val="24"/>
        </w:rPr>
        <w:t>.</w:t>
      </w:r>
      <w:r w:rsidR="00904558" w:rsidRPr="006C41DA">
        <w:rPr>
          <w:rFonts w:ascii="Arial" w:hAnsi="Arial" w:cs="Arial"/>
          <w:sz w:val="24"/>
          <w:szCs w:val="24"/>
        </w:rPr>
        <w:t xml:space="preserve"> </w:t>
      </w:r>
      <w:r w:rsidR="00AB2050" w:rsidRPr="006C41DA">
        <w:rPr>
          <w:rFonts w:ascii="Arial" w:hAnsi="Arial" w:cs="Arial"/>
          <w:sz w:val="24"/>
          <w:szCs w:val="24"/>
        </w:rPr>
        <w:t>Recognised c</w:t>
      </w:r>
      <w:r w:rsidRPr="006C41DA">
        <w:rPr>
          <w:rFonts w:ascii="Arial" w:hAnsi="Arial" w:cs="Arial"/>
          <w:sz w:val="24"/>
          <w:szCs w:val="24"/>
        </w:rPr>
        <w:t xml:space="preserve">auses of haemorrhagic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stroke include alloimmune </w:t>
      </w:r>
      <w:r w:rsidR="004B6823" w:rsidRPr="006C41DA">
        <w:rPr>
          <w:rFonts w:ascii="Arial" w:hAnsi="Arial" w:cs="Arial"/>
          <w:sz w:val="24"/>
          <w:szCs w:val="24"/>
        </w:rPr>
        <w:t xml:space="preserve">and autoimmune </w:t>
      </w:r>
      <w:r w:rsidR="00AB2050" w:rsidRPr="006C41DA">
        <w:rPr>
          <w:rFonts w:ascii="Arial" w:hAnsi="Arial" w:cs="Arial"/>
          <w:sz w:val="24"/>
          <w:szCs w:val="24"/>
        </w:rPr>
        <w:t>thrombocytopaenia</w:t>
      </w:r>
      <w:r w:rsidR="004B6823" w:rsidRPr="006C41DA">
        <w:rPr>
          <w:rFonts w:ascii="Arial" w:hAnsi="Arial" w:cs="Arial"/>
          <w:sz w:val="24"/>
          <w:szCs w:val="24"/>
        </w:rPr>
        <w:t xml:space="preserve">, maternal and </w:t>
      </w:r>
      <w:proofErr w:type="spellStart"/>
      <w:r w:rsidR="004B6823" w:rsidRPr="006C41DA">
        <w:rPr>
          <w:rFonts w:ascii="Arial" w:hAnsi="Arial" w:cs="Arial"/>
          <w:sz w:val="24"/>
          <w:szCs w:val="24"/>
        </w:rPr>
        <w:t>fetal</w:t>
      </w:r>
      <w:proofErr w:type="spellEnd"/>
      <w:r w:rsidR="004B6823" w:rsidRPr="006C41DA">
        <w:rPr>
          <w:rFonts w:ascii="Arial" w:hAnsi="Arial" w:cs="Arial"/>
          <w:sz w:val="24"/>
          <w:szCs w:val="24"/>
        </w:rPr>
        <w:t xml:space="preserve"> clotting disorders</w:t>
      </w:r>
      <w:r w:rsidRPr="006C41DA">
        <w:rPr>
          <w:rFonts w:ascii="Arial" w:hAnsi="Arial" w:cs="Arial"/>
          <w:sz w:val="24"/>
          <w:szCs w:val="24"/>
        </w:rPr>
        <w:t xml:space="preserve"> </w:t>
      </w:r>
      <w:r w:rsidR="00AB2050" w:rsidRPr="006C41DA">
        <w:rPr>
          <w:rFonts w:ascii="Arial" w:hAnsi="Arial" w:cs="Arial"/>
          <w:sz w:val="24"/>
          <w:szCs w:val="24"/>
        </w:rPr>
        <w:t>and trauma</w:t>
      </w:r>
      <w:r w:rsidR="004B6823" w:rsidRPr="006C41DA">
        <w:rPr>
          <w:rFonts w:ascii="Arial" w:hAnsi="Arial" w:cs="Arial"/>
          <w:sz w:val="24"/>
          <w:szCs w:val="24"/>
        </w:rPr>
        <w:t xml:space="preserve"> but these are relatively rare. I</w:t>
      </w:r>
      <w:r w:rsidR="00AB2050" w:rsidRPr="006C41DA">
        <w:rPr>
          <w:rFonts w:ascii="Arial" w:hAnsi="Arial" w:cs="Arial"/>
          <w:sz w:val="24"/>
          <w:szCs w:val="24"/>
        </w:rPr>
        <w:t xml:space="preserve">t is likely that a significant proportion of periventricular and intraventricular haemorrhages are of venous origin. Recent evidence highlights the importance of arterial endothelial dysfunction, rather than thrombocytopaenia, in the intraparenchymal haemorrhage of alloimmune thrombocytopaenia. </w:t>
      </w:r>
      <w:r w:rsidR="004B6823" w:rsidRPr="006C41DA">
        <w:rPr>
          <w:rFonts w:ascii="Arial" w:hAnsi="Arial" w:cs="Arial"/>
          <w:sz w:val="24"/>
          <w:szCs w:val="24"/>
        </w:rPr>
        <w:t>In the context of placental anastomoses, m</w:t>
      </w:r>
      <w:r w:rsidR="00904558" w:rsidRPr="006C41DA">
        <w:rPr>
          <w:rFonts w:ascii="Arial" w:hAnsi="Arial" w:cs="Arial"/>
          <w:sz w:val="24"/>
          <w:szCs w:val="24"/>
        </w:rPr>
        <w:t xml:space="preserve">onochorionic </w:t>
      </w:r>
      <w:r w:rsidR="004B6823" w:rsidRPr="006C41DA">
        <w:rPr>
          <w:rFonts w:ascii="Arial" w:hAnsi="Arial" w:cs="Arial"/>
          <w:sz w:val="24"/>
          <w:szCs w:val="24"/>
        </w:rPr>
        <w:t>di</w:t>
      </w:r>
      <w:r w:rsidR="00904558" w:rsidRPr="006C41DA">
        <w:rPr>
          <w:rFonts w:ascii="Arial" w:hAnsi="Arial" w:cs="Arial"/>
          <w:sz w:val="24"/>
          <w:szCs w:val="24"/>
        </w:rPr>
        <w:t>amniotic twins</w:t>
      </w:r>
      <w:r w:rsidR="004B6823" w:rsidRPr="006C41DA">
        <w:rPr>
          <w:rFonts w:ascii="Arial" w:hAnsi="Arial" w:cs="Arial"/>
          <w:sz w:val="24"/>
          <w:szCs w:val="24"/>
        </w:rPr>
        <w:t xml:space="preserve"> are at risk of twin </w:t>
      </w:r>
      <w:proofErr w:type="spellStart"/>
      <w:r w:rsidR="004B6823" w:rsidRPr="006C41DA">
        <w:rPr>
          <w:rFonts w:ascii="Arial" w:hAnsi="Arial" w:cs="Arial"/>
          <w:sz w:val="24"/>
          <w:szCs w:val="24"/>
        </w:rPr>
        <w:t>twin</w:t>
      </w:r>
      <w:proofErr w:type="spellEnd"/>
      <w:r w:rsidR="004B6823" w:rsidRPr="006C41DA">
        <w:rPr>
          <w:rFonts w:ascii="Arial" w:hAnsi="Arial" w:cs="Arial"/>
          <w:sz w:val="24"/>
          <w:szCs w:val="24"/>
        </w:rPr>
        <w:t xml:space="preserve"> transfusion syndrome (TTTS)</w:t>
      </w:r>
      <w:r w:rsidR="00904558" w:rsidRPr="006C41DA">
        <w:rPr>
          <w:rFonts w:ascii="Arial" w:hAnsi="Arial" w:cs="Arial"/>
          <w:sz w:val="24"/>
          <w:szCs w:val="24"/>
        </w:rPr>
        <w:t xml:space="preserve">, </w:t>
      </w:r>
      <w:r w:rsidR="006352B8" w:rsidRPr="006C41DA">
        <w:rPr>
          <w:rFonts w:ascii="Arial" w:hAnsi="Arial" w:cs="Arial"/>
          <w:sz w:val="24"/>
          <w:szCs w:val="24"/>
        </w:rPr>
        <w:t xml:space="preserve">or partial forms including </w:t>
      </w:r>
      <w:r w:rsidR="008B7AD4" w:rsidRPr="006C41DA">
        <w:rPr>
          <w:rFonts w:ascii="Arial" w:hAnsi="Arial" w:cs="Arial"/>
          <w:sz w:val="24"/>
          <w:szCs w:val="24"/>
        </w:rPr>
        <w:t xml:space="preserve">Twin Oligohydramnios Polyhydramnios Sequence (TOPS), </w:t>
      </w:r>
      <w:r w:rsidR="006352B8" w:rsidRPr="006C41DA">
        <w:rPr>
          <w:rFonts w:ascii="Arial" w:hAnsi="Arial" w:cs="Arial"/>
          <w:sz w:val="24"/>
          <w:szCs w:val="24"/>
        </w:rPr>
        <w:t xml:space="preserve">differences </w:t>
      </w:r>
      <w:r w:rsidR="008B7AD4" w:rsidRPr="006C41DA">
        <w:rPr>
          <w:rFonts w:ascii="Arial" w:hAnsi="Arial" w:cs="Arial"/>
          <w:sz w:val="24"/>
          <w:szCs w:val="24"/>
        </w:rPr>
        <w:t xml:space="preserve">in estimated weight (selective Intrauterine growth Retardation; </w:t>
      </w:r>
      <w:proofErr w:type="spellStart"/>
      <w:r w:rsidR="008B7AD4" w:rsidRPr="006C41DA">
        <w:rPr>
          <w:rFonts w:ascii="Arial" w:hAnsi="Arial" w:cs="Arial"/>
          <w:sz w:val="24"/>
          <w:szCs w:val="24"/>
        </w:rPr>
        <w:t>sIUGR</w:t>
      </w:r>
      <w:proofErr w:type="spellEnd"/>
      <w:r w:rsidR="008B7AD4" w:rsidRPr="006C41DA">
        <w:rPr>
          <w:rFonts w:ascii="Arial" w:hAnsi="Arial" w:cs="Arial"/>
          <w:sz w:val="24"/>
          <w:szCs w:val="24"/>
        </w:rPr>
        <w:t xml:space="preserve">), or in </w:t>
      </w:r>
      <w:proofErr w:type="spellStart"/>
      <w:r w:rsidR="008B7AD4" w:rsidRPr="006C41DA">
        <w:rPr>
          <w:rFonts w:ascii="Arial" w:hAnsi="Arial" w:cs="Arial"/>
          <w:sz w:val="24"/>
          <w:szCs w:val="24"/>
        </w:rPr>
        <w:t>fetal</w:t>
      </w:r>
      <w:proofErr w:type="spellEnd"/>
      <w:r w:rsidR="008B7AD4" w:rsidRPr="006C41DA">
        <w:rPr>
          <w:rFonts w:ascii="Arial" w:hAnsi="Arial" w:cs="Arial"/>
          <w:sz w:val="24"/>
          <w:szCs w:val="24"/>
        </w:rPr>
        <w:t xml:space="preserve"> haemoglobin (Twin Anaemia Polycythaemia Sequence; TAPS).</w:t>
      </w:r>
      <w:r w:rsidR="006352B8" w:rsidRPr="006C41DA">
        <w:rPr>
          <w:rFonts w:ascii="Arial" w:hAnsi="Arial" w:cs="Arial"/>
          <w:sz w:val="24"/>
          <w:szCs w:val="24"/>
        </w:rPr>
        <w:t xml:space="preserve"> There is a very wide range of ischaemic and haemorrhagic injury in a focal as well as a global distribution.</w:t>
      </w:r>
      <w:r w:rsidR="008B7AD4" w:rsidRPr="006C41DA">
        <w:rPr>
          <w:rFonts w:ascii="Arial" w:hAnsi="Arial" w:cs="Arial"/>
          <w:sz w:val="24"/>
          <w:szCs w:val="24"/>
        </w:rPr>
        <w:t xml:space="preserve"> </w:t>
      </w:r>
      <w:r w:rsidR="00904558" w:rsidRPr="006C41DA">
        <w:rPr>
          <w:rFonts w:ascii="Arial" w:hAnsi="Arial" w:cs="Arial"/>
          <w:sz w:val="24"/>
          <w:szCs w:val="24"/>
        </w:rPr>
        <w:t xml:space="preserve">Acute twin </w:t>
      </w:r>
      <w:proofErr w:type="spellStart"/>
      <w:r w:rsidR="00904558" w:rsidRPr="006C41DA">
        <w:rPr>
          <w:rFonts w:ascii="Arial" w:hAnsi="Arial" w:cs="Arial"/>
          <w:sz w:val="24"/>
          <w:szCs w:val="24"/>
        </w:rPr>
        <w:t>twin</w:t>
      </w:r>
      <w:proofErr w:type="spellEnd"/>
      <w:r w:rsidR="00904558" w:rsidRPr="006C41DA">
        <w:rPr>
          <w:rFonts w:ascii="Arial" w:hAnsi="Arial" w:cs="Arial"/>
          <w:sz w:val="24"/>
          <w:szCs w:val="24"/>
        </w:rPr>
        <w:t xml:space="preserve"> transfusion may account for intraventricular haemorrhage in recipients and periventricular leukomalacia in donors</w:t>
      </w:r>
      <w:r w:rsidR="00651E52" w:rsidRPr="006C41DA">
        <w:rPr>
          <w:rFonts w:ascii="Arial" w:hAnsi="Arial" w:cs="Arial"/>
          <w:sz w:val="24"/>
          <w:szCs w:val="24"/>
        </w:rPr>
        <w:t xml:space="preserve"> but</w:t>
      </w:r>
      <w:r w:rsidR="004B6823" w:rsidRPr="006C41DA">
        <w:rPr>
          <w:rFonts w:ascii="Arial" w:hAnsi="Arial" w:cs="Arial"/>
          <w:sz w:val="24"/>
          <w:szCs w:val="24"/>
        </w:rPr>
        <w:t xml:space="preserve"> </w:t>
      </w:r>
      <w:r w:rsidR="006352B8" w:rsidRPr="006C41DA">
        <w:rPr>
          <w:rFonts w:ascii="Arial" w:hAnsi="Arial" w:cs="Arial"/>
          <w:sz w:val="24"/>
          <w:szCs w:val="24"/>
        </w:rPr>
        <w:t xml:space="preserve">there are </w:t>
      </w:r>
      <w:r w:rsidR="00651E52" w:rsidRPr="006C41DA">
        <w:rPr>
          <w:rFonts w:ascii="Arial" w:hAnsi="Arial" w:cs="Arial"/>
          <w:sz w:val="24"/>
          <w:szCs w:val="24"/>
        </w:rPr>
        <w:t xml:space="preserve">additional </w:t>
      </w:r>
      <w:r w:rsidR="006352B8" w:rsidRPr="006C41DA">
        <w:rPr>
          <w:rFonts w:ascii="Arial" w:hAnsi="Arial" w:cs="Arial"/>
          <w:sz w:val="24"/>
          <w:szCs w:val="24"/>
        </w:rPr>
        <w:t>risk</w:t>
      </w:r>
      <w:r w:rsidR="00651E52" w:rsidRPr="006C41DA">
        <w:rPr>
          <w:rFonts w:ascii="Arial" w:hAnsi="Arial" w:cs="Arial"/>
          <w:sz w:val="24"/>
          <w:szCs w:val="24"/>
        </w:rPr>
        <w:t xml:space="preserve"> factors</w:t>
      </w:r>
      <w:r w:rsidR="006352B8" w:rsidRPr="006C41DA">
        <w:rPr>
          <w:rFonts w:ascii="Arial" w:hAnsi="Arial" w:cs="Arial"/>
          <w:sz w:val="24"/>
          <w:szCs w:val="24"/>
        </w:rPr>
        <w:t xml:space="preserve"> for focal embolism and cerebrovascular disease. T</w:t>
      </w:r>
      <w:r w:rsidR="004B6823" w:rsidRPr="006C41DA">
        <w:rPr>
          <w:rFonts w:ascii="Arial" w:hAnsi="Arial" w:cs="Arial"/>
          <w:sz w:val="24"/>
          <w:szCs w:val="24"/>
        </w:rPr>
        <w:t xml:space="preserve">he recipient </w:t>
      </w:r>
      <w:r w:rsidR="008B7AD4" w:rsidRPr="006C41DA">
        <w:rPr>
          <w:rFonts w:ascii="Arial" w:hAnsi="Arial" w:cs="Arial"/>
          <w:sz w:val="24"/>
          <w:szCs w:val="24"/>
        </w:rPr>
        <w:t>has circulatory overload, with effects on systemic and pulmonary circulations which probably lead to systemic and pulmonary hypertension</w:t>
      </w:r>
      <w:r w:rsidR="006352B8" w:rsidRPr="006C41DA">
        <w:rPr>
          <w:rFonts w:ascii="Arial" w:hAnsi="Arial" w:cs="Arial"/>
          <w:sz w:val="24"/>
          <w:szCs w:val="24"/>
        </w:rPr>
        <w:t xml:space="preserve"> </w:t>
      </w:r>
      <w:r w:rsidR="008B7AD4" w:rsidRPr="006C41DA">
        <w:rPr>
          <w:rFonts w:ascii="Arial" w:hAnsi="Arial" w:cs="Arial"/>
          <w:sz w:val="24"/>
          <w:szCs w:val="24"/>
        </w:rPr>
        <w:t>and even right ventricular outflow tract obstruction</w:t>
      </w:r>
      <w:r w:rsidR="006352B8" w:rsidRPr="006C41DA">
        <w:rPr>
          <w:rFonts w:ascii="Arial" w:hAnsi="Arial" w:cs="Arial"/>
          <w:sz w:val="24"/>
          <w:szCs w:val="24"/>
        </w:rPr>
        <w:t xml:space="preserve"> as well as </w:t>
      </w:r>
      <w:r w:rsidR="00651E52" w:rsidRPr="006C41DA">
        <w:rPr>
          <w:rFonts w:ascii="Arial" w:hAnsi="Arial" w:cs="Arial"/>
          <w:sz w:val="24"/>
          <w:szCs w:val="24"/>
        </w:rPr>
        <w:t xml:space="preserve">the </w:t>
      </w:r>
      <w:r w:rsidR="006352B8" w:rsidRPr="006C41DA">
        <w:rPr>
          <w:rFonts w:ascii="Arial" w:hAnsi="Arial" w:cs="Arial"/>
          <w:sz w:val="24"/>
          <w:szCs w:val="24"/>
        </w:rPr>
        <w:t>polycythaemia</w:t>
      </w:r>
      <w:r w:rsidR="00651E52" w:rsidRPr="006C41DA">
        <w:rPr>
          <w:rFonts w:ascii="Arial" w:hAnsi="Arial" w:cs="Arial"/>
          <w:sz w:val="24"/>
          <w:szCs w:val="24"/>
        </w:rPr>
        <w:t xml:space="preserve"> which is a risk factor for thrombosis and vasculopathy</w:t>
      </w:r>
      <w:r w:rsidR="008B7AD4" w:rsidRPr="006C41DA">
        <w:rPr>
          <w:rFonts w:ascii="Arial" w:hAnsi="Arial" w:cs="Arial"/>
          <w:sz w:val="24"/>
          <w:szCs w:val="24"/>
        </w:rPr>
        <w:t xml:space="preserve">. The </w:t>
      </w:r>
      <w:r w:rsidR="008B7AD4" w:rsidRPr="006C41DA">
        <w:rPr>
          <w:rFonts w:ascii="Arial" w:hAnsi="Arial" w:cs="Arial"/>
          <w:sz w:val="24"/>
          <w:szCs w:val="24"/>
        </w:rPr>
        <w:lastRenderedPageBreak/>
        <w:t xml:space="preserve">donor is hypovolaemic </w:t>
      </w:r>
      <w:r w:rsidR="006352B8" w:rsidRPr="006C41DA">
        <w:rPr>
          <w:rFonts w:ascii="Arial" w:hAnsi="Arial" w:cs="Arial"/>
          <w:sz w:val="24"/>
          <w:szCs w:val="24"/>
        </w:rPr>
        <w:t xml:space="preserve">and has a </w:t>
      </w:r>
      <w:proofErr w:type="spellStart"/>
      <w:r w:rsidR="006352B8" w:rsidRPr="006C41DA">
        <w:rPr>
          <w:rFonts w:ascii="Arial" w:hAnsi="Arial" w:cs="Arial"/>
          <w:sz w:val="24"/>
          <w:szCs w:val="24"/>
        </w:rPr>
        <w:t>reticulocytosis</w:t>
      </w:r>
      <w:proofErr w:type="spellEnd"/>
      <w:r w:rsidR="006352B8" w:rsidRPr="006C41DA">
        <w:rPr>
          <w:rFonts w:ascii="Arial" w:hAnsi="Arial" w:cs="Arial"/>
          <w:sz w:val="24"/>
          <w:szCs w:val="24"/>
        </w:rPr>
        <w:t xml:space="preserve"> in response to the anaemia</w:t>
      </w:r>
      <w:r w:rsidR="00651E52" w:rsidRPr="006C41DA">
        <w:rPr>
          <w:rFonts w:ascii="Arial" w:hAnsi="Arial" w:cs="Arial"/>
          <w:sz w:val="24"/>
          <w:szCs w:val="24"/>
        </w:rPr>
        <w:t xml:space="preserve"> while maternal hypertension and diabetes may influence stroke risk. Understanding of the mechanisms, including the role of vasculopathy, in well studied conditions such as alloimmune thrombocytopaenia and monochorionic diamniotic twinning may lead to reduction of the burden of antenatally sustained cerebral palsy.</w:t>
      </w:r>
      <w:r w:rsidR="001C2C17" w:rsidRPr="006C41DA">
        <w:rPr>
          <w:rFonts w:ascii="Arial" w:hAnsi="Arial" w:cs="Arial"/>
          <w:sz w:val="24"/>
          <w:szCs w:val="24"/>
        </w:rPr>
        <w:br w:type="page"/>
      </w:r>
    </w:p>
    <w:p w14:paraId="2859E000" w14:textId="49B9021E" w:rsidR="00B567F9" w:rsidRPr="006C41DA" w:rsidRDefault="00A82278" w:rsidP="00B664B6">
      <w:pPr>
        <w:spacing w:line="480" w:lineRule="auto"/>
        <w:rPr>
          <w:rFonts w:ascii="Arial" w:hAnsi="Arial" w:cs="Arial"/>
          <w:sz w:val="24"/>
          <w:szCs w:val="24"/>
        </w:rPr>
      </w:pPr>
      <w:r w:rsidRPr="006C41DA">
        <w:rPr>
          <w:rFonts w:ascii="Arial" w:hAnsi="Arial" w:cs="Arial"/>
          <w:sz w:val="24"/>
          <w:szCs w:val="24"/>
        </w:rPr>
        <w:lastRenderedPageBreak/>
        <w:t>I</w:t>
      </w:r>
      <w:r w:rsidR="00116381" w:rsidRPr="006C41DA">
        <w:rPr>
          <w:rFonts w:ascii="Arial" w:hAnsi="Arial" w:cs="Arial"/>
          <w:sz w:val="24"/>
          <w:szCs w:val="24"/>
        </w:rPr>
        <w:t>schaemi</w:t>
      </w:r>
      <w:r w:rsidRPr="006C41DA">
        <w:rPr>
          <w:rFonts w:ascii="Arial" w:hAnsi="Arial" w:cs="Arial"/>
          <w:sz w:val="24"/>
          <w:szCs w:val="24"/>
        </w:rPr>
        <w:t>c or haemorrhagic stroke</w:t>
      </w:r>
      <w:r w:rsidR="00116381" w:rsidRPr="006C41DA">
        <w:rPr>
          <w:rFonts w:ascii="Arial" w:hAnsi="Arial" w:cs="Arial"/>
          <w:sz w:val="24"/>
          <w:szCs w:val="24"/>
        </w:rPr>
        <w:t xml:space="preserve"> may occur in the </w:t>
      </w:r>
      <w:proofErr w:type="spellStart"/>
      <w:r w:rsidR="00116381" w:rsidRPr="006C41DA">
        <w:rPr>
          <w:rFonts w:ascii="Arial" w:hAnsi="Arial" w:cs="Arial"/>
          <w:sz w:val="24"/>
          <w:szCs w:val="24"/>
        </w:rPr>
        <w:t>fetus</w:t>
      </w:r>
      <w:proofErr w:type="spellEnd"/>
      <w:r w:rsidR="00116381" w:rsidRPr="006C41DA">
        <w:rPr>
          <w:rFonts w:ascii="Arial" w:hAnsi="Arial" w:cs="Arial"/>
          <w:sz w:val="24"/>
          <w:szCs w:val="24"/>
        </w:rPr>
        <w:t xml:space="preserve"> from 14 weeks gestation </w:t>
      </w:r>
      <w:r w:rsidR="00E369A2" w:rsidRPr="006C41DA">
        <w:rPr>
          <w:rFonts w:ascii="Arial" w:hAnsi="Arial" w:cs="Arial"/>
          <w:sz w:val="24"/>
          <w:szCs w:val="24"/>
        </w:rPr>
        <w:t>and may be defined as ‘</w:t>
      </w:r>
      <w:proofErr w:type="spellStart"/>
      <w:r w:rsidR="00E369A2" w:rsidRPr="006C41DA">
        <w:rPr>
          <w:rFonts w:ascii="Arial" w:hAnsi="Arial" w:cs="Arial"/>
          <w:sz w:val="24"/>
          <w:szCs w:val="24"/>
        </w:rPr>
        <w:t>fetal</w:t>
      </w:r>
      <w:proofErr w:type="spellEnd"/>
      <w:r w:rsidR="00E369A2" w:rsidRPr="006C41DA">
        <w:rPr>
          <w:rFonts w:ascii="Arial" w:hAnsi="Arial" w:cs="Arial"/>
          <w:sz w:val="24"/>
          <w:szCs w:val="24"/>
        </w:rPr>
        <w:t xml:space="preserve"> stroke’ or ‘prenatal stroke’ or ‘antenatally diagnosed stroke’ if diagnosed before the onset of labour. However, the </w:t>
      </w:r>
      <w:proofErr w:type="spellStart"/>
      <w:r w:rsidR="00E369A2" w:rsidRPr="006C41DA">
        <w:rPr>
          <w:rFonts w:ascii="Arial" w:hAnsi="Arial" w:cs="Arial"/>
          <w:sz w:val="24"/>
          <w:szCs w:val="24"/>
        </w:rPr>
        <w:t>fetus</w:t>
      </w:r>
      <w:proofErr w:type="spellEnd"/>
      <w:r w:rsidR="00116381" w:rsidRPr="006C41DA">
        <w:rPr>
          <w:rFonts w:ascii="Arial" w:hAnsi="Arial" w:cs="Arial"/>
          <w:sz w:val="24"/>
          <w:szCs w:val="24"/>
        </w:rPr>
        <w:t xml:space="preserve"> is </w:t>
      </w:r>
      <w:r w:rsidR="00EB23D1" w:rsidRPr="006C41DA">
        <w:rPr>
          <w:rFonts w:ascii="Arial" w:hAnsi="Arial" w:cs="Arial"/>
          <w:sz w:val="24"/>
          <w:szCs w:val="24"/>
        </w:rPr>
        <w:t xml:space="preserve">typically asymptomatic and </w:t>
      </w:r>
      <w:r w:rsidR="00E369A2" w:rsidRPr="006C41DA">
        <w:rPr>
          <w:rFonts w:ascii="Arial" w:hAnsi="Arial" w:cs="Arial"/>
          <w:sz w:val="24"/>
          <w:szCs w:val="24"/>
        </w:rPr>
        <w:t xml:space="preserve">stroke is </w:t>
      </w:r>
      <w:r w:rsidR="00116381" w:rsidRPr="006C41DA">
        <w:rPr>
          <w:rFonts w:ascii="Arial" w:hAnsi="Arial" w:cs="Arial"/>
          <w:sz w:val="24"/>
          <w:szCs w:val="24"/>
        </w:rPr>
        <w:t xml:space="preserve">rarely recognised unless </w:t>
      </w:r>
      <w:r w:rsidR="00EB23D1" w:rsidRPr="006C41DA">
        <w:rPr>
          <w:rFonts w:ascii="Arial" w:hAnsi="Arial" w:cs="Arial"/>
          <w:sz w:val="24"/>
          <w:szCs w:val="24"/>
        </w:rPr>
        <w:t xml:space="preserve">ultrasound </w:t>
      </w:r>
      <w:r w:rsidR="00E14B3D" w:rsidRPr="006C41DA">
        <w:rPr>
          <w:rFonts w:ascii="Arial" w:hAnsi="Arial" w:cs="Arial"/>
          <w:sz w:val="24"/>
          <w:szCs w:val="24"/>
        </w:rPr>
        <w:t xml:space="preserve">or magnetic resonance imaging (MRI) </w:t>
      </w:r>
      <w:r w:rsidR="00EB23D1" w:rsidRPr="006C41DA">
        <w:rPr>
          <w:rFonts w:ascii="Arial" w:hAnsi="Arial" w:cs="Arial"/>
          <w:sz w:val="24"/>
          <w:szCs w:val="24"/>
        </w:rPr>
        <w:t xml:space="preserve">is undertaken in the context of concerns about the health of the </w:t>
      </w:r>
      <w:proofErr w:type="spellStart"/>
      <w:r w:rsidR="00EB23D1" w:rsidRPr="006C41DA">
        <w:rPr>
          <w:rFonts w:ascii="Arial" w:hAnsi="Arial" w:cs="Arial"/>
          <w:sz w:val="24"/>
          <w:szCs w:val="24"/>
        </w:rPr>
        <w:t>fetus</w:t>
      </w:r>
      <w:proofErr w:type="spellEnd"/>
      <w:r w:rsidR="00E14B3D" w:rsidRPr="006C41DA">
        <w:rPr>
          <w:rFonts w:ascii="Arial" w:hAnsi="Arial" w:cs="Arial"/>
          <w:sz w:val="24"/>
          <w:szCs w:val="24"/>
        </w:rPr>
        <w:t xml:space="preserve"> or the mother. For the </w:t>
      </w:r>
      <w:proofErr w:type="spellStart"/>
      <w:r w:rsidR="00E14B3D" w:rsidRPr="006C41DA">
        <w:rPr>
          <w:rFonts w:ascii="Arial" w:hAnsi="Arial" w:cs="Arial"/>
          <w:sz w:val="24"/>
          <w:szCs w:val="24"/>
        </w:rPr>
        <w:t>fetus</w:t>
      </w:r>
      <w:proofErr w:type="spellEnd"/>
      <w:r w:rsidR="00E14B3D" w:rsidRPr="006C41DA">
        <w:rPr>
          <w:rFonts w:ascii="Arial" w:hAnsi="Arial" w:cs="Arial"/>
          <w:sz w:val="24"/>
          <w:szCs w:val="24"/>
        </w:rPr>
        <w:t>, the context is typically mono</w:t>
      </w:r>
      <w:r w:rsidR="00842E89" w:rsidRPr="006C41DA">
        <w:rPr>
          <w:rFonts w:ascii="Arial" w:hAnsi="Arial" w:cs="Arial"/>
          <w:sz w:val="24"/>
          <w:szCs w:val="24"/>
        </w:rPr>
        <w:t>chorionic</w:t>
      </w:r>
      <w:r w:rsidR="00E14B3D" w:rsidRPr="006C41DA">
        <w:rPr>
          <w:rFonts w:ascii="Arial" w:hAnsi="Arial" w:cs="Arial"/>
          <w:sz w:val="24"/>
          <w:szCs w:val="24"/>
        </w:rPr>
        <w:t xml:space="preserve"> twin pregnanc</w:t>
      </w:r>
      <w:r w:rsidR="00842E89" w:rsidRPr="006C41DA">
        <w:rPr>
          <w:rFonts w:ascii="Arial" w:hAnsi="Arial" w:cs="Arial"/>
          <w:sz w:val="24"/>
          <w:szCs w:val="24"/>
        </w:rPr>
        <w:t>ies</w:t>
      </w:r>
      <w:r w:rsidR="00E14B3D" w:rsidRPr="006C41DA">
        <w:rPr>
          <w:rFonts w:ascii="Arial" w:hAnsi="Arial" w:cs="Arial"/>
          <w:sz w:val="24"/>
          <w:szCs w:val="24"/>
        </w:rPr>
        <w:t xml:space="preserve"> at risk of twin-twin transfusion</w:t>
      </w:r>
      <w:r w:rsidR="00787600" w:rsidRPr="006C41DA">
        <w:rPr>
          <w:rFonts w:ascii="Arial" w:hAnsi="Arial" w:cs="Arial"/>
          <w:sz w:val="24"/>
          <w:szCs w:val="24"/>
        </w:rPr>
        <w:fldChar w:fldCharType="begin" w:fldLock="1"/>
      </w:r>
      <w:r w:rsidR="009A7BA2" w:rsidRPr="006C41DA">
        <w:rPr>
          <w:rFonts w:ascii="Arial" w:hAnsi="Arial" w:cs="Arial"/>
          <w:sz w:val="24"/>
          <w:szCs w:val="24"/>
        </w:rPr>
        <w:instrText>ADDIN CSL_CITATION {"citationItems":[{"id":"ITEM-1","itemData":{"DOI":"10.1038/jp.2012.87","ISBN":"0743-8346; 1476-5543","ISSN":"1476-5543","PMID":"22743408","abstract":"OBJECTIVE: To describe the findings on fetal and postnatal magnetic resonance imaging (MRI) in premature infants with twin-twin transfusion syndrome (TTTS) and to determine whether currently used staging systems and other fetal and postnatal factors correlate with brain injury in this population. STUDY DESIGN: We performed a prospective study of 22 premature infants with TTTS whose mothers had fetal MRIs. Postnatal brain MRI was performed at term equivalent age (38 to 44 weeks) and medical records were reviewed. Brain injury was scored on fetal and postnatal MRIs using an injury scale incorporating hemorrhagic and nonhemorrhagic injury. RESULT: The median (range) gestational age (GA) was 31 weeks (26 to 35) and birth weight (BW) was 1296 g (762 to 2330). In all, 5/22 patients (23%) had brain injury seen on fetal MRI and 15/22 patients (68%) had brain injury seen on postnatal MRI. Quintero stage was the only predictor variable that was significantly correlated with the total brain injury score (P=0.05). CONCLUSION: Postnatal brain injury in premature infants with TTTS is correlated with Quintero stage. GA and BW are not predictive of brain injury in this cohort of infants.","author":[{"dropping-particle":"","family":"Merhar","given":"S L","non-dropping-particle":"","parse-names":false,"suffix":""},{"dropping-particle":"","family":"Kline-Fath","given":"B M","non-dropping-particle":"","parse-names":false,"suffix":""},{"dropping-particle":"","family":"Meinzen-Derr","given":"J","non-dropping-particle":"","parse-names":false,"suffix":""},{"dropping-particle":"","family":"Schibler","given":"K R","non-dropping-particle":"","parse-names":false,"suffix":""},{"dropping-particle":"","family":"Leach","given":"J L","non-dropping-particle":"","parse-names":false,"suffix":""}],"container-title":"Journal of perinatology : official journal of the California Perinatal Association","id":"ITEM-1","issue":"2","issued":{"date-parts":[["2013"]]},"page":"112-8","title":"Fetal and postnatal brain MRI in premature infants with twin-twin transfusion syndrome.","type":"article-journal","volume":"33"},"uris":["http://www.mendeley.com/documents/?uuid=72737955-acb0-4af7-8747-5efba0595192"]}],"mendeley":{"formattedCitation":"(1)","plainTextFormattedCitation":"(1)","previouslyFormattedCitation":"(1)"},"properties":{"noteIndex":0},"schema":"https://github.com/citation-style-language/schema/raw/master/csl-citation.json"}</w:instrText>
      </w:r>
      <w:r w:rsidR="00787600" w:rsidRPr="006C41DA">
        <w:rPr>
          <w:rFonts w:ascii="Arial" w:hAnsi="Arial" w:cs="Arial"/>
          <w:sz w:val="24"/>
          <w:szCs w:val="24"/>
        </w:rPr>
        <w:fldChar w:fldCharType="separate"/>
      </w:r>
      <w:r w:rsidR="001C4AEA" w:rsidRPr="006C41DA">
        <w:rPr>
          <w:rFonts w:ascii="Arial" w:hAnsi="Arial" w:cs="Arial"/>
          <w:noProof/>
          <w:sz w:val="24"/>
          <w:szCs w:val="24"/>
        </w:rPr>
        <w:t>(1)</w:t>
      </w:r>
      <w:r w:rsidR="00787600" w:rsidRPr="006C41DA">
        <w:rPr>
          <w:rFonts w:ascii="Arial" w:hAnsi="Arial" w:cs="Arial"/>
          <w:sz w:val="24"/>
          <w:szCs w:val="24"/>
        </w:rPr>
        <w:fldChar w:fldCharType="end"/>
      </w:r>
      <w:r w:rsidR="00090C37" w:rsidRPr="006C41DA">
        <w:rPr>
          <w:rFonts w:ascii="Arial" w:hAnsi="Arial" w:cs="Arial"/>
          <w:sz w:val="24"/>
          <w:szCs w:val="24"/>
        </w:rPr>
        <w:t xml:space="preserve"> or associated complications</w:t>
      </w:r>
      <w:r w:rsidR="00842E89" w:rsidRPr="006C41DA">
        <w:rPr>
          <w:rFonts w:ascii="Arial" w:hAnsi="Arial" w:cs="Arial"/>
          <w:sz w:val="24"/>
          <w:szCs w:val="24"/>
        </w:rPr>
        <w:t xml:space="preserve">, </w:t>
      </w:r>
      <w:r w:rsidR="00E14B3D" w:rsidRPr="006C41DA">
        <w:rPr>
          <w:rFonts w:ascii="Arial" w:hAnsi="Arial" w:cs="Arial"/>
          <w:sz w:val="24"/>
          <w:szCs w:val="24"/>
        </w:rPr>
        <w:t>wh</w:t>
      </w:r>
      <w:r w:rsidR="008C73D3" w:rsidRPr="006C41DA">
        <w:rPr>
          <w:rFonts w:ascii="Arial" w:hAnsi="Arial" w:cs="Arial"/>
          <w:sz w:val="24"/>
          <w:szCs w:val="24"/>
        </w:rPr>
        <w:t>ich</w:t>
      </w:r>
      <w:r w:rsidR="00E14B3D" w:rsidRPr="006C41DA">
        <w:rPr>
          <w:rFonts w:ascii="Arial" w:hAnsi="Arial" w:cs="Arial"/>
          <w:sz w:val="24"/>
          <w:szCs w:val="24"/>
        </w:rPr>
        <w:t xml:space="preserve"> may need </w:t>
      </w:r>
      <w:r w:rsidR="008C73D3" w:rsidRPr="006C41DA">
        <w:rPr>
          <w:rFonts w:ascii="Arial" w:hAnsi="Arial" w:cs="Arial"/>
          <w:sz w:val="24"/>
          <w:szCs w:val="24"/>
        </w:rPr>
        <w:t xml:space="preserve">high-risk </w:t>
      </w:r>
      <w:r w:rsidR="00E14B3D" w:rsidRPr="006C41DA">
        <w:rPr>
          <w:rFonts w:ascii="Arial" w:hAnsi="Arial" w:cs="Arial"/>
          <w:sz w:val="24"/>
          <w:szCs w:val="24"/>
        </w:rPr>
        <w:t>intervention</w:t>
      </w:r>
      <w:r w:rsidR="00E0691E" w:rsidRPr="006C41DA">
        <w:rPr>
          <w:rFonts w:ascii="Arial" w:hAnsi="Arial" w:cs="Arial"/>
          <w:sz w:val="24"/>
          <w:szCs w:val="24"/>
        </w:rPr>
        <w:t xml:space="preserve"> and therefore follow-up</w:t>
      </w:r>
      <w:r w:rsidR="00E14B3D" w:rsidRPr="006C41DA">
        <w:rPr>
          <w:rFonts w:ascii="Arial" w:hAnsi="Arial" w:cs="Arial"/>
          <w:sz w:val="24"/>
          <w:szCs w:val="24"/>
        </w:rPr>
        <w:t xml:space="preserve">. </w:t>
      </w:r>
      <w:r w:rsidR="00842E89" w:rsidRPr="006C41DA">
        <w:rPr>
          <w:rFonts w:ascii="Arial" w:hAnsi="Arial" w:cs="Arial"/>
          <w:sz w:val="24"/>
          <w:szCs w:val="24"/>
        </w:rPr>
        <w:t>Much of our understanding about the range of pathology and underlying pathophysiological mechanisms has come from the study of monochorionic twin pregnancies</w:t>
      </w:r>
      <w:r w:rsidR="00D131CE" w:rsidRPr="006C41DA">
        <w:rPr>
          <w:rFonts w:ascii="Arial" w:hAnsi="Arial" w:cs="Arial"/>
          <w:sz w:val="24"/>
          <w:szCs w:val="24"/>
        </w:rPr>
        <w:t>. This</w:t>
      </w:r>
      <w:r w:rsidR="008D5E4A" w:rsidRPr="006C41DA">
        <w:rPr>
          <w:rFonts w:ascii="Arial" w:hAnsi="Arial" w:cs="Arial"/>
          <w:sz w:val="24"/>
          <w:szCs w:val="24"/>
        </w:rPr>
        <w:t xml:space="preserve"> will be discussed in detail</w:t>
      </w:r>
      <w:r w:rsidR="00D131CE" w:rsidRPr="006C41DA">
        <w:rPr>
          <w:rFonts w:ascii="Arial" w:hAnsi="Arial" w:cs="Arial"/>
          <w:sz w:val="24"/>
          <w:szCs w:val="24"/>
        </w:rPr>
        <w:t xml:space="preserve"> in view of the insights provided into </w:t>
      </w:r>
      <w:proofErr w:type="spellStart"/>
      <w:r w:rsidR="00D131CE" w:rsidRPr="006C41DA">
        <w:rPr>
          <w:rFonts w:ascii="Arial" w:hAnsi="Arial" w:cs="Arial"/>
          <w:sz w:val="24"/>
          <w:szCs w:val="24"/>
        </w:rPr>
        <w:t>fetal</w:t>
      </w:r>
      <w:proofErr w:type="spellEnd"/>
      <w:r w:rsidR="00D131CE" w:rsidRPr="006C41DA">
        <w:rPr>
          <w:rFonts w:ascii="Arial" w:hAnsi="Arial" w:cs="Arial"/>
          <w:sz w:val="24"/>
          <w:szCs w:val="24"/>
        </w:rPr>
        <w:t xml:space="preserve"> stroke </w:t>
      </w:r>
      <w:r w:rsidR="006D5314" w:rsidRPr="006C41DA">
        <w:rPr>
          <w:rFonts w:ascii="Arial" w:hAnsi="Arial" w:cs="Arial"/>
          <w:sz w:val="24"/>
          <w:szCs w:val="24"/>
        </w:rPr>
        <w:t xml:space="preserve">and </w:t>
      </w:r>
      <w:r w:rsidR="005C109C" w:rsidRPr="006C41DA">
        <w:rPr>
          <w:rFonts w:ascii="Arial" w:hAnsi="Arial" w:cs="Arial"/>
          <w:sz w:val="24"/>
          <w:szCs w:val="24"/>
        </w:rPr>
        <w:t xml:space="preserve">cerebral palsy of antenatal origin </w:t>
      </w:r>
      <w:r w:rsidR="00D131CE" w:rsidRPr="006C41DA">
        <w:rPr>
          <w:rFonts w:ascii="Arial" w:hAnsi="Arial" w:cs="Arial"/>
          <w:sz w:val="24"/>
          <w:szCs w:val="24"/>
        </w:rPr>
        <w:t>in general</w:t>
      </w:r>
      <w:r w:rsidR="00842E89" w:rsidRPr="006C41DA">
        <w:rPr>
          <w:rFonts w:ascii="Arial" w:hAnsi="Arial" w:cs="Arial"/>
          <w:sz w:val="24"/>
          <w:szCs w:val="24"/>
        </w:rPr>
        <w:t xml:space="preserve">. </w:t>
      </w:r>
      <w:r w:rsidR="00E14B3D" w:rsidRPr="006C41DA">
        <w:rPr>
          <w:rFonts w:ascii="Arial" w:hAnsi="Arial" w:cs="Arial"/>
          <w:sz w:val="24"/>
          <w:szCs w:val="24"/>
        </w:rPr>
        <w:t xml:space="preserve">Other </w:t>
      </w:r>
      <w:proofErr w:type="spellStart"/>
      <w:r w:rsidR="00E14B3D" w:rsidRPr="006C41DA">
        <w:rPr>
          <w:rFonts w:ascii="Arial" w:hAnsi="Arial" w:cs="Arial"/>
          <w:sz w:val="24"/>
          <w:szCs w:val="24"/>
        </w:rPr>
        <w:t>fetal</w:t>
      </w:r>
      <w:proofErr w:type="spellEnd"/>
      <w:r w:rsidR="00E14B3D" w:rsidRPr="006C41DA">
        <w:rPr>
          <w:rFonts w:ascii="Arial" w:hAnsi="Arial" w:cs="Arial"/>
          <w:sz w:val="24"/>
          <w:szCs w:val="24"/>
        </w:rPr>
        <w:t xml:space="preserve"> conditions include </w:t>
      </w:r>
      <w:r w:rsidR="00EB23D1" w:rsidRPr="006C41DA">
        <w:rPr>
          <w:rFonts w:ascii="Arial" w:hAnsi="Arial" w:cs="Arial"/>
          <w:sz w:val="24"/>
          <w:szCs w:val="24"/>
        </w:rPr>
        <w:t>hydrops fetalis</w:t>
      </w:r>
      <w:r w:rsidR="00AC541F"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55/s-2007-994585","ISSN":"0735-1631","PMID":"7945616","abstract":"Our case demonstrates that nonimmune hydrops and hydrocephalus may be associated by the common pathway of intracranial hemorrhage and the development of anemia. The anemia apparently resulted in cardiomegaly with pericardial effusion and ascites as well as marked extramedullary hematopoiesis.","author":[{"dropping-particle":"","family":"Coulson","given":"C C","non-dropping-particle":"","parse-names":false,"suffix":""},{"dropping-particle":"","family":"Kuller","given":"J A","non-dropping-particle":"","parse-names":false,"suffix":""},{"dropping-particle":"","family":"Sweeney","given":"W J","non-dropping-particle":"","parse-names":false,"suffix":""}],"container-title":"American journal of perinatology","id":"ITEM-1","issue":"4","issued":{"date-parts":[["1994","7"]]},"page":"253-4","title":"Nonimmune hydrops and hydrocephalus secondary to fetal intracranial hemorrhage.","type":"article-journal","volume":"11"},"uris":["http://www.mendeley.com/documents/?uuid=40773c1f-4c45-3123-b1e0-e62b7705af01"]}],"mendeley":{"formattedCitation":"(2)","plainTextFormattedCitation":"(2)","previouslyFormattedCitation":"(2)"},"properties":{"noteIndex":0},"schema":"https://github.com/citation-style-language/schema/raw/master/csl-citation.json"}</w:instrText>
      </w:r>
      <w:r w:rsidR="00AC541F" w:rsidRPr="006C41DA">
        <w:rPr>
          <w:rFonts w:ascii="Arial" w:hAnsi="Arial" w:cs="Arial"/>
          <w:sz w:val="24"/>
          <w:szCs w:val="24"/>
        </w:rPr>
        <w:fldChar w:fldCharType="separate"/>
      </w:r>
      <w:r w:rsidR="00AC541F" w:rsidRPr="006C41DA">
        <w:rPr>
          <w:rFonts w:ascii="Arial" w:hAnsi="Arial" w:cs="Arial"/>
          <w:noProof/>
          <w:sz w:val="24"/>
          <w:szCs w:val="24"/>
        </w:rPr>
        <w:t>(2)</w:t>
      </w:r>
      <w:r w:rsidR="00AC541F" w:rsidRPr="006C41DA">
        <w:rPr>
          <w:rFonts w:ascii="Arial" w:hAnsi="Arial" w:cs="Arial"/>
          <w:sz w:val="24"/>
          <w:szCs w:val="24"/>
        </w:rPr>
        <w:fldChar w:fldCharType="end"/>
      </w:r>
      <w:r w:rsidR="00E14B3D" w:rsidRPr="006C41DA">
        <w:rPr>
          <w:rFonts w:ascii="Arial" w:hAnsi="Arial" w:cs="Arial"/>
          <w:sz w:val="24"/>
          <w:szCs w:val="24"/>
        </w:rPr>
        <w:t xml:space="preserve"> and</w:t>
      </w:r>
      <w:r w:rsidR="00E369A2" w:rsidRPr="006C41DA">
        <w:rPr>
          <w:rFonts w:ascii="Arial" w:hAnsi="Arial" w:cs="Arial"/>
          <w:sz w:val="24"/>
          <w:szCs w:val="24"/>
        </w:rPr>
        <w:t xml:space="preserve"> </w:t>
      </w:r>
      <w:proofErr w:type="spellStart"/>
      <w:r w:rsidR="00E369A2" w:rsidRPr="006C41DA">
        <w:rPr>
          <w:rFonts w:ascii="Arial" w:hAnsi="Arial" w:cs="Arial"/>
          <w:sz w:val="24"/>
          <w:szCs w:val="24"/>
        </w:rPr>
        <w:t>fetal</w:t>
      </w:r>
      <w:proofErr w:type="spellEnd"/>
      <w:r w:rsidR="00E369A2" w:rsidRPr="006C41DA">
        <w:rPr>
          <w:rFonts w:ascii="Arial" w:hAnsi="Arial" w:cs="Arial"/>
          <w:sz w:val="24"/>
          <w:szCs w:val="24"/>
        </w:rPr>
        <w:t xml:space="preserve"> tachycardia</w:t>
      </w:r>
      <w:r w:rsidR="00787600"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3)</w:t>
      </w:r>
      <w:r w:rsidR="00787600" w:rsidRPr="006C41DA">
        <w:rPr>
          <w:rFonts w:ascii="Arial" w:hAnsi="Arial" w:cs="Arial"/>
          <w:sz w:val="24"/>
          <w:szCs w:val="24"/>
        </w:rPr>
        <w:fldChar w:fldCharType="end"/>
      </w:r>
      <w:r w:rsidR="00E14B3D" w:rsidRPr="006C41DA">
        <w:rPr>
          <w:rFonts w:ascii="Arial" w:hAnsi="Arial" w:cs="Arial"/>
          <w:sz w:val="24"/>
          <w:szCs w:val="24"/>
        </w:rPr>
        <w:t>.</w:t>
      </w:r>
      <w:r w:rsidR="00EB23D1" w:rsidRPr="006C41DA">
        <w:rPr>
          <w:rFonts w:ascii="Arial" w:hAnsi="Arial" w:cs="Arial"/>
          <w:sz w:val="24"/>
          <w:szCs w:val="24"/>
        </w:rPr>
        <w:t xml:space="preserve"> </w:t>
      </w:r>
      <w:r w:rsidR="00E14B3D" w:rsidRPr="006C41DA">
        <w:rPr>
          <w:rFonts w:ascii="Arial" w:hAnsi="Arial" w:cs="Arial"/>
          <w:sz w:val="24"/>
          <w:szCs w:val="24"/>
        </w:rPr>
        <w:t xml:space="preserve">Concerns in </w:t>
      </w:r>
      <w:r w:rsidR="00EB23D1" w:rsidRPr="006C41DA">
        <w:rPr>
          <w:rFonts w:ascii="Arial" w:hAnsi="Arial" w:cs="Arial"/>
          <w:sz w:val="24"/>
          <w:szCs w:val="24"/>
        </w:rPr>
        <w:t>the mother</w:t>
      </w:r>
      <w:r w:rsidR="00E14B3D" w:rsidRPr="006C41DA">
        <w:rPr>
          <w:rFonts w:ascii="Arial" w:hAnsi="Arial" w:cs="Arial"/>
          <w:sz w:val="24"/>
          <w:szCs w:val="24"/>
        </w:rPr>
        <w:t xml:space="preserve"> leading to neuroimaging include</w:t>
      </w:r>
      <w:r w:rsidR="00EB23D1" w:rsidRPr="006C41DA">
        <w:rPr>
          <w:rFonts w:ascii="Arial" w:hAnsi="Arial" w:cs="Arial"/>
          <w:sz w:val="24"/>
          <w:szCs w:val="24"/>
        </w:rPr>
        <w:t xml:space="preserve"> </w:t>
      </w:r>
      <w:r w:rsidR="00C06A82" w:rsidRPr="006C41DA">
        <w:rPr>
          <w:rFonts w:ascii="Arial" w:hAnsi="Arial" w:cs="Arial"/>
          <w:sz w:val="24"/>
          <w:szCs w:val="24"/>
        </w:rPr>
        <w:t>alloimmune</w:t>
      </w:r>
      <w:r w:rsidR="00AC541F"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80/14767058.2016.1253064","author":[{"dropping-particle":"","family":"Crighton","given":"Gemma L","non-dropping-particle":"","parse-names":false,"suffix":""},{"dropping-particle":"","family":"Scarborough","given":"Ri","non-dropping-particle":"","parse-names":false,"suffix":""},{"dropping-particle":"","family":"Mcquilten","given":"Zoe K","non-dropping-particle":"","parse-names":false,"suffix":""},{"dropping-particle":"","family":"Phillips","given":"Louise E","non-dropping-particle":"","parse-names":false,"suffix":""},{"dropping-particle":"","family":"Savoia","given":"Helen F","non-dropping-particle":"","parse-names":false,"suffix":""},{"dropping-particle":"","family":"Williams","given":"Bronwyn","non-dropping-particle":"","parse-names":false,"suffix":""},{"dropping-particle":"","family":"Holdsworth","given":"Rhonda","non-dropping-particle":"","parse-names":false,"suffix":""},{"dropping-particle":"","family":"Henry","given":"Amanda","non-dropping-particle":"","parse-names":false,"suffix":""},{"dropping-particle":"","family":"Wood","given":"Erica M","non-dropping-particle":"","parse-names":false,"suffix":""},{"dropping-particle":"","family":"Cole","given":"Stephen A","non-dropping-particle":"","parse-names":false,"suffix":""},{"dropping-particle":"","family":"Nait","given":"Australian","non-dropping-particle":"","parse-names":false,"suffix":""},{"dropping-particle":"","family":"Savoia","given":"Helen F","non-dropping-particle":"","parse-names":false,"suffix":""},{"dropping-particle":"","family":"Williams","given":"Bronwyn","non-dropping-particle":"","parse-names":false,"suffix":""},{"dropping-particle":"","family":"Holdsworth","given":"Rhonda","non-dropping-particle":"","parse-names":false,"suffix":""},{"dropping-particle":"","family":"Henry","given":"Amanda","non-dropping-particle":"","parse-names":false,"suffix":""},{"dropping-particle":"","family":"Erica","given":"M","non-dropping-particle":"","parse-names":false,"suffix":""},{"dropping-particle":"","family":"Crighton","given":"Gemma L","non-dropping-particle":"","parse-names":false,"suffix":""},{"dropping-particle":"","family":"Scarborough","given":"Ri","non-dropping-particle":"","parse-names":false,"suffix":""},{"dropping-particle":"","family":"Mcquilten","given":"Zoe K","non-dropping-particle":"","parse-names":false,"suffix":""},{"dropping-particle":"","family":"Phillips","given":"Louise E","non-dropping-particle":"","parse-names":false,"suffix":""},{"dropping-particle":"","family":"Savoia","given":"Helen F","non-dropping-particle":"","parse-names":false,"suffix":""}],"id":"ITEM-1","issued":{"date-parts":[["2017"]]},"title":"Contemporary management of neonatal alloimmune thrombocytopenia : good outcomes in the intravenous immunoglobulin era : results from the Australian neonatal alloimmune thrombocytopenia registry steering committee Contemporary management of neonatal alloim","type":"article-journal","volume":"7058"},"uris":["http://www.mendeley.com/documents/?uuid=64df3fbb-6916-4dd0-ab6d-1a1c9806a206"]}],"mendeley":{"formattedCitation":"(4)","plainTextFormattedCitation":"(4)","previouslyFormattedCitation":"(4)"},"properties":{"noteIndex":0},"schema":"https://github.com/citation-style-language/schema/raw/master/csl-citation.json"}</w:instrText>
      </w:r>
      <w:r w:rsidR="00AC541F" w:rsidRPr="006C41DA">
        <w:rPr>
          <w:rFonts w:ascii="Arial" w:hAnsi="Arial" w:cs="Arial"/>
          <w:sz w:val="24"/>
          <w:szCs w:val="24"/>
        </w:rPr>
        <w:fldChar w:fldCharType="separate"/>
      </w:r>
      <w:r w:rsidR="00AC541F" w:rsidRPr="006C41DA">
        <w:rPr>
          <w:rFonts w:ascii="Arial" w:hAnsi="Arial" w:cs="Arial"/>
          <w:noProof/>
          <w:sz w:val="24"/>
          <w:szCs w:val="24"/>
        </w:rPr>
        <w:t>(4)</w:t>
      </w:r>
      <w:r w:rsidR="00AC541F" w:rsidRPr="006C41DA">
        <w:rPr>
          <w:rFonts w:ascii="Arial" w:hAnsi="Arial" w:cs="Arial"/>
          <w:sz w:val="24"/>
          <w:szCs w:val="24"/>
        </w:rPr>
        <w:fldChar w:fldCharType="end"/>
      </w:r>
      <w:r w:rsidR="00C06A82" w:rsidRPr="006C41DA">
        <w:rPr>
          <w:rFonts w:ascii="Arial" w:hAnsi="Arial" w:cs="Arial"/>
          <w:sz w:val="24"/>
          <w:szCs w:val="24"/>
        </w:rPr>
        <w:t xml:space="preserve"> or </w:t>
      </w:r>
      <w:r w:rsidR="008C73D3" w:rsidRPr="006C41DA">
        <w:rPr>
          <w:rFonts w:ascii="Arial" w:hAnsi="Arial" w:cs="Arial"/>
          <w:sz w:val="24"/>
          <w:szCs w:val="24"/>
        </w:rPr>
        <w:t>autoimmune</w:t>
      </w:r>
      <w:r w:rsidR="00C06A82" w:rsidRPr="006C41DA">
        <w:rPr>
          <w:rFonts w:ascii="Arial" w:hAnsi="Arial" w:cs="Arial"/>
          <w:sz w:val="24"/>
          <w:szCs w:val="24"/>
        </w:rPr>
        <w:t xml:space="preserve"> </w:t>
      </w:r>
      <w:r w:rsidR="00787600"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3)</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7/s00381-014-2473-9","ISSN":"1433-0350","PMID":"24952237","abstract":"BACKGROUND Maternal autoimmune thrombocytopenic purpura (AITP) can cause fetal intracranial hemorrhage. CASE REPORT A 19-year-old primigravida was referred to our institution for prenatally detected ventriculomegaly at 30th week of gestation. Her personal and family histories were unremarkable. Her platelet count was 54 × 109/L. Fetal neurosonography showed intraparenchymal hemorrhage. AITP was diagnosed in the mother and platelet count decreased at 34 × 109/L. Patient was treated with methylprednisolone and intravenous immunoglobulin. She delivered a 2,340-g infant at 37 weeks with elective cesarean section. The platelet count of the newborn was 181 × 109/L and coagulation tests were normal. No antiplatelet specific antibodies were detected in cord blood. Postnatal MRI evaluation confirmed grade IV intracranial hemorrhage. The newborn baby has suffered from mild spasticity and seizures. CONCLUSIONS Clinicians must be vigilant about the catastrophic fetal complications of maternal AITP; a close follow-up with a multidisciplinary cooperation between obstetricians, hematologists, and neonatologists must be warranted.","author":[{"dropping-particle":"","family":"Kutuk","given":"Mehmet Serdar","non-dropping-particle":"","parse-names":false,"suffix":""},{"dropping-particle":"","family":"Croisille","given":"Laure","non-dropping-particle":"","parse-names":false,"suffix":""},{"dropping-particle":"","family":"Gorkem","given":"Sureyya Burcu","non-dropping-particle":"","parse-names":false,"suffix":""},{"dropping-particle":"","family":"Yilmaz","given":"Ebru","non-dropping-particle":"","parse-names":false,"suffix":""},{"dropping-particle":"","family":"Korkmaz","given":"Levent","non-dropping-particle":"","parse-names":false,"suffix":""},{"dropping-particle":"","family":"Bierling","given":"Philippe","non-dropping-particle":"","parse-names":false,"suffix":""},{"dropping-particle":"","family":"Unal","given":"Ekrem","non-dropping-particle":"","parse-names":false,"suffix":""}],"container-title":"Child's nervous system : ChNS : official journal of the International Society for Pediatric Neurosurgery","id":"ITEM-1","issue":"12","issued":{"date-parts":[["2014","12","21"]]},"page":"2147-50","title":"Fetal intracranial hemorrhage related to maternal autoimmune thrombocytopenic purpura.","type":"article-journal","volume":"30"},"uris":["http://www.mendeley.com/documents/?uuid=53f97658-7a6b-3b41-a39e-df441722097b"]}],"mendeley":{"formattedCitation":"(5)","plainTextFormattedCitation":"(5)","previouslyFormattedCitation":"(5)"},"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5)</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ISSN":"0917950X","abstract":"Idiopathic thrombocytopenic purpura (ITP) is the most common autoimmune disease in women of childbearing age group. Although maternal antiplatelet antibodies might cross the placenta, they usually do not cause severe bleeding disturbances in the fetus. Occurrence of fetal intracranial hemorrhage is extremely uncommon. We report a case of a fetus developed intracranial hemorrhage at 34 weeks of gestational age, possibly secondary to maternal ITP. The hemorrhage was intra and periventricular, with the development of posthemorrhagic hydrocephalus. Cesarean section was performed at 35 weeks of gestation because of progression of hydrocephalus. In order to control hydrocephalus, Ommaya's reservoir was placed in the right anterior horn three days after birth, considering the poor general condition of the infant girl. Her level of consciousness suddenly decreased the following day. CT scan showed recurrence of intraventricular hemorrhage. She underwent platelet transfusion and repeated aspiration of bloody cerebrospinal fluid from the reservoir. Following this, her platelet count normalized gradually. Ventriculoperitoneal shunt was carried out successfully 2 months after birth. Thereafter she did not experience any hemorrhagic episodes. The problem of ITP of the mother in relation to pregnancy and its effects on the fetus and the newborn infant are discussed in the present report.","author":[{"dropping-particle":"","family":"Ito","given":"Hidemichi","non-dropping-particle":"","parse-names":false,"suffix":""},{"dropping-particle":"","family":"Sakakibara","given":"Yohtaro","non-dropping-particle":"","parse-names":false,"suffix":""},{"dropping-particle":"","family":"Hiramoto","given":"Jun","non-dropping-particle":"","parse-names":false,"suffix":""},{"dropping-particle":"","family":"Yoshida","given":"Hiroshi","non-dropping-particle":"","parse-names":false,"suffix":""},{"dropping-particle":"","family":"Sakai","given":"Kouji","non-dropping-particle":"","parse-names":false,"suffix":""},{"dropping-particle":"","family":"Onodera","given":"Hidetaka","non-dropping-particle":"","parse-names":false,"suffix":""},{"dropping-particle":"","family":"Wakui","given":"Daisuke","non-dropping-particle":"","parse-names":false,"suffix":""},{"dropping-particle":"","family":"Taguchi","given":"Yoshio","non-dropping-particle":"","parse-names":false,"suffix":""}],"container-title":"Japanese Journal of Neurosurgery","id":"ITEM-1","issue":"1","issued":{"date-parts":[["2009"]]},"page":"56-61","title":"Fetal hydrocephalus following intracranial hemorrhage secondary to maternal idiopathic thrombocytopenic purpura: A case report","type":"article-journal","volume":"18"},"uris":["http://www.mendeley.com/documents/?uuid=16fbf945-87ce-4eb8-9e72-1d387b89c6f4"]}],"mendeley":{"formattedCitation":"(6)","plainTextFormattedCitation":"(6)","previouslyFormattedCitation":"(6)"},"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6)</w:t>
      </w:r>
      <w:r w:rsidR="00787600" w:rsidRPr="006C41DA">
        <w:rPr>
          <w:rFonts w:ascii="Arial" w:hAnsi="Arial" w:cs="Arial"/>
          <w:sz w:val="24"/>
          <w:szCs w:val="24"/>
        </w:rPr>
        <w:fldChar w:fldCharType="end"/>
      </w:r>
      <w:r w:rsidR="00015FCF" w:rsidRPr="006C41DA">
        <w:rPr>
          <w:rFonts w:ascii="Arial" w:hAnsi="Arial" w:cs="Arial"/>
          <w:sz w:val="24"/>
          <w:szCs w:val="24"/>
        </w:rPr>
        <w:t xml:space="preserve"> thrombocytopaenia</w:t>
      </w:r>
      <w:r w:rsidR="008C73D3" w:rsidRPr="006C41DA">
        <w:rPr>
          <w:rFonts w:ascii="Arial" w:hAnsi="Arial" w:cs="Arial"/>
          <w:sz w:val="24"/>
          <w:szCs w:val="24"/>
        </w:rPr>
        <w:t xml:space="preserve">, </w:t>
      </w:r>
      <w:r w:rsidR="00C06A82" w:rsidRPr="006C41DA">
        <w:rPr>
          <w:rFonts w:ascii="Arial" w:hAnsi="Arial" w:cs="Arial"/>
          <w:sz w:val="24"/>
          <w:szCs w:val="24"/>
        </w:rPr>
        <w:t xml:space="preserve">von </w:t>
      </w:r>
      <w:proofErr w:type="spellStart"/>
      <w:r w:rsidR="00C06A82" w:rsidRPr="006C41DA">
        <w:rPr>
          <w:rFonts w:ascii="Arial" w:hAnsi="Arial" w:cs="Arial"/>
          <w:sz w:val="24"/>
          <w:szCs w:val="24"/>
        </w:rPr>
        <w:t>Willibrand</w:t>
      </w:r>
      <w:proofErr w:type="spellEnd"/>
      <w:r w:rsidR="00C06A82" w:rsidRPr="006C41DA">
        <w:rPr>
          <w:rFonts w:ascii="Arial" w:hAnsi="Arial" w:cs="Arial"/>
          <w:sz w:val="24"/>
          <w:szCs w:val="24"/>
        </w:rPr>
        <w:t xml:space="preserve"> disease</w:t>
      </w:r>
      <w:r w:rsidR="00C06A82"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ISSN":"0278-4297","PMID":"11758029","abstract":"OBJECTIVE We encountered 3 organizing tentorial hematomas simulating posterior fossa lesions such as Dandy-Walker, dermoid, or arachnoid cysts. We sought to correlate the clinical and pathologic features that allow distinction of developmental cysts from hematomas in the posterior fossa on imaging. METHODS. Prenatal sonograms in all fetuses and fetal magnetic resonance scans in 2 of the 3 were reviewed. One case proceeding to term had serial imaging up to age 11 months. Two cases had complete neuropathologic evaluation after termination. Maternal records were reviewed. RESULTS In each case, the ultrasonographic findings were reminiscent of a developmental cyst but with echogenic debris, a rim, or both. Magnetic resonance imaging suggested tentorial hemorrhage in 2, 1 also with falcine hemorrhage. Serial prenatal and postnatal imaging showed resolution in the surviving case. Pathologically, 2 fetuses had organizing tentorial hematomas causing brain displacement. Calcifications, white matter damage, germinal matrix hemorrhage, and brain stem necrosis were also present. One mother had von Willebrand disease. CONCLUSIONS Tentorial hematomas, with or without maternal coagulopathy, should be considered in the prenatal ultrasonographic diagnosis of cystlike posterior fossa abnormalities containing echogenic material. Fetal magnetic resonance imaging can suggest blood products. Hypoxic-ischemic brain damage may be concurrent; however, resolution of the hematoma, with no apparent neurologic sequelae, can occur.","author":[{"dropping-particle":"","family":"Folkerth","given":"R D","non-dropping-particle":"","parse-names":false,"suffix":""},{"dropping-particle":"","family":"McLaughlin","given":"M E","non-dropping-particle":"","parse-names":false,"suffix":""},{"dropping-particle":"","family":"Levine","given":"D","non-dropping-particle":"","parse-names":false,"suffix":""}],"container-title":"Journal of ultrasound in medicine : official journal of the American Institute of Ultrasound in Medicine","id":"ITEM-1","issue":"11","issued":{"date-parts":[["2001","11"]]},"page":"1233-40","title":"Organizing posterior fossa hematomas simulating developmental cysts on prenatal imaging: report of 3 cases.","type":"article-journal","volume":"20"},"uris":["http://www.mendeley.com/documents/?uuid=1cbec083-0c0b-3d96-8469-8eac70a86fdd"]}],"mendeley":{"formattedCitation":"(7)","plainTextFormattedCitation":"(7)","previouslyFormattedCitation":"(7)"},"properties":{"noteIndex":0},"schema":"https://github.com/citation-style-language/schema/raw/master/csl-citation.json"}</w:instrText>
      </w:r>
      <w:r w:rsidR="00C06A82" w:rsidRPr="006C41DA">
        <w:rPr>
          <w:rFonts w:ascii="Arial" w:hAnsi="Arial" w:cs="Arial"/>
          <w:sz w:val="24"/>
          <w:szCs w:val="24"/>
        </w:rPr>
        <w:fldChar w:fldCharType="separate"/>
      </w:r>
      <w:r w:rsidR="00AC541F" w:rsidRPr="006C41DA">
        <w:rPr>
          <w:rFonts w:ascii="Arial" w:hAnsi="Arial" w:cs="Arial"/>
          <w:noProof/>
          <w:sz w:val="24"/>
          <w:szCs w:val="24"/>
        </w:rPr>
        <w:t>(7)</w:t>
      </w:r>
      <w:r w:rsidR="00C06A82" w:rsidRPr="006C41DA">
        <w:rPr>
          <w:rFonts w:ascii="Arial" w:hAnsi="Arial" w:cs="Arial"/>
          <w:sz w:val="24"/>
          <w:szCs w:val="24"/>
        </w:rPr>
        <w:fldChar w:fldCharType="end"/>
      </w:r>
      <w:r w:rsidR="00C06A82" w:rsidRPr="006C41DA">
        <w:rPr>
          <w:rFonts w:ascii="Arial" w:hAnsi="Arial" w:cs="Arial"/>
          <w:sz w:val="24"/>
          <w:szCs w:val="24"/>
        </w:rPr>
        <w:t xml:space="preserve">, </w:t>
      </w:r>
      <w:r w:rsidR="00EB23D1" w:rsidRPr="006C41DA">
        <w:rPr>
          <w:rFonts w:ascii="Arial" w:hAnsi="Arial" w:cs="Arial"/>
          <w:sz w:val="24"/>
          <w:szCs w:val="24"/>
        </w:rPr>
        <w:t>trauma</w:t>
      </w:r>
      <w:r w:rsidR="00787600"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3)</w:t>
      </w:r>
      <w:r w:rsidR="00787600" w:rsidRPr="006C41DA">
        <w:rPr>
          <w:rFonts w:ascii="Arial" w:hAnsi="Arial" w:cs="Arial"/>
          <w:sz w:val="24"/>
          <w:szCs w:val="24"/>
        </w:rPr>
        <w:fldChar w:fldCharType="end"/>
      </w:r>
      <w:r w:rsidR="00015FCF" w:rsidRPr="006C41DA">
        <w:rPr>
          <w:rFonts w:ascii="Arial" w:hAnsi="Arial" w:cs="Arial"/>
          <w:sz w:val="24"/>
          <w:szCs w:val="24"/>
        </w:rPr>
        <w:t>,</w:t>
      </w:r>
      <w:r w:rsidR="00EB23D1" w:rsidRPr="006C41DA">
        <w:rPr>
          <w:rFonts w:ascii="Arial" w:hAnsi="Arial" w:cs="Arial"/>
          <w:sz w:val="24"/>
          <w:szCs w:val="24"/>
        </w:rPr>
        <w:t xml:space="preserve"> </w:t>
      </w:r>
      <w:r w:rsidR="00E369A2" w:rsidRPr="006C41DA">
        <w:rPr>
          <w:rFonts w:ascii="Arial" w:hAnsi="Arial" w:cs="Arial"/>
          <w:sz w:val="24"/>
          <w:szCs w:val="24"/>
        </w:rPr>
        <w:t>diabetes</w:t>
      </w:r>
      <w:r w:rsidR="00787600"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3)</w:t>
      </w:r>
      <w:r w:rsidR="00787600" w:rsidRPr="006C41DA">
        <w:rPr>
          <w:rFonts w:ascii="Arial" w:hAnsi="Arial" w:cs="Arial"/>
          <w:sz w:val="24"/>
          <w:szCs w:val="24"/>
        </w:rPr>
        <w:fldChar w:fldCharType="end"/>
      </w:r>
      <w:r w:rsidR="00015FCF" w:rsidRPr="006C41DA">
        <w:rPr>
          <w:rFonts w:ascii="Arial" w:hAnsi="Arial" w:cs="Arial"/>
          <w:sz w:val="24"/>
          <w:szCs w:val="24"/>
        </w:rPr>
        <w:t>,</w:t>
      </w:r>
      <w:r w:rsidR="00CC1B0F" w:rsidRPr="006C41DA">
        <w:rPr>
          <w:rFonts w:ascii="Arial" w:hAnsi="Arial" w:cs="Arial"/>
          <w:sz w:val="24"/>
          <w:szCs w:val="24"/>
        </w:rPr>
        <w:t xml:space="preserve"> </w:t>
      </w:r>
      <w:r w:rsidR="00E94AF5" w:rsidRPr="006C41DA">
        <w:rPr>
          <w:rFonts w:ascii="Arial" w:hAnsi="Arial" w:cs="Arial"/>
          <w:sz w:val="24"/>
          <w:szCs w:val="24"/>
        </w:rPr>
        <w:t>sepsis</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16/j.pediatrneurol.2015.01.011","ISBN":"0887-8994","ISSN":"18735150","PMID":"25724371","abstract":"Background Despite significant progress in fetal neuroimaging techniques, only a few well-documented examples of prenatal cerebellar hemorrhages are available in the literature. In the majority of these individuals, the diagnosis of prenatal cerebellar hemorrhages led to termination of pregnancy or death occurred in utero; data about postnatal outcome of children with prenatal diagnosis of cerebellar hemorrhages are scant. We describe fetal and postnatal neuroimaging findings and the neurodevelopmental outcome of a child with a large cerebellar hemorrhage that occurred at approximately 27 weeks' gestation. Method Data about neurological features and neurodevelopmental outcome were collected from the clinical history and follow-up examination. All pre- and postnatal MRI data were qualitatively evaluated for infra- and supratentorial abnormalities. Results Fetal MRI at 27 weeks' gestation showed a T1-hyperintense and T2-hypointense lesion within the cerebellum suggestive of bilateral cerebellar hemorrhages with extension into the adjacent subarachnoid, subdural, and intraventricular spaces. The prenatal cerebellar hemorrhage was possibly related to maternal sepsis. Postnatal MRI showed encephalomalacic changes involving the vermis and both cerebellar hemispheres. Neurodevelopmental follow-up at 15 months of age was concerning for global developmental delay and significant right esotropia. Conclusion This child illustrates (1) the role of prenatal neuroimaging in the diagnosis of fetal cerebellar hemorrhages, (2) the significance of cerebellar involvement for neurodevelopment, and (3) the importance of the collection of postnatal outcome data in children with prenatal diagnosis of cerebellar hemorrhage.","author":[{"dropping-particle":"","family":"Hayashi","given":"Madoka","non-dropping-particle":"","parse-names":false,"suffix":""},{"dropping-particle":"","family":"Poretti","given":"Andrea","non-dropping-particle":"","parse-names":false,"suffix":""},{"dropping-particle":"","family":"Gorra","given":"Michelle","non-dropping-particle":"","parse-names":false,"suffix":""},{"dropping-particle":"","family":"Farzin","given":"Azadeh","non-dropping-particle":"","parse-names":false,"suffix":""},{"dropping-particle":"","family":"Graham","given":"Ernest M.","non-dropping-particle":"","parse-names":false,"suffix":""},{"dropping-particle":"","family":"Huisman","given":"Thierry A.G.M.","non-dropping-particle":"","parse-names":false,"suffix":""},{"dropping-particle":"","family":"Northington","given":"Frances J.","non-dropping-particle":"","parse-names":false,"suffix":""}],"container-title":"Pediatric Neurology","id":"ITEM-1","issue":"5","issued":{"date-parts":[["2015"]]},"page":"529-534","publisher":"Elsevier Inc","title":"Prenatal Cerebellar Hemorrhage: Fetal and Postnatal Neuroimaging Findings and Postnatal Outcome","type":"article-journal","volume":"52"},"uris":["http://www.mendeley.com/documents/?uuid=af796db7-cb5d-40d4-b278-c1fa65531cdf"]}],"mendeley":{"formattedCitation":"(8)","plainTextFormattedCitation":"(8)","previouslyFormattedCitation":"(8)"},"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8)</w:t>
      </w:r>
      <w:r w:rsidR="00787600" w:rsidRPr="006C41DA">
        <w:rPr>
          <w:rFonts w:ascii="Arial" w:hAnsi="Arial" w:cs="Arial"/>
          <w:sz w:val="24"/>
          <w:szCs w:val="24"/>
        </w:rPr>
        <w:fldChar w:fldCharType="end"/>
      </w:r>
      <w:r w:rsidR="00015FCF" w:rsidRPr="006C41DA">
        <w:rPr>
          <w:rFonts w:ascii="Arial" w:hAnsi="Arial" w:cs="Arial"/>
          <w:sz w:val="24"/>
          <w:szCs w:val="24"/>
        </w:rPr>
        <w:t>,</w:t>
      </w:r>
      <w:r w:rsidR="00E94AF5" w:rsidRPr="006C41DA">
        <w:rPr>
          <w:rFonts w:ascii="Arial" w:hAnsi="Arial" w:cs="Arial"/>
          <w:sz w:val="24"/>
          <w:szCs w:val="24"/>
        </w:rPr>
        <w:t xml:space="preserve"> </w:t>
      </w:r>
      <w:r w:rsidR="00CC1B0F" w:rsidRPr="006C41DA">
        <w:rPr>
          <w:rFonts w:ascii="Arial" w:hAnsi="Arial" w:cs="Arial"/>
          <w:sz w:val="24"/>
          <w:szCs w:val="24"/>
        </w:rPr>
        <w:t>seizures</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ISSN":"00297844","PMID":"3883270","abstract":"Reported is a patient who noted decreased fetal movements after a seizure at 32 weeks' gestation. Sonography revealed fetal death and findings consistent with an intraventricular hemorrhage. The possible explanations for and the significance of an association between a maternal seizure and fetal intraventricular hemorrhage are discussed.","author":[{"dropping-particle":"","family":"Minkoff","given":"H","non-dropping-particle":"","parse-names":false,"suffix":""},{"dropping-particle":"","family":"Schaffer","given":"R M","non-dropping-particle":"","parse-names":false,"suffix":""},{"dropping-particle":"","family":"Delke","given":"I","non-dropping-particle":"","parse-names":false,"suffix":""},{"dropping-particle":"","family":"Grunebaum","given":"A N","non-dropping-particle":"","parse-names":false,"suffix":""}],"container-title":"Obstetrics and gynecology","id":"ITEM-1","issue":"3 Suppl","issued":{"date-parts":[["1985"]]},"page":"22S-24S","title":"Diagnosis of intracranial hemorrhage in utero after a maternal seizure.","type":"legal_case","volume":"65"},"uris":["http://www.mendeley.com/documents/?uuid=a7f9aaa1-4bed-4bf6-9c47-98165f6c0be8"]}],"mendeley":{"formattedCitation":"(9)","plainTextFormattedCitation":"(9)","previouslyFormattedCitation":"(9)"},"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9)</w:t>
      </w:r>
      <w:r w:rsidR="00787600" w:rsidRPr="006C41DA">
        <w:rPr>
          <w:rFonts w:ascii="Arial" w:hAnsi="Arial" w:cs="Arial"/>
          <w:sz w:val="24"/>
          <w:szCs w:val="24"/>
        </w:rPr>
        <w:fldChar w:fldCharType="end"/>
      </w:r>
      <w:r w:rsidR="00EB23D1" w:rsidRPr="006C41DA">
        <w:rPr>
          <w:rFonts w:ascii="Arial" w:hAnsi="Arial" w:cs="Arial"/>
          <w:sz w:val="24"/>
          <w:szCs w:val="24"/>
        </w:rPr>
        <w:t xml:space="preserve"> or pre-eclampsia. </w:t>
      </w:r>
      <w:r w:rsidR="00DD1D0C" w:rsidRPr="006C41DA">
        <w:rPr>
          <w:rFonts w:ascii="Arial" w:hAnsi="Arial" w:cs="Arial"/>
          <w:sz w:val="24"/>
          <w:szCs w:val="24"/>
        </w:rPr>
        <w:t xml:space="preserve">Interventions which carry a risk of </w:t>
      </w:r>
      <w:proofErr w:type="spellStart"/>
      <w:r w:rsidR="00DD1D0C" w:rsidRPr="006C41DA">
        <w:rPr>
          <w:rFonts w:ascii="Arial" w:hAnsi="Arial" w:cs="Arial"/>
          <w:sz w:val="24"/>
          <w:szCs w:val="24"/>
        </w:rPr>
        <w:t>fetal</w:t>
      </w:r>
      <w:proofErr w:type="spellEnd"/>
      <w:r w:rsidR="00DD1D0C" w:rsidRPr="006C41DA">
        <w:rPr>
          <w:rFonts w:ascii="Arial" w:hAnsi="Arial" w:cs="Arial"/>
          <w:sz w:val="24"/>
          <w:szCs w:val="24"/>
        </w:rPr>
        <w:t xml:space="preserve"> stroke include amniocentesis</w:t>
      </w:r>
      <w:r w:rsidR="00DD1D0C"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DD1D0C" w:rsidRPr="006C41DA">
        <w:rPr>
          <w:rFonts w:ascii="Arial" w:hAnsi="Arial" w:cs="Arial"/>
          <w:sz w:val="24"/>
          <w:szCs w:val="24"/>
        </w:rPr>
        <w:fldChar w:fldCharType="separate"/>
      </w:r>
      <w:r w:rsidR="00AC541F" w:rsidRPr="006C41DA">
        <w:rPr>
          <w:rFonts w:ascii="Arial" w:hAnsi="Arial" w:cs="Arial"/>
          <w:noProof/>
          <w:sz w:val="24"/>
          <w:szCs w:val="24"/>
        </w:rPr>
        <w:t>(3)</w:t>
      </w:r>
      <w:r w:rsidR="00DD1D0C" w:rsidRPr="006C41DA">
        <w:rPr>
          <w:rFonts w:ascii="Arial" w:hAnsi="Arial" w:cs="Arial"/>
          <w:sz w:val="24"/>
          <w:szCs w:val="24"/>
        </w:rPr>
        <w:fldChar w:fldCharType="end"/>
      </w:r>
      <w:r w:rsidR="00DD1D0C" w:rsidRPr="006C41DA">
        <w:rPr>
          <w:rFonts w:ascii="Arial" w:hAnsi="Arial" w:cs="Arial"/>
          <w:sz w:val="24"/>
          <w:szCs w:val="24"/>
        </w:rPr>
        <w:t>, amnioreduction</w:t>
      </w:r>
      <w:r w:rsidR="00015FCF"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159/000487187","ISSN":"14219964","PMID":"29558751","abstract":"We present the first case of a monochorionic twin pregnancy in which sudden hematologic changes occurred as a complication of the amnioreduction procedure for twin-twin transfusion syndrome (TTTS). At 33 weeks of gestation, 4 days after the amnioreduction, the recipient developed severe anemia while the donor developed severe polycythemia. Postnatal placental examination revealed several arteriovenous and venoarterial anastomoses, a pale placental mass of the recipient and a congested and plethoric placental mass of the donor. We speculate on the pathophysiologic changes and potential deleterious effects provoked by the decompressive amnioreduction. Decompression of the placenta and anastomoses after the amnioreduction may have led to an acute blood shift from recipient to donor (thus also a reversal of feto-fetal transfusion), resulting in anemia in the recipient and polycythemia in the donor twin. In the past 15 years, 13 TTTS cases with late presentation were treated with amnioreduction. This is the first time we encountered this severe complication, yielding an incidence of 8%. Although the optimal treatment in TTTS with late presentation is not known, perinatologists should be aware that treatment with amnioreduction can lead to sudden hematologic changes.","author":[{"dropping-particle":"","family":"Kosinska-Kaczynska","given":"Katarzyna","non-dropping-particle":"","parse-names":false,"suffix":""},{"dropping-particle":"","family":"Lipa","given":"Michal","non-dropping-particle":"","parse-names":false,"suffix":""},{"dropping-particle":"","family":"Szymusik","given":"Iwona","non-dropping-particle":"","parse-names":false,"suffix":""},{"dropping-particle":"","family":"Bomba-Opon","given":"Dorota","non-dropping-particle":"","parse-names":false,"suffix":""},{"dropping-particle":"","family":"Brawura-Biskupski-Samaha","given":"Robert","non-dropping-particle":"","parse-names":false,"suffix":""},{"dropping-particle":"","family":"Kozlowski","given":"Szymon","non-dropping-particle":"","parse-names":false,"suffix":""},{"dropping-particle":"","family":"Tollenaar","given":"Lisanne S.A.","non-dropping-particle":"","parse-names":false,"suffix":""},{"dropping-particle":"","family":"Oepkes","given":"Dick","non-dropping-particle":"","parse-names":false,"suffix":""},{"dropping-particle":"","family":"Wielgos","given":"Miroslaw","non-dropping-particle":"","parse-names":false,"suffix":""},{"dropping-particle":"","family":"Lopriore","given":"Enrico","non-dropping-particle":"","parse-names":false,"suffix":""}],"container-title":"Fetal Diagnosis and Therapy","id":"ITEM-1","issued":{"date-parts":[["2018"]]},"page":"1-4","title":"Sudden Fetal Hematologic Changes as a Complication of Amnioreduction in Twin-Twin Transfusion Syndrome","type":"article-journal"},"uris":["http://www.mendeley.com/documents/?uuid=db043651-01d2-4efc-a7d4-f9571482a819"]}],"mendeley":{"formattedCitation":"(10)","plainTextFormattedCitation":"(10)","previouslyFormattedCitation":"(10)"},"properties":{"noteIndex":0},"schema":"https://github.com/citation-style-language/schema/raw/master/csl-citation.json"}</w:instrText>
      </w:r>
      <w:r w:rsidR="00015FCF" w:rsidRPr="006C41DA">
        <w:rPr>
          <w:rFonts w:ascii="Arial" w:hAnsi="Arial" w:cs="Arial"/>
          <w:sz w:val="24"/>
          <w:szCs w:val="24"/>
        </w:rPr>
        <w:fldChar w:fldCharType="separate"/>
      </w:r>
      <w:r w:rsidR="00015FCF" w:rsidRPr="006C41DA">
        <w:rPr>
          <w:rFonts w:ascii="Arial" w:hAnsi="Arial" w:cs="Arial"/>
          <w:noProof/>
          <w:sz w:val="24"/>
          <w:szCs w:val="24"/>
        </w:rPr>
        <w:t>(10)</w:t>
      </w:r>
      <w:r w:rsidR="00015FCF" w:rsidRPr="006C41DA">
        <w:rPr>
          <w:rFonts w:ascii="Arial" w:hAnsi="Arial" w:cs="Arial"/>
          <w:sz w:val="24"/>
          <w:szCs w:val="24"/>
        </w:rPr>
        <w:fldChar w:fldCharType="end"/>
      </w:r>
      <w:r w:rsidR="00015FCF"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16/j.ajog.2005.08.069","ISSN":"1097-6868","PMID":"16522415","abstract":"OBJECTIVE This study was undertaken to report on the prevalence and management of late complications in twin-to-twin transfusion syndrome (TTTS) treated by laser therapy when both twins are alive 1 week after surgery. STUDY DESIGN A total of 151 consecutive TTTS cases were treated by selective fetoscopic laser therapy. Cases in which both twins were alive 1 week after surgery were followed up with ultrasound and Doppler examination, including middle-cerebral artery peak systolic velocity measurement (MCA-PSV). RESULTS In the 151 cases treated with laser, both twins were still alive 7 days after the procedure in 101 cases. Intrauterine death of 1 and both twins occurred in 7 and 1 cases, respectively. Recurrence of TTTS with the polyhydramnios-oligohydramnios sequence occurred in 14 (14%) cases. In another 13 (13%) cases, amniotic fluid remained normal in both sacs, but MCA-PSV increased above 1.5 MoM in 1 twin and decreased concomitantly below 0.8 MoM in the co-twin. This was related to anemia and polycythemia, respectively, and resulted from unidirectional feto-fetal blood transfusion, mainly from former recipients into former donors. Late complications were managed accordingly by repeat laser, amnioreduction, cord coagulation, intrauterine blood transfusion, or elective delivery. CONCLUSION MCA-PSV Doppler measurements are useful in the follow-up of double survivors to detect and manage late complications after selective laser therapy.","author":[{"dropping-particle":"","family":"Robyr","given":"Romaine","non-dropping-particle":"","parse-names":false,"suffix":""},{"dropping-particle":"","family":"Lewi","given":"Liesbeth","non-dropping-particle":"","parse-names":false,"suffix":""},{"dropping-particle":"","family":"Salomon","given":"Laurent J","non-dropping-particle":"","parse-names":false,"suffix":""},{"dropping-particle":"","family":"Yamamoto","given":"Masami","non-dropping-particle":"","parse-names":false,"suffix":""},{"dropping-particle":"","family":"Bernard","given":"Jean-Pierre","non-dropping-particle":"","parse-names":false,"suffix":""},{"dropping-particle":"","family":"Deprest","given":"Jan","non-dropping-particle":"","parse-names":false,"suffix":""},{"dropping-particle":"","family":"Ville","given":"Yves","non-dropping-particle":"","parse-names":false,"suffix":""}],"container-title":"American journal of obstetrics and gynecology","id":"ITEM-1","issue":"3","issued":{"date-parts":[["2006","3"]]},"page":"796-803","title":"Prevalence and management of late fetal complications following successful selective laser coagulation of chorionic plate anastomoses in twin-to-twin transfusion syndrome.","type":"article-journal","volume":"194"},"uris":["http://www.mendeley.com/documents/?uuid=9cbd1f4c-e905-3418-bed0-86479375e5fb"]}],"mendeley":{"formattedCitation":"(11)","plainTextFormattedCitation":"(11)","previouslyFormattedCitation":"(11)"},"properties":{"noteIndex":0},"schema":"https://github.com/citation-style-language/schema/raw/master/csl-citation.json"}</w:instrText>
      </w:r>
      <w:r w:rsidR="00015FCF" w:rsidRPr="006C41DA">
        <w:rPr>
          <w:rFonts w:ascii="Arial" w:hAnsi="Arial" w:cs="Arial"/>
          <w:sz w:val="24"/>
          <w:szCs w:val="24"/>
        </w:rPr>
        <w:fldChar w:fldCharType="separate"/>
      </w:r>
      <w:r w:rsidR="00015FCF" w:rsidRPr="006C41DA">
        <w:rPr>
          <w:rFonts w:ascii="Arial" w:hAnsi="Arial" w:cs="Arial"/>
          <w:noProof/>
          <w:sz w:val="24"/>
          <w:szCs w:val="24"/>
        </w:rPr>
        <w:t>(11)</w:t>
      </w:r>
      <w:r w:rsidR="00015FCF" w:rsidRPr="006C41DA">
        <w:rPr>
          <w:rFonts w:ascii="Arial" w:hAnsi="Arial" w:cs="Arial"/>
          <w:sz w:val="24"/>
          <w:szCs w:val="24"/>
        </w:rPr>
        <w:fldChar w:fldCharType="end"/>
      </w:r>
      <w:r w:rsidR="00DD1D0C" w:rsidRPr="006C41DA">
        <w:rPr>
          <w:rFonts w:ascii="Arial" w:hAnsi="Arial" w:cs="Arial"/>
          <w:sz w:val="24"/>
          <w:szCs w:val="24"/>
        </w:rPr>
        <w:t xml:space="preserve"> or laser coagulation</w:t>
      </w:r>
      <w:r w:rsidR="00015FCF"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16/j.ajog.2005.08.069","ISSN":"1097-6868","PMID":"16522415","abstract":"OBJECTIVE This study was undertaken to report on the prevalence and management of late complications in twin-to-twin transfusion syndrome (TTTS) treated by laser therapy when both twins are alive 1 week after surgery. STUDY DESIGN A total of 151 consecutive TTTS cases were treated by selective fetoscopic laser therapy. Cases in which both twins were alive 1 week after surgery were followed up with ultrasound and Doppler examination, including middle-cerebral artery peak systolic velocity measurement (MCA-PSV). RESULTS In the 151 cases treated with laser, both twins were still alive 7 days after the procedure in 101 cases. Intrauterine death of 1 and both twins occurred in 7 and 1 cases, respectively. Recurrence of TTTS with the polyhydramnios-oligohydramnios sequence occurred in 14 (14%) cases. In another 13 (13%) cases, amniotic fluid remained normal in both sacs, but MCA-PSV increased above 1.5 MoM in 1 twin and decreased concomitantly below 0.8 MoM in the co-twin. This was related to anemia and polycythemia, respectively, and resulted from unidirectional feto-fetal blood transfusion, mainly from former recipients into former donors. Late complications were managed accordingly by repeat laser, amnioreduction, cord coagulation, intrauterine blood transfusion, or elective delivery. CONCLUSION MCA-PSV Doppler measurements are useful in the follow-up of double survivors to detect and manage late complications after selective laser therapy.","author":[{"dropping-particle":"","family":"Robyr","given":"Romaine","non-dropping-particle":"","parse-names":false,"suffix":""},{"dropping-particle":"","family":"Lewi","given":"Liesbeth","non-dropping-particle":"","parse-names":false,"suffix":""},{"dropping-particle":"","family":"Salomon","given":"Laurent J","non-dropping-particle":"","parse-names":false,"suffix":""},{"dropping-particle":"","family":"Yamamoto","given":"Masami","non-dropping-particle":"","parse-names":false,"suffix":""},{"dropping-particle":"","family":"Bernard","given":"Jean-Pierre","non-dropping-particle":"","parse-names":false,"suffix":""},{"dropping-particle":"","family":"Deprest","given":"Jan","non-dropping-particle":"","parse-names":false,"suffix":""},{"dropping-particle":"","family":"Ville","given":"Yves","non-dropping-particle":"","parse-names":false,"suffix":""}],"container-title":"American journal of obstetrics and gynecology","id":"ITEM-1","issue":"3","issued":{"date-parts":[["2006","3"]]},"page":"796-803","title":"Prevalence and management of late fetal complications following successful selective laser coagulation of chorionic plate anastomoses in twin-to-twin transfusion syndrome.","type":"article-journal","volume":"194"},"uris":["http://www.mendeley.com/documents/?uuid=9cbd1f4c-e905-3418-bed0-86479375e5fb"]}],"mendeley":{"formattedCitation":"(11)","plainTextFormattedCitation":"(11)","previouslyFormattedCitation":"(11)"},"properties":{"noteIndex":0},"schema":"https://github.com/citation-style-language/schema/raw/master/csl-citation.json"}</w:instrText>
      </w:r>
      <w:r w:rsidR="00015FCF" w:rsidRPr="006C41DA">
        <w:rPr>
          <w:rFonts w:ascii="Arial" w:hAnsi="Arial" w:cs="Arial"/>
          <w:sz w:val="24"/>
          <w:szCs w:val="24"/>
        </w:rPr>
        <w:fldChar w:fldCharType="separate"/>
      </w:r>
      <w:r w:rsidR="00015FCF" w:rsidRPr="006C41DA">
        <w:rPr>
          <w:rFonts w:ascii="Arial" w:hAnsi="Arial" w:cs="Arial"/>
          <w:noProof/>
          <w:sz w:val="24"/>
          <w:szCs w:val="24"/>
        </w:rPr>
        <w:t>(11)</w:t>
      </w:r>
      <w:r w:rsidR="00015FCF" w:rsidRPr="006C41DA">
        <w:rPr>
          <w:rFonts w:ascii="Arial" w:hAnsi="Arial" w:cs="Arial"/>
          <w:sz w:val="24"/>
          <w:szCs w:val="24"/>
        </w:rPr>
        <w:fldChar w:fldCharType="end"/>
      </w:r>
      <w:r w:rsidR="00DD1D0C" w:rsidRPr="006C41DA">
        <w:rPr>
          <w:rFonts w:ascii="Arial" w:hAnsi="Arial" w:cs="Arial"/>
          <w:sz w:val="24"/>
          <w:szCs w:val="24"/>
        </w:rPr>
        <w:t xml:space="preserve"> for twin-twin transfusion and transfusions of whole blood for </w:t>
      </w:r>
      <w:proofErr w:type="spellStart"/>
      <w:r w:rsidR="00DD1D0C" w:rsidRPr="006C41DA">
        <w:rPr>
          <w:rFonts w:ascii="Arial" w:hAnsi="Arial" w:cs="Arial"/>
          <w:sz w:val="24"/>
          <w:szCs w:val="24"/>
        </w:rPr>
        <w:t>fetal</w:t>
      </w:r>
      <w:proofErr w:type="spellEnd"/>
      <w:r w:rsidR="00DD1D0C" w:rsidRPr="006C41DA">
        <w:rPr>
          <w:rFonts w:ascii="Arial" w:hAnsi="Arial" w:cs="Arial"/>
          <w:sz w:val="24"/>
          <w:szCs w:val="24"/>
        </w:rPr>
        <w:t xml:space="preserve"> anaemia</w:t>
      </w:r>
      <w:r w:rsidR="00DD1D0C"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2/uog.15772","ISSN":"14690705","PMID":"26426778","author":[{"dropping-particle":"","family":"Aziz","given":"N. A.","non-dropping-particle":"","parse-names":false,"suffix":""},{"dropping-particle":"","family":"Peeters-Scholte","given":"C. M.","non-dropping-particle":"","parse-names":false,"suffix":""},{"dropping-particle":"","family":"Bruine","given":"F. T.","non-dropping-particle":"De","parse-names":false,"suffix":""},{"dropping-particle":"","family":"Klumper","given":"F. J.","non-dropping-particle":"","parse-names":false,"suffix":""},{"dropping-particle":"","family":"Scheltema","given":"P. N.Adama","non-dropping-particle":"Van","parse-names":false,"suffix":""},{"dropping-particle":"","family":"Lopriore","given":"E.","non-dropping-particle":"","parse-names":false,"suffix":""},{"dropping-particle":"","family":"Steggerda","given":"S. J.","non-dropping-particle":"","parse-names":false,"suffix":""}],"container-title":"Ultrasound in Obstetrics and Gynecology","id":"ITEM-1","issue":"6","issued":{"date-parts":[["2016"]]},"page":"785-786","title":"Fetal cerebellar hemorrhage: Three cases with postnatal follow-up","type":"article-journal","volume":"47"},"uris":["http://www.mendeley.com/documents/?uuid=459329e1-06e9-47a1-9a6b-98a92a92afcf"]}],"mendeley":{"formattedCitation":"(12)","plainTextFormattedCitation":"(12)","previouslyFormattedCitation":"(12)"},"properties":{"noteIndex":0},"schema":"https://github.com/citation-style-language/schema/raw/master/csl-citation.json"}</w:instrText>
      </w:r>
      <w:r w:rsidR="00DD1D0C" w:rsidRPr="006C41DA">
        <w:rPr>
          <w:rFonts w:ascii="Arial" w:hAnsi="Arial" w:cs="Arial"/>
          <w:sz w:val="24"/>
          <w:szCs w:val="24"/>
        </w:rPr>
        <w:fldChar w:fldCharType="separate"/>
      </w:r>
      <w:r w:rsidR="00015FCF" w:rsidRPr="006C41DA">
        <w:rPr>
          <w:rFonts w:ascii="Arial" w:hAnsi="Arial" w:cs="Arial"/>
          <w:noProof/>
          <w:sz w:val="24"/>
          <w:szCs w:val="24"/>
        </w:rPr>
        <w:t>(12)</w:t>
      </w:r>
      <w:r w:rsidR="00DD1D0C" w:rsidRPr="006C41DA">
        <w:rPr>
          <w:rFonts w:ascii="Arial" w:hAnsi="Arial" w:cs="Arial"/>
          <w:sz w:val="24"/>
          <w:szCs w:val="24"/>
        </w:rPr>
        <w:fldChar w:fldCharType="end"/>
      </w:r>
      <w:r w:rsidR="00DD1D0C" w:rsidRPr="006C41DA">
        <w:rPr>
          <w:rFonts w:ascii="Arial" w:hAnsi="Arial" w:cs="Arial"/>
          <w:sz w:val="24"/>
          <w:szCs w:val="24"/>
        </w:rPr>
        <w:t xml:space="preserve"> or platelets for thrombocytopaenia</w:t>
      </w:r>
      <w:r w:rsidR="00015FCF" w:rsidRPr="006C41DA">
        <w:rPr>
          <w:rFonts w:ascii="Arial" w:hAnsi="Arial" w:cs="Arial"/>
          <w:sz w:val="24"/>
          <w:szCs w:val="24"/>
        </w:rPr>
        <w:fldChar w:fldCharType="begin" w:fldLock="1"/>
      </w:r>
      <w:r w:rsidR="001F4BED" w:rsidRPr="006C41DA">
        <w:rPr>
          <w:rFonts w:ascii="Arial" w:hAnsi="Arial" w:cs="Arial"/>
          <w:sz w:val="24"/>
          <w:szCs w:val="24"/>
        </w:rPr>
        <w:instrText>ADDIN CSL_CITATION {"citationItems":[{"id":"ITEM-1","itemData":{"ISSN":"0917950X","abstract":"Idiopathic thrombocytopenic purpura (ITP) is the most common autoimmune disease in women of childbearing age group. Although maternal antiplatelet antibodies might cross the placenta, they usually do not cause severe bleeding disturbances in the fetus. Occurrence of fetal intracranial hemorrhage is extremely uncommon. We report a case of a fetus developed intracranial hemorrhage at 34 weeks of gestational age, possibly secondary to maternal ITP. The hemorrhage was intra and periventricular, with the development of posthemorrhagic hydrocephalus. Cesarean section was performed at 35 weeks of gestation because of progression of hydrocephalus. In order to control hydrocephalus, Ommaya's reservoir was placed in the right anterior horn three days after birth, considering the poor general condition of the infant girl. Her level of consciousness suddenly decreased the following day. CT scan showed recurrence of intraventricular hemorrhage. She underwent platelet transfusion and repeated aspiration of bloody cerebrospinal fluid from the reservoir. Following this, her platelet count normalized gradually. Ventriculoperitoneal shunt was carried out successfully 2 months after birth. Thereafter she did not experience any hemorrhagic episodes. The problem of ITP of the mother in relation to pregnancy and its effects on the fetus and the newborn infant are discussed in the present report.","author":[{"dropping-particle":"","family":"Ito","given":"Hidemichi","non-dropping-particle":"","parse-names":false,"suffix":""},{"dropping-particle":"","family":"Sakakibara","given":"Yohtaro","non-dropping-particle":"","parse-names":false,"suffix":""},{"dropping-particle":"","family":"Hiramoto","given":"Jun","non-dropping-particle":"","parse-names":false,"suffix":""},{"dropping-particle":"","family":"Yoshida","given":"Hiroshi","non-dropping-particle":"","parse-names":false,"suffix":""},{"dropping-particle":"","family":"Sakai","given":"Kouji","non-dropping-particle":"","parse-names":false,"suffix":""},{"dropping-particle":"","family":"Onodera","given":"Hidetaka","non-dropping-particle":"","parse-names":false,"suffix":""},{"dropping-particle":"","family":"Wakui","given":"Daisuke","non-dropping-particle":"","parse-names":false,"suffix":""},{"dropping-particle":"","family":"Taguchi","given":"Yoshio","non-dropping-particle":"","parse-names":false,"suffix":""}],"container-title":"Japanese Journal of Neurosurgery","id":"ITEM-1","issue":"1","issued":{"date-parts":[["2009"]]},"page":"56-61","title":"Fetal hydrocephalus following intracranial hemorrhage secondary to maternal idiopathic thrombocytopenic purpura: A case report","type":"article-journal","volume":"18"},"uris":["http://www.mendeley.com/documents/?uuid=16fbf945-87ce-4eb8-9e72-1d387b89c6f4"]}],"mendeley":{"formattedCitation":"(6)","plainTextFormattedCitation":"(6)","previouslyFormattedCitation":"(6)"},"properties":{"noteIndex":0},"schema":"https://github.com/citation-style-language/schema/raw/master/csl-citation.json"}</w:instrText>
      </w:r>
      <w:r w:rsidR="00015FCF" w:rsidRPr="006C41DA">
        <w:rPr>
          <w:rFonts w:ascii="Arial" w:hAnsi="Arial" w:cs="Arial"/>
          <w:sz w:val="24"/>
          <w:szCs w:val="24"/>
        </w:rPr>
        <w:fldChar w:fldCharType="separate"/>
      </w:r>
      <w:r w:rsidR="00015FCF" w:rsidRPr="006C41DA">
        <w:rPr>
          <w:rFonts w:ascii="Arial" w:hAnsi="Arial" w:cs="Arial"/>
          <w:noProof/>
          <w:sz w:val="24"/>
          <w:szCs w:val="24"/>
        </w:rPr>
        <w:t>(6)</w:t>
      </w:r>
      <w:r w:rsidR="00015FCF" w:rsidRPr="006C41DA">
        <w:rPr>
          <w:rFonts w:ascii="Arial" w:hAnsi="Arial" w:cs="Arial"/>
          <w:sz w:val="24"/>
          <w:szCs w:val="24"/>
        </w:rPr>
        <w:fldChar w:fldCharType="end"/>
      </w:r>
      <w:r w:rsidR="00DD1D0C" w:rsidRPr="006C41DA">
        <w:rPr>
          <w:rFonts w:ascii="Arial" w:hAnsi="Arial" w:cs="Arial"/>
          <w:sz w:val="24"/>
          <w:szCs w:val="24"/>
        </w:rPr>
        <w:t>.</w:t>
      </w:r>
    </w:p>
    <w:p w14:paraId="1AF31EA5" w14:textId="77777777" w:rsidR="00CA574C" w:rsidRPr="006C41DA" w:rsidRDefault="00CA574C" w:rsidP="00B664B6">
      <w:pPr>
        <w:spacing w:line="480" w:lineRule="auto"/>
        <w:rPr>
          <w:rFonts w:ascii="Arial" w:hAnsi="Arial" w:cs="Arial"/>
          <w:i/>
          <w:sz w:val="24"/>
          <w:szCs w:val="24"/>
        </w:rPr>
      </w:pPr>
      <w:r w:rsidRPr="006C41DA">
        <w:rPr>
          <w:rFonts w:ascii="Arial" w:hAnsi="Arial" w:cs="Arial"/>
          <w:i/>
          <w:sz w:val="24"/>
          <w:szCs w:val="24"/>
        </w:rPr>
        <w:t>Epidemiology</w:t>
      </w:r>
    </w:p>
    <w:p w14:paraId="6DD0C8DB" w14:textId="77777777" w:rsidR="00826CB7" w:rsidRPr="006C41DA" w:rsidRDefault="001E355D" w:rsidP="00826CB7">
      <w:pPr>
        <w:spacing w:line="480" w:lineRule="auto"/>
        <w:rPr>
          <w:rFonts w:ascii="Arial" w:hAnsi="Arial" w:cs="Arial"/>
          <w:sz w:val="24"/>
          <w:szCs w:val="24"/>
        </w:rPr>
      </w:pPr>
      <w:r w:rsidRPr="006C41DA">
        <w:rPr>
          <w:rFonts w:ascii="Arial" w:hAnsi="Arial" w:cs="Arial"/>
          <w:sz w:val="24"/>
          <w:szCs w:val="24"/>
        </w:rPr>
        <w:t xml:space="preserve">In </w:t>
      </w:r>
      <w:r w:rsidR="000514C3" w:rsidRPr="006C41DA">
        <w:rPr>
          <w:rFonts w:ascii="Arial" w:hAnsi="Arial" w:cs="Arial"/>
          <w:sz w:val="24"/>
          <w:szCs w:val="24"/>
        </w:rPr>
        <w:t xml:space="preserve">the Norwegian </w:t>
      </w:r>
      <w:r w:rsidRPr="006C41DA">
        <w:rPr>
          <w:rFonts w:ascii="Arial" w:hAnsi="Arial" w:cs="Arial"/>
          <w:sz w:val="24"/>
          <w:szCs w:val="24"/>
        </w:rPr>
        <w:t>stud</w:t>
      </w:r>
      <w:r w:rsidR="000514C3" w:rsidRPr="006C41DA">
        <w:rPr>
          <w:rFonts w:ascii="Arial" w:hAnsi="Arial" w:cs="Arial"/>
          <w:sz w:val="24"/>
          <w:szCs w:val="24"/>
        </w:rPr>
        <w:t>y</w:t>
      </w:r>
      <w:r w:rsidRPr="006C41DA">
        <w:rPr>
          <w:rFonts w:ascii="Arial" w:hAnsi="Arial" w:cs="Arial"/>
          <w:sz w:val="24"/>
          <w:szCs w:val="24"/>
        </w:rPr>
        <w:t xml:space="preserve"> </w:t>
      </w:r>
      <w:r w:rsidR="000514C3" w:rsidRPr="006C41DA">
        <w:rPr>
          <w:rFonts w:ascii="Arial" w:hAnsi="Arial" w:cs="Arial"/>
          <w:sz w:val="24"/>
          <w:szCs w:val="24"/>
        </w:rPr>
        <w:t>using the Surveillance of Cerebral Palsy in Europe (SCPE), the prevalence of Cerebral Palsy in live births was 2.1/100,000</w:t>
      </w:r>
      <w:r w:rsidR="00A44EE1" w:rsidRPr="006C41DA">
        <w:rPr>
          <w:rFonts w:ascii="Arial" w:hAnsi="Arial" w:cs="Arial"/>
          <w:sz w:val="24"/>
          <w:szCs w:val="24"/>
        </w:rPr>
        <w:t>,</w:t>
      </w:r>
      <w:r w:rsidR="000514C3" w:rsidRPr="006C41DA">
        <w:rPr>
          <w:rFonts w:ascii="Arial" w:hAnsi="Arial" w:cs="Arial"/>
          <w:sz w:val="24"/>
          <w:szCs w:val="24"/>
        </w:rPr>
        <w:t xml:space="preserve"> a third </w:t>
      </w:r>
      <w:r w:rsidR="00A44EE1" w:rsidRPr="006C41DA">
        <w:rPr>
          <w:rFonts w:ascii="Arial" w:hAnsi="Arial" w:cs="Arial"/>
          <w:sz w:val="24"/>
          <w:szCs w:val="24"/>
        </w:rPr>
        <w:t xml:space="preserve">of which </w:t>
      </w:r>
      <w:r w:rsidR="000514C3" w:rsidRPr="006C41DA">
        <w:rPr>
          <w:rFonts w:ascii="Arial" w:hAnsi="Arial" w:cs="Arial"/>
          <w:sz w:val="24"/>
          <w:szCs w:val="24"/>
        </w:rPr>
        <w:t>were unilateral</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16/j.ejpn.2007.05.001","ISBN":"1090-3798 (Print)\\r1090-3798","ISSN":"10903798","PMID":"17574886","abstract":"Background/aim: To describe prevalence, subtypes and severity of cerebral palsy (CP) in Norway using criteria proposed by the Surveillance of Cerebral Palsy in Europe (SCPE) network. Material: All children in Norway with CP born in January 1996-December 1998 were registered in the Cerebral Palsy Registry of Norway. The Medical Birth Registry of Norway provided the perinatal data. Results: A total of 374 children with CP were identified with a prevalence of 2.1 per 1000 live births. Detailed information was obtained from 294 (79%) children. Median age at clinical assessment was 6.9 years (range: 1.9-10.2 years). Thirty-three percent of the children had spastic unilateral CP, 49% spastic bilateral, 6% dyskinetic, 5% ataxic CP and 7% were not classified. Severely impaired vision and hearing were present in 5% and 4% of the children, respectively. Active epilepsy was present in 28%, mental retardation in 31% and severely impaired or no speech in 28% children. The most severe impairments in gross motor function were observed in children with low Apgar scores, and the most severe impairments in fine motor function in children born at term, with normal birth weight and low Apgar scores. Conclusion: Compared with other populations, the prevalence of CP as well as the proportions of subtypes and gross motor impairments were similar, whereas fine motor impairments and associated impairments were more common. The classification of children with mixed forms of CP is still a challenge. Children were more severely affected if Apgar scores were low, and if they were born at term. © 2007 European Paediatric Neurology Society.","author":[{"dropping-particle":"","family":"Andersen","given":"Guro L.","non-dropping-particle":"","parse-names":false,"suffix":""},{"dropping-particle":"","family":"Irgens","given":"Lorentz M.","non-dropping-particle":"","parse-names":false,"suffix":""},{"dropping-particle":"","family":"Haagaas","given":"Ivar","non-dropping-particle":"","parse-names":false,"suffix":""},{"dropping-particle":"","family":"Skranes","given":"Jon S.","non-dropping-particle":"","parse-names":false,"suffix":""},{"dropping-particle":"","family":"Meberg","given":"Alf E.","non-dropping-particle":"","parse-names":false,"suffix":""},{"dropping-particle":"","family":"Vik","given":"Torstein","non-dropping-particle":"","parse-names":false,"suffix":""}],"container-title":"European Journal of Paediatric Neurology","id":"ITEM-1","issue":"1","issued":{"date-parts":[["2008"]]},"page":"4-13","title":"Cerebral palsy in Norway: Prevalence, subtypes and severity","type":"article-journal","volume":"12"},"uris":["http://www.mendeley.com/documents/?uuid=fad0eb18-4853-4429-84dc-851a3fd86925"]}],"mendeley":{"formattedCitation":"(13)","plainTextFormattedCitation":"(13)","previouslyFormattedCitation":"(13)"},"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3)</w:t>
      </w:r>
      <w:r w:rsidR="00787600" w:rsidRPr="006C41DA">
        <w:rPr>
          <w:rFonts w:ascii="Arial" w:hAnsi="Arial" w:cs="Arial"/>
          <w:sz w:val="24"/>
          <w:szCs w:val="24"/>
        </w:rPr>
        <w:fldChar w:fldCharType="end"/>
      </w:r>
      <w:r w:rsidR="000514C3" w:rsidRPr="006C41DA">
        <w:rPr>
          <w:rFonts w:ascii="Arial" w:hAnsi="Arial" w:cs="Arial"/>
          <w:sz w:val="24"/>
          <w:szCs w:val="24"/>
        </w:rPr>
        <w:t xml:space="preserve">. </w:t>
      </w:r>
      <w:r w:rsidR="00670D2D" w:rsidRPr="006C41DA">
        <w:rPr>
          <w:rFonts w:ascii="Arial" w:hAnsi="Arial" w:cs="Arial"/>
          <w:sz w:val="24"/>
          <w:szCs w:val="24"/>
        </w:rPr>
        <w:t>The prevalence of cerebral palsy is declining in Europe, but the proportion with unilateral cerebral palsy is now higher and this is statistically significant for those of normal or moderately low birthweight</w:t>
      </w:r>
      <w:r w:rsidR="00670D2D"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111/dmcn.12865","ISBN":"1469-8749 (Electronic)\\r0012-1622 (Linking)","ISSN":"14698749","PMID":"26330098","abstract":"AIM: To monitor the trends in prevalence of cerebral palsy (CP) by birthweight in Europe, 1980 to 2003. METHOD: Data were collated from 20 population-based registers contributing to the Surveillance of Cerebral Palsy in Europe database. Trend analyses were conducted in four birthweight groups: &lt;1000g (extremely low birthweight [ELBW]); 1000 to 1499g (very low birthweight [VLBW]); 1500 to 2499g (moderately low birthweight [MLBW]); and &gt;2499g (normal birthweight [NBW]). RESULTS: The overall prevalence of CP decreased from 1.90 to 1.77 per 1000 live births, p&lt;0.001, with a mean annual fall of 0.7% (95% confidence interval [CI] -0.3% to -1.0%). Prevalence in NBW children showed a non-significant trend from 1.17 to 0.89 per 1000 live births (p=0.22). Prevalence in MLBW children decreased from 8.5 to 6.2 per 1000 live births (p&lt;0.001), but not linearly. Prevalence in VLBW children also declined from 70.9 to 35.9 per 1000 live births (p&lt;0.001) with a mean annual fall of 3.4% (95% CI -2.4% to -4.3%). Prevalence in ELBW children remained stable, at a mean rate of 42.4 per 1000 live births. INTERPRETATION: The decline in prevalence of CP in children of VLBW continues, and confirms that previously reported. For the first time, there is also a significant decline among those of MLBW, resulting in a significant overall decrease in the prevalence of CP.","author":[{"dropping-particle":"","family":"Sellier","given":"Elodie","non-dropping-particle":"","parse-names":false,"suffix":""},{"dropping-particle":"","family":"Platt","given":"Mary Jane","non-dropping-particle":"","parse-names":false,"suffix":""},{"dropping-particle":"","family":"Andersen","given":"Guro L.","non-dropping-particle":"","parse-names":false,"suffix":""},{"dropping-particle":"","family":"Krägeloh-Mann","given":"Ingeborg","non-dropping-particle":"","parse-names":false,"suffix":""},{"dropping-particle":"","family":"La Cruz","given":"Javier","non-dropping-particle":"De","parse-names":false,"suffix":""},{"dropping-particle":"","family":"Cans","given":"Christine","non-dropping-particle":"","parse-names":false,"suffix":""},{"dropping-particle":"","family":"Cans","given":"C.","non-dropping-particle":"","parse-names":false,"suffix":""},{"dropping-particle":"","family":"Bakel","given":"M.","non-dropping-particle":"Van","parse-names":false,"suffix":""},{"dropping-particle":"","family":"Arnaud","given":"C.","non-dropping-particle":"","parse-names":false,"suffix":""},{"dropping-particle":"","family":"Delobel","given":"M.","non-dropping-particle":"","parse-names":false,"suffix":""},{"dropping-particle":"","family":"Chalmers","given":"J.","non-dropping-particle":"","parse-names":false,"suffix":""},{"dropping-particle":"","family":"McManus","given":"V.","non-dropping-particle":"","parse-names":false,"suffix":""},{"dropping-particle":"","family":"Lyons","given":"A.","non-dropping-particle":"","parse-names":false,"suffix":""},{"dropping-particle":"","family":"Parkes","given":"J.","non-dropping-particle":"","parse-names":false,"suffix":""},{"dropping-particle":"","family":"Dolk","given":"H.","non-dropping-particle":"","parse-names":false,"suffix":""},{"dropping-particle":"","family":"Himmelmann","given":"K.","non-dropping-particle":"","parse-names":false,"suffix":""},{"dropping-particle":"","family":"Pahlman","given":"M.","non-dropping-particle":"","parse-names":false,"suffix":""},{"dropping-particle":"","family":"Dowding","given":"V.","non-dropping-particle":"","parse-names":false,"suffix":""},{"dropping-particle":"","family":"Colver","given":"A.","non-dropping-particle":"","parse-names":false,"suffix":""},{"dropping-particle":"","family":"Pennington","given":"L.","non-dropping-particle":"","parse-names":false,"suffix":""},{"dropping-particle":"","family":"Horridge","given":"K.","non-dropping-particle":"","parse-names":false,"suffix":""},{"dropping-particle":"","family":"Kurinczuk","given":"J.","non-dropping-particle":"","parse-names":false,"suffix":""},{"dropping-particle":"","family":"Surman","given":"G.","non-dropping-particle":"","parse-names":false,"suffix":""},{"dropping-particle":"","family":"Platt","given":"M. J.","non-dropping-particle":"","parse-names":false,"suffix":""},{"dropping-particle":"","family":"Udall","given":"P.","non-dropping-particle":"","parse-names":false,"suffix":""},{"dropping-particle":"","family":"Rackauskaite","given":"G.","non-dropping-particle":"","parse-names":false,"suffix":""},{"dropping-particle":"","family":"Torrioli","given":"M. G.","non-dropping-particle":"","parse-names":false,"suffix":""},{"dropping-particle":"","family":"Marcelli","given":"M.","non-dropping-particle":"","parse-names":false,"suffix":""},{"dropping-particle":"","family":"Andersen","given":"G.","non-dropping-particle":"","parse-names":false,"suffix":""},{"dropping-particle":"","family":"Julsen Hollung","given":"S.","non-dropping-particle":"","parse-names":false,"suffix":""},{"dropping-particle":"","family":"Bottos","given":"M.","non-dropping-particle":"","parse-names":false,"suffix":""},{"dropping-particle":"","family":"Gaffney","given":"G.","non-dropping-particle":"","parse-names":false,"suffix":""},{"dropping-particle":"","family":"la Cruz","given":"J.","non-dropping-particle":"De","parse-names":false,"suffix":""},{"dropping-particle":"","family":"Pallas","given":"C.","non-dropping-particle":"","parse-names":false,"suffix":""},{"dropping-particle":"","family":"Neubauer","given":"D.","non-dropping-particle":"","parse-names":false,"suffix":""},{"dropping-particle":"","family":"Jekovec-Vrhovšek","given":"M.","non-dropping-particle":"","parse-names":false,"suffix":""},{"dropping-particle":"","family":"Virella","given":"D.","non-dropping-particle":"","parse-names":false,"suffix":""},{"dropping-particle":"","family":"Andrada","given":"M.","non-dropping-particle":"","parse-names":false,"suffix":""},{"dropping-particle":"","family":"Greitane","given":"A.","non-dropping-particle":"","parse-names":false,"suffix":""},{"dropping-particle":"","family":"Hollody","given":"K.","non-dropping-particle":"","parse-names":false,"suffix":""},{"dropping-particle":"","family":"Sigurdardottir","given":"S.","non-dropping-particle":"","parse-names":false,"suffix":""},{"dropping-particle":"","family":"Einarsson","given":"I.","non-dropping-particle":"","parse-names":false,"suffix":""},{"dropping-particle":"","family":"Honold","given":"M.","non-dropping-particle":"","parse-names":false,"suffix":""},{"dropping-particle":"","family":"Rostasy","given":"K.","non-dropping-particle":"","parse-names":false,"suffix":""},{"dropping-particle":"","family":"Mejaski-Bosnjak","given":"V.","non-dropping-particle":"","parse-names":false,"suffix":""}],"container-title":"Developmental Medicine and Child Neurology","id":"ITEM-1","issue":"1","issued":{"date-parts":[["2016"]]},"page":"85-92","title":"Decreasing prevalence in cerebral palsy: A multi-site European population-based study, 1980 to 2003","type":"article-journal","volume":"58"},"uris":["http://www.mendeley.com/documents/?uuid=b83b64b8-d471-44e1-86f1-daa6d0c36bd9"]}],"mendeley":{"formattedCitation":"(14)","plainTextFormattedCitation":"(14)","previouslyFormattedCitation":"(14)"},"properties":{"noteIndex":0},"schema":"https://github.com/citation-style-language/schema/raw/master/csl-citation.json"}</w:instrText>
      </w:r>
      <w:r w:rsidR="00670D2D" w:rsidRPr="006C41DA">
        <w:rPr>
          <w:rFonts w:ascii="Arial" w:hAnsi="Arial" w:cs="Arial"/>
          <w:sz w:val="24"/>
          <w:szCs w:val="24"/>
        </w:rPr>
        <w:fldChar w:fldCharType="separate"/>
      </w:r>
      <w:r w:rsidR="00015FCF" w:rsidRPr="006C41DA">
        <w:rPr>
          <w:rFonts w:ascii="Arial" w:hAnsi="Arial" w:cs="Arial"/>
          <w:noProof/>
          <w:sz w:val="24"/>
          <w:szCs w:val="24"/>
        </w:rPr>
        <w:t>(14)</w:t>
      </w:r>
      <w:r w:rsidR="00670D2D" w:rsidRPr="006C41DA">
        <w:rPr>
          <w:rFonts w:ascii="Arial" w:hAnsi="Arial" w:cs="Arial"/>
          <w:sz w:val="24"/>
          <w:szCs w:val="24"/>
        </w:rPr>
        <w:fldChar w:fldCharType="end"/>
      </w:r>
      <w:r w:rsidR="00670D2D" w:rsidRPr="006C41DA">
        <w:rPr>
          <w:rFonts w:ascii="Arial" w:hAnsi="Arial" w:cs="Arial"/>
          <w:sz w:val="24"/>
          <w:szCs w:val="24"/>
        </w:rPr>
        <w:t xml:space="preserve">. </w:t>
      </w:r>
      <w:r w:rsidR="009D5C40" w:rsidRPr="006C41DA">
        <w:rPr>
          <w:rFonts w:ascii="Arial" w:hAnsi="Arial" w:cs="Arial"/>
          <w:sz w:val="24"/>
          <w:szCs w:val="24"/>
        </w:rPr>
        <w:t xml:space="preserve">Unilateral spastic </w:t>
      </w:r>
      <w:r w:rsidR="009D5C40" w:rsidRPr="006C41DA">
        <w:rPr>
          <w:rFonts w:ascii="Arial" w:hAnsi="Arial" w:cs="Arial"/>
          <w:sz w:val="24"/>
          <w:szCs w:val="24"/>
        </w:rPr>
        <w:lastRenderedPageBreak/>
        <w:t xml:space="preserve">cerebral palsy </w:t>
      </w:r>
      <w:r w:rsidR="00786FA7" w:rsidRPr="006C41DA">
        <w:rPr>
          <w:rFonts w:ascii="Arial" w:hAnsi="Arial" w:cs="Arial"/>
          <w:sz w:val="24"/>
          <w:szCs w:val="24"/>
        </w:rPr>
        <w:t xml:space="preserve">is the most common form </w:t>
      </w:r>
      <w:r w:rsidR="009D5C40" w:rsidRPr="006C41DA">
        <w:rPr>
          <w:rFonts w:ascii="Arial" w:hAnsi="Arial" w:cs="Arial"/>
          <w:sz w:val="24"/>
          <w:szCs w:val="24"/>
        </w:rPr>
        <w:t>in term-born</w:t>
      </w:r>
      <w:r w:rsidR="00B003C2" w:rsidRPr="006C41DA">
        <w:rPr>
          <w:rFonts w:ascii="Arial" w:hAnsi="Arial" w:cs="Arial"/>
          <w:sz w:val="24"/>
          <w:szCs w:val="24"/>
        </w:rPr>
        <w:t xml:space="preserve"> infant</w:t>
      </w:r>
      <w:r w:rsidR="009D5C40" w:rsidRPr="006C41DA">
        <w:rPr>
          <w:rFonts w:ascii="Arial" w:hAnsi="Arial" w:cs="Arial"/>
          <w:sz w:val="24"/>
          <w:szCs w:val="24"/>
        </w:rPr>
        <w:t>s,</w:t>
      </w:r>
      <w:r w:rsidR="00786FA7" w:rsidRPr="006C41DA">
        <w:rPr>
          <w:rFonts w:ascii="Arial" w:hAnsi="Arial" w:cs="Arial"/>
          <w:sz w:val="24"/>
          <w:szCs w:val="24"/>
        </w:rPr>
        <w:t xml:space="preserve"> with a prevalence in developed countries, such as Canada, of 1.0 (95% CI, 0.64-1.36) per 1000 live births</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17/cjn.2017.33","ISSN":"0317-1671","abstract":"&lt;p&gt; &lt;bold&gt; &lt;italic&gt;Objectives:&lt;/italic&gt; &lt;/bold&gt; The objectives of this study were to determine prevalence estimates of cerebral palsy (CP) among 5-year-old children in northern Alberta; to provide congenital, gestational age– and birth weight–specific, and postneonatal CP rates; and to describe motor subtypes and function. &lt;bold&gt; &lt;italic&gt;Methods:&lt;/italic&gt; &lt;/bold&gt; This population-based prevalence estimate study, part of the Canadian Cerebral Palsy Registry, reports confirmed CP diagnoses at age 5 years made by pediatric rehabilitation and child neurology specialists. Prevalence rates with 95% confidence intervals (CIs) used Alberta government denominators of same-age children and live births. &lt;bold&gt; &lt;italic&gt;Results:&lt;/italic&gt; &lt;/bold&gt; The Northern Alberta CP rate (birth years, 2008-2010) for 173 5-year-old children is 2.22 (95% CI 2.12, 2.32) per 1000 5-year-old children. The congenital CP rate is 1.99 (95% CI, 1.89-2.09) per 1000 live births; unilateral congenital CP, 1.0 (95% CI, 0.64-1.36) per 1000 live births; and postneonatal CP, 0.12 (95% CI, 0.1-0.14) per 1000 live births. Gestational age-specific rates are similar: age &amp;amp;lt;28 weeks, 27.2 (95% CI, 23.05-31.35) and 28 to 31 weeks, 29.5 (95% CI, 25.78-33.22). Motor subtypes for 169 children (data missing, 4; male, 97; postnatal, 9) are: spastic, 148 (87.6%) including 31 (20.9%) with diplegia, 10 (6.8%) triplegia, 33 (22.2%) quadriplegia, 74 (50%) hemiplegia/monoplegia); and dyskinetic, 18 (10.6%) and ataxic, 3 (1.8%). A total of 107 (63.3%) ambulate without assistive devices and 111(65.7%) handle most objects with their hands independently. &lt;bold&gt; &lt;italic&gt;Conclusions:&lt;/italic&gt; &lt;/bold&gt; This is the fourth Canadian CP prevalence study; one from Quebec used a similar case ascertainment approach and two 1980s studies from Alberta and British Columbia used administrative databases. Northern Alberta CP rates are comparable with other developed countries. The hemiplegic subtype is the most common. Rates among preterm children have declined but are similar for the &amp;amp;lt;28 and 28 to 31 gestation-week groups. &lt;/p&gt;","author":[{"dropping-particle":"","family":"Robertson","given":"Charlene M.T.","non-dropping-particle":"","parse-names":false,"suffix":""},{"dropping-particle":"","family":"Ricci","given":"M. Florencia","non-dropping-particle":"","parse-names":false,"suffix":""},{"dropping-particle":"","family":"O’Grady","given":"Kathleen","non-dropping-particle":"","parse-names":false,"suffix":""},{"dropping-particle":"","family":"Oskoui","given":"Maryam","non-dropping-particle":"","parse-names":false,"suffix":""},{"dropping-particle":"","family":"Goez","given":"Helly","non-dropping-particle":"","parse-names":false,"suffix":""},{"dropping-particle":"","family":"Yager","given":"Jerome Y.","non-dropping-particle":"","parse-names":false,"suffix":""},{"dropping-particle":"","family":"Andersen","given":"John C.","non-dropping-particle":"","parse-names":false,"suffix":""}],"container-title":"Canadian Journal of Neurological Sciences / Journal Canadien des Sciences Neurologiques","id":"ITEM-1","issue":"04","issued":{"date-parts":[["2017","7","21"]]},"page":"366-374","title":"Prevalence Estimate of Cerebral Palsy in Northern Alberta: Births, 2008-2010","type":"article-journal","volume":"44"},"uris":["http://www.mendeley.com/documents/?uuid=849c7bda-c33e-36bd-965e-8406eccf0a6c"]}],"mendeley":{"formattedCitation":"(15)","plainTextFormattedCitation":"(15)","previouslyFormattedCitation":"(15)"},"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5)</w:t>
      </w:r>
      <w:r w:rsidR="00787600" w:rsidRPr="006C41DA">
        <w:rPr>
          <w:rFonts w:ascii="Arial" w:hAnsi="Arial" w:cs="Arial"/>
          <w:sz w:val="24"/>
          <w:szCs w:val="24"/>
        </w:rPr>
        <w:fldChar w:fldCharType="end"/>
      </w:r>
      <w:r w:rsidR="00676441" w:rsidRPr="006C41DA">
        <w:rPr>
          <w:rFonts w:ascii="Arial" w:hAnsi="Arial" w:cs="Arial"/>
          <w:sz w:val="24"/>
          <w:szCs w:val="24"/>
        </w:rPr>
        <w:t>. C</w:t>
      </w:r>
      <w:r w:rsidR="00786FA7" w:rsidRPr="006C41DA">
        <w:rPr>
          <w:rFonts w:ascii="Arial" w:hAnsi="Arial" w:cs="Arial"/>
          <w:sz w:val="24"/>
          <w:szCs w:val="24"/>
        </w:rPr>
        <w:t>ase series which have included neuroimaging suggest that in at least one third of children, the insult causing the hemiplegia is sustained antenatally</w:t>
      </w:r>
      <w:r w:rsidR="00913C4A" w:rsidRPr="006C41DA">
        <w:rPr>
          <w:rFonts w:ascii="Arial" w:hAnsi="Arial" w:cs="Arial"/>
          <w:sz w:val="24"/>
          <w:szCs w:val="24"/>
        </w:rPr>
        <w:t>,</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55/s-2008-1071545","ISSN":"0174304X","PMID":"8232782","abstract":"We have analyzed the MRI findings from the brains of 33 children with congenital hemiplegia. Referral of these children to our hospital was either because of neurological problems or a history of complicated birth. According to maturation-dependent pathophysiological mechanisms we have classified the lesions into the following five groups: 1. malformations/prenatal encephalo-clastic lesions, 2. periventricular leukomalacia or atrophy, 3. diencephalic lesions, 4. subcortical and cortical lesions, and 5. normal findings. Combination of lesions was not uncommon. The neuroradiologically most prominent and most expanded lesions determined the classification to the different groups. We detected malformations/encephalo-clastic lesions (Group 1) in 5 children; one of these children also presented additional lesions of Groups 2 and 3. Six children displayed periventricular leukomalacia (Group 2), and in one child in combination with diencephalic and subcortical lesions. Ten children exhibited diencephalic lesions (Group 3), in one case combined with periventricular leukomalacia. The MRI of seven children showed subcortical/cortical lesions (Group 4), in four cases extending into diencephalic structures. Two children had a combination of evenly matched periventricular, diencephalic and subcortical/cortical lesions, where it was impossible to define a principal lesion. Three children had normal MRI findings. Significantly, 8 of 33 children had bilateral lesions although presenting with hemiplegia. The large proportion of diencephalic lesions, not described in similar CT studies, and the small number of normal MRI findings show the value of MRI in evaluation of congenital hemiplegia. The ability to correlate, to some extent, neuroradiological findings of damage to developmental stage affords the conclusion that at least a third of the children in our series with congenital hemiplegia suffered prenatal damage.","author":[{"dropping-particle":"","family":"Steinlin","given":"M.","non-dropping-particle":"","parse-names":false,"suffix":""},{"dropping-particle":"","family":"Good","given":"M.","non-dropping-particle":"","parse-names":false,"suffix":""},{"dropping-particle":"","family":"Martin","given":"E.","non-dropping-particle":"","parse-names":false,"suffix":""},{"dropping-particle":"","family":"Banziger","given":"O.","non-dropping-particle":"","parse-names":false,"suffix":""},{"dropping-particle":"","family":"Largo","given":"R. H.","non-dropping-particle":"","parse-names":false,"suffix":""},{"dropping-particle":"","family":"Boltshauser","given":"B.","non-dropping-particle":"","parse-names":false,"suffix":""}],"container-title":"Neuropediatrics","id":"ITEM-1","issue":"4","issued":{"date-parts":[["1993"]]},"page":"224-229","title":"Congenital hemiplegia: Morphology of cerebral lesions and pathogenetic aspects from MRI","type":"article-journal","volume":"24"},"uris":["http://www.mendeley.com/documents/?uuid=7f3081d2-75fb-4168-8f08-9c956d4949be"]}],"mendeley":{"formattedCitation":"(16)","plainTextFormattedCitation":"(16)","previouslyFormattedCitation":"(16)"},"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6)</w:t>
      </w:r>
      <w:r w:rsidR="00787600" w:rsidRPr="006C41DA">
        <w:rPr>
          <w:rFonts w:ascii="Arial" w:hAnsi="Arial" w:cs="Arial"/>
          <w:sz w:val="24"/>
          <w:szCs w:val="24"/>
        </w:rPr>
        <w:fldChar w:fldCharType="end"/>
      </w:r>
      <w:r w:rsidR="00786FA7" w:rsidRPr="006C41DA">
        <w:rPr>
          <w:rFonts w:ascii="Arial" w:hAnsi="Arial" w:cs="Arial"/>
          <w:sz w:val="24"/>
          <w:szCs w:val="24"/>
        </w:rPr>
        <w:t xml:space="preserve"> </w:t>
      </w:r>
      <w:r w:rsidR="00913C4A" w:rsidRPr="006C41DA">
        <w:rPr>
          <w:rFonts w:ascii="Arial" w:hAnsi="Arial" w:cs="Arial"/>
          <w:sz w:val="24"/>
          <w:szCs w:val="24"/>
        </w:rPr>
        <w:t>including</w:t>
      </w:r>
      <w:r w:rsidR="00015FCF" w:rsidRPr="006C41DA">
        <w:rPr>
          <w:rFonts w:ascii="Arial" w:hAnsi="Arial" w:cs="Arial"/>
          <w:sz w:val="24"/>
          <w:szCs w:val="24"/>
        </w:rPr>
        <w:t xml:space="preserve"> predominantly unilateral </w:t>
      </w:r>
      <w:r w:rsidR="00913C4A" w:rsidRPr="006C41DA">
        <w:rPr>
          <w:rFonts w:ascii="Arial" w:hAnsi="Arial" w:cs="Arial"/>
          <w:sz w:val="24"/>
          <w:szCs w:val="24"/>
        </w:rPr>
        <w:t xml:space="preserve">periventricular leukomalacia </w:t>
      </w:r>
      <w:r w:rsidR="008D5E4A" w:rsidRPr="006C41DA">
        <w:rPr>
          <w:rFonts w:ascii="Arial" w:hAnsi="Arial" w:cs="Arial"/>
          <w:sz w:val="24"/>
          <w:szCs w:val="24"/>
        </w:rPr>
        <w:t>despite</w:t>
      </w:r>
      <w:r w:rsidR="00913C4A" w:rsidRPr="006C41DA">
        <w:rPr>
          <w:rFonts w:ascii="Arial" w:hAnsi="Arial" w:cs="Arial"/>
          <w:sz w:val="24"/>
          <w:szCs w:val="24"/>
        </w:rPr>
        <w:t xml:space="preserve"> term delivery</w:t>
      </w:r>
      <w:r w:rsidR="008D5E4A" w:rsidRPr="006C41DA">
        <w:rPr>
          <w:rFonts w:ascii="Arial" w:hAnsi="Arial" w:cs="Arial"/>
          <w:sz w:val="24"/>
          <w:szCs w:val="24"/>
        </w:rPr>
        <w:t>,</w:t>
      </w:r>
      <w:r w:rsidR="00913C4A" w:rsidRPr="006C41DA">
        <w:rPr>
          <w:rFonts w:ascii="Arial" w:hAnsi="Arial" w:cs="Arial"/>
          <w:sz w:val="24"/>
          <w:szCs w:val="24"/>
        </w:rPr>
        <w:t xml:space="preserve"> and s</w:t>
      </w:r>
      <w:r w:rsidR="00F418A0" w:rsidRPr="006C41DA">
        <w:rPr>
          <w:rFonts w:ascii="Arial" w:hAnsi="Arial" w:cs="Arial"/>
          <w:sz w:val="24"/>
          <w:szCs w:val="24"/>
        </w:rPr>
        <w:t>tructural</w:t>
      </w:r>
      <w:r w:rsidR="00786FA7" w:rsidRPr="006C41DA">
        <w:rPr>
          <w:rFonts w:ascii="Arial" w:hAnsi="Arial" w:cs="Arial"/>
          <w:sz w:val="24"/>
          <w:szCs w:val="24"/>
        </w:rPr>
        <w:t xml:space="preserve"> </w:t>
      </w:r>
      <w:r w:rsidR="00F418A0" w:rsidRPr="006C41DA">
        <w:rPr>
          <w:rFonts w:ascii="Arial" w:hAnsi="Arial" w:cs="Arial"/>
          <w:sz w:val="24"/>
          <w:szCs w:val="24"/>
        </w:rPr>
        <w:t>malformations</w:t>
      </w:r>
      <w:r w:rsidR="00015FCF" w:rsidRPr="006C41DA">
        <w:rPr>
          <w:rFonts w:ascii="Arial" w:hAnsi="Arial" w:cs="Arial"/>
          <w:sz w:val="24"/>
          <w:szCs w:val="24"/>
        </w:rPr>
        <w:t xml:space="preserve"> such as porencephaly, </w:t>
      </w:r>
      <w:proofErr w:type="spellStart"/>
      <w:r w:rsidR="00015FCF" w:rsidRPr="006C41DA">
        <w:rPr>
          <w:rFonts w:ascii="Arial" w:hAnsi="Arial" w:cs="Arial"/>
          <w:sz w:val="24"/>
          <w:szCs w:val="24"/>
        </w:rPr>
        <w:t>schizencephaly</w:t>
      </w:r>
      <w:proofErr w:type="spellEnd"/>
      <w:r w:rsidR="00015FCF" w:rsidRPr="006C41DA">
        <w:rPr>
          <w:rFonts w:ascii="Arial" w:hAnsi="Arial" w:cs="Arial"/>
          <w:sz w:val="24"/>
          <w:szCs w:val="24"/>
        </w:rPr>
        <w:t xml:space="preserve"> and polymicrogyria</w:t>
      </w:r>
      <w:r w:rsidR="00913C4A" w:rsidRPr="006C41DA">
        <w:rPr>
          <w:rFonts w:ascii="Arial" w:hAnsi="Arial" w:cs="Arial"/>
          <w:sz w:val="24"/>
          <w:szCs w:val="24"/>
        </w:rPr>
        <w:t xml:space="preserve">. </w:t>
      </w:r>
    </w:p>
    <w:p w14:paraId="10095C2B" w14:textId="186EAA68" w:rsidR="00826CB7" w:rsidRPr="006C41DA" w:rsidRDefault="00826CB7" w:rsidP="00826CB7">
      <w:pPr>
        <w:spacing w:line="480" w:lineRule="auto"/>
        <w:rPr>
          <w:rFonts w:ascii="Arial" w:hAnsi="Arial" w:cs="Arial"/>
          <w:sz w:val="24"/>
          <w:szCs w:val="24"/>
        </w:rPr>
      </w:pPr>
      <w:r w:rsidRPr="006C41DA">
        <w:rPr>
          <w:rFonts w:ascii="Arial" w:hAnsi="Arial" w:cs="Arial"/>
          <w:sz w:val="24"/>
          <w:szCs w:val="24"/>
        </w:rPr>
        <w:t>Other patterns of cerebral palsy, including four limbed cerebral palsy (quadriplegia), and bilateral malformations may also have had a vascular aetiology</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ejpn.2007.07.001","ISBN":"1090-3798 (Print)","ISSN":"10903798","PMID":"17881257","abstract":"Aim: To determine the proportion of children with cerebral palsy (CP) who have cerebral and non-cerebral congenital malformations. Methods: Data from 11 CP registries contributing to the European Cerebral Palsy Database (SCPE), for children born in the period 1976-1996. The malformations were classified as recognized syndromes, chromosomal anomalies, cerebral malformations or non-cerebral malformations. Prevalence of malformations was compared to published data on livebirths from a European database of congenital malformations (EUROCAT). Results: Overall 547 out of 4584 children (11.9%) with CP were reported to have a congenital malformation. The majority (8.6% of all children) were diagnosed with a cerebral malformation. The most frequent types of cerebral malformations were microcephaly and hydrocephaly. Non-cerebral malformations were present in 97 CP children and in further 14 CP children with cerebral malformations. The most frequent groups of non-cerebral malformations were cardiac, facial clefts and limb and skeleton malformations. Children born at term had a significantly higher prevalence of cerebral malformations compared to children born before 32 weeks (12.1% versus 2.1%, p&lt;0.001). Conclusion: Cerebral malformations were much more frequent among children with CP than among all livebirths in the population. Malformations in organ systems close to the brain (eye, facial clefts) were more frequent in the CP population while malformations in organ systems further from the brain (renal, genital) were more frequent in the general population. © 2008 European Paediatric Neurology Society.","author":[{"dropping-particle":"","family":"Garne","given":"Ester","non-dropping-particle":"","parse-names":false,"suffix":""},{"dropping-particle":"","family":"Dolk","given":"Helen","non-dropping-particle":"","parse-names":false,"suffix":""},{"dropping-particle":"","family":"Krägeloh-Mann","given":"Inge","non-dropping-particle":"","parse-names":false,"suffix":""},{"dropping-particle":"","family":"Holst Ravn","given":"Susanne","non-dropping-particle":"","parse-names":false,"suffix":""},{"dropping-particle":"","family":"Cans","given":"Christine","non-dropping-particle":"","parse-names":false,"suffix":""}],"container-title":"European Journal of Paediatric Neurology","id":"ITEM-1","issue":"2","issued":{"date-parts":[["2008"]]},"page":"82-88","title":"Cerebral palsy and congenital malformations","type":"article-journal","volume":"12"},"uris":["http://www.mendeley.com/documents/?uuid=0b8f6e53-d76a-4332-8cd3-d94b8b0e906d"]}],"mendeley":{"formattedCitation":"(17)","plainTextFormattedCitation":"(17)","previouslyFormattedCitation":"(17)"},"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17)</w:t>
      </w:r>
      <w:r w:rsidRPr="006C41DA">
        <w:rPr>
          <w:rFonts w:ascii="Arial" w:hAnsi="Arial" w:cs="Arial"/>
          <w:sz w:val="24"/>
          <w:szCs w:val="24"/>
        </w:rPr>
        <w:fldChar w:fldCharType="end"/>
      </w:r>
      <w:r w:rsidRPr="006C41DA">
        <w:rPr>
          <w:rFonts w:ascii="Arial" w:hAnsi="Arial" w:cs="Arial"/>
          <w:sz w:val="24"/>
          <w:szCs w:val="24"/>
        </w:rPr>
        <w:t>: extensive focal ischaemia may lead to microcephaly</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Hughes","given":"E","non-dropping-particle":"","parse-names":false,"suffix":""}],"id":"ITEM-1","issue":"1","issued":{"date-parts":[["1986"]]},"title":"Congenital Disruption : Microcephaly Due to Vascular In Utero Documentation","type":"article-journal","volume":"78"},"uris":["http://www.mendeley.com/documents/?uuid=c77d2797-8ea9-4431-9e7d-0c4636ced1b3"]}],"mendeley":{"formattedCitation":"(18)","plainTextFormattedCitation":"(18)","previouslyFormattedCitation":"(18)"},"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18)</w:t>
      </w:r>
      <w:r w:rsidRPr="006C41DA">
        <w:rPr>
          <w:rFonts w:ascii="Arial" w:hAnsi="Arial" w:cs="Arial"/>
          <w:sz w:val="24"/>
          <w:szCs w:val="24"/>
        </w:rPr>
        <w:fldChar w:fldCharType="end"/>
      </w:r>
      <w:r w:rsidRPr="006C41DA">
        <w:rPr>
          <w:rFonts w:ascii="Arial" w:hAnsi="Arial" w:cs="Arial"/>
          <w:sz w:val="24"/>
          <w:szCs w:val="24"/>
        </w:rPr>
        <w:t xml:space="preserve"> while antenatal cerebral ischaemic and haemorrhagic stroke may lead to ventriculomegaly or </w:t>
      </w:r>
      <w:proofErr w:type="spellStart"/>
      <w:r w:rsidRPr="006C41DA">
        <w:rPr>
          <w:rFonts w:ascii="Arial" w:hAnsi="Arial" w:cs="Arial"/>
          <w:sz w:val="24"/>
          <w:szCs w:val="24"/>
        </w:rPr>
        <w:t>hydrancephaly</w:t>
      </w:r>
      <w:proofErr w:type="spellEnd"/>
      <w:r w:rsidRPr="006C41DA">
        <w:rPr>
          <w:rFonts w:ascii="Arial" w:hAnsi="Arial" w:cs="Arial"/>
          <w:sz w:val="24"/>
          <w:szCs w:val="24"/>
        </w:rPr>
        <w:t xml:space="preserve"> after intraventricular haemorrhage, or behavioural difficulties after focal cerebellar damage </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12311-014-0597-9","ISSN":"1473-4230","PMID":"25241880","abstract":"Cerebellar injury is increasingly recognized as an important complication of very preterm birth. However, the neurodevelopmental consequences of early life cerebellar injury in prematurely born infants have not been well elucidated. We performed a literature search of studies published between 1997 and 2014 describing neurodevelopmental outcomes of preterm infants following direct cerebellar injury or indirect cerebellar injury/underdevelopment. Available data suggests that both direct and indirect mechanisms of cerebellar injury appear to stunt cerebellar growth and adversely affect neurodevelopment. This review also provides important insights into the highly integrated cerebral-cerebellar structural and functional correlates. Finally, this review highlights that early life impairment of cerebellar growth extends far beyond motor impairments and plays a critical, previously underrecognized role in the long-term cognitive, behavioral, and social deficits associated with brain injury among premature infants. These data point to a developmental form of the cerebellar cognitive affective syndrome previously described in adults. Longitudinal prospective studies using serial advanced magnetic resonance imaging techniques are needed to better delineate the full extent of the role of prematurity-related cerebellar injury and topography in the genesis of cognitive, social-behavioral dysfunction.","author":[{"dropping-particle":"","family":"Brossard-Racine","given":"Marie","non-dropping-particle":"","parse-names":false,"suffix":""},{"dropping-particle":"","family":"Plessis","given":"Adre J","non-dropping-particle":"du","parse-names":false,"suffix":""},{"dropping-particle":"","family":"Limperopoulos","given":"Catherine","non-dropping-particle":"","parse-names":false,"suffix":""}],"container-title":"Cerebellum (London, England)","id":"ITEM-1","issue":"2","issued":{"date-parts":[["2015","4","23"]]},"page":"151-64","title":"Developmental cerebellar cognitive affective syndrome in ex-preterm survivors following cerebellar injury.","type":"article-journal","volume":"14"},"uris":["http://www.mendeley.com/documents/?uuid=3f167bce-f8b8-337f-b68a-b633cc10b56f"]}],"mendeley":{"formattedCitation":"(19)","plainTextFormattedCitation":"(19)","previouslyFormattedCitation":"(19)"},"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19)</w:t>
      </w:r>
      <w:r w:rsidRPr="006C41DA">
        <w:rPr>
          <w:rFonts w:ascii="Arial" w:hAnsi="Arial" w:cs="Arial"/>
          <w:sz w:val="24"/>
          <w:szCs w:val="24"/>
        </w:rPr>
        <w:fldChar w:fldCharType="end"/>
      </w:r>
      <w:r w:rsidRPr="006C41DA">
        <w:rPr>
          <w:rFonts w:ascii="Arial" w:hAnsi="Arial" w:cs="Arial"/>
          <w:sz w:val="24"/>
          <w:szCs w:val="24"/>
        </w:rPr>
        <w:t xml:space="preserve">. Any discussion of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stroke should also mention intraventricular haemorrhage and periventricular leukomalacia. Although considered to be global rather than focal mechanisms of injury typically seen in infants born prematurely they are also reported</w:t>
      </w:r>
      <w:r w:rsidRPr="006C41DA">
        <w:rPr>
          <w:rFonts w:ascii="Arial" w:hAnsi="Arial" w:cs="Arial"/>
          <w:color w:val="000000"/>
          <w:sz w:val="24"/>
          <w:szCs w:val="24"/>
        </w:rPr>
        <w:t xml:space="preserve"> antenatally secondary to acute obstetric emergencies such as placenta abruption</w:t>
      </w:r>
      <w:r w:rsidRPr="006C41DA">
        <w:rPr>
          <w:rFonts w:ascii="Arial" w:hAnsi="Arial" w:cs="Arial"/>
          <w:color w:val="000000"/>
          <w:sz w:val="24"/>
          <w:szCs w:val="24"/>
        </w:rPr>
        <w:fldChar w:fldCharType="begin" w:fldLock="1"/>
      </w:r>
      <w:r w:rsidR="001E22A5" w:rsidRPr="006C41DA">
        <w:rPr>
          <w:rFonts w:ascii="Arial" w:hAnsi="Arial" w:cs="Arial"/>
          <w:color w:val="000000"/>
          <w:sz w:val="24"/>
          <w:szCs w:val="24"/>
        </w:rPr>
        <w:instrText>ADDIN CSL_CITATION {"citationItems":[{"id":"ITEM-1","itemData":{"DOI":"10.1016/j.earlhumdev.2014.06.002","ISSN":"03783782","author":[{"dropping-particle":"","family":"Furuta","given":"Ken","non-dropping-particle":"","parse-names":false,"suffix":""},{"dropping-particle":"","family":"Tokunaga","given":"Shuichi","non-dropping-particle":"","parse-names":false,"suffix":""},{"dropping-particle":"","family":"Furukawa","given":"Seishi","non-dropping-particle":"","parse-names":false,"suffix":""},{"dropping-particle":"","family":"Sameshima","given":"Hiroshi","non-dropping-particle":"","parse-names":false,"suffix":""}],"container-title":"Early Human Development","id":"ITEM-1","issue":"9","issued":{"date-parts":[["2014","9"]]},"page":"455-458","title":"Acute and massive bleeding from placenta previa and infants' brain damage","type":"article-journal","volume":"90"},"uris":["http://www.mendeley.com/documents/?uuid=7622df0b-5997-3319-a103-dd3cf662cf6b"]},{"id":"ITEM-2","itemData":{"DOI":"10.1159/000161573","ISSN":"1421-9964","PMID":"18849607","abstract":"OBJECTIVES This study was designed to evaluate the effect of antenatal risk factors on the occurrence of periventricular leukomalacia (PVL) in preterm infants from pregnancies complicated by placenta previa. STUDY DESIGN The association between obstetric risk factors and PVL was assessed in 30 singleton live births complicated with placenta previa delivered between 24 and 33 completed weeks of gestation. Each infant underwent at least two cranial ultrasounds: the first before 72 h and the second around 14 days of life. Analysis of variance was used to compare continuous variables across groups. Comparison of groups for categorical data was analyzed with Pearson chi(2) test. RESULTS The obstetric factors in infants with PVL were compared to those in infants with negative cranial ultrasonographic findings. The main risk factors for PVL in preterm placenta previa were initial antepartum hemorrhage &lt;28 weeks of gestation (OR 13.7; 95% CI 1.38-136.2), although the differences of gestational age of delivery between two groups were not statistically significant. Low Apgar score (&lt;7) at 1 min increased the risk of PVL (OR 8.89; 95% CI 12.9-61.1), while no associations with PVL were observed in low Apgar score at 5 min, neonatal acidosis (pH &lt;7.2), and neonatal anemia (Hb &lt;14 g/dl). CONCLUSIONS This study demonstrates that initial antepartum hemorrhage during the second trimester and low Apgar score at birth increase the risk of PVL in preterm infants born to mothers with placenta previa. We speculate that the pathophysiologic mechanisms for this finding may be due to decreased placental perfusion in the second trimester of pregnancy, which is the developmental window of vulnerability for PVL.","author":[{"dropping-particle":"","family":"Oda","given":"Nanae","non-dropping-particle":"","parse-names":false,"suffix":""},{"dropping-particle":"","family":"Takeuchi","given":"Kyousuke","non-dropping-particle":"","parse-names":false,"suffix":""},{"dropping-particle":"","family":"Tanaka","given":"Ayumi","non-dropping-particle":"","parse-names":false,"suffix":""},{"dropping-particle":"","family":"Maruo","given":"Takeshi","non-dropping-particle":"","parse-names":false,"suffix":""}],"container-title":"Fetal diagnosis and therapy","id":"ITEM-2","issue":"4","issued":{"date-parts":[["2008"]]},"page":"345-8","title":"Obstetric risk factors associated with the development of periventricular leukomalacia in preterm infants born to mothers complicated by placenta previa.","type":"article-journal","volume":"24"},"uris":["http://www.mendeley.com/documents/?uuid=fec17db1-4a23-37e6-b3d0-e139986e7f67"]}],"mendeley":{"formattedCitation":"(20,21)","plainTextFormattedCitation":"(20,21)","previouslyFormattedCitation":"(20,21)"},"properties":{"noteIndex":0},"schema":"https://github.com/citation-style-language/schema/raw/master/csl-citation.json"}</w:instrText>
      </w:r>
      <w:r w:rsidRPr="006C41DA">
        <w:rPr>
          <w:rFonts w:ascii="Arial" w:hAnsi="Arial" w:cs="Arial"/>
          <w:color w:val="000000"/>
          <w:sz w:val="24"/>
          <w:szCs w:val="24"/>
        </w:rPr>
        <w:fldChar w:fldCharType="separate"/>
      </w:r>
      <w:r w:rsidR="00770B6F" w:rsidRPr="006C41DA">
        <w:rPr>
          <w:rFonts w:ascii="Arial" w:hAnsi="Arial" w:cs="Arial"/>
          <w:noProof/>
          <w:color w:val="000000"/>
          <w:sz w:val="24"/>
          <w:szCs w:val="24"/>
        </w:rPr>
        <w:t>(20,21)</w:t>
      </w:r>
      <w:r w:rsidRPr="006C41DA">
        <w:rPr>
          <w:rFonts w:ascii="Arial" w:hAnsi="Arial" w:cs="Arial"/>
          <w:color w:val="000000"/>
          <w:sz w:val="24"/>
          <w:szCs w:val="24"/>
        </w:rPr>
        <w:fldChar w:fldCharType="end"/>
      </w:r>
      <w:r w:rsidRPr="006C41DA">
        <w:rPr>
          <w:rFonts w:ascii="Arial" w:hAnsi="Arial" w:cs="Arial"/>
          <w:color w:val="000000"/>
          <w:sz w:val="24"/>
          <w:szCs w:val="24"/>
        </w:rPr>
        <w:fldChar w:fldCharType="begin" w:fldLock="1"/>
      </w:r>
      <w:r w:rsidR="001E22A5" w:rsidRPr="006C41DA">
        <w:rPr>
          <w:rFonts w:ascii="Arial" w:hAnsi="Arial" w:cs="Arial"/>
          <w:color w:val="000000"/>
          <w:sz w:val="24"/>
          <w:szCs w:val="24"/>
        </w:rPr>
        <w:instrText>ADDIN CSL_CITATION {"citationItems":[{"id":"ITEM-1","itemData":{"ISSN":"0024-7758","PMID":"25330694","abstract":"BACKGROUND There has been very limited documentation of the adverse maternal and/or fetal consequences of airbag deployment in association with motor vehicle accidents. CASE A 20-year-old woman, gravida 1, para 0, at 31+ 4 weeks' gestation, was involved in a motor vehicle accident. The car had been hit from the passenger side at an estimated speed of 45 miles per hour. The vehicle was noted to have rolled over, along with deployment of the driver's side and passenger's airbags. Via star low transverse cesarean, the patient was delivered of a very pale-appearing, 1,890g infant with Apgars of 1 and 7 at 1 and 5 minutes of life, respectively. There was an approximate 50% abruption noted on placental evaluation, as well as a 2 x 3-cm area ofecchymosis at the uterinefundus. The neonate's immediate postdelivery hematocrit was 17%. A cranial ultrasound was notable for a grade III germinal matrix hemorrhage with progressive hydrocephalus. Serial ultrasounds showed interval increases in the amount of clots within the lateral ventricles. CONCLUSION Airbag deployment can be associated with placental abruption and fetal intracranial hemorrhage.","author":[{"dropping-particle":"","family":"Gherman","given":"Robert B","non-dropping-particle":"","parse-names":false,"suffix":""},{"dropping-particle":"","family":"Chauhan","given":"Suneet P","non-dropping-particle":"","parse-names":false,"suffix":""}],"container-title":"The Journal of reproductive medicine","id":"ITEM-1","issue":"9-10","issued":{"date-parts":[["0"]]},"page":"501-3","title":"Placental abruption and fetal intraventricular hemorrhage after airbag deployment: a case report.","type":"article-journal","volume":"59"},"uris":["http://www.mendeley.com/documents/?uuid=eaf2fe6b-c553-3727-b0d1-1c61cf35189a"]}],"mendeley":{"formattedCitation":"(22)","plainTextFormattedCitation":"(22)","previouslyFormattedCitation":"(22)"},"properties":{"noteIndex":0},"schema":"https://github.com/citation-style-language/schema/raw/master/csl-citation.json"}</w:instrText>
      </w:r>
      <w:r w:rsidRPr="006C41DA">
        <w:rPr>
          <w:rFonts w:ascii="Arial" w:hAnsi="Arial" w:cs="Arial"/>
          <w:color w:val="000000"/>
          <w:sz w:val="24"/>
          <w:szCs w:val="24"/>
        </w:rPr>
        <w:fldChar w:fldCharType="separate"/>
      </w:r>
      <w:r w:rsidR="00770B6F" w:rsidRPr="006C41DA">
        <w:rPr>
          <w:rFonts w:ascii="Arial" w:hAnsi="Arial" w:cs="Arial"/>
          <w:noProof/>
          <w:color w:val="000000"/>
          <w:sz w:val="24"/>
          <w:szCs w:val="24"/>
        </w:rPr>
        <w:t>(22)</w:t>
      </w:r>
      <w:r w:rsidRPr="006C41DA">
        <w:rPr>
          <w:rFonts w:ascii="Arial" w:hAnsi="Arial" w:cs="Arial"/>
          <w:color w:val="000000"/>
          <w:sz w:val="24"/>
          <w:szCs w:val="24"/>
        </w:rPr>
        <w:fldChar w:fldCharType="end"/>
      </w:r>
      <w:r w:rsidRPr="006C41DA">
        <w:rPr>
          <w:rFonts w:ascii="Arial" w:hAnsi="Arial" w:cs="Arial"/>
          <w:color w:val="000000"/>
          <w:sz w:val="24"/>
          <w:szCs w:val="24"/>
        </w:rPr>
        <w:t xml:space="preserve"> and in monochorionic twin </w:t>
      </w:r>
      <w:proofErr w:type="spellStart"/>
      <w:r w:rsidRPr="006C41DA">
        <w:rPr>
          <w:rFonts w:ascii="Arial" w:hAnsi="Arial" w:cs="Arial"/>
          <w:color w:val="000000"/>
          <w:sz w:val="24"/>
          <w:szCs w:val="24"/>
        </w:rPr>
        <w:t>fetuses</w:t>
      </w:r>
      <w:proofErr w:type="spellEnd"/>
      <w:r w:rsidRPr="006C41DA">
        <w:rPr>
          <w:rFonts w:ascii="Arial" w:hAnsi="Arial" w:cs="Arial"/>
          <w:color w:val="000000"/>
          <w:sz w:val="24"/>
          <w:szCs w:val="24"/>
        </w:rPr>
        <w:fldChar w:fldCharType="begin" w:fldLock="1"/>
      </w:r>
      <w:r w:rsidR="001E22A5" w:rsidRPr="006C41DA">
        <w:rPr>
          <w:rFonts w:ascii="Arial" w:hAnsi="Arial" w:cs="Arial"/>
          <w:color w:val="000000"/>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Pr="006C41DA">
        <w:rPr>
          <w:rFonts w:ascii="Arial" w:hAnsi="Arial" w:cs="Arial"/>
          <w:color w:val="000000"/>
          <w:sz w:val="24"/>
          <w:szCs w:val="24"/>
        </w:rPr>
        <w:fldChar w:fldCharType="separate"/>
      </w:r>
      <w:r w:rsidR="00770B6F" w:rsidRPr="006C41DA">
        <w:rPr>
          <w:rFonts w:ascii="Arial" w:hAnsi="Arial" w:cs="Arial"/>
          <w:noProof/>
          <w:color w:val="000000"/>
          <w:sz w:val="24"/>
          <w:szCs w:val="24"/>
        </w:rPr>
        <w:t>(23)</w:t>
      </w:r>
      <w:r w:rsidRPr="006C41DA">
        <w:rPr>
          <w:rFonts w:ascii="Arial" w:hAnsi="Arial" w:cs="Arial"/>
          <w:color w:val="000000"/>
          <w:sz w:val="24"/>
          <w:szCs w:val="24"/>
        </w:rPr>
        <w:fldChar w:fldCharType="end"/>
      </w:r>
      <w:r w:rsidRPr="006C41DA">
        <w:rPr>
          <w:rFonts w:ascii="Arial" w:hAnsi="Arial" w:cs="Arial"/>
          <w:color w:val="000000"/>
          <w:sz w:val="24"/>
          <w:szCs w:val="24"/>
        </w:rPr>
        <w:t>.</w:t>
      </w:r>
    </w:p>
    <w:p w14:paraId="7BEB4DB8" w14:textId="7108F537" w:rsidR="00213D6D" w:rsidRPr="006C41DA" w:rsidRDefault="00213D6D" w:rsidP="00F418A0">
      <w:pPr>
        <w:spacing w:line="480" w:lineRule="auto"/>
        <w:rPr>
          <w:rFonts w:ascii="Arial" w:hAnsi="Arial" w:cs="Arial"/>
          <w:sz w:val="24"/>
          <w:szCs w:val="24"/>
        </w:rPr>
      </w:pPr>
    </w:p>
    <w:p w14:paraId="751C9B58" w14:textId="77777777" w:rsidR="00C9691D" w:rsidRPr="006C41DA" w:rsidRDefault="00C9691D" w:rsidP="00F418A0">
      <w:pPr>
        <w:spacing w:line="480" w:lineRule="auto"/>
        <w:rPr>
          <w:rFonts w:ascii="Arial" w:hAnsi="Arial" w:cs="Arial"/>
          <w:i/>
          <w:sz w:val="24"/>
          <w:szCs w:val="24"/>
        </w:rPr>
      </w:pPr>
      <w:proofErr w:type="spellStart"/>
      <w:r w:rsidRPr="006C41DA">
        <w:rPr>
          <w:rFonts w:ascii="Arial" w:hAnsi="Arial" w:cs="Arial"/>
          <w:i/>
          <w:sz w:val="24"/>
          <w:szCs w:val="24"/>
        </w:rPr>
        <w:t>Fetal</w:t>
      </w:r>
      <w:proofErr w:type="spellEnd"/>
      <w:r w:rsidRPr="006C41DA">
        <w:rPr>
          <w:rFonts w:ascii="Arial" w:hAnsi="Arial" w:cs="Arial"/>
          <w:i/>
          <w:sz w:val="24"/>
          <w:szCs w:val="24"/>
        </w:rPr>
        <w:t xml:space="preserve"> stroke and cerebral malformations</w:t>
      </w:r>
    </w:p>
    <w:p w14:paraId="09B059F2" w14:textId="50004021" w:rsidR="000D7831" w:rsidRPr="006C41DA" w:rsidRDefault="005D609F" w:rsidP="00F418A0">
      <w:pPr>
        <w:spacing w:line="480" w:lineRule="auto"/>
        <w:rPr>
          <w:rFonts w:ascii="Arial" w:hAnsi="Arial" w:cs="Arial"/>
          <w:sz w:val="24"/>
          <w:szCs w:val="24"/>
        </w:rPr>
      </w:pPr>
      <w:proofErr w:type="spellStart"/>
      <w:r w:rsidRPr="006C41DA">
        <w:rPr>
          <w:rFonts w:ascii="Arial" w:hAnsi="Arial" w:cs="Arial"/>
          <w:sz w:val="24"/>
          <w:szCs w:val="24"/>
        </w:rPr>
        <w:t>Schizencephaly</w:t>
      </w:r>
      <w:proofErr w:type="spellEnd"/>
      <w:r w:rsidRPr="006C41DA">
        <w:rPr>
          <w:rFonts w:ascii="Arial" w:hAnsi="Arial" w:cs="Arial"/>
          <w:sz w:val="24"/>
          <w:szCs w:val="24"/>
        </w:rPr>
        <w:t xml:space="preserve"> and porencephaly are important causes of spastic cerebral pals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478/v10039-011-0006-2","ISBN":"1896-1126\\r1898-4002","ISSN":"18961126","PMID":"21444273","abstract":"The objective was to investigate the clinical features of schizencephaly in children with spastic cerebral palsy.","author":[{"dropping-particle":"","family":"Kułak","given":"W.","non-dropping-particle":"","parse-names":false,"suffix":""},{"dropping-particle":"","family":"Okurowska-Zawada","given":"B.","non-dropping-particle":"","parse-names":false,"suffix":""},{"dropping-particle":"","family":"Gościk","given":"E.","non-dropping-particle":"","parse-names":false,"suffix":""},{"dropping-particle":"","family":"Sienkiewicz","given":"D.","non-dropping-particle":"","parse-names":false,"suffix":""},{"dropping-particle":"","family":"Paszko-Patej","given":"G.","non-dropping-particle":"","parse-names":false,"suffix":""},{"dropping-particle":"","family":"Kubas","given":"B.","non-dropping-particle":"","parse-names":false,"suffix":""}],"container-title":"Advances in Medical Sciences","id":"ITEM-1","issue":"1","issued":{"date-parts":[["2011"]]},"page":"64-70","title":"Schizencephaly as a cause of spastic cerebral palsy","type":"article-journal","volume":"56"},"uris":["http://www.mendeley.com/documents/?uuid=4d546fe9-d20c-4992-9ac5-b4f528117ffc"]}],"mendeley":{"formattedCitation":"(24)","plainTextFormattedCitation":"(24)","previouslyFormattedCitation":"(24)"},"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4)</w:t>
      </w:r>
      <w:r w:rsidR="00787600" w:rsidRPr="006C41DA">
        <w:rPr>
          <w:rFonts w:ascii="Arial" w:hAnsi="Arial" w:cs="Arial"/>
          <w:sz w:val="24"/>
          <w:szCs w:val="24"/>
        </w:rPr>
        <w:fldChar w:fldCharType="end"/>
      </w:r>
      <w:r w:rsidRPr="006C41DA">
        <w:rPr>
          <w:rFonts w:ascii="Arial" w:hAnsi="Arial" w:cs="Arial"/>
          <w:sz w:val="24"/>
          <w:szCs w:val="24"/>
        </w:rPr>
        <w:t xml:space="preserve"> which may be diagnosed antenatall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48/rg.253045103","ISSN":"1527-1323","PMID":"15888615","abstract":"Schizencephaly is a rare malformation of the central nervous system. Prenatal ultrasound (US) allows diagnosis of schizencephaly, although prenatal magnetic resonance (MR) imaging is even more specific in detection of gray matter lining the defect, communication with the ventricle, and other associated structural abnormalities. Six cases of schizencephaly were evaluated at one institution; prenatal US was performed in all cases, and fetal MR imaging was performed in three cases. As with many malformations, more severe cases of schizencephaly often manifest in utero. All of the cases studied were of the open-lip variety; three cases were bilateral, and three were unilateral. The cleft was not appreciated at initial US in only one case, which consisted of a small unilateral defect, with the diagnosis made at subsequent MR imaging. A survey of the clinical literature on schizencephaly shows that the severity of the motor and mental impairments is directly related to the extent of the anatomic defect. The differential diagnosis for a cerebrospinal fluid-containing abnormality of the fetal brain includes both developmental and destructive lesions. Prenatal detection of schizencephaly can assist in management of the pregnancy.","author":[{"dropping-particle":"","family":"Oh","given":"Karen Y","non-dropping-particle":"","parse-names":false,"suffix":""},{"dropping-particle":"","family":"Kennedy","given":"Anne M","non-dropping-particle":"","parse-names":false,"suffix":""},{"dropping-particle":"","family":"Frias","given":"Antonio E","non-dropping-particle":"","parse-names":false,"suffix":""},{"dropping-particle":"","family":"Byrne","given":"Janice L B","non-dropping-particle":"","parse-names":false,"suffix":""}],"container-title":"Radiographics : a review publication of the Radiological Society of North America, Inc","id":"ITEM-1","issue":"3","issued":{"date-parts":[["2005"]]},"page":"647-657","title":"Fetal schizencephaly: pre- and postnatal imaging with a review of the clinical manifestations","type":"article-journal","volume":"25"},"uris":["http://www.mendeley.com/documents/?uuid=4e9f8e1d-dad6-4e81-b759-1b04f49edf8d"]}],"mendeley":{"formattedCitation":"(25)","plainTextFormattedCitation":"(25)","previouslyFormattedCitation":"(25)"},"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5)</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9069","ISBN":"1469-0705 (Electronic)\\r0960-7692 (Linking)","ISSN":"09607692","PMID":"21647999","abstract":"OBJECTIVES:To establish the prevalence and antenatal diagnosis of schizencephaly in the UK.\\n\\nMETHODS:Data on schizencephaly were extracted from six regional congenital anomaly registers.\\n\\nRESULTS:Thirty-eight cases of schizencephaly were identified in 2 567 165 livebirths and stillbirths, giving a total prevalence of 1.48/100 000 births (95% CI, 1.01-1.95). Eighteen (47% (95% CI, 31-63%)) of the 38 cases were identified antenatally. No affected fetus had an abnormal karyotype identified. A high proportion of cases of schizencephaly occurred in younger mothers: 63% were aged 24 years or less, significantly higher (P &lt; 0.0001) than the corresponding proportion (26%) of mothers in England and Wales. The majority of cases were not identified until after 22 weeks of pregnancy. Additional anomalies associated with vascular disruption sequences were found in eight cases which had septo-optic dysplasia or absent septum pellucidum, one of which also had gastroschisis.\\n\\nCONCLUSIONS:Schizencephaly occurs more frequently in the fetuses of younger mothers. It is often associated with septo-optic dysplasia, suggesting that the two conditions may share a common origin, arising as a result of destructive processes that cause changes in the brain which only become apparent on ultrasound in the second half of pregnancy.","author":[{"dropping-particle":"","family":"Howe","given":"D. T.","non-dropping-particle":"","parse-names":false,"suffix":""},{"dropping-particle":"","family":"Rankin","given":"J.","non-dropping-particle":"","parse-names":false,"suffix":""},{"dropping-particle":"","family":"Draper","given":"E. S.","non-dropping-particle":"","parse-names":false,"suffix":""}],"container-title":"Ultrasound in Obstetrics and Gynecology","id":"ITEM-1","issue":"1","issued":{"date-parts":[["2012"]]},"page":"75-82","title":"Schizencephaly prevalence, prenatal diagnosis and clues to etiology: A register-based study","type":"article-journal","volume":"39"},"uris":["http://www.mendeley.com/documents/?uuid=f5fa1b65-7b4f-4f96-8aa5-65b5a47cf172"]}],"mendeley":{"formattedCitation":"(26)","plainTextFormattedCitation":"(26)","previouslyFormattedCitation":"(26)"},"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6)</w:t>
      </w:r>
      <w:r w:rsidR="00787600" w:rsidRPr="006C41DA">
        <w:rPr>
          <w:rFonts w:ascii="Arial" w:hAnsi="Arial" w:cs="Arial"/>
          <w:sz w:val="24"/>
          <w:szCs w:val="24"/>
        </w:rPr>
        <w:fldChar w:fldCharType="end"/>
      </w:r>
      <w:r w:rsidRPr="006C41DA">
        <w:rPr>
          <w:rFonts w:ascii="Arial" w:hAnsi="Arial" w:cs="Arial"/>
          <w:sz w:val="24"/>
          <w:szCs w:val="24"/>
        </w:rPr>
        <w:t xml:space="preserve">. </w:t>
      </w:r>
      <w:r w:rsidR="00C9691D" w:rsidRPr="006C41DA">
        <w:rPr>
          <w:rFonts w:ascii="Arial" w:hAnsi="Arial" w:cs="Arial"/>
          <w:sz w:val="24"/>
          <w:szCs w:val="24"/>
        </w:rPr>
        <w:t xml:space="preserve">In </w:t>
      </w:r>
      <w:r w:rsidR="0017278D" w:rsidRPr="006C41DA">
        <w:rPr>
          <w:rFonts w:ascii="Arial" w:hAnsi="Arial" w:cs="Arial"/>
          <w:sz w:val="24"/>
          <w:szCs w:val="24"/>
        </w:rPr>
        <w:t xml:space="preserve">the </w:t>
      </w:r>
      <w:r w:rsidR="00C9691D" w:rsidRPr="006C41DA">
        <w:rPr>
          <w:rFonts w:ascii="Arial" w:hAnsi="Arial" w:cs="Arial"/>
          <w:sz w:val="24"/>
          <w:szCs w:val="24"/>
        </w:rPr>
        <w:t xml:space="preserve">SCPE study, 8.6% of children with CP had congenital cerebral malformations and 0.9% were cysts likely to represent the endpoint of a focal ischaemic insult. </w:t>
      </w:r>
      <w:r w:rsidR="00213D6D" w:rsidRPr="006C41DA">
        <w:rPr>
          <w:rFonts w:ascii="Arial" w:hAnsi="Arial" w:cs="Arial"/>
          <w:sz w:val="24"/>
          <w:szCs w:val="24"/>
        </w:rPr>
        <w:t xml:space="preserve">In a large Californian population-based study, the prevalence of </w:t>
      </w:r>
      <w:proofErr w:type="spellStart"/>
      <w:r w:rsidR="00213D6D" w:rsidRPr="006C41DA">
        <w:rPr>
          <w:rFonts w:ascii="Arial" w:hAnsi="Arial" w:cs="Arial"/>
          <w:sz w:val="24"/>
          <w:szCs w:val="24"/>
        </w:rPr>
        <w:t>schizencephaly</w:t>
      </w:r>
      <w:proofErr w:type="spellEnd"/>
      <w:r w:rsidR="00213D6D" w:rsidRPr="006C41DA">
        <w:rPr>
          <w:rFonts w:ascii="Arial" w:hAnsi="Arial" w:cs="Arial"/>
          <w:sz w:val="24"/>
          <w:szCs w:val="24"/>
        </w:rPr>
        <w:t xml:space="preserve"> was 1.54 per 100,000</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ajmg.a.30862","ISBN":"1552-4825 (Print)\\r1552-4825 (Linking)","ISSN":"15524825","PMID":"16059942","abstract":"Schizencephaly is a rare congenital brain defect characterized by gray matter lined clefts of the cerebral mantle, frequently accompanied by other defects of the CNS such as absence of the corpus callosum. This study in a California population of &gt;4 million births from 1985-2001 found a population prevalence of 1.54/100,000. Among 63 cases, there was an association with young parental age in isolated schizencephaly (RR 3.9 mothers; 5.8 fathers), which was also seen in mothers but not fathers of non-isolated cases (RR 3.2). Monozygotic twins may also be at increased risk for schizencephaly (RR 2.1). One third of cases had a non-CNS abnormality, over half of which could be classified as secondary to vascular disruption, including gastroschisis, bowel atresias, and amniotic band disruption sequence. Other apparent rare causes included chromosomal aneuploidy, non-random associations, and unusual syndromes. Our observations suggest that schizencephaly has heterogeneous etiologies many of which are vascular disruptive in origin.","author":[{"dropping-particle":"","family":"Curry","given":"Cynthia J.","non-dropping-particle":"","parse-names":false,"suffix":""},{"dropping-particle":"","family":"Lammer","given":"Edward J.","non-dropping-particle":"","parse-names":false,"suffix":""},{"dropping-particle":"","family":"Nelson","given":"Verne","non-dropping-particle":"","parse-names":false,"suffix":""},{"dropping-particle":"","family":"Shaw","given":"Gary M.","non-dropping-particle":"","parse-names":false,"suffix":""}],"container-title":"American Journal of Medical Genetics","id":"ITEM-1","issue":"2","issued":{"date-parts":[["2005"]]},"page":"181-189","title":"Schizencephaly: Heterogeneous etiologies in a population of 4 million California births","type":"article-journal","volume":"137 A"},"uris":["http://www.mendeley.com/documents/?uuid=c5124cc9-c5de-43b6-81b9-9ca1c5eabaf1"]}],"mendeley":{"formattedCitation":"(27)","plainTextFormattedCitation":"(27)","previouslyFormattedCitation":"(27)"},"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7)</w:t>
      </w:r>
      <w:r w:rsidR="00787600" w:rsidRPr="006C41DA">
        <w:rPr>
          <w:rFonts w:ascii="Arial" w:hAnsi="Arial" w:cs="Arial"/>
          <w:sz w:val="24"/>
          <w:szCs w:val="24"/>
        </w:rPr>
        <w:fldChar w:fldCharType="end"/>
      </w:r>
      <w:r w:rsidR="00213D6D" w:rsidRPr="006C41DA">
        <w:rPr>
          <w:rFonts w:ascii="Arial" w:hAnsi="Arial" w:cs="Arial"/>
          <w:sz w:val="24"/>
          <w:szCs w:val="24"/>
        </w:rPr>
        <w:t>.</w:t>
      </w:r>
      <w:r w:rsidR="0017278D" w:rsidRPr="006C41DA">
        <w:rPr>
          <w:rFonts w:ascii="Arial" w:hAnsi="Arial" w:cs="Arial"/>
          <w:sz w:val="24"/>
          <w:szCs w:val="24"/>
        </w:rPr>
        <w:t xml:space="preserve"> </w:t>
      </w:r>
      <w:r w:rsidR="00213D6D" w:rsidRPr="006C41DA">
        <w:rPr>
          <w:rFonts w:ascii="Arial" w:hAnsi="Arial" w:cs="Arial"/>
          <w:sz w:val="24"/>
          <w:szCs w:val="24"/>
        </w:rPr>
        <w:lastRenderedPageBreak/>
        <w:t>Population-based data from the United Kingdom gave a similar prevalence of 1.48/100,000</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9069","ISBN":"1469-0705 (Electronic)\\r0960-7692 (Linking)","ISSN":"09607692","PMID":"21647999","abstract":"OBJECTIVES:To establish the prevalence and antenatal diagnosis of schizencephaly in the UK.\\n\\nMETHODS:Data on schizencephaly were extracted from six regional congenital anomaly registers.\\n\\nRESULTS:Thirty-eight cases of schizencephaly were identified in 2 567 165 livebirths and stillbirths, giving a total prevalence of 1.48/100 000 births (95% CI, 1.01-1.95). Eighteen (47% (95% CI, 31-63%)) of the 38 cases were identified antenatally. No affected fetus had an abnormal karyotype identified. A high proportion of cases of schizencephaly occurred in younger mothers: 63% were aged 24 years or less, significantly higher (P &lt; 0.0001) than the corresponding proportion (26%) of mothers in England and Wales. The majority of cases were not identified until after 22 weeks of pregnancy. Additional anomalies associated with vascular disruption sequences were found in eight cases which had septo-optic dysplasia or absent septum pellucidum, one of which also had gastroschisis.\\n\\nCONCLUSIONS:Schizencephaly occurs more frequently in the fetuses of younger mothers. It is often associated with septo-optic dysplasia, suggesting that the two conditions may share a common origin, arising as a result of destructive processes that cause changes in the brain which only become apparent on ultrasound in the second half of pregnancy.","author":[{"dropping-particle":"","family":"Howe","given":"D. T.","non-dropping-particle":"","parse-names":false,"suffix":""},{"dropping-particle":"","family":"Rankin","given":"J.","non-dropping-particle":"","parse-names":false,"suffix":""},{"dropping-particle":"","family":"Draper","given":"E. S.","non-dropping-particle":"","parse-names":false,"suffix":""}],"container-title":"Ultrasound in Obstetrics and Gynecology","id":"ITEM-1","issue":"1","issued":{"date-parts":[["2012"]]},"page":"75-82","title":"Schizencephaly prevalence, prenatal diagnosis and clues to etiology: A register-based study","type":"article-journal","volume":"39"},"uris":["http://www.mendeley.com/documents/?uuid=f5fa1b65-7b4f-4f96-8aa5-65b5a47cf172"]}],"mendeley":{"formattedCitation":"(26)","plainTextFormattedCitation":"(26)","previouslyFormattedCitation":"(26)"},"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6)</w:t>
      </w:r>
      <w:r w:rsidR="00787600" w:rsidRPr="006C41DA">
        <w:rPr>
          <w:rFonts w:ascii="Arial" w:hAnsi="Arial" w:cs="Arial"/>
          <w:sz w:val="24"/>
          <w:szCs w:val="24"/>
        </w:rPr>
        <w:fldChar w:fldCharType="end"/>
      </w:r>
      <w:r w:rsidR="00213D6D" w:rsidRPr="006C41DA">
        <w:rPr>
          <w:rFonts w:ascii="Arial" w:hAnsi="Arial" w:cs="Arial"/>
          <w:sz w:val="24"/>
          <w:szCs w:val="24"/>
        </w:rPr>
        <w:t xml:space="preserve">. </w:t>
      </w:r>
      <w:r w:rsidR="00896587" w:rsidRPr="006C41DA">
        <w:rPr>
          <w:rFonts w:ascii="Arial" w:hAnsi="Arial" w:cs="Arial"/>
          <w:sz w:val="24"/>
          <w:szCs w:val="24"/>
        </w:rPr>
        <w:t xml:space="preserve">The prevalence of </w:t>
      </w:r>
      <w:proofErr w:type="spellStart"/>
      <w:r w:rsidR="00896587" w:rsidRPr="006C41DA">
        <w:rPr>
          <w:rFonts w:ascii="Arial" w:hAnsi="Arial" w:cs="Arial"/>
          <w:sz w:val="24"/>
          <w:szCs w:val="24"/>
        </w:rPr>
        <w:t>schizencephaly</w:t>
      </w:r>
      <w:proofErr w:type="spellEnd"/>
      <w:r w:rsidR="00896587" w:rsidRPr="006C41DA">
        <w:rPr>
          <w:rFonts w:ascii="Arial" w:hAnsi="Arial" w:cs="Arial"/>
          <w:sz w:val="24"/>
          <w:szCs w:val="24"/>
        </w:rPr>
        <w:t xml:space="preserve">, porencephaly, encephalomalacia or hydranencephaly in a Japanese study was 8.3 (95% CI, 2.6-14.1) per 100,000 live births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15.08.016","ISSN":"18735150","PMID":"26545857","abstract":"Background No population-based surveys of porencephaly, schizencephaly, and hydranencephaly have been conducted in Japan or other Asian countries. We performed a neuroepidemiologic analysis to elucidate the incidence of porencephaly, schizencephaly, and hydranencephaly in Miyagi prefecture, Japan, during 2007-2011. Methods We sent inquiry forms in February 2012 to three neonatal intensive care units, 25 divisions of orthopedic surgery in municipal hospitals, 33 divisions of pediatrics including one university hospital, municipal hospitals, pediatric practitioners, and institutions for physically handicapped children located in Miyagi prefecture. These covered all clinics related to pediatric neurology and orthopedic surgery in Miyagi prefecture. In the inquiry, diagnostic criteria for porencephaly, schizencephaly, and hydranencephaly were described and representative images of magnetic resonance imaging were shown. We obtained an 82% (27 of 33) response rate from the divisions of pediatrics, a 100% (3 of 3) response rate from the neonatal intensive care units, and a 68% (17 of 25) response rate from orthopedic surgery clinics. The magnetic resonance imaging scans of each patient were retrieved and inspected. Results Five, one, and two individuals developed porencephaly, schizencephaly, and hydranencephaly, respectively. The estimated incidence rates of porencephaly, schizencephaly, and hydranencephaly were 5.2 (95% confidence interval [CI], 0.6-9.8), 1.0 (95% CI, 0.0-3.1), and 2.1 (95% CI, 0.0-5.0) per 100,000 live births, respectively. Conclusions The prevalence rates of porencephaly, schizencephaly, and hydranencephaly at birth reported herein are compatible with results reported previously in the United States and European countries. The overall prevalence rate of these three diseases was 8.3 (95% CI, 2.6-14.1) per 100,000 live births.","author":[{"dropping-particle":"","family":"Hino-Fukuyo","given":"Naomi","non-dropping-particle":"","parse-names":false,"suffix":""},{"dropping-particle":"","family":"Togashi","given":"Noriko","non-dropping-particle":"","parse-names":false,"suffix":""},{"dropping-particle":"","family":"Takahashi","given":"Ritsuko","non-dropping-particle":"","parse-names":false,"suffix":""},{"dropping-particle":"","family":"Saito","given":"Junko","non-dropping-particle":"","parse-names":false,"suffix":""},{"dropping-particle":"","family":"Inui","given":"Takehiko","non-dropping-particle":"","parse-names":false,"suffix":""},{"dropping-particle":"","family":"Endo","given":"Wakaba","non-dropping-particle":"","parse-names":false,"suffix":""},{"dropping-particle":"","family":"Sato","given":"Ryo","non-dropping-particle":"","parse-names":false,"suffix":""},{"dropping-particle":"","family":"Okubo","given":"Yukimune","non-dropping-particle":"","parse-names":false,"suffix":""},{"dropping-particle":"","family":"Saitsu","given":"Hirotomo","non-dropping-particle":"","parse-names":false,"suffix":""},{"dropping-particle":"","family":"Haginoya","given":"Kazuhiro","non-dropping-particle":"","parse-names":false,"suffix":""}],"container-title":"Pediatric Neurology","id":"ITEM-1","issued":{"date-parts":[["2016"]]},"page":"39-42","title":"Neuroepidemiology of Porencephaly, Schizencephaly, and Hydranencephaly in Miyagi Prefecture, Japanfile:///C:/Users/Fenella/Downloads/Hino-Fukuyo.pdf","type":"article-journal","volume":"54"},"uris":["http://www.mendeley.com/documents/?uuid=73cf5052-ba94-41ee-887a-a1ddc55d85e2"]}],"mendeley":{"formattedCitation":"(28)","plainTextFormattedCitation":"(28)","previouslyFormattedCitation":"(28)"},"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8)</w:t>
      </w:r>
      <w:r w:rsidR="00787600" w:rsidRPr="006C41DA">
        <w:rPr>
          <w:rFonts w:ascii="Arial" w:hAnsi="Arial" w:cs="Arial"/>
          <w:sz w:val="24"/>
          <w:szCs w:val="24"/>
        </w:rPr>
        <w:fldChar w:fldCharType="end"/>
      </w:r>
      <w:r w:rsidR="008D5E4A" w:rsidRPr="006C41DA">
        <w:rPr>
          <w:rFonts w:ascii="Arial" w:hAnsi="Arial" w:cs="Arial"/>
          <w:sz w:val="24"/>
          <w:szCs w:val="24"/>
        </w:rPr>
        <w:t>.</w:t>
      </w:r>
      <w:r w:rsidR="00896587" w:rsidRPr="006C41DA">
        <w:rPr>
          <w:rFonts w:ascii="Arial" w:hAnsi="Arial" w:cs="Arial"/>
          <w:sz w:val="24"/>
          <w:szCs w:val="24"/>
        </w:rPr>
        <w:t xml:space="preserve"> </w:t>
      </w:r>
    </w:p>
    <w:p w14:paraId="4D774652" w14:textId="07C711A6" w:rsidR="006C24CD" w:rsidRPr="006C41DA" w:rsidRDefault="0017278D" w:rsidP="00F418A0">
      <w:pPr>
        <w:spacing w:line="480" w:lineRule="auto"/>
        <w:rPr>
          <w:rFonts w:ascii="Arial" w:hAnsi="Arial" w:cs="Arial"/>
          <w:sz w:val="24"/>
          <w:szCs w:val="24"/>
        </w:rPr>
      </w:pPr>
      <w:r w:rsidRPr="006C41DA">
        <w:rPr>
          <w:rFonts w:ascii="Arial" w:hAnsi="Arial" w:cs="Arial"/>
          <w:sz w:val="24"/>
          <w:szCs w:val="24"/>
        </w:rPr>
        <w:t xml:space="preserve">There is increasing evidence that </w:t>
      </w:r>
      <w:proofErr w:type="spellStart"/>
      <w:r w:rsidRPr="006C41DA">
        <w:rPr>
          <w:rFonts w:ascii="Arial" w:hAnsi="Arial" w:cs="Arial"/>
          <w:sz w:val="24"/>
          <w:szCs w:val="24"/>
        </w:rPr>
        <w:t>schizencephaly</w:t>
      </w:r>
      <w:proofErr w:type="spellEnd"/>
      <w:r w:rsidRPr="006C41DA">
        <w:rPr>
          <w:rFonts w:ascii="Arial" w:hAnsi="Arial" w:cs="Arial"/>
          <w:sz w:val="24"/>
          <w:szCs w:val="24"/>
        </w:rPr>
        <w:t>,</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4563/yam.2017.12.005","ISSN":"0513-5710","PMID":"29434494","abstract":"Schizencephaly and porencephaly are extremely rare types of cortical dysplasia. Case 1: Prenatal magnetic resonance imaging (MRI) showed wide clefts in the frontal and parietal lobes bilaterally. On postnatal day 3, MRI T2-weighted images showed multiple hypointensities in the clefts and ventricular walls, suggestive of hemosiderosis secondary to intracranial hemorrhage. Case 2: Prenatal MRI showed bilateral cleft and cyst formation in the fetal cerebrum, as well as calcification and hemosiderosis indicative of past hemorrhage. T2-weighted images showed hypointensities in the same regions as the calcification, corresponding with hemosiderosis due to intracranial hemorrhage on postnatal day 10. Thus, prenatal MRI was useful for diagnosing schizencephaly and porencephaly. Schizencephaly and porencephaly were thought to be due to fetal intracranial hemorrhage, which, in the porencephaly case, may have been related to a mutation of COL4A1.","author":[{"dropping-particle":"","family":"Harada","given":"Takashi","non-dropping-particle":"","parse-names":false,"suffix":""},{"dropping-particle":"","family":"Uegaki","given":"Takashi","non-dropping-particle":"","parse-names":false,"suffix":""},{"dropping-particle":"","family":"Arata","given":"Kazuya","non-dropping-particle":"","parse-names":false,"suffix":""},{"dropping-particle":"","family":"Tsunetou","given":"Takako","non-dropping-particle":"","parse-names":false,"suffix":""},{"dropping-particle":"","family":"Taniguchi","given":"Fuminori","non-dropping-particle":"","parse-names":false,"suffix":""},{"dropping-particle":"","family":"Harada","given":"Tasuku","non-dropping-particle":"","parse-names":false,"suffix":""}],"container-title":"Yonago acta medica","id":"ITEM-1","issue":"4","issued":{"date-parts":[["2017"]]},"page":"241-245","title":"Schizencephaly and Porencephaly Due to Fetal Intracranial Hemorrhage: A Report of Two Cases.","type":"article-journal","volume":"60"},"uris":["http://www.mendeley.com/documents/?uuid=b1fc9e77-ccd2-45f1-9ca4-695555c974f7"]}],"mendeley":{"formattedCitation":"(29)","plainTextFormattedCitation":"(29)","previouslyFormattedCitation":"(29)"},"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29)</w:t>
      </w:r>
      <w:r w:rsidRPr="006C41DA">
        <w:rPr>
          <w:rFonts w:ascii="Arial" w:hAnsi="Arial" w:cs="Arial"/>
          <w:sz w:val="24"/>
          <w:szCs w:val="24"/>
        </w:rPr>
        <w:fldChar w:fldCharType="end"/>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48/rg.253045103","ISSN":"1527-1323","PMID":"15888615","abstract":"Schizencephaly is a rare malformation of the central nervous system. Prenatal ultrasound (US) allows diagnosis of schizencephaly, although prenatal magnetic resonance (MR) imaging is even more specific in detection of gray matter lining the defect, communication with the ventricle, and other associated structural abnormalities. Six cases of schizencephaly were evaluated at one institution; prenatal US was performed in all cases, and fetal MR imaging was performed in three cases. As with many malformations, more severe cases of schizencephaly often manifest in utero. All of the cases studied were of the open-lip variety; three cases were bilateral, and three were unilateral. The cleft was not appreciated at initial US in only one case, which consisted of a small unilateral defect, with the diagnosis made at subsequent MR imaging. A survey of the clinical literature on schizencephaly shows that the severity of the motor and mental impairments is directly related to the extent of the anatomic defect. The differential diagnosis for a cerebrospinal fluid-containing abnormality of the fetal brain includes both developmental and destructive lesions. Prenatal detection of schizencephaly can assist in management of the pregnancy.","author":[{"dropping-particle":"","family":"Oh","given":"Karen Y","non-dropping-particle":"","parse-names":false,"suffix":""},{"dropping-particle":"","family":"Kennedy","given":"Anne M","non-dropping-particle":"","parse-names":false,"suffix":""},{"dropping-particle":"","family":"Frias","given":"Antonio E","non-dropping-particle":"","parse-names":false,"suffix":""},{"dropping-particle":"","family":"Byrne","given":"Janice L B","non-dropping-particle":"","parse-names":false,"suffix":""}],"container-title":"Radiographics : a review publication of the Radiological Society of North America, Inc","id":"ITEM-1","issue":"3","issued":{"date-parts":[["2005"]]},"page":"647-657","title":"Fetal schizencephaly: pre- and postnatal imaging with a review of the clinical manifestations","type":"article-journal","volume":"25"},"uris":["http://www.mendeley.com/documents/?uuid=4e9f8e1d-dad6-4e81-b759-1b04f49edf8d"]}],"mendeley":{"formattedCitation":"(25)","plainTextFormattedCitation":"(25)","previouslyFormattedCitation":"(25)"},"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25)</w:t>
      </w:r>
      <w:r w:rsidRPr="006C41DA">
        <w:rPr>
          <w:rFonts w:ascii="Arial" w:hAnsi="Arial" w:cs="Arial"/>
          <w:sz w:val="24"/>
          <w:szCs w:val="24"/>
        </w:rPr>
        <w:fldChar w:fldCharType="end"/>
      </w:r>
      <w:r w:rsidR="00770B6F"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846-5371","PMID":"8193965","abstract":"Schizencephaly, a disorder of neuronal migration, is rarely discovered in utero. Three cases, detected in utero and followed through the early neonatal period, were assessed with colour-flow Doppler imaging in an attempt to determine whether the clefts were associated with any demonstrable vascular disturbance. The Doppler spectral wave-forms of the fetal and neonatal internal carotid and middle cerebral arteries were normal in two of the cases, whereas the right middle cerebral artery was persistently occluded in the third. Although Doppler imaging was not performed during the first trimester (when the defect occurs), these findings suggest that a vascular lesion, such as occlusion of the middle cerebral artery with or without complete recanalization, may result in the clefts seen in patients with schizencephaly. Two of the fetuses had been exposed to cocaine in the first trimester, and an association between cocaine-induced vasospasm and schizencephaly is suggested.","author":[{"dropping-particle":"","family":"Suchet","given":"I B","non-dropping-particle":"","parse-names":false,"suffix":""}],"container-title":"Canadian Association of Radiologists journal = Journal l'Association canadienne des radiologistes","id":"ITEM-1","issue":"3","issued":{"date-parts":[["1994","6"]]},"page":"193-200","title":"Schizencephaly: antenatal and postnatal assessment with colour-flow Doppler imaging.","type":"article-journal","volume":"45"},"uris":["http://www.mendeley.com/documents/?uuid=41a301ef-739e-3671-85a9-baff5d072bb7"]}],"mendeley":{"formattedCitation":"(30)","plainTextFormattedCitation":"(30)","previouslyFormattedCitation":"(30)"},"properties":{"noteIndex":0},"schema":"https://github.com/citation-style-language/schema/raw/master/csl-citation.json"}</w:instrText>
      </w:r>
      <w:r w:rsidR="00770B6F" w:rsidRPr="006C41DA">
        <w:rPr>
          <w:rFonts w:ascii="Arial" w:hAnsi="Arial" w:cs="Arial"/>
          <w:sz w:val="24"/>
          <w:szCs w:val="24"/>
        </w:rPr>
        <w:fldChar w:fldCharType="separate"/>
      </w:r>
      <w:r w:rsidR="00770B6F" w:rsidRPr="006C41DA">
        <w:rPr>
          <w:rFonts w:ascii="Arial" w:hAnsi="Arial" w:cs="Arial"/>
          <w:noProof/>
          <w:sz w:val="24"/>
          <w:szCs w:val="24"/>
        </w:rPr>
        <w:t>(30)</w:t>
      </w:r>
      <w:r w:rsidR="00770B6F" w:rsidRPr="006C41DA">
        <w:rPr>
          <w:rFonts w:ascii="Arial" w:hAnsi="Arial" w:cs="Arial"/>
          <w:sz w:val="24"/>
          <w:szCs w:val="24"/>
        </w:rPr>
        <w:fldChar w:fldCharType="end"/>
      </w:r>
      <w:r w:rsidRPr="006C41DA">
        <w:rPr>
          <w:rFonts w:ascii="Arial" w:hAnsi="Arial" w:cs="Arial"/>
          <w:sz w:val="24"/>
          <w:szCs w:val="24"/>
        </w:rPr>
        <w:t xml:space="preserve"> focal dysgenesis</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16.04.010","ISBN":"0887-8994","ISSN":"18735150","PMID":"28043398","abstract":"Background COL4A1 on chromosome 13q34 encodes the alpha 1 chain of type IV collagen, a component of basal membranes. It is expressed mainly in the brain, muscles, kidneys, and eyes. COL4A1 mutations can remain asymptomatic or cause devastating disease. Neonates and children may present with porencephaly, intracerebral hemorrhage, or hemiparesis, whereas adults tend to develop intracranial aneurysms or retinal arteriolar tortuosities. Patient Description We describe a term infant with encephalomalacia, extensive intrauterine stroke and anterior segment dysgenesis with a de novo mutation in COL4A1. Conclusions Identification of this mutation in affected individuals has implications for perinatal management and genetic counseling.","author":[{"dropping-particle":"","family":"Durrani-Kolarik","given":"Shaheen","non-dropping-particle":"","parse-names":false,"suffix":""},{"dropping-particle":"","family":"Manickam","given":"Kandamurugu","non-dropping-particle":"","parse-names":false,"suffix":""},{"dropping-particle":"","family":"Chen","given":"Bernadette","non-dropping-particle":"","parse-names":false,"suffix":""}],"container-title":"Pediatric Neurology","id":"ITEM-1","issued":{"date-parts":[["0"]]},"page":"100-103","publisher":"Elsevier Inc","title":"COL4A1 Mutation in a Neonate With Intrauterine Stroke and Anterior Segment Dysgenesis","type":"article-journal","volume":"66"},"uris":["http://www.mendeley.com/documents/?uuid=6c8e1bde-ec02-4ce4-8157-496e1a8da2f6"]}],"mendeley":{"formattedCitation":"(31)","plainTextFormattedCitation":"(31)","previouslyFormattedCitation":"(31)"},"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31)</w:t>
      </w:r>
      <w:r w:rsidRPr="006C41DA">
        <w:rPr>
          <w:rFonts w:ascii="Arial" w:hAnsi="Arial" w:cs="Arial"/>
          <w:sz w:val="24"/>
          <w:szCs w:val="24"/>
        </w:rPr>
        <w:fldChar w:fldCharType="end"/>
      </w:r>
      <w:r w:rsidRPr="006C41DA">
        <w:rPr>
          <w:rFonts w:ascii="Arial" w:hAnsi="Arial" w:cs="Arial"/>
          <w:sz w:val="24"/>
          <w:szCs w:val="24"/>
        </w:rPr>
        <w:t xml:space="preserve"> and polymicrogyria,</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braindev.2016.06.005","ISSN":"18727131","PMID":"27406708","abstract":"Objective To characterise the early tissue changes of post encephaloclastic polymicrogyria in the human fetus. Methods We identified and reviewed the clinical histories and autopsy pathology of post ischemic fetal cerebral cortical injury at less than 30 weeks gestational age (GA). The histology of local cortical abnormalities was examined with neuronal, glial, microglial and vascular immunohistochemical markers. Results We identified eight cases ranging from 18 to 29 weeks GA: 5 cases show full thickness cortical infarcts and 3 show periSylvian post-ischemic necrosis of the cerebral cortex. The maximal age is less than 10 weeks after injury. There are abnormalities in gross fissuration as early as one month after injury. Disruption of the pia limitans was associated with a microglial and glial response and full thickness cortical injury. Macrophages were often seen accumulating deep to abnormal cortex. Hyperplasia of the subpial granular cell layer was universal in perilesional cortex. Cajal Retzius neuron hyperplasia, aggregation, and both superficial and deep displacement were noted. Where there was loss and dispersal of early cortical pyramidal neurons there was usually no pseudolaminar necrosis. Radial glia by 18 weeks GA showed altered growth patterns and lateral branching. Altered migration of primitive elements was often prominent. Particularly prior to 20 weeks GA subadjacent subplate neurons showed striking hypertrophy. Conclusions The array of histological changes encompasses all tissue elements of the affected brains, early in the evolution polymicrogyria. Although subpial alterations were ubiquitous, not all changes are referable to alterations in the pia limitans. The role of the necroinflammatory response in the genesis of abnormal cytoarchitecture deserves further study.","author":[{"dropping-particle":"","family":"Diamandis","given":"Phedias","non-dropping-particle":"","parse-names":false,"suffix":""},{"dropping-particle":"","family":"Chitayat","given":"David","non-dropping-particle":"","parse-names":false,"suffix":""},{"dropping-particle":"","family":"Toi","given":"Ants","non-dropping-particle":"","parse-names":false,"suffix":""},{"dropping-particle":"","family":"Blaser","given":"S.","non-dropping-particle":"","parse-names":false,"suffix":""},{"dropping-particle":"","family":"Shannon","given":"Patrick","non-dropping-particle":"","parse-names":false,"suffix":""}],"container-title":"Brain and Development","id":"ITEM-1","issue":"1","issued":{"date-parts":[["2017"]]},"page":"23-39","publisher":"The Japanese Society of Child Neurology","title":"The pathology of incipient polymicrogyria","type":"article-journal","volume":"39"},"uris":["http://www.mendeley.com/documents/?uuid=a4d26ccb-3f22-497b-be27-6754477efa48"]}],"mendeley":{"formattedCitation":"(32)","plainTextFormattedCitation":"(32)","previouslyFormattedCitation":"(32)"},"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32)</w:t>
      </w:r>
      <w:r w:rsidRPr="006C41DA">
        <w:rPr>
          <w:rFonts w:ascii="Arial" w:hAnsi="Arial" w:cs="Arial"/>
          <w:sz w:val="24"/>
          <w:szCs w:val="24"/>
        </w:rPr>
        <w:fldChar w:fldCharType="end"/>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214/ajr.150.6.1391","ISBN":"0361-803X (Print)\\r0361-803X (Linking)","ISSN":"01956108","PMID":"3259384","abstract":"MR imaging was used to evaluate six patients who had schizencephaly, a disorder of cell migration characterized by holohemispheric, gray-matter-lined clefts. Clinically, these patients presented with intractable seizures and variable developmental delay. Although three of these patients had previous CT scans, the diagnosis was made only by MR. MR was more sensitive than CT in detecting the clefts as well as the accompanying abnormalities, including areas of pachygyria, polymicrogyria, and heterotopic gray matter. The possible pathogenesis of schizencephaly is discussed. MR provides excellent demonstration of the anatomic changes in schizencephaly.","author":[{"dropping-particle":"","family":"Barkovich","given":"A. J.","non-dropping-particle":"","parse-names":false,"suffix":""},{"dropping-particle":"","family":"Norman","given":"D.","non-dropping-particle":"","parse-names":false,"suffix":""}],"container-title":"American Journal of Neuroradiology","id":"ITEM-1","issue":"2","issued":{"date-parts":[["1988"]]},"page":"297-302","title":"MR imaging of schizencephaly","type":"article-journal","volume":"9"},"uris":["http://www.mendeley.com/documents/?uuid=d7d146f7-c327-4bc5-9f12-3eacf05451cd"]}],"mendeley":{"formattedCitation":"(33)","plainTextFormattedCitation":"(33)","previouslyFormattedCitation":"(33)"},"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33)</w:t>
      </w:r>
      <w:r w:rsidRPr="006C41DA">
        <w:rPr>
          <w:rFonts w:ascii="Arial" w:hAnsi="Arial" w:cs="Arial"/>
          <w:sz w:val="24"/>
          <w:szCs w:val="24"/>
        </w:rPr>
        <w:fldChar w:fldCharType="end"/>
      </w:r>
      <w:r w:rsidRPr="006C41DA">
        <w:rPr>
          <w:rFonts w:ascii="Arial" w:hAnsi="Arial" w:cs="Arial"/>
          <w:sz w:val="24"/>
          <w:szCs w:val="24"/>
        </w:rPr>
        <w:t xml:space="preserve"> </w:t>
      </w:r>
      <w:proofErr w:type="spellStart"/>
      <w:r w:rsidRPr="006C41DA">
        <w:rPr>
          <w:rFonts w:ascii="Arial" w:hAnsi="Arial" w:cs="Arial"/>
          <w:sz w:val="24"/>
          <w:szCs w:val="24"/>
        </w:rPr>
        <w:t>hydrancephaly</w:t>
      </w:r>
      <w:proofErr w:type="spellEnd"/>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siny.2009.07.008","ISBN":"1744-165X","ISSN":"1744165X","PMID":"19664975","abstract":"The main focus of this chapter is the comprehensive description of the neuropathology, the imaging correlates and underlying mechanisms of prenatal stroke. We describe established prenatal stroke in subgroups similar to postnatal stroke: arterial (forebrain or hindbrain) infarction, venous thrombosis, primary lobar haemorrhage. This longitudinal classification should facilitate the study of risk factors and mechanisms. Forebrain lesions of arterial type present as porencephaly, (hemi)hydranencephaly, multicystic encephalopathy or schizencephaly. Venous prenatal forebrain stroke presents as simple porencephaly (in some of genetic nature) and sinus thrombosis. A list of rare porencephaly-like conditions is added for differentiation from arterial and venous porencephaly. Hindbrain infarctions (so far the only reported variants seem to be of arterial nature) present as brainstem disconnection, focal brainstem destruction, uni- or bilateral cerebellar destruction and focal spinal cord ischaemia. Prenatal intracranial haemorrhage and congenital brain infection should be considered in the differential diagnosis of prenatal stroke. © 2009 Elsevier Ltd. All rights reserved.","author":[{"dropping-particle":"","family":"Govaert","given":"Paul","non-dropping-particle":"","parse-names":false,"suffix":""}],"container-title":"Seminars in Fetal and Neonatal Medicine","id":"ITEM-1","issue":"5","issued":{"date-parts":[["2009"]]},"page":"250-266","publisher":"Elsevier Ltd","title":"Prenatal stroke","type":"article-journal","volume":"14"},"uris":["http://www.mendeley.com/documents/?uuid=7046a6f7-777f-4a3d-a596-05ff35d405e0"]}],"mendeley":{"formattedCitation":"(34)","plainTextFormattedCitation":"(34)","previouslyFormattedCitation":"(34)"},"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34)</w:t>
      </w:r>
      <w:r w:rsidRPr="006C41DA">
        <w:rPr>
          <w:rFonts w:ascii="Arial" w:hAnsi="Arial" w:cs="Arial"/>
          <w:sz w:val="24"/>
          <w:szCs w:val="24"/>
        </w:rPr>
        <w:fldChar w:fldCharType="end"/>
      </w:r>
      <w:r w:rsidRPr="006C41DA">
        <w:rPr>
          <w:rFonts w:ascii="Arial" w:hAnsi="Arial" w:cs="Arial"/>
          <w:sz w:val="24"/>
          <w:szCs w:val="24"/>
        </w:rPr>
        <w:t xml:space="preserve"> and, more controversially, low grade focal cortical dysplasia</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528-1167.2010.02730.x","ISBN":"1528-1167 (Electronic)\\r0013-9580 (Linking)","ISSN":"00139580","PMID":"20887366","abstract":"PURPOSE: Prenatal and perinatal adverse events are reported to have a pathogenetic role in focal cortical dysplasia (FCD). However, no data are available regarding the prevalence and significance of this association. A cohort of children with significant prenatal and perinatal brain injury and histologically proven mild malformations of cortical development (mMCD) or FCD was analyzed.\\n\\nMETHODS: We retrospectively evaluated a surgical series of 200 patients with histologically confirmed mMCD/FCD. Combined historical and radiologic inclusion criteria were used to identify patients with prenatal and perinatal risk factors. Electroclinical, imaging, neuropsychological, surgical, histopathologic, and seizure outcome data were reviewed.\\n\\nRESULTS: Prenatal and perinatal insults including severe prematurity, asphyxia, bleeding, hydrocephalus, and stroke occurred in 12.5% of children with mMCD/FCD (n = 25). Their epilepsy was characterized by early seizure onset, high seizure frequency, and absence of seizure control. Patients with significant prenatal and perinatal risk factors had more abnormal neurologic findings, lower intelligence quotient (IQ) scores, and slower background EEG activity than mMCD/FCD subjects without prenatal or perinatal brain injury. MRI evidence of cortical malformations was identified in 74% of patients. Most patients underwent large multilobar resections or hemispherectomies; 54% were seizure-free 2 years after surgery. Histologically \"milder\" forms of cortical malformations (mMCD and FCD type I) were observed most commonly in our series.\\n\\nCONCLUSIONS: Surgically remediable low-grade cortical malformations may occur in children with significant prenatally and perinatally acquired encephalopathies and play an important role in the pathogenesis of their epilepsy. Presurgical detection of dysplastic cortex has important practical consequences for surgical planning.","author":[{"dropping-particle":"","family":"Krsek","given":"Pavel","non-dropping-particle":"","parse-names":false,"suffix":""},{"dropping-particle":"","family":"Jahodova","given":"Alena","non-dropping-particle":"","parse-names":false,"suffix":""},{"dropping-particle":"","family":"Maton","given":"Bruno","non-dropping-particle":"","parse-names":false,"suffix":""},{"dropping-particle":"","family":"Jayakar","given":"Prasanna","non-dropping-particle":"","parse-names":false,"suffix":""},{"dropping-particle":"","family":"Dean","given":"Patricia","non-dropping-particle":"","parse-names":false,"suffix":""},{"dropping-particle":"","family":"Korman","given":"Brandon","non-dropping-particle":"","parse-names":false,"suffix":""},{"dropping-particle":"","family":"Rey","given":"Gustavo","non-dropping-particle":"","parse-names":false,"suffix":""},{"dropping-particle":"","family":"Dunoyer","given":"Catalina","non-dropping-particle":"","parse-names":false,"suffix":""},{"dropping-particle":"V.","family":"Vinters","given":"Harry","non-dropping-particle":"","parse-names":false,"suffix":""},{"dropping-particle":"","family":"Resnick","given":"Trevor","non-dropping-particle":"","parse-names":false,"suffix":""},{"dropping-particle":"","family":"Duchowny","given":"Michael","non-dropping-particle":"","parse-names":false,"suffix":""}],"container-title":"Epilepsia","id":"ITEM-1","issue":"12","issued":{"date-parts":[["2010"]]},"page":"2440-2448","title":"Low-grade focal cortical dysplasia is associated with prenatal and perinatal brain injury","type":"article-journal","volume":"51"},"uris":["http://www.mendeley.com/documents/?uuid=56dc116e-c269-4833-ad88-9209c16dccab"]}],"mendeley":{"formattedCitation":"(35)","plainTextFormattedCitation":"(35)","previouslyFormattedCitation":"(35)"},"properties":{"noteIndex":0},"schema":"https://github.com/citation-style-language/schema/raw/master/csl-citation.json"}</w:instrText>
      </w:r>
      <w:r w:rsidRPr="006C41DA">
        <w:rPr>
          <w:rFonts w:ascii="Arial" w:hAnsi="Arial" w:cs="Arial"/>
          <w:sz w:val="24"/>
          <w:szCs w:val="24"/>
        </w:rPr>
        <w:fldChar w:fldCharType="separate"/>
      </w:r>
      <w:r w:rsidR="00770B6F" w:rsidRPr="006C41DA">
        <w:rPr>
          <w:rFonts w:ascii="Arial" w:hAnsi="Arial" w:cs="Arial"/>
          <w:noProof/>
          <w:sz w:val="24"/>
          <w:szCs w:val="24"/>
        </w:rPr>
        <w:t>(35)</w:t>
      </w:r>
      <w:r w:rsidRPr="006C41DA">
        <w:rPr>
          <w:rFonts w:ascii="Arial" w:hAnsi="Arial" w:cs="Arial"/>
          <w:sz w:val="24"/>
          <w:szCs w:val="24"/>
        </w:rPr>
        <w:fldChar w:fldCharType="end"/>
      </w:r>
      <w:r w:rsidRPr="006C41DA">
        <w:rPr>
          <w:rFonts w:ascii="Arial" w:hAnsi="Arial" w:cs="Arial"/>
          <w:sz w:val="24"/>
          <w:szCs w:val="24"/>
        </w:rPr>
        <w:t xml:space="preserve"> are, at least in some cases, the result of prenatal focal ischaemia. </w:t>
      </w:r>
      <w:r w:rsidR="00C9691D" w:rsidRPr="006C41DA">
        <w:rPr>
          <w:rFonts w:ascii="Arial" w:hAnsi="Arial" w:cs="Arial"/>
          <w:sz w:val="24"/>
          <w:szCs w:val="24"/>
        </w:rPr>
        <w:t xml:space="preserve">Vascular disruption secondary to focal ischaemia or haemorrhage appears to play a role in the development of </w:t>
      </w:r>
      <w:proofErr w:type="spellStart"/>
      <w:r w:rsidR="00C9691D" w:rsidRPr="006C41DA">
        <w:rPr>
          <w:rFonts w:ascii="Arial" w:hAnsi="Arial" w:cs="Arial"/>
          <w:sz w:val="24"/>
          <w:szCs w:val="24"/>
        </w:rPr>
        <w:t>schizencephaly</w:t>
      </w:r>
      <w:proofErr w:type="spellEnd"/>
      <w:r w:rsidR="00C9691D" w:rsidRPr="006C41DA">
        <w:rPr>
          <w:rFonts w:ascii="Arial" w:hAnsi="Arial" w:cs="Arial"/>
          <w:sz w:val="24"/>
          <w:szCs w:val="24"/>
        </w:rPr>
        <w:t xml:space="preserve"> and porencephaly, e.g. in monozygotic twinning</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ajmg.a.30862","ISBN":"1552-4825 (Print)\\r1552-4825 (Linking)","ISSN":"15524825","PMID":"16059942","abstract":"Schizencephaly is a rare congenital brain defect characterized by gray matter lined clefts of the cerebral mantle, frequently accompanied by other defects of the CNS such as absence of the corpus callosum. This study in a California population of &gt;4 million births from 1985-2001 found a population prevalence of 1.54/100,000. Among 63 cases, there was an association with young parental age in isolated schizencephaly (RR 3.9 mothers; 5.8 fathers), which was also seen in mothers but not fathers of non-isolated cases (RR 3.2). Monozygotic twins may also be at increased risk for schizencephaly (RR 2.1). One third of cases had a non-CNS abnormality, over half of which could be classified as secondary to vascular disruption, including gastroschisis, bowel atresias, and amniotic band disruption sequence. Other apparent rare causes included chromosomal aneuploidy, non-random associations, and unusual syndromes. Our observations suggest that schizencephaly has heterogeneous etiologies many of which are vascular disruptive in origin.","author":[{"dropping-particle":"","family":"Curry","given":"Cynthia J.","non-dropping-particle":"","parse-names":false,"suffix":""},{"dropping-particle":"","family":"Lammer","given":"Edward J.","non-dropping-particle":"","parse-names":false,"suffix":""},{"dropping-particle":"","family":"Nelson","given":"Verne","non-dropping-particle":"","parse-names":false,"suffix":""},{"dropping-particle":"","family":"Shaw","given":"Gary M.","non-dropping-particle":"","parse-names":false,"suffix":""}],"container-title":"American Journal of Medical Genetics","id":"ITEM-1","issue":"2","issued":{"date-parts":[["2005"]]},"page":"181-189","title":"Schizencephaly: Heterogeneous etiologies in a population of 4 million California births","type":"article-journal","volume":"137 A"},"uris":["http://www.mendeley.com/documents/?uuid=c5124cc9-c5de-43b6-81b9-9ca1c5eabaf1"]}],"mendeley":{"formattedCitation":"(27)","plainTextFormattedCitation":"(27)","previouslyFormattedCitation":"(27)"},"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7)</w:t>
      </w:r>
      <w:r w:rsidR="00787600" w:rsidRPr="006C41DA">
        <w:rPr>
          <w:rFonts w:ascii="Arial" w:hAnsi="Arial" w:cs="Arial"/>
          <w:sz w:val="24"/>
          <w:szCs w:val="24"/>
        </w:rPr>
        <w:fldChar w:fldCharType="end"/>
      </w:r>
      <w:r w:rsidR="00C9691D" w:rsidRPr="006C41DA">
        <w:rPr>
          <w:rFonts w:ascii="Arial" w:hAnsi="Arial" w:cs="Arial"/>
          <w:sz w:val="24"/>
          <w:szCs w:val="24"/>
        </w:rPr>
        <w:t>, maternal alloimmune thrombocytopaenia</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9069","ISBN":"1469-0705 (Electronic)\\r0960-7692 (Linking)","ISSN":"09607692","PMID":"21647999","abstract":"OBJECTIVES:To establish the prevalence and antenatal diagnosis of schizencephaly in the UK.\\n\\nMETHODS:Data on schizencephaly were extracted from six regional congenital anomaly registers.\\n\\nRESULTS:Thirty-eight cases of schizencephaly were identified in 2 567 165 livebirths and stillbirths, giving a total prevalence of 1.48/100 000 births (95% CI, 1.01-1.95). Eighteen (47% (95% CI, 31-63%)) of the 38 cases were identified antenatally. No affected fetus had an abnormal karyotype identified. A high proportion of cases of schizencephaly occurred in younger mothers: 63% were aged 24 years or less, significantly higher (P &lt; 0.0001) than the corresponding proportion (26%) of mothers in England and Wales. The majority of cases were not identified until after 22 weeks of pregnancy. Additional anomalies associated with vascular disruption sequences were found in eight cases which had septo-optic dysplasia or absent septum pellucidum, one of which also had gastroschisis.\\n\\nCONCLUSIONS:Schizencephaly occurs more frequently in the fetuses of younger mothers. It is often associated with septo-optic dysplasia, suggesting that the two conditions may share a common origin, arising as a result of destructive processes that cause changes in the brain which only become apparent on ultrasound in the second half of pregnancy.","author":[{"dropping-particle":"","family":"Howe","given":"D. T.","non-dropping-particle":"","parse-names":false,"suffix":""},{"dropping-particle":"","family":"Rankin","given":"J.","non-dropping-particle":"","parse-names":false,"suffix":""},{"dropping-particle":"","family":"Draper","given":"E. S.","non-dropping-particle":"","parse-names":false,"suffix":""}],"container-title":"Ultrasound in Obstetrics and Gynecology","id":"ITEM-1","issue":"1","issued":{"date-parts":[["2012"]]},"page":"75-82","title":"Schizencephaly prevalence, prenatal diagnosis and clues to etiology: A register-based study","type":"article-journal","volume":"39"},"uris":["http://www.mendeley.com/documents/?uuid=f5fa1b65-7b4f-4f96-8aa5-65b5a47cf172"]}],"mendeley":{"formattedCitation":"(26)","plainTextFormattedCitation":"(26)","previouslyFormattedCitation":"(26)"},"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6)</w:t>
      </w:r>
      <w:r w:rsidR="00787600" w:rsidRPr="006C41DA">
        <w:rPr>
          <w:rFonts w:ascii="Arial" w:hAnsi="Arial" w:cs="Arial"/>
          <w:sz w:val="24"/>
          <w:szCs w:val="24"/>
        </w:rPr>
        <w:fldChar w:fldCharType="end"/>
      </w:r>
      <w:r w:rsidR="00C9691D" w:rsidRPr="006C41DA">
        <w:rPr>
          <w:rFonts w:ascii="Arial" w:hAnsi="Arial" w:cs="Arial"/>
          <w:sz w:val="24"/>
          <w:szCs w:val="24"/>
        </w:rPr>
        <w:t xml:space="preserve"> or warfarin use</w:t>
      </w:r>
      <w:r w:rsidR="00CE1972"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ISSN":"0890-6238","PMID":"8032122","abstract":"The warfarin embryopathy is a well-defined complex of fetal anomalies generally accepted to result from first trimester exposure. Optic atrophy and dilation of the cerebral cerebral ventricles associated with blindness, microcephaly, and mental retardation have been reported following second and third trimester exposure. In contrast to the consistent clinical features observed in the warfarin embryopathy, the CNS effects seen in fetuses exposed in the later trimesters share little in terms of specific lesion or long-term clinical outcome. A case of schizencephaly in a coumadin-exposed fetus is presented. This report offers supportive evidence that the CNS sequellae of this agent are the result of vascular accident and hemorrhage, not a direct effect on CNS morphogenesis. The molecular basis for the adverse effects of warfarin derivatives on the fetus are reviewed. Warfarin derivatives exert both their embryopathic and their fetopathic effects via pharmacologic action: inhibition of gamma carboxylation of osteocalcin and a similar carboxylation of the vitamin K dependent clotting factors. Therefore, we believe that warfarin exposure in the second or third trimesters of pregnancy is equally dangerous to the fetus as that in the first. Heparin may be a superior alternative to warfarin for the prevention of thromboembolic disease in pregnant women with cardiac valve prostheses.","author":[{"dropping-particle":"","family":"Pati","given":"S","non-dropping-particle":"","parse-names":false,"suffix":""},{"dropping-particle":"","family":"Helmbrecht","given":"G D","non-dropping-particle":"","parse-names":false,"suffix":""}],"container-title":"Reproductive toxicology (Elmsford, N.Y.)","id":"ITEM-1","issue":"2","issued":{"date-parts":[["0"]]},"page":"115-20","title":"Congenital schizencephaly associated with in utero warfarin exposure.","type":"article-journal","volume":"8"},"uris":["http://www.mendeley.com/documents/?uuid=47dc9d49-3292-3eec-8dc8-6c26608e0f51"]}],"mendeley":{"formattedCitation":"(36)","plainTextFormattedCitation":"(36)","previouslyFormattedCitation":"(36)"},"properties":{"noteIndex":0},"schema":"https://github.com/citation-style-language/schema/raw/master/csl-citation.json"}</w:instrText>
      </w:r>
      <w:r w:rsidR="00CE1972" w:rsidRPr="006C41DA">
        <w:rPr>
          <w:rFonts w:ascii="Arial" w:hAnsi="Arial" w:cs="Arial"/>
          <w:sz w:val="24"/>
          <w:szCs w:val="24"/>
        </w:rPr>
        <w:fldChar w:fldCharType="separate"/>
      </w:r>
      <w:r w:rsidR="00826CB7" w:rsidRPr="006C41DA">
        <w:rPr>
          <w:rFonts w:ascii="Arial" w:hAnsi="Arial" w:cs="Arial"/>
          <w:noProof/>
          <w:sz w:val="24"/>
          <w:szCs w:val="24"/>
        </w:rPr>
        <w:t>(36)</w:t>
      </w:r>
      <w:r w:rsidR="00CE1972" w:rsidRPr="006C41DA">
        <w:rPr>
          <w:rFonts w:ascii="Arial" w:hAnsi="Arial" w:cs="Arial"/>
          <w:sz w:val="24"/>
          <w:szCs w:val="24"/>
        </w:rPr>
        <w:fldChar w:fldCharType="end"/>
      </w:r>
      <w:r w:rsidR="00C9691D" w:rsidRPr="006C41DA">
        <w:rPr>
          <w:rFonts w:ascii="Arial" w:hAnsi="Arial" w:cs="Arial"/>
          <w:sz w:val="24"/>
          <w:szCs w:val="24"/>
        </w:rPr>
        <w:t>.</w:t>
      </w:r>
      <w:r w:rsidR="00F667D9" w:rsidRPr="006C41DA">
        <w:rPr>
          <w:rFonts w:ascii="Arial" w:hAnsi="Arial" w:cs="Arial"/>
          <w:sz w:val="24"/>
          <w:szCs w:val="24"/>
        </w:rPr>
        <w:t xml:space="preserve"> There is evidence for involvement of the arteries of the circle of Willis in some cases of </w:t>
      </w:r>
      <w:proofErr w:type="spellStart"/>
      <w:r w:rsidR="00F667D9" w:rsidRPr="006C41DA">
        <w:rPr>
          <w:rFonts w:ascii="Arial" w:hAnsi="Arial" w:cs="Arial"/>
          <w:sz w:val="24"/>
          <w:szCs w:val="24"/>
        </w:rPr>
        <w:t>schizencephaly</w:t>
      </w:r>
      <w:proofErr w:type="spellEnd"/>
      <w:r w:rsidR="00F667D9" w:rsidRPr="006C41DA">
        <w:rPr>
          <w:rFonts w:ascii="Arial" w:hAnsi="Arial" w:cs="Arial"/>
          <w:sz w:val="24"/>
          <w:szCs w:val="24"/>
        </w:rPr>
        <w:t>. Occlusion or absence of the middle cerebral artery (MCA) has been documented</w:t>
      </w:r>
      <w:r w:rsidR="00F667D9"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7/s00234-005-0006-7","author":[{"dropping-particle":"","family":"Harmony","given":"T","non-dropping-particle":"","parse-names":false,"suffix":""}],"id":"ITEM-1","issued":{"date-parts":[["2006"]]},"page":"171-175","title":"Schizencephaly with occlusion or absence of middle cerebral artery","type":"article-journal"},"uris":["http://www.mendeley.com/documents/?uuid=58849565-d2f8-458e-9b3f-68ffa5a2df47"]}],"mendeley":{"formattedCitation":"(37)","plainTextFormattedCitation":"(37)","previouslyFormattedCitation":"(37)"},"properties":{"noteIndex":0},"schema":"https://github.com/citation-style-language/schema/raw/master/csl-citation.json"}</w:instrText>
      </w:r>
      <w:r w:rsidR="00F667D9" w:rsidRPr="006C41DA">
        <w:rPr>
          <w:rFonts w:ascii="Arial" w:hAnsi="Arial" w:cs="Arial"/>
          <w:sz w:val="24"/>
          <w:szCs w:val="24"/>
        </w:rPr>
        <w:fldChar w:fldCharType="separate"/>
      </w:r>
      <w:r w:rsidR="00826CB7" w:rsidRPr="006C41DA">
        <w:rPr>
          <w:rFonts w:ascii="Arial" w:hAnsi="Arial" w:cs="Arial"/>
          <w:noProof/>
          <w:sz w:val="24"/>
          <w:szCs w:val="24"/>
        </w:rPr>
        <w:t>(37)</w:t>
      </w:r>
      <w:r w:rsidR="00F667D9" w:rsidRPr="006C41DA">
        <w:rPr>
          <w:rFonts w:ascii="Arial" w:hAnsi="Arial" w:cs="Arial"/>
          <w:sz w:val="24"/>
          <w:szCs w:val="24"/>
        </w:rPr>
        <w:fldChar w:fldCharType="end"/>
      </w:r>
      <w:r w:rsidR="00F667D9" w:rsidRPr="006C41DA">
        <w:rPr>
          <w:rFonts w:ascii="Arial" w:hAnsi="Arial" w:cs="Arial"/>
          <w:sz w:val="24"/>
          <w:szCs w:val="24"/>
        </w:rPr>
        <w:t xml:space="preserve">. </w:t>
      </w:r>
      <w:r w:rsidR="00C9691D" w:rsidRPr="006C41DA">
        <w:rPr>
          <w:rFonts w:ascii="Arial" w:hAnsi="Arial" w:cs="Arial"/>
          <w:sz w:val="24"/>
          <w:szCs w:val="24"/>
        </w:rPr>
        <w:t xml:space="preserve">Interestingly, </w:t>
      </w:r>
      <w:proofErr w:type="spellStart"/>
      <w:r w:rsidR="00C9691D" w:rsidRPr="006C41DA">
        <w:rPr>
          <w:rFonts w:ascii="Arial" w:hAnsi="Arial" w:cs="Arial"/>
          <w:sz w:val="24"/>
          <w:szCs w:val="24"/>
        </w:rPr>
        <w:t>schizencephaly</w:t>
      </w:r>
      <w:proofErr w:type="spellEnd"/>
      <w:r w:rsidR="00C9691D" w:rsidRPr="006C41DA">
        <w:rPr>
          <w:rFonts w:ascii="Arial" w:hAnsi="Arial" w:cs="Arial"/>
          <w:sz w:val="24"/>
          <w:szCs w:val="24"/>
        </w:rPr>
        <w:t xml:space="preserve"> in the middle cerebral artery (MCA) territory is commonly seen in association with </w:t>
      </w:r>
      <w:proofErr w:type="spellStart"/>
      <w:r w:rsidR="00C9691D" w:rsidRPr="006C41DA">
        <w:rPr>
          <w:rFonts w:ascii="Arial" w:hAnsi="Arial" w:cs="Arial"/>
          <w:sz w:val="24"/>
          <w:szCs w:val="24"/>
        </w:rPr>
        <w:t>septo</w:t>
      </w:r>
      <w:proofErr w:type="spellEnd"/>
      <w:r w:rsidR="00C9691D" w:rsidRPr="006C41DA">
        <w:rPr>
          <w:rFonts w:ascii="Arial" w:hAnsi="Arial" w:cs="Arial"/>
          <w:sz w:val="24"/>
          <w:szCs w:val="24"/>
        </w:rPr>
        <w:t>-optic dysplasia, considered to be related to ischaemia in the anterior cerebral arter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9069","ISBN":"1469-0705 (Electronic)\\r0960-7692 (Linking)","ISSN":"09607692","PMID":"21647999","abstract":"OBJECTIVES:To establish the prevalence and antenatal diagnosis of schizencephaly in the UK.\\n\\nMETHODS:Data on schizencephaly were extracted from six regional congenital anomaly registers.\\n\\nRESULTS:Thirty-eight cases of schizencephaly were identified in 2 567 165 livebirths and stillbirths, giving a total prevalence of 1.48/100 000 births (95% CI, 1.01-1.95). Eighteen (47% (95% CI, 31-63%)) of the 38 cases were identified antenatally. No affected fetus had an abnormal karyotype identified. A high proportion of cases of schizencephaly occurred in younger mothers: 63% were aged 24 years or less, significantly higher (P &lt; 0.0001) than the corresponding proportion (26%) of mothers in England and Wales. The majority of cases were not identified until after 22 weeks of pregnancy. Additional anomalies associated with vascular disruption sequences were found in eight cases which had septo-optic dysplasia or absent septum pellucidum, one of which also had gastroschisis.\\n\\nCONCLUSIONS:Schizencephaly occurs more frequently in the fetuses of younger mothers. It is often associated with septo-optic dysplasia, suggesting that the two conditions may share a common origin, arising as a result of destructive processes that cause changes in the brain which only become apparent on ultrasound in the second half of pregnancy.","author":[{"dropping-particle":"","family":"Howe","given":"D. T.","non-dropping-particle":"","parse-names":false,"suffix":""},{"dropping-particle":"","family":"Rankin","given":"J.","non-dropping-particle":"","parse-names":false,"suffix":""},{"dropping-particle":"","family":"Draper","given":"E. S.","non-dropping-particle":"","parse-names":false,"suffix":""}],"container-title":"Ultrasound in Obstetrics and Gynecology","id":"ITEM-1","issue":"1","issued":{"date-parts":[["2012"]]},"page":"75-82","title":"Schizencephaly prevalence, prenatal diagnosis and clues to etiology: A register-based study","type":"article-journal","volume":"39"},"uris":["http://www.mendeley.com/documents/?uuid=f5fa1b65-7b4f-4f96-8aa5-65b5a47cf172"]}],"mendeley":{"formattedCitation":"(26)","plainTextFormattedCitation":"(26)","previouslyFormattedCitation":"(26)"},"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6)</w:t>
      </w:r>
      <w:r w:rsidR="00787600" w:rsidRPr="006C41DA">
        <w:rPr>
          <w:rFonts w:ascii="Arial" w:hAnsi="Arial" w:cs="Arial"/>
          <w:sz w:val="24"/>
          <w:szCs w:val="24"/>
        </w:rPr>
        <w:fldChar w:fldCharType="end"/>
      </w:r>
      <w:r w:rsidR="00C9691D" w:rsidRPr="006C41DA">
        <w:rPr>
          <w:rFonts w:ascii="Arial" w:hAnsi="Arial" w:cs="Arial"/>
          <w:sz w:val="24"/>
          <w:szCs w:val="24"/>
        </w:rPr>
        <w:t xml:space="preserve">. </w:t>
      </w:r>
      <w:r w:rsidR="00213D6D" w:rsidRPr="006C41DA">
        <w:rPr>
          <w:rFonts w:ascii="Arial" w:hAnsi="Arial" w:cs="Arial"/>
          <w:sz w:val="24"/>
          <w:szCs w:val="24"/>
        </w:rPr>
        <w:t>R</w:t>
      </w:r>
      <w:r w:rsidR="001767B8" w:rsidRPr="006C41DA">
        <w:rPr>
          <w:rFonts w:ascii="Arial" w:hAnsi="Arial" w:cs="Arial"/>
          <w:sz w:val="24"/>
          <w:szCs w:val="24"/>
        </w:rPr>
        <w:t>ecent evidence suggests that</w:t>
      </w:r>
      <w:r w:rsidR="00213D6D" w:rsidRPr="006C41DA">
        <w:rPr>
          <w:rFonts w:ascii="Arial" w:hAnsi="Arial" w:cs="Arial"/>
          <w:sz w:val="24"/>
          <w:szCs w:val="24"/>
        </w:rPr>
        <w:t xml:space="preserve"> the brain changes which lead to </w:t>
      </w:r>
      <w:proofErr w:type="spellStart"/>
      <w:r w:rsidR="00213D6D" w:rsidRPr="006C41DA">
        <w:rPr>
          <w:rFonts w:ascii="Arial" w:hAnsi="Arial" w:cs="Arial"/>
          <w:sz w:val="24"/>
          <w:szCs w:val="24"/>
        </w:rPr>
        <w:t>schizencephaly</w:t>
      </w:r>
      <w:proofErr w:type="spellEnd"/>
      <w:r w:rsidR="00213D6D" w:rsidRPr="006C41DA">
        <w:rPr>
          <w:rFonts w:ascii="Arial" w:hAnsi="Arial" w:cs="Arial"/>
          <w:sz w:val="24"/>
          <w:szCs w:val="24"/>
        </w:rPr>
        <w:t xml:space="preserve"> may be progressive, with ventriculomegaly, then a cleft</w:t>
      </w:r>
      <w:r w:rsidR="00770B6F" w:rsidRPr="006C41DA">
        <w:rPr>
          <w:rFonts w:ascii="Arial" w:hAnsi="Arial" w:cs="Arial"/>
          <w:sz w:val="24"/>
          <w:szCs w:val="24"/>
        </w:rPr>
        <w:t xml:space="preserve"> (Figure 1)</w:t>
      </w:r>
      <w:r w:rsidR="00213D6D" w:rsidRPr="006C41DA">
        <w:rPr>
          <w:rFonts w:ascii="Arial" w:hAnsi="Arial" w:cs="Arial"/>
          <w:sz w:val="24"/>
          <w:szCs w:val="24"/>
        </w:rPr>
        <w:t>, which is eventually lined with neurones after migra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9069","ISBN":"1469-0705 (Electronic)\\r0960-7692 (Linking)","ISSN":"09607692","PMID":"21647999","abstract":"OBJECTIVES:To establish the prevalence and antenatal diagnosis of schizencephaly in the UK.\\n\\nMETHODS:Data on schizencephaly were extracted from six regional congenital anomaly registers.\\n\\nRESULTS:Thirty-eight cases of schizencephaly were identified in 2 567 165 livebirths and stillbirths, giving a total prevalence of 1.48/100 000 births (95% CI, 1.01-1.95). Eighteen (47% (95% CI, 31-63%)) of the 38 cases were identified antenatally. No affected fetus had an abnormal karyotype identified. A high proportion of cases of schizencephaly occurred in younger mothers: 63% were aged 24 years or less, significantly higher (P &lt; 0.0001) than the corresponding proportion (26%) of mothers in England and Wales. The majority of cases were not identified until after 22 weeks of pregnancy. Additional anomalies associated with vascular disruption sequences were found in eight cases which had septo-optic dysplasia or absent septum pellucidum, one of which also had gastroschisis.\\n\\nCONCLUSIONS:Schizencephaly occurs more frequently in the fetuses of younger mothers. It is often associated with septo-optic dysplasia, suggesting that the two conditions may share a common origin, arising as a result of destructive processes that cause changes in the brain which only become apparent on ultrasound in the second half of pregnancy.","author":[{"dropping-particle":"","family":"Howe","given":"D. T.","non-dropping-particle":"","parse-names":false,"suffix":""},{"dropping-particle":"","family":"Rankin","given":"J.","non-dropping-particle":"","parse-names":false,"suffix":""},{"dropping-particle":"","family":"Draper","given":"E. S.","non-dropping-particle":"","parse-names":false,"suffix":""}],"container-title":"Ultrasound in Obstetrics and Gynecology","id":"ITEM-1","issue":"1","issued":{"date-parts":[["2012"]]},"page":"75-82","title":"Schizencephaly prevalence, prenatal diagnosis and clues to etiology: A register-based study","type":"article-journal","volume":"39"},"uris":["http://www.mendeley.com/documents/?uuid=f5fa1b65-7b4f-4f96-8aa5-65b5a47cf172"]}],"mendeley":{"formattedCitation":"(26)","plainTextFormattedCitation":"(26)","previouslyFormattedCitation":"(26)"},"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48/radiol.2018171267","ISBN":"2018171267","author":[{"dropping-particle":"","family":"Conte","given":"Giorgio","non-dropping-particle":"","parse-names":false,"suffix":""},{"dropping-particle":"","family":"Righini","given":"Andrea","non-dropping-particle":"","parse-names":false,"suffix":""},{"dropping-particle":"","family":"Griffiths","given":"Paul D","non-dropping-particle":"","parse-names":false,"suffix":""},{"dropping-particle":"","family":"Rustico","given":"Mariangela","non-dropping-particle":"","parse-names":false,"suffix":""}],"id":"ITEM-1","issued":{"date-parts":[["2018"]]},"title":"Original Research @Bullet Pediatric Imaging","type":"article-journal"},"uris":["http://www.mendeley.com/documents/?uuid=8bf36f4b-ba9c-408e-a009-85099fd54621"]}],"mendeley":{"formattedCitation":"(38)","plainTextFormattedCitation":"(38)","previouslyFormattedCitation":"(38)"},"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38)</w:t>
      </w:r>
      <w:r w:rsidR="00787600" w:rsidRPr="006C41DA">
        <w:rPr>
          <w:rFonts w:ascii="Arial" w:hAnsi="Arial" w:cs="Arial"/>
          <w:sz w:val="24"/>
          <w:szCs w:val="24"/>
        </w:rPr>
        <w:fldChar w:fldCharType="end"/>
      </w:r>
      <w:r w:rsidR="00213D6D" w:rsidRPr="006C41DA">
        <w:rPr>
          <w:rFonts w:ascii="Arial" w:hAnsi="Arial" w:cs="Arial"/>
          <w:sz w:val="24"/>
          <w:szCs w:val="24"/>
        </w:rPr>
        <w:t xml:space="preserve">. </w:t>
      </w:r>
    </w:p>
    <w:p w14:paraId="73D19479" w14:textId="77777777" w:rsidR="006B1E50" w:rsidRPr="006C41DA" w:rsidRDefault="006B1E50" w:rsidP="006B1E50">
      <w:pPr>
        <w:spacing w:line="480" w:lineRule="auto"/>
        <w:rPr>
          <w:rFonts w:ascii="Arial" w:hAnsi="Arial" w:cs="Arial"/>
          <w:b/>
          <w:sz w:val="24"/>
          <w:szCs w:val="24"/>
        </w:rPr>
      </w:pPr>
      <w:proofErr w:type="spellStart"/>
      <w:r w:rsidRPr="006C41DA">
        <w:rPr>
          <w:rFonts w:ascii="Arial" w:hAnsi="Arial" w:cs="Arial"/>
          <w:b/>
          <w:sz w:val="24"/>
          <w:szCs w:val="24"/>
        </w:rPr>
        <w:t>Fetal</w:t>
      </w:r>
      <w:proofErr w:type="spellEnd"/>
      <w:r w:rsidRPr="006C41DA">
        <w:rPr>
          <w:rFonts w:ascii="Arial" w:hAnsi="Arial" w:cs="Arial"/>
          <w:b/>
          <w:sz w:val="24"/>
          <w:szCs w:val="24"/>
        </w:rPr>
        <w:t xml:space="preserve"> haemorrhagic stroke and venous infarction</w:t>
      </w:r>
    </w:p>
    <w:p w14:paraId="4A39DA3F" w14:textId="68475671" w:rsidR="006B1E50" w:rsidRPr="006C41DA" w:rsidRDefault="006B1E50" w:rsidP="006B1E50">
      <w:pPr>
        <w:spacing w:line="480" w:lineRule="auto"/>
        <w:rPr>
          <w:rFonts w:ascii="Arial" w:hAnsi="Arial" w:cs="Arial"/>
          <w:sz w:val="24"/>
          <w:szCs w:val="24"/>
        </w:rPr>
      </w:pPr>
      <w:r w:rsidRPr="006C41DA">
        <w:rPr>
          <w:rFonts w:ascii="Arial" w:hAnsi="Arial" w:cs="Arial"/>
          <w:sz w:val="24"/>
          <w:szCs w:val="24"/>
        </w:rPr>
        <w:t xml:space="preserve">The imaging data for postnatally diagnosed stroke </w:t>
      </w:r>
      <w:r w:rsidR="002E356D" w:rsidRPr="006C41DA">
        <w:rPr>
          <w:rFonts w:ascii="Arial" w:hAnsi="Arial" w:cs="Arial"/>
          <w:sz w:val="24"/>
          <w:szCs w:val="24"/>
        </w:rPr>
        <w:t xml:space="preserve">in </w:t>
      </w:r>
      <w:r w:rsidR="00CE1972" w:rsidRPr="006C41DA">
        <w:rPr>
          <w:rFonts w:ascii="Arial" w:hAnsi="Arial" w:cs="Arial"/>
          <w:sz w:val="24"/>
          <w:szCs w:val="24"/>
        </w:rPr>
        <w:t>t</w:t>
      </w:r>
      <w:r w:rsidR="002E356D" w:rsidRPr="006C41DA">
        <w:rPr>
          <w:rFonts w:ascii="Arial" w:hAnsi="Arial" w:cs="Arial"/>
          <w:sz w:val="24"/>
          <w:szCs w:val="24"/>
        </w:rPr>
        <w:t xml:space="preserve">erm infants </w:t>
      </w:r>
      <w:r w:rsidRPr="006C41DA">
        <w:rPr>
          <w:rFonts w:ascii="Arial" w:hAnsi="Arial" w:cs="Arial"/>
          <w:sz w:val="24"/>
          <w:szCs w:val="24"/>
        </w:rPr>
        <w:t>suggests that the majority have infarction in the territory of a major artery and haemorrhage is less common</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11/ene.13337","ISSN":"14681331","PMID":"28646492","abstract":"The aim of the present study was to perform a meta-analysis of published data to determine the significance of clinical factors and exposures to the risk of perinatal arterial ischaemic stroke (PAIS) and provide guidance for clinical diagnosis and treatment. A comprehensive literature search of the PubMed, Embase, MEDLINE and Cochrane Library databases for relevant observational studies (cohort/case-control) from March 1984 to March 2016 was undertaken. Two review authors independently examined the full text records to determine which studies met the inclusion criteria and evaluated risk factors for PAIS. Risk ratios, odds ratios and 95% confidence intervals were estimated. A total of 11 studies were included in the analyses. Intrapartum fever &gt;38°C, pre-eclampsia, oligohydramnios, primiparity, forceps delivery, vacuum delivery, fetal heart rate abnormalities, abnormal cardiotocography tracing, cord abnormalities, birth asphyxia, emergency caesarean section, tight nuchal cord, meconium-stained amniotic fluid, umbilical arterial pH &lt;7.10, Apgar score at 5 min &lt;7, resuscitation at birth, hypoglycaemia, male gender and small for gestational age were identified as risk factors for PAIS. This systemic review and meta-analysis provides a preliminary evidence-based assessment of the risk factors for PAIS. Patients with any of the risk factors identified in this analysis should be given careful consideration to ensure the prevention of PAIS. Future studies focusing on the combined effects of multiple prenatal, perinatal and neonatal risk factors for PAIS are warranted.","author":[{"dropping-particle":"","family":"Li","given":"C.","non-dropping-particle":"","parse-names":false,"suffix":""},{"dropping-particle":"","family":"Miao","given":"J. K.","non-dropping-particle":"","parse-names":false,"suffix":""},{"dropping-particle":"","family":"Xu","given":"Y.","non-dropping-particle":"","parse-names":false,"suffix":""},{"dropping-particle":"","family":"Hua","given":"Y. Y.","non-dropping-particle":"","parse-names":false,"suffix":""},{"dropping-particle":"","family":"Ma","given":"Q.","non-dropping-particle":"","parse-names":false,"suffix":""},{"dropping-particle":"","family":"Zhou","given":"L. L.","non-dropping-particle":"","parse-names":false,"suffix":""},{"dropping-particle":"","family":"Liu","given":"H. J.","non-dropping-particle":"","parse-names":false,"suffix":""},{"dropping-particle":"","family":"Chen","given":"Q. X.","non-dropping-particle":"","parse-names":false,"suffix":""}],"container-title":"European Journal of Neurology","id":"ITEM-1","issue":"8","issued":{"date-parts":[["2017"]]},"page":"1006-1015","title":"Prenatal, perinatal and neonatal risk factors for perinatal arterial ischaemic stroke: a systematic review and meta-analysis","type":"article-journal","volume":"24"},"uris":["http://www.mendeley.com/documents/?uuid=e7cde698-c56b-4bcb-82a4-989bd2a50dd7"]}],"mendeley":{"formattedCitation":"(39)","plainTextFormattedCitation":"(39)","previouslyFormattedCitation":"(39)"},"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3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ISSN":"1359-2998","PMID":"7583609","abstract":"Serial ultrasound scans and conventional and diffusion weighted magnetic resonance imaging (MRI) were performed on 16 neonates who presented with seizures. The Apgar scores were normal and subsequently no metabolic or infective cause could be found. The aim of the study was to evaluate the extent to which early sequential imaging can elucidate the cause of seizures in apparently neurologically normal infants. Fourteen of the infants had haemorrhagic or ischaemic lesions on MRI and these were detected by ultrasound scanning in 11. Early ultrasound scanning detected the haemorrhagic lesions but the ischaemic lesions were often not seen until the end of the first week of life. Early MRI, however, was able to detect all the ischaemic lesions. The evolution of the insult could be timed by using serial ultrasound scans and a combination of diffusion weighted and conventional MRI during the first week of life, confirming a perinatal insult even in the absence of fetal distress. Although the aetiology of these lesions remains obscure, serial ultrasound scans will detect the presence of cerebral lesions in neonates presenting with isolated seizures but additional MRI sequences will give better definition on type, site, and extent of the pathology.","author":[{"dropping-particle":"","family":"Mercuri","given":"E","non-dropping-particle":"","parse-names":false,"suffix":""},{"dropping-particle":"","family":"Cowan","given":"F","non-dropping-particle":"","parse-names":false,"suffix":""},{"dropping-particle":"","family":"Rutherford","given":"M","non-dropping-particle":"","parse-names":false,"suffix":""},{"dropping-particle":"","family":"Acolet","given":"D","non-dropping-particle":"","parse-names":false,"suffix":""},{"dropping-particle":"","family":"Pennock","given":"J","non-dropping-particle":"","parse-names":false,"suffix":""},{"dropping-particle":"","family":"Dubowitz","given":"L","non-dropping-particle":"","parse-names":false,"suffix":""}],"container-title":"Archives of disease in childhood. Fetal and neonatal edition","id":"ITEM-1","issue":"2","issued":{"date-parts":[["1995","9"]]},"page":"F67-74","title":"Ischaemic and haemorrhagic brain lesions in newborns with seizures and normal Apgar scores.","type":"article-journal","volume":"73"},"uris":["http://www.mendeley.com/documents/?uuid=1adea835-1b3f-387e-af01-8034eb33b7ab"]}],"mendeley":{"formattedCitation":"(40)","plainTextFormattedCitation":"(40)","previouslyFormattedCitation":"(40)"},"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0)</w:t>
      </w:r>
      <w:r w:rsidR="00787600" w:rsidRPr="006C41DA">
        <w:rPr>
          <w:rFonts w:ascii="Arial" w:hAnsi="Arial" w:cs="Arial"/>
          <w:sz w:val="24"/>
          <w:szCs w:val="24"/>
        </w:rPr>
        <w:fldChar w:fldCharType="end"/>
      </w:r>
      <w:r w:rsidR="00E2380D" w:rsidRPr="006C41DA">
        <w:rPr>
          <w:rFonts w:ascii="Arial" w:hAnsi="Arial" w:cs="Arial"/>
          <w:sz w:val="24"/>
          <w:szCs w:val="24"/>
        </w:rPr>
        <w:t>.</w:t>
      </w:r>
      <w:r w:rsidRPr="006C41DA">
        <w:rPr>
          <w:rFonts w:ascii="Arial" w:hAnsi="Arial" w:cs="Arial"/>
          <w:sz w:val="24"/>
          <w:szCs w:val="24"/>
        </w:rPr>
        <w:t xml:space="preserve"> In contrast, although there are no population-based studies, in the published case series based on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ultrasound or magnetic resonance imaging (MRI) h</w:t>
      </w:r>
      <w:r w:rsidR="005F63F9" w:rsidRPr="006C41DA">
        <w:rPr>
          <w:rFonts w:ascii="Arial" w:hAnsi="Arial" w:cs="Arial"/>
          <w:sz w:val="24"/>
          <w:szCs w:val="24"/>
        </w:rPr>
        <w:t>a</w:t>
      </w:r>
      <w:r w:rsidRPr="006C41DA">
        <w:rPr>
          <w:rFonts w:ascii="Arial" w:hAnsi="Arial" w:cs="Arial"/>
          <w:sz w:val="24"/>
          <w:szCs w:val="24"/>
        </w:rPr>
        <w:t>emorrhagic stroke is more likely to be recognised</w:t>
      </w:r>
      <w:r w:rsidR="00787600"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3)</w:t>
      </w:r>
      <w:r w:rsidR="00787600" w:rsidRPr="006C41DA">
        <w:rPr>
          <w:rFonts w:ascii="Arial" w:hAnsi="Arial" w:cs="Arial"/>
          <w:sz w:val="24"/>
          <w:szCs w:val="24"/>
        </w:rPr>
        <w:fldChar w:fldCharType="end"/>
      </w:r>
      <w:r w:rsidR="00FA2BD6" w:rsidRPr="006C41DA">
        <w:rPr>
          <w:rFonts w:ascii="Arial" w:hAnsi="Arial" w:cs="Arial"/>
          <w:sz w:val="24"/>
          <w:szCs w:val="24"/>
        </w:rPr>
        <w:t>. This is probably</w:t>
      </w:r>
      <w:r w:rsidR="002E356D" w:rsidRPr="006C41DA">
        <w:rPr>
          <w:rFonts w:ascii="Arial" w:hAnsi="Arial" w:cs="Arial"/>
          <w:sz w:val="24"/>
          <w:szCs w:val="24"/>
        </w:rPr>
        <w:t xml:space="preserve"> partly </w:t>
      </w:r>
      <w:r w:rsidR="002E356D" w:rsidRPr="006C41DA">
        <w:rPr>
          <w:rFonts w:ascii="Arial" w:hAnsi="Arial" w:cs="Arial"/>
          <w:sz w:val="24"/>
          <w:szCs w:val="24"/>
        </w:rPr>
        <w:lastRenderedPageBreak/>
        <w:t>because</w:t>
      </w:r>
      <w:r w:rsidR="00FA2BD6" w:rsidRPr="006C41DA">
        <w:rPr>
          <w:rFonts w:ascii="Arial" w:hAnsi="Arial" w:cs="Arial"/>
          <w:sz w:val="24"/>
          <w:szCs w:val="24"/>
        </w:rPr>
        <w:t xml:space="preserve"> of the imaging characteristics but also because </w:t>
      </w:r>
      <w:r w:rsidR="002E356D" w:rsidRPr="006C41DA">
        <w:rPr>
          <w:rFonts w:ascii="Arial" w:hAnsi="Arial" w:cs="Arial"/>
          <w:sz w:val="24"/>
          <w:szCs w:val="24"/>
        </w:rPr>
        <w:t>haemorrhage is more likely to occur at lower gestational age</w:t>
      </w:r>
      <w:r w:rsidR="00E2380D" w:rsidRPr="006C41DA">
        <w:rPr>
          <w:rFonts w:ascii="Arial" w:hAnsi="Arial" w:cs="Arial"/>
          <w:sz w:val="24"/>
          <w:szCs w:val="24"/>
        </w:rPr>
        <w:t>.</w:t>
      </w:r>
      <w:r w:rsidR="00E97AFE" w:rsidRPr="006C41DA">
        <w:rPr>
          <w:rFonts w:ascii="Arial" w:hAnsi="Arial" w:cs="Arial"/>
          <w:sz w:val="24"/>
          <w:szCs w:val="24"/>
        </w:rPr>
        <w:t xml:space="preserve"> The common supratentorial types are periventricular</w:t>
      </w:r>
      <w:r w:rsidR="00CB0BF9" w:rsidRPr="006C41DA">
        <w:rPr>
          <w:rFonts w:ascii="Arial" w:hAnsi="Arial" w:cs="Arial"/>
          <w:sz w:val="24"/>
          <w:szCs w:val="24"/>
        </w:rPr>
        <w:t xml:space="preserve"> (Figure 2)</w:t>
      </w:r>
      <w:r w:rsidR="00E97AFE" w:rsidRPr="006C41DA">
        <w:rPr>
          <w:rFonts w:ascii="Arial" w:hAnsi="Arial" w:cs="Arial"/>
          <w:sz w:val="24"/>
          <w:szCs w:val="24"/>
        </w:rPr>
        <w:t xml:space="preserve">, </w:t>
      </w:r>
      <w:r w:rsidR="00BB4D3D" w:rsidRPr="006C41DA">
        <w:rPr>
          <w:rFonts w:ascii="Arial" w:hAnsi="Arial" w:cs="Arial"/>
          <w:sz w:val="24"/>
          <w:szCs w:val="24"/>
        </w:rPr>
        <w:t>intraventricular</w:t>
      </w:r>
      <w:r w:rsidR="00CB0BF9" w:rsidRPr="006C41DA">
        <w:rPr>
          <w:rFonts w:ascii="Arial" w:hAnsi="Arial" w:cs="Arial"/>
          <w:sz w:val="24"/>
          <w:szCs w:val="24"/>
        </w:rPr>
        <w:t xml:space="preserve"> (Figure 3)</w:t>
      </w:r>
      <w:r w:rsidR="00BB4D3D" w:rsidRPr="006C41DA">
        <w:rPr>
          <w:rFonts w:ascii="Arial" w:hAnsi="Arial" w:cs="Arial"/>
          <w:sz w:val="24"/>
          <w:szCs w:val="24"/>
        </w:rPr>
        <w:t xml:space="preserve">, </w:t>
      </w:r>
      <w:r w:rsidR="00E97AFE" w:rsidRPr="006C41DA">
        <w:rPr>
          <w:rFonts w:ascii="Arial" w:hAnsi="Arial" w:cs="Arial"/>
          <w:sz w:val="24"/>
          <w:szCs w:val="24"/>
        </w:rPr>
        <w:t>intraparenchymal</w:t>
      </w:r>
      <w:r w:rsidR="00CB0BF9" w:rsidRPr="006C41DA">
        <w:rPr>
          <w:rFonts w:ascii="Arial" w:hAnsi="Arial" w:cs="Arial"/>
          <w:sz w:val="24"/>
          <w:szCs w:val="24"/>
        </w:rPr>
        <w:t xml:space="preserve"> (Figure 4)</w:t>
      </w:r>
      <w:r w:rsidR="00E97AFE" w:rsidRPr="006C41DA">
        <w:rPr>
          <w:rFonts w:ascii="Arial" w:hAnsi="Arial" w:cs="Arial"/>
          <w:sz w:val="24"/>
          <w:szCs w:val="24"/>
        </w:rPr>
        <w:t>, subdural, subarachnoid, and epidural</w:t>
      </w:r>
      <w:r w:rsidR="00CE1972" w:rsidRPr="006C41DA">
        <w:rPr>
          <w:rFonts w:ascii="Arial" w:hAnsi="Arial" w:cs="Arial"/>
          <w:sz w:val="24"/>
          <w:szCs w:val="24"/>
        </w:rPr>
        <w:t>,</w:t>
      </w:r>
      <w:r w:rsidR="00E97AFE" w:rsidRPr="006C41DA">
        <w:rPr>
          <w:rFonts w:ascii="Arial" w:hAnsi="Arial" w:cs="Arial"/>
          <w:sz w:val="24"/>
          <w:szCs w:val="24"/>
        </w:rPr>
        <w:t xml:space="preserve"> while infratentorial intracerebellar and subdural haemorrhages are also recognised</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97/MBC.0000000000000403","ISBN":"0957-5235","ISSN":"14735733","PMID":"26829281","abstract":"In this study, we aimed to evaluate the incidence, risk factors, causes and clinical management of intracranial haemorrhage (ICH) diagnosed during foetal life or in the first month of life in term neonates with a discussion of the role of haematological risk factors. This study included term neonates (gestational age 37-42 weeks) with ICH diagnosed, treated and followed up in the Neonatal Intensive Care Unit of Hacettepe University, Ankara, Turkey, between January 1994 and January 2014. Medical follow-up was obtained retrospectively from hospital files and prospectively from telephonic interviews and/or clinical visits. During the study period, 16 term neonates were identified as having ICH in our hospital. In six (37.5%) neonates, ICH was diagnosed during foetal life by obstetric ultrasonography, and in 10 (62.5%) neonates, it has been diagnosed after birth. Haemorrhage types included intraventricular haemorrhage (IVH) in eight (50.0%), intraparenchymal haemorrhage in six (37.5%), subarachnoid haemorrhage in one (6.2%) and subdural haemorrhage in one (6.2%) neonate. IVH was the most common (n=5/6, 83.3%) haemorrhage type among neonates diagnosed during foetal life. Overall, haemorrhage severity was determined as mild in three (18.7%) neonates, moderate in three (18.75%) neonates and severe in 10 (62.5%) neonates. During follow-up, one infant was diagnosed as afibrinogenemia, one diagnosed as infantile spasm, one cystic fibrosis, one orofaciodigital syndrome and the other diagnosed as Friedrich ataxia. Detailed haematological investigation and search for other underlying diseases are very important to identify the reason of ICH in term neonates. Furthermore, early diagnosis, close monitoring and prompt surgical interventions are significant factors to reduce disabilities.","author":[{"dropping-particle":"","family":"Tavil","given":"Betül","non-dropping-particle":"","parse-names":false,"suffix":""},{"dropping-particle":"","family":"Korkmaz","given":"Ayşe","non-dropping-particle":"","parse-names":false,"suffix":""},{"dropping-particle":"","family":"Bayhan","given":"Turan","non-dropping-particle":"","parse-names":false,"suffix":""},{"dropping-particle":"","family":"Aytaç","given":"Selin","non-dropping-particle":"","parse-names":false,"suffix":""},{"dropping-particle":"","family":"Unal","given":"Sule","non-dropping-particle":"","parse-names":false,"suffix":""},{"dropping-particle":"","family":"Kuskonmaz","given":"Baris","non-dropping-particle":"","parse-names":false,"suffix":""},{"dropping-particle":"","family":"Yigit","given":"Sule","non-dropping-particle":"","parse-names":false,"suffix":""},{"dropping-particle":"","family":"Cetin","given":"Mualla","non-dropping-particle":"","parse-names":false,"suffix":""},{"dropping-particle":"","family":"Yurdakök","given":"Murat","non-dropping-particle":"","parse-names":false,"suffix":""},{"dropping-particle":"","family":"Gumruk","given":"Fatma","non-dropping-particle":"","parse-names":false,"suffix":""}],"container-title":"Blood Coagulation and Fibrinolysis","id":"ITEM-1","issue":"2","issued":{"date-parts":[["2016"]]},"page":"163-168","title":"Foetal and neonatal intracranial haemorrhage in term newborn infants: Hacettepe University experience","type":"article-journal","volume":"27"},"uris":["http://www.mendeley.com/documents/?uuid=984fa196-0c64-4042-827c-045f76ac13d8"]}],"mendeley":{"formattedCitation":"(41)","plainTextFormattedCitation":"(41)","previouslyFormattedCitation":"(41)"},"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1)</w:t>
      </w:r>
      <w:r w:rsidR="00787600" w:rsidRPr="006C41DA">
        <w:rPr>
          <w:rFonts w:ascii="Arial" w:hAnsi="Arial" w:cs="Arial"/>
          <w:sz w:val="24"/>
          <w:szCs w:val="24"/>
        </w:rPr>
        <w:fldChar w:fldCharType="end"/>
      </w:r>
      <w:r w:rsidR="00E97AFE" w:rsidRPr="006C41DA">
        <w:rPr>
          <w:rFonts w:ascii="Arial" w:hAnsi="Arial" w:cs="Arial"/>
          <w:sz w:val="24"/>
          <w:szCs w:val="24"/>
        </w:rPr>
        <w:t xml:space="preserve">. </w:t>
      </w:r>
      <w:r w:rsidR="00AE344D" w:rsidRPr="006C41DA">
        <w:rPr>
          <w:rFonts w:ascii="Arial" w:hAnsi="Arial" w:cs="Arial"/>
          <w:sz w:val="24"/>
          <w:szCs w:val="24"/>
        </w:rPr>
        <w:t>Although there is a long list of causes, even with an extensive workup, an underlying diagnosis is often not made.</w:t>
      </w:r>
      <w:r w:rsidR="007A583A" w:rsidRPr="006C41DA">
        <w:rPr>
          <w:rFonts w:ascii="Arial" w:hAnsi="Arial" w:cs="Arial"/>
          <w:sz w:val="24"/>
          <w:szCs w:val="24"/>
        </w:rPr>
        <w:t xml:space="preserve"> Intrauterine </w:t>
      </w:r>
      <w:r w:rsidR="003052A0" w:rsidRPr="006C41DA">
        <w:rPr>
          <w:rFonts w:ascii="Arial" w:hAnsi="Arial" w:cs="Arial"/>
          <w:sz w:val="24"/>
          <w:szCs w:val="24"/>
        </w:rPr>
        <w:t>growth retardation is often associated</w:t>
      </w:r>
      <w:r w:rsidR="003365F9" w:rsidRPr="006C41DA">
        <w:rPr>
          <w:rFonts w:ascii="Arial" w:hAnsi="Arial" w:cs="Arial"/>
          <w:sz w:val="24"/>
          <w:szCs w:val="24"/>
        </w:rPr>
        <w:t xml:space="preserve"> with </w:t>
      </w:r>
      <w:proofErr w:type="spellStart"/>
      <w:r w:rsidR="003365F9" w:rsidRPr="006C41DA">
        <w:rPr>
          <w:rFonts w:ascii="Arial" w:hAnsi="Arial" w:cs="Arial"/>
          <w:sz w:val="24"/>
          <w:szCs w:val="24"/>
        </w:rPr>
        <w:t>fetal</w:t>
      </w:r>
      <w:proofErr w:type="spellEnd"/>
      <w:r w:rsidR="003365F9" w:rsidRPr="006C41DA">
        <w:rPr>
          <w:rFonts w:ascii="Arial" w:hAnsi="Arial" w:cs="Arial"/>
          <w:sz w:val="24"/>
          <w:szCs w:val="24"/>
        </w:rPr>
        <w:t xml:space="preserve"> </w:t>
      </w:r>
      <w:proofErr w:type="spellStart"/>
      <w:r w:rsidR="003365F9" w:rsidRPr="006C41DA">
        <w:rPr>
          <w:rFonts w:ascii="Arial" w:hAnsi="Arial" w:cs="Arial"/>
          <w:sz w:val="24"/>
          <w:szCs w:val="24"/>
        </w:rPr>
        <w:t>hemorrhagic</w:t>
      </w:r>
      <w:proofErr w:type="spellEnd"/>
      <w:r w:rsidR="003365F9" w:rsidRPr="006C41DA">
        <w:rPr>
          <w:rFonts w:ascii="Arial" w:hAnsi="Arial" w:cs="Arial"/>
          <w:sz w:val="24"/>
          <w:szCs w:val="24"/>
        </w:rPr>
        <w:t xml:space="preserve"> stroke </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80/14767058.2016.1245283","ISBN":"1476-7058","ISSN":"14764954","abstract":"Purpose: To determine the sonographic criteria for diagnosis of fetal intracranial hemorrhage (ICH), using both gray scale ultrasound, and tomographic ultrasound imaging (TUI).Materials and methods: A prospective multicenter study, recruiting patients at risk of fetal ICH over four years. All cases with fetal ICH had serial ultrasound assessments, including TUI, fetal and postnatal MRIs.Results: Twenty-one patients were diagnosed with fetal ICH, two cases had extracerebral (subdural) hemorrhage, 16 cases had intracerebral (intraventricular) hemorrhage and three cases had combined hemorrhage. The mean gestational age at which they were diagnosed was 29.85.2 weeks. Seventy-six percent of cases had no identifiable risk factors. IUGR was associated with 57.9% of cases. Using grey scale ultrasound, we demonstrated clear cut sonographic criteria for diagnosis of fetal ICH. TUI enabled us to detect some midline cerebral lesions not detected by grey scale 2D ultrasound alone. Fetal and postnatal MRI confirmed those findings.Conclusion: Ultrasonography can be used in the detection, classification and monitoring the progression of various types of ICH. TUI is an additional diagnostic tool that might help to detect the exact size, and extent of those lesions. Fetal MRI is not superior, but might aid in the diagnosis.","author":[{"dropping-particle":"","family":"Abdelkader","given":"Mohamed Ali","non-dropping-particle":"","parse-names":false,"suffix":""},{"dropping-particle":"","family":"Ramadan","given":"Wafaa","non-dropping-particle":"","parse-names":false,"suffix":""},{"dropping-particle":"","family":"Gabr","given":"Amir A.","non-dropping-particle":"","parse-names":false,"suffix":""},{"dropping-particle":"","family":"Kamel","given":"Ahmed","non-dropping-particle":"","parse-names":false,"suffix":""},{"dropping-particle":"","family":"Abdelrahman","given":"Rasha W.","non-dropping-particle":"","parse-names":false,"suffix":""}],"container-title":"Journal of Maternal-Fetal and Neonatal Medicine","id":"ITEM-1","issue":"18","issued":{"date-parts":[["2017"]]},"page":"2250-2256","title":"Fetal intracranial hemorrhage: sonographic criteria and merits of prenatal diagnosis","type":"article-journal","volume":"30"},"uris":["http://www.mendeley.com/documents/?uuid=efbe137f-ddbb-4193-ac2e-1e64f2b7c5f5"]}],"mendeley":{"formattedCitation":"(42)","plainTextFormattedCitation":"(42)","previouslyFormattedCitation":"(42)"},"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2)</w:t>
      </w:r>
      <w:r w:rsidR="00787600" w:rsidRPr="006C41DA">
        <w:rPr>
          <w:rFonts w:ascii="Arial" w:hAnsi="Arial" w:cs="Arial"/>
          <w:sz w:val="24"/>
          <w:szCs w:val="24"/>
        </w:rPr>
        <w:fldChar w:fldCharType="end"/>
      </w:r>
      <w:r w:rsidR="003052A0" w:rsidRPr="006C41DA">
        <w:rPr>
          <w:rFonts w:ascii="Arial" w:hAnsi="Arial" w:cs="Arial"/>
          <w:sz w:val="24"/>
          <w:szCs w:val="24"/>
        </w:rPr>
        <w:t>.</w:t>
      </w:r>
    </w:p>
    <w:p w14:paraId="38EA58DB" w14:textId="7817760C" w:rsidR="00CB0BF9" w:rsidRPr="006C41DA" w:rsidRDefault="00CB0BF9" w:rsidP="00CB0BF9">
      <w:pPr>
        <w:spacing w:line="480" w:lineRule="auto"/>
        <w:rPr>
          <w:rFonts w:ascii="Arial" w:hAnsi="Arial" w:cs="Arial"/>
          <w:sz w:val="24"/>
          <w:szCs w:val="24"/>
        </w:rPr>
      </w:pPr>
      <w:r w:rsidRPr="006C41DA">
        <w:rPr>
          <w:rFonts w:ascii="Arial" w:hAnsi="Arial" w:cs="Arial"/>
          <w:sz w:val="24"/>
          <w:szCs w:val="24"/>
        </w:rPr>
        <w:t>For infants and children with clinical patterns of neuromotor impairment consistent with antenatal haemorrhagic stroke, e.g. apparently isolated hemiplegia presenting towards the end of the first year of life,</w:t>
      </w:r>
      <w:r w:rsidRPr="006C41DA">
        <w:rPr>
          <w:rFonts w:ascii="Arial" w:hAnsi="Arial" w:cs="Arial"/>
          <w:b/>
          <w:sz w:val="24"/>
          <w:szCs w:val="24"/>
        </w:rPr>
        <w:fldChar w:fldCharType="begin" w:fldLock="1"/>
      </w:r>
      <w:r w:rsidRPr="006C41DA">
        <w:rPr>
          <w:rFonts w:ascii="Arial" w:hAnsi="Arial" w:cs="Arial"/>
          <w:b/>
          <w:sz w:val="24"/>
          <w:szCs w:val="24"/>
        </w:rPr>
        <w:instrText>ADDIN CSL_CITATION {"citationItems":[{"id":"ITEM-1","itemData":{"DOI":"10.1002/ana.21334","ISBN":"0364-5134","ISSN":"03645134","PMID":"18306227","abstract":"OBJECTIVE: Perinatal stroke commonly causes childhood neurological morbidity. Presumed perinatal ischemic stroke (PPIS) defines children presenting outside a normal perinatal period with chronic, focal infarction on neuroimaging. Infarcts are assumed to represent arterial strokes, but recent evidence suggests the periventricular venous infarction (PVI) of infants born preterm may also occur in utero and present as PPIS. Using the largest published cohort, we aimed to define arterial and PVI PPIS syndromes and their outcomes.\\n\\nMETHODS: A PPIS consecutive cohort was identified (SickKids Children's Stroke Program, 1992-2006). Systematic neuroradiological scoring executed by blinded investigators included previously defined arterial stroke syndromes. PVI criteria included unilateral injury with at least four of the following conditions: (1) focal periventricular encephalomalacia, (2) internal capsule T2 prolongation, (3) cortical and (4) relative basal ganglia sparing, and (5) remote hemorrhage. Arterial and PVI classifications were validated and correlated with neurological outcomes (Pediatric Stroke Outcome Measure).\\n\\nRESULTS: In 59 PPISs (64% male), 94% of lesions fell within potential middle cerebral artery territories. Although arterial proximal M1 infarction was most common (n = 19; 35%), venous PVI was second (n = 12; 22%) and accounted for 75% of subcortical injuries. Motor outcomes (mean follow-up, 5.3 years) were predicted by basal ganglia involvement including leg hemiparesis, spasticity, and need for assistive devices (p &lt; 0.01). Nonmotor outcomes were associated with cortical involvement, including cognitive/behavioral outcomes, visual deficits, and epilepsy (p &lt; 0.01). Classification interrater reliability was excellent (correlation coefficients &gt; 0.975).\\n\\nINTERPRETATION: Recognizable PPIS patterns predict long-term morbidity and may guide surveillance, therapy, and counseling. PVI is an underrecognized cause of PPIS and congenital hemiplegia.","author":[{"dropping-particle":"","family":"Kirton","given":"Adam","non-dropping-particle":"","parse-names":false,"suffix":""},{"dropping-particle":"","family":"DeVeber","given":"Gabrielle","non-dropping-particle":"","parse-names":false,"suffix":""},{"dropping-particle":"","family":"Pontigon","given":"Ann Marie","non-dropping-particle":"","parse-names":false,"suffix":""},{"dropping-particle":"","family":"Macgregor","given":"Daune","non-dropping-particle":"","parse-names":false,"suffix":""},{"dropping-particle":"","family":"Shroff","given":"Manohar","non-dropping-particle":"","parse-names":false,"suffix":""}],"container-title":"Annals of Neurology","id":"ITEM-1","issue":"4","issued":{"date-parts":[["2008"]]},"page":"436-443","title":"Presumed perinatal ischemic stroke: Vascular classification predicts outcomes","type":"article-journal","volume":"63"},"uris":["http://www.mendeley.com/documents/?uuid=7c834e3b-cdba-4464-acc3-a6fbfb7d833f"]}],"mendeley":{"formattedCitation":"(43)","plainTextFormattedCitation":"(43)","previouslyFormattedCitation":"(43)"},"properties":{"noteIndex":0},"schema":"https://github.com/citation-style-language/schema/raw/master/csl-citation.json"}</w:instrText>
      </w:r>
      <w:r w:rsidRPr="006C41DA">
        <w:rPr>
          <w:rFonts w:ascii="Arial" w:hAnsi="Arial" w:cs="Arial"/>
          <w:b/>
          <w:sz w:val="24"/>
          <w:szCs w:val="24"/>
        </w:rPr>
        <w:fldChar w:fldCharType="separate"/>
      </w:r>
      <w:r w:rsidRPr="006C41DA">
        <w:rPr>
          <w:rFonts w:ascii="Arial" w:hAnsi="Arial" w:cs="Arial"/>
          <w:noProof/>
          <w:sz w:val="24"/>
          <w:szCs w:val="24"/>
        </w:rPr>
        <w:t>(43)</w:t>
      </w:r>
      <w:r w:rsidRPr="006C41DA">
        <w:rPr>
          <w:rFonts w:ascii="Arial" w:hAnsi="Arial" w:cs="Arial"/>
          <w:b/>
          <w:sz w:val="24"/>
          <w:szCs w:val="24"/>
        </w:rPr>
        <w:fldChar w:fldCharType="end"/>
      </w:r>
      <w:r w:rsidRPr="006C41DA">
        <w:rPr>
          <w:rFonts w:ascii="Arial" w:hAnsi="Arial" w:cs="Arial"/>
          <w:b/>
          <w:sz w:val="24"/>
          <w:szCs w:val="24"/>
        </w:rPr>
        <w:fldChar w:fldCharType="begin" w:fldLock="1"/>
      </w:r>
      <w:r w:rsidRPr="006C41DA">
        <w:rPr>
          <w:rFonts w:ascii="Arial" w:hAnsi="Arial" w:cs="Arial"/>
          <w:b/>
          <w:sz w:val="24"/>
          <w:szCs w:val="24"/>
        </w:rPr>
        <w:instrText>ADDIN CSL_CITATION {"citationItems":[{"id":"ITEM-1","itemData":{"DOI":"10.1016/j.pediatrneurol.2008.09.018","ISBN":"0887-8994 (Print)\\n0887-8994 (Linking)","ISSN":"08878994","PMID":"19218034","abstract":"Increasingly distinct patterns of focal ischemic injury in the fetal and perinatal brain are recognized. Improved classification has afforded advances in risk factor identification, pathophysiology hypotheses, outcome prediction, and potential avenues for intervention. Cerebrovascular occlusion leading to perinatal stroke may be arterial or venous, symptomatic or subclinical, and it can occur across multiple time frames. Distinguishing causative factors from mere associations represents a major challenge with important implications for studies of pathogenesis. The adverse outcomes suffered by most children highlight the need for further research. Reviewed here are the current understandings, recent advancements, and future directions for research in perinatal ischemic stroke. © 2009 Elsevier Inc. All rights reserved.","author":[{"dropping-particle":"","family":"Kirton","given":"Adam","non-dropping-particle":"","parse-names":false,"suffix":""},{"dropping-particle":"","family":"deVeber","given":"Gabrielle","non-dropping-particle":"","parse-names":false,"suffix":""}],"container-title":"Pediatric Neurology","id":"ITEM-1","issue":"3","issued":{"date-parts":[["2009"]]},"page":"205-214","publisher":"Elsevier Inc.","title":"Advances in Perinatal Ischemic Stroke","type":"article-journal","volume":"40"},"uris":["http://www.mendeley.com/documents/?uuid=778e976c-b534-47fe-b52d-1f015965117d"]}],"mendeley":{"formattedCitation":"(44)","plainTextFormattedCitation":"(44)","previouslyFormattedCitation":"(44)"},"properties":{"noteIndex":0},"schema":"https://github.com/citation-style-language/schema/raw/master/csl-citation.json"}</w:instrText>
      </w:r>
      <w:r w:rsidRPr="006C41DA">
        <w:rPr>
          <w:rFonts w:ascii="Arial" w:hAnsi="Arial" w:cs="Arial"/>
          <w:b/>
          <w:sz w:val="24"/>
          <w:szCs w:val="24"/>
        </w:rPr>
        <w:fldChar w:fldCharType="separate"/>
      </w:r>
      <w:r w:rsidRPr="006C41DA">
        <w:rPr>
          <w:rFonts w:ascii="Arial" w:hAnsi="Arial" w:cs="Arial"/>
          <w:noProof/>
          <w:sz w:val="24"/>
          <w:szCs w:val="24"/>
        </w:rPr>
        <w:t>(44)</w:t>
      </w:r>
      <w:r w:rsidRPr="006C41DA">
        <w:rPr>
          <w:rFonts w:ascii="Arial" w:hAnsi="Arial" w:cs="Arial"/>
          <w:b/>
          <w:sz w:val="24"/>
          <w:szCs w:val="24"/>
        </w:rPr>
        <w:fldChar w:fldCharType="end"/>
      </w:r>
      <w:r w:rsidRPr="006C41DA">
        <w:rPr>
          <w:rFonts w:ascii="Arial" w:hAnsi="Arial" w:cs="Arial"/>
          <w:b/>
          <w:sz w:val="24"/>
          <w:szCs w:val="24"/>
        </w:rPr>
        <w:fldChar w:fldCharType="begin" w:fldLock="1"/>
      </w:r>
      <w:r w:rsidRPr="006C41DA">
        <w:rPr>
          <w:rFonts w:ascii="Arial" w:hAnsi="Arial" w:cs="Arial"/>
          <w:b/>
          <w:sz w:val="24"/>
          <w:szCs w:val="24"/>
        </w:rPr>
        <w:instrText>ADDIN CSL_CITATION {"citationItems":[{"id":"ITEM-1","itemData":{"DOI":"10.1161/STROKEAHA.111.645077","ISBN":"1524-4628 (Electronic)\\r0039-2499 (Linking)","ISSN":"00392499","PMID":"22282891","abstract":"Perinatal stroke causes most term-born hemiplegic cerebral palsy. Many suffer additional sequelae. Periventricular venous infarction (PVI) is a common fetal stroke in which isolated subcortical injury may cause only motor deficits. However, cognitive, language, and behavioral deficits also occur. We hypothesized that ipsilesional cortical gray matter volumes are reduced in PVI.","author":[{"dropping-particle":"","family":"Li","given":"Damon","non-dropping-particle":"","parse-names":false,"suffix":""},{"dropping-particle":"","family":"Hodge","given":"Jacquie","non-dropping-particle":"","parse-names":false,"suffix":""},{"dropping-particle":"","family":"Wei","given":"Xing Chang","non-dropping-particle":"","parse-names":false,"suffix":""},{"dropping-particle":"","family":"Kirton","given":"Adam","non-dropping-particle":"","parse-names":false,"suffix":""}],"container-title":"Stroke","id":"ITEM-1","issue":"5","issued":{"date-parts":[["2012"]]},"page":"1404-1407","title":"Reduced ipsilesional cortical volumes in fetal periventricular venous infarction","type":"article-journal","volume":"43"},"uris":["http://www.mendeley.com/documents/?uuid=d91a6d14-3ff4-4bd0-8a05-9859fe88df1d"]}],"mendeley":{"formattedCitation":"(45)","plainTextFormattedCitation":"(45)","previouslyFormattedCitation":"(45)"},"properties":{"noteIndex":0},"schema":"https://github.com/citation-style-language/schema/raw/master/csl-citation.json"}</w:instrText>
      </w:r>
      <w:r w:rsidRPr="006C41DA">
        <w:rPr>
          <w:rFonts w:ascii="Arial" w:hAnsi="Arial" w:cs="Arial"/>
          <w:b/>
          <w:sz w:val="24"/>
          <w:szCs w:val="24"/>
        </w:rPr>
        <w:fldChar w:fldCharType="separate"/>
      </w:r>
      <w:r w:rsidRPr="006C41DA">
        <w:rPr>
          <w:rFonts w:ascii="Arial" w:hAnsi="Arial" w:cs="Arial"/>
          <w:noProof/>
          <w:sz w:val="24"/>
          <w:szCs w:val="24"/>
        </w:rPr>
        <w:t>(45)</w:t>
      </w:r>
      <w:r w:rsidRPr="006C41DA">
        <w:rPr>
          <w:rFonts w:ascii="Arial" w:hAnsi="Arial" w:cs="Arial"/>
          <w:b/>
          <w:sz w:val="24"/>
          <w:szCs w:val="24"/>
        </w:rPr>
        <w:fldChar w:fldCharType="end"/>
      </w:r>
      <w:r w:rsidRPr="006C41DA">
        <w:rPr>
          <w:rFonts w:ascii="Arial" w:hAnsi="Arial" w:cs="Arial"/>
          <w:b/>
          <w:sz w:val="24"/>
          <w:szCs w:val="24"/>
        </w:rPr>
        <w:t xml:space="preserve"> </w:t>
      </w:r>
      <w:r w:rsidRPr="006C41DA">
        <w:rPr>
          <w:rFonts w:ascii="Arial" w:hAnsi="Arial" w:cs="Arial"/>
          <w:sz w:val="24"/>
          <w:szCs w:val="24"/>
        </w:rPr>
        <w:t>and otherwise unexplained general developmental delay</w:t>
      </w:r>
      <w:r w:rsidRPr="006C41DA">
        <w:rPr>
          <w:rFonts w:ascii="Arial" w:hAnsi="Arial" w:cs="Arial"/>
          <w:sz w:val="24"/>
          <w:szCs w:val="24"/>
        </w:rPr>
        <w:fldChar w:fldCharType="begin" w:fldLock="1"/>
      </w:r>
      <w:r w:rsidRPr="006C41DA">
        <w:rPr>
          <w:rFonts w:ascii="Arial" w:hAnsi="Arial" w:cs="Arial"/>
          <w:sz w:val="24"/>
          <w:szCs w:val="24"/>
        </w:rPr>
        <w:instrText>ADDIN CSL_CITATION {"citationItems":[{"id":"ITEM-1","itemData":{"DOI":"10.1016/j.pediatrneurol.2015.01.011","ISBN":"0887-8994","ISSN":"18735150","PMID":"25724371","abstract":"Background Despite significant progress in fetal neuroimaging techniques, only a few well-documented examples of prenatal cerebellar hemorrhages are available in the literature. In the majority of these individuals, the diagnosis of prenatal cerebellar hemorrhages led to termination of pregnancy or death occurred in utero; data about postnatal outcome of children with prenatal diagnosis of cerebellar hemorrhages are scant. We describe fetal and postnatal neuroimaging findings and the neurodevelopmental outcome of a child with a large cerebellar hemorrhage that occurred at approximately 27 weeks' gestation. Method Data about neurological features and neurodevelopmental outcome were collected from the clinical history and follow-up examination. All pre- and postnatal MRI data were qualitatively evaluated for infra- and supratentorial abnormalities. Results Fetal MRI at 27 weeks' gestation showed a T1-hyperintense and T2-hypointense lesion within the cerebellum suggestive of bilateral cerebellar hemorrhages with extension into the adjacent subarachnoid, subdural, and intraventricular spaces. The prenatal cerebellar hemorrhage was possibly related to maternal sepsis. Postnatal MRI showed encephalomalacic changes involving the vermis and both cerebellar hemispheres. Neurodevelopmental follow-up at 15 months of age was concerning for global developmental delay and significant right esotropia. Conclusion This child illustrates (1) the role of prenatal neuroimaging in the diagnosis of fetal cerebellar hemorrhages, (2) the significance of cerebellar involvement for neurodevelopment, and (3) the importance of the collection of postnatal outcome data in children with prenatal diagnosis of cerebellar hemorrhage.","author":[{"dropping-particle":"","family":"Hayashi","given":"Madoka","non-dropping-particle":"","parse-names":false,"suffix":""},{"dropping-particle":"","family":"Poretti","given":"Andrea","non-dropping-particle":"","parse-names":false,"suffix":""},{"dropping-particle":"","family":"Gorra","given":"Michelle","non-dropping-particle":"","parse-names":false,"suffix":""},{"dropping-particle":"","family":"Farzin","given":"Azadeh","non-dropping-particle":"","parse-names":false,"suffix":""},{"dropping-particle":"","family":"Graham","given":"Ernest M.","non-dropping-particle":"","parse-names":false,"suffix":""},{"dropping-particle":"","family":"Huisman","given":"Thierry A.G.M.","non-dropping-particle":"","parse-names":false,"suffix":""},{"dropping-particle":"","family":"Northington","given":"Frances J.","non-dropping-particle":"","parse-names":false,"suffix":""}],"container-title":"Pediatric Neurology","id":"ITEM-1","issue":"5","issued":{"date-parts":[["2015"]]},"page":"529-534","publisher":"Elsevier Inc","title":"Prenatal Cerebellar Hemorrhage: Fetal and Postnatal Neuroimaging Findings and Postnatal Outcome","type":"article-journal","volume":"52"},"uris":["http://www.mendeley.com/documents/?uuid=af796db7-cb5d-40d4-b278-c1fa65531cdf"]}],"mendeley":{"formattedCitation":"(8)","plainTextFormattedCitation":"(8)","previouslyFormattedCitation":"(8)"},"properties":{"noteIndex":0},"schema":"https://github.com/citation-style-language/schema/raw/master/csl-citation.json"}</w:instrText>
      </w:r>
      <w:r w:rsidRPr="006C41DA">
        <w:rPr>
          <w:rFonts w:ascii="Arial" w:hAnsi="Arial" w:cs="Arial"/>
          <w:sz w:val="24"/>
          <w:szCs w:val="24"/>
        </w:rPr>
        <w:fldChar w:fldCharType="separate"/>
      </w:r>
      <w:r w:rsidRPr="006C41DA">
        <w:rPr>
          <w:rFonts w:ascii="Arial" w:hAnsi="Arial" w:cs="Arial"/>
          <w:noProof/>
          <w:sz w:val="24"/>
          <w:szCs w:val="24"/>
        </w:rPr>
        <w:t>(8)</w:t>
      </w:r>
      <w:r w:rsidRPr="006C41DA">
        <w:rPr>
          <w:rFonts w:ascii="Arial" w:hAnsi="Arial" w:cs="Arial"/>
          <w:sz w:val="24"/>
          <w:szCs w:val="24"/>
        </w:rPr>
        <w:fldChar w:fldCharType="end"/>
      </w:r>
      <w:r w:rsidRPr="006C41DA">
        <w:rPr>
          <w:rFonts w:ascii="Arial" w:hAnsi="Arial" w:cs="Arial"/>
          <w:sz w:val="24"/>
          <w:szCs w:val="24"/>
        </w:rPr>
        <w:t xml:space="preserve"> with a syndrome consistent with developmental cerebellar cognitive affective syndrome,</w:t>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12311-014-0597-9","ISSN":"1473-4230","PMID":"25241880","abstract":"Cerebellar injury is increasingly recognized as an important complication of very preterm birth. However, the neurodevelopmental consequences of early life cerebellar injury in prematurely born infants have not been well elucidated. We performed a literature search of studies published between 1997 and 2014 describing neurodevelopmental outcomes of preterm infants following direct cerebellar injury or indirect cerebellar injury/underdevelopment. Available data suggests that both direct and indirect mechanisms of cerebellar injury appear to stunt cerebellar growth and adversely affect neurodevelopment. This review also provides important insights into the highly integrated cerebral-cerebellar structural and functional correlates. Finally, this review highlights that early life impairment of cerebellar growth extends far beyond motor impairments and plays a critical, previously underrecognized role in the long-term cognitive, behavioral, and social deficits associated with brain injury among premature infants. These data point to a developmental form of the cerebellar cognitive affective syndrome previously described in adults. Longitudinal prospective studies using serial advanced magnetic resonance imaging techniques are needed to better delineate the full extent of the role of prematurity-related cerebellar injury and topography in the genesis of cognitive, social-behavioral dysfunction.","author":[{"dropping-particle":"","family":"Brossard-Racine","given":"Marie","non-dropping-particle":"","parse-names":false,"suffix":""},{"dropping-particle":"","family":"Plessis","given":"Adre J","non-dropping-particle":"du","parse-names":false,"suffix":""},{"dropping-particle":"","family":"Limperopoulos","given":"Catherine","non-dropping-particle":"","parse-names":false,"suffix":""}],"container-title":"Cerebellum (London, England)","id":"ITEM-1","issue":"2","issued":{"date-parts":[["2015","4","23"]]},"page":"151-64","title":"Developmental cerebellar cognitive affective syndrome in ex-preterm survivors following cerebellar injury.","type":"article-journal","volume":"14"},"uris":["http://www.mendeley.com/documents/?uuid=3f167bce-f8b8-337f-b68a-b633cc10b56f"]}],"mendeley":{"formattedCitation":"(19)","plainTextFormattedCitation":"(19)","previouslyFormattedCitation":"(19)"},"properties":{"noteIndex":0},"schema":"https://github.com/citation-style-language/schema/raw/master/csl-citation.json"}</w:instrText>
      </w:r>
      <w:r w:rsidRPr="006C41DA">
        <w:rPr>
          <w:rFonts w:ascii="Arial" w:hAnsi="Arial" w:cs="Arial"/>
          <w:sz w:val="24"/>
          <w:szCs w:val="24"/>
        </w:rPr>
        <w:fldChar w:fldCharType="separate"/>
      </w:r>
      <w:r w:rsidRPr="006C41DA">
        <w:rPr>
          <w:rFonts w:ascii="Arial" w:hAnsi="Arial" w:cs="Arial"/>
          <w:noProof/>
          <w:sz w:val="24"/>
          <w:szCs w:val="24"/>
        </w:rPr>
        <w:t>(19)</w:t>
      </w:r>
      <w:r w:rsidRPr="006C41DA">
        <w:rPr>
          <w:rFonts w:ascii="Arial" w:hAnsi="Arial" w:cs="Arial"/>
          <w:sz w:val="24"/>
          <w:szCs w:val="24"/>
        </w:rPr>
        <w:fldChar w:fldCharType="end"/>
      </w:r>
      <w:r w:rsidRPr="006C41DA">
        <w:rPr>
          <w:rFonts w:ascii="Arial" w:hAnsi="Arial" w:cs="Arial"/>
          <w:sz w:val="24"/>
          <w:szCs w:val="24"/>
        </w:rPr>
        <w:t xml:space="preserve"> T2-weighted or susceptibility weighted imaging may show </w:t>
      </w:r>
      <w:proofErr w:type="spellStart"/>
      <w:r w:rsidRPr="006C41DA">
        <w:rPr>
          <w:rFonts w:ascii="Arial" w:hAnsi="Arial" w:cs="Arial"/>
          <w:sz w:val="24"/>
          <w:szCs w:val="24"/>
        </w:rPr>
        <w:t>haemosiderin</w:t>
      </w:r>
      <w:proofErr w:type="spellEnd"/>
      <w:r w:rsidRPr="006C41DA">
        <w:rPr>
          <w:rFonts w:ascii="Arial" w:hAnsi="Arial" w:cs="Arial"/>
          <w:sz w:val="24"/>
          <w:szCs w:val="24"/>
        </w:rPr>
        <w:t xml:space="preserve"> as evidence of previous haemorrhage.</w:t>
      </w:r>
      <w:r w:rsidRPr="006C41DA">
        <w:rPr>
          <w:rFonts w:ascii="Arial" w:hAnsi="Arial" w:cs="Arial"/>
          <w:sz w:val="24"/>
          <w:szCs w:val="24"/>
        </w:rPr>
        <w:fldChar w:fldCharType="begin" w:fldLock="1"/>
      </w:r>
      <w:r w:rsidRPr="006C41DA">
        <w:rPr>
          <w:rFonts w:ascii="Arial" w:hAnsi="Arial" w:cs="Arial"/>
          <w:sz w:val="24"/>
          <w:szCs w:val="24"/>
        </w:rPr>
        <w:instrText>ADDIN CSL_CITATION {"citationItems":[{"id":"ITEM-1","itemData":{"DOI":"10.1002/ana.21334","ISBN":"0364-5134","ISSN":"03645134","PMID":"18306227","abstract":"OBJECTIVE: Perinatal stroke commonly causes childhood neurological morbidity. Presumed perinatal ischemic stroke (PPIS) defines children presenting outside a normal perinatal period with chronic, focal infarction on neuroimaging. Infarcts are assumed to represent arterial strokes, but recent evidence suggests the periventricular venous infarction (PVI) of infants born preterm may also occur in utero and present as PPIS. Using the largest published cohort, we aimed to define arterial and PVI PPIS syndromes and their outcomes.\\n\\nMETHODS: A PPIS consecutive cohort was identified (SickKids Children's Stroke Program, 1992-2006). Systematic neuroradiological scoring executed by blinded investigators included previously defined arterial stroke syndromes. PVI criteria included unilateral injury with at least four of the following conditions: (1) focal periventricular encephalomalacia, (2) internal capsule T2 prolongation, (3) cortical and (4) relative basal ganglia sparing, and (5) remote hemorrhage. Arterial and PVI classifications were validated and correlated with neurological outcomes (Pediatric Stroke Outcome Measure).\\n\\nRESULTS: In 59 PPISs (64% male), 94% of lesions fell within potential middle cerebral artery territories. Although arterial proximal M1 infarction was most common (n = 19; 35%), venous PVI was second (n = 12; 22%) and accounted for 75% of subcortical injuries. Motor outcomes (mean follow-up, 5.3 years) were predicted by basal ganglia involvement including leg hemiparesis, spasticity, and need for assistive devices (p &lt; 0.01). Nonmotor outcomes were associated with cortical involvement, including cognitive/behavioral outcomes, visual deficits, and epilepsy (p &lt; 0.01). Classification interrater reliability was excellent (correlation coefficients &gt; 0.975).\\n\\nINTERPRETATION: Recognizable PPIS patterns predict long-term morbidity and may guide surveillance, therapy, and counseling. PVI is an underrecognized cause of PPIS and congenital hemiplegia.","author":[{"dropping-particle":"","family":"Kirton","given":"Adam","non-dropping-particle":"","parse-names":false,"suffix":""},{"dropping-particle":"","family":"DeVeber","given":"Gabrielle","non-dropping-particle":"","parse-names":false,"suffix":""},{"dropping-particle":"","family":"Pontigon","given":"Ann Marie","non-dropping-particle":"","parse-names":false,"suffix":""},{"dropping-particle":"","family":"Macgregor","given":"Daune","non-dropping-particle":"","parse-names":false,"suffix":""},{"dropping-particle":"","family":"Shroff","given":"Manohar","non-dropping-particle":"","parse-names":false,"suffix":""}],"container-title":"Annals of Neurology","id":"ITEM-1","issue":"4","issued":{"date-parts":[["2008"]]},"page":"436-443","title":"Presumed perinatal ischemic stroke: Vascular classification predicts outcomes","type":"article-journal","volume":"63"},"uris":["http://www.mendeley.com/documents/?uuid=7c834e3b-cdba-4464-acc3-a6fbfb7d833f"]}],"mendeley":{"formattedCitation":"(43)","plainTextFormattedCitation":"(43)","previouslyFormattedCitation":"(43)"},"properties":{"noteIndex":0},"schema":"https://github.com/citation-style-language/schema/raw/master/csl-citation.json"}</w:instrText>
      </w:r>
      <w:r w:rsidRPr="006C41DA">
        <w:rPr>
          <w:rFonts w:ascii="Arial" w:hAnsi="Arial" w:cs="Arial"/>
          <w:sz w:val="24"/>
          <w:szCs w:val="24"/>
        </w:rPr>
        <w:fldChar w:fldCharType="separate"/>
      </w:r>
      <w:r w:rsidRPr="006C41DA">
        <w:rPr>
          <w:rFonts w:ascii="Arial" w:hAnsi="Arial" w:cs="Arial"/>
          <w:noProof/>
          <w:sz w:val="24"/>
          <w:szCs w:val="24"/>
        </w:rPr>
        <w:t>(43)</w:t>
      </w:r>
      <w:r w:rsidRPr="006C41DA">
        <w:rPr>
          <w:rFonts w:ascii="Arial" w:hAnsi="Arial" w:cs="Arial"/>
          <w:sz w:val="24"/>
          <w:szCs w:val="24"/>
        </w:rPr>
        <w:fldChar w:fldCharType="end"/>
      </w:r>
      <w:r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4563/yam.2017.12.005","ISSN":"0513-5710","PMID":"29434494","abstract":"Schizencephaly and porencephaly are extremely rare types of cortical dysplasia. Case 1: Prenatal magnetic resonance imaging (MRI) showed wide clefts in the frontal and parietal lobes bilaterally. On postnatal day 3, MRI T2-weighted images showed multiple hypointensities in the clefts and ventricular walls, suggestive of hemosiderosis secondary to intracranial hemorrhage. Case 2: Prenatal MRI showed bilateral cleft and cyst formation in the fetal cerebrum, as well as calcification and hemosiderosis indicative of past hemorrhage. T2-weighted images showed hypointensities in the same regions as the calcification, corresponding with hemosiderosis due to intracranial hemorrhage on postnatal day 10. Thus, prenatal MRI was useful for diagnosing schizencephaly and porencephaly. Schizencephaly and porencephaly were thought to be due to fetal intracranial hemorrhage, which, in the porencephaly case, may have been related to a mutation of COL4A1.","author":[{"dropping-particle":"","family":"Harada","given":"Takashi","non-dropping-particle":"","parse-names":false,"suffix":""},{"dropping-particle":"","family":"Uegaki","given":"Takashi","non-dropping-particle":"","parse-names":false,"suffix":""},{"dropping-particle":"","family":"Arata","given":"Kazuya","non-dropping-particle":"","parse-names":false,"suffix":""},{"dropping-particle":"","family":"Tsunetou","given":"Takako","non-dropping-particle":"","parse-names":false,"suffix":""},{"dropping-particle":"","family":"Taniguchi","given":"Fuminori","non-dropping-particle":"","parse-names":false,"suffix":""},{"dropping-particle":"","family":"Harada","given":"Tasuku","non-dropping-particle":"","parse-names":false,"suffix":""}],"container-title":"Yonago acta medica","id":"ITEM-1","issue":"4","issued":{"date-parts":[["2017"]]},"page":"241-245","title":"Schizencephaly and Porencephaly Due to Fetal Intracranial Hemorrhage: A Report of Two Cases.","type":"article-journal","volume":"60"},"uris":["http://www.mendeley.com/documents/?uuid=b1fc9e77-ccd2-45f1-9ca4-695555c974f7"]}],"mendeley":{"formattedCitation":"(29)","plainTextFormattedCitation":"(29)","previouslyFormattedCitation":"(29)"},"properties":{"noteIndex":0},"schema":"https://github.com/citation-style-language/schema/raw/master/csl-citation.json"}</w:instrText>
      </w:r>
      <w:r w:rsidRPr="006C41DA">
        <w:rPr>
          <w:rFonts w:ascii="Arial" w:hAnsi="Arial" w:cs="Arial"/>
          <w:sz w:val="24"/>
          <w:szCs w:val="24"/>
        </w:rPr>
        <w:fldChar w:fldCharType="separate"/>
      </w:r>
      <w:r w:rsidRPr="006C41DA">
        <w:rPr>
          <w:rFonts w:ascii="Arial" w:hAnsi="Arial" w:cs="Arial"/>
          <w:noProof/>
          <w:sz w:val="24"/>
          <w:szCs w:val="24"/>
        </w:rPr>
        <w:t>(29)</w:t>
      </w:r>
      <w:r w:rsidRPr="006C41DA">
        <w:rPr>
          <w:rFonts w:ascii="Arial" w:hAnsi="Arial" w:cs="Arial"/>
          <w:sz w:val="24"/>
          <w:szCs w:val="24"/>
        </w:rPr>
        <w:fldChar w:fldCharType="end"/>
      </w:r>
      <w:r w:rsidRPr="006C41DA">
        <w:rPr>
          <w:rFonts w:ascii="Arial" w:hAnsi="Arial" w:cs="Arial"/>
          <w:sz w:val="24"/>
          <w:szCs w:val="24"/>
        </w:rPr>
        <w:t xml:space="preserve"> </w:t>
      </w:r>
    </w:p>
    <w:p w14:paraId="6411C373" w14:textId="77777777" w:rsidR="00E2380D" w:rsidRPr="006C41DA" w:rsidRDefault="00E2380D" w:rsidP="006B1E50">
      <w:pPr>
        <w:spacing w:line="480" w:lineRule="auto"/>
        <w:rPr>
          <w:rFonts w:ascii="Arial" w:hAnsi="Arial" w:cs="Arial"/>
          <w:i/>
          <w:sz w:val="24"/>
          <w:szCs w:val="24"/>
        </w:rPr>
      </w:pPr>
      <w:bookmarkStart w:id="2" w:name="_Hlk519430460"/>
      <w:r w:rsidRPr="006C41DA">
        <w:rPr>
          <w:rFonts w:ascii="Arial" w:hAnsi="Arial" w:cs="Arial"/>
          <w:i/>
          <w:sz w:val="24"/>
          <w:szCs w:val="24"/>
        </w:rPr>
        <w:t xml:space="preserve">Peri- or intra-ventricular haemorrhage </w:t>
      </w:r>
      <w:bookmarkEnd w:id="2"/>
      <w:r w:rsidRPr="006C41DA">
        <w:rPr>
          <w:rFonts w:ascii="Arial" w:hAnsi="Arial" w:cs="Arial"/>
          <w:i/>
          <w:sz w:val="24"/>
          <w:szCs w:val="24"/>
        </w:rPr>
        <w:t>secondary to germinal matrix haemorrhage</w:t>
      </w:r>
    </w:p>
    <w:p w14:paraId="1883F22A" w14:textId="6BFD0B31" w:rsidR="00AD16DC" w:rsidRPr="006C41DA" w:rsidRDefault="00E2380D" w:rsidP="00E2380D">
      <w:pPr>
        <w:spacing w:line="480" w:lineRule="auto"/>
        <w:rPr>
          <w:rFonts w:ascii="Arial" w:hAnsi="Arial" w:cs="Arial"/>
          <w:sz w:val="24"/>
          <w:szCs w:val="24"/>
        </w:rPr>
      </w:pPr>
      <w:r w:rsidRPr="006C41DA">
        <w:rPr>
          <w:rFonts w:ascii="Arial" w:hAnsi="Arial" w:cs="Arial"/>
          <w:sz w:val="24"/>
          <w:szCs w:val="24"/>
        </w:rPr>
        <w:t xml:space="preserve">This may occur </w:t>
      </w:r>
      <w:r w:rsidR="006B1E50" w:rsidRPr="006C41DA">
        <w:rPr>
          <w:rFonts w:ascii="Arial" w:hAnsi="Arial" w:cs="Arial"/>
          <w:sz w:val="24"/>
          <w:szCs w:val="24"/>
        </w:rPr>
        <w:t>between 22 and 34 weeks gestation</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55/s-2007-993971","ISBN":"0735-1631 (Print)\\n0735-1631 (Linking)","ISSN":"07351631","PMID":"9759911","abstract":"Our objective was to review current literature pertaining to antepartum fetal intracranial hemorrhage. To this goal we selected all manuscripts published in the English language regarding this topic obtained from a MEDLINE search for 1966 through January 1998. Additional sources were identified through cross-referencing. Antenatal fetal intracranial hemorrhage may occur spontaneously, or occur in association with various maternal or fetal conditions. Predisposing maternal conditions at risk for this occurrence include alloimmune and idiopathic thrombocytopenia, von Willebrand's disease, specific medications (warfarin) or illicit drug (cocaine) abuse, seizures, severe abdominal trauma inflicting subsequent fetal injury, amniocentesis, cholestasis of pregnancy and febrile disease. Predisposing fetal conditions include congenital factor-X and factor-V deficiencies, hemorrhage into various congenital tumors, twin-twin transfusion, demise of a co-twin, or fetomaternal hemorrhage. Currently, antepartum fetal intracranial hemorrhage may be diagnosed by imaging techniques including ultrasonography and less frequently, magnetic resonance imaging. Early real-time sonographic signs of intracranial hemorrhage consist of irregular echogenic patterns representing the associated hematoma that may clearly distort normal intracranial structures. Recent reports have suggested Doppler flow velocimetry and color Doppler imaging as additional tools in detecting fetal intracranial hemorrhage. Various types of antenatal fetal intracranial hemorrhages that have been visualized sonographically include intraventricular, periventricular, subependymal, parenchymal, subdural, and intracerebellar events. Active hemorrhages may be associated with fetal distress manifested by fetal heart rate changes. Infrequently, antenatal ultrasonographic depiction of intracranial hemorrhage may precede devastating sequelae such as hydrocephalus, hydranencephaly, porencephaly, or microcephaly. Due to the significant associated neonatal neurological impairment and potential medicolegal implications of antepartum fetal intracranial hemorrhage, it follows that obstetricians and sonographers should be familiar with predisposing factors and typical diagnostic imaging findings of these events.","author":[{"dropping-particle":"","family":"Sherer","given":"David M.","non-dropping-particle":"","parse-names":false,"suffix":""},{"dropping-particle":"","family":"Anyaegbunam","given":"Akolisa","non-dropping-particle":"","parse-names":false,"suffix":""},{"dropping-particle":"","family":"Onyeije","given":"Chukwuma","non-dropping-particle":"","parse-names":false,"suffix":""}],"container-title":"American Journal of Perinatology","id":"ITEM-1","issue":"7","issued":{"date-parts":[["1998"]]},"page":"431-441","title":"Antepartum fetal intracranial hemorrhage, predisposing factors and prenatal sonography: A review","type":"article","volume":"15"},"uris":["http://www.mendeley.com/documents/?uuid=0c89e13c-ad8d-4c39-9ed2-660914f64231"]},{"id":"ITEM-2","itemData":{"DOI":"S0002-9378(96)00482-6 [pii]","ISBN":"0002-9378 (Print)\\n0002-9378 (Linking)","ISSN":"0002-9378 (Print) 0002-9378","PMID":"8928712","abstract":"OBJECTIVE: We reviewed our experience with six consecutive cases of fetal intracranial hemorrhage and the cases published in the English literature in an attempt to devise an original prognostic scoring system for antenatal intracranial hemorrhage. STUDY DESIGN: The series included the cases of fetal intracranial hemorrhage detected at our institution between 1992 and 1994 by transabdominal ultrasonography. In addition, we performed an English literature search (Medline computer search, National Library of Medicine) of all reported cases of a prenatal diagnosis of intracranial hemorrhage. The prenatal ultrasonographic findings were correlated with the clinical outcome, which was divided into (1) normal outcome or mild neurologic sequelae and (2) poor outcome (severe neurologic impairment and fetal or neonatal death). RESULTS: Six cases of intracranial hemorrhage were detected in a population of 6641 pregnancies (0.9/1000) at our institution. Parenchymal involvement was present in three cases. Review of the English literature revealed 35 additional cases with prenatal ultrasonographic findings and postnatal follow-up. The total cases (n = 41) were divided into three groups: (1) isolated intraventricular hemorrhage (n = 20), (2) parenchymal hemorrhage (n = 13), and (3) subdural or subarachnoid hemorrhage (n = 8). Overall, poor outcome was present in 68% of cases, including 45% (9/20) of intraventricular hemorrhage, 92% (12/13) of parenchymal hemorrhage, and 88% (7/8) of subdural or subarachnoid hemorrhage. The heterogeneity of the intraventricular hemorrhage group in both severity of antenatal findings and outcome prompted us to devise a prognostic scoring system based on prenatal ultrasonographic lesions, grouping cohorts with similar outcomes. Outcome was favorable in 100% (5/5) of grade 1 intraventricular hemorrhage cases, in 50% (6/12) of grade 2 cases, and in 0% (0/3) of grade 3 cases. CONCLUSIONS: Fetal intracranial hemorrhage can be classified on the basis of the anatomic location of the intracranial bleeding. The prognosis is poor in nearly 90% of parenchymal and subdural hemorrhages, whereas it is better in the subgroup with intraventricular hemorrhage. The prognostic scoring system we propose for intraventricular hemorrhage may assist the physician in providing patients with prognostic information.","author":[{"dropping-particle":"","family":"Vergani","given":"P","non-dropping-particle":"","parse-names":false,"suffix":""},{"dropping-particle":"","family":"Strobelt","given":"N","non-dropping-particle":"","parse-names":false,"suffix":""},{"dropping-particle":"","family":"Locatelli","given":"A","non-dropping-particle":"","parse-names":false,"suffix":""},{"dropping-particle":"","family":"Paterlini","given":"G","non-dropping-particle":"","parse-names":false,"suffix":""},{"dropping-particle":"","family":"Tagliabue","given":"P","non-dropping-particle":"","parse-names":false,"suffix":""},{"dropping-particle":"","family":"Parravicini","given":"E","non-dropping-particle":"","parse-names":false,"suffix":""},{"dropping-particle":"","family":"Ghidini","given":"A","non-dropping-particle":"","parse-names":false,"suffix":""}],"container-title":"Am J Obstet Gynecol","id":"ITEM-2","issue":"3 Pt 1","issued":{"date-parts":[["1996"]]},"page":"536-543","title":"Clinical significance of fetal intracranial hemorrhage","type":"article-journal","volume":"175"},"uris":["http://www.mendeley.com/documents/?uuid=d2f22fc7-4e79-4343-824a-d2f0e54d336f"]}],"mendeley":{"formattedCitation":"(46,47)","manualFormatting":"(2)","plainTextFormattedCitation":"(46,47)","previouslyFormattedCitation":"(46,47)"},"properties":{"noteIndex":0},"schema":"https://github.com/citation-style-language/schema/raw/master/csl-citation.json"}</w:instrText>
      </w:r>
      <w:r w:rsidR="00787600" w:rsidRPr="006C41DA">
        <w:rPr>
          <w:rFonts w:ascii="Arial" w:hAnsi="Arial" w:cs="Arial"/>
          <w:sz w:val="24"/>
          <w:szCs w:val="24"/>
        </w:rPr>
        <w:fldChar w:fldCharType="separate"/>
      </w:r>
      <w:r w:rsidR="006B1E50" w:rsidRPr="006C41DA">
        <w:rPr>
          <w:rFonts w:ascii="Arial" w:hAnsi="Arial" w:cs="Arial"/>
          <w:noProof/>
          <w:sz w:val="24"/>
          <w:szCs w:val="24"/>
        </w:rPr>
        <w:t>(2)</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ISSN":"0024-7758","PMID":"9284007","abstract":"OBJECTIVE To describe the magnetic resonance imaging (MRI) findings associated with fetal intracranial hemorrhage and to compare them with ultrasound findings. STUDY DESIGN In four pregnancies complicated by fetal intracranial hemorrhage, fetal imaging was carried out using T2-weighted fast spin echo sequences and T1-weighted fast low angle shot imaging sequences and by transabdominal ultrasonography. RESULTS An antepartum diagnosis of hemorrhage was made by ultrasound in one case and by MRI in two. Retrospectively, the hemorrhagic area could be identified from the MRI images in an additional two cases and from the ultrasound images in one case. In the cases of intraventricular hemorrhage, the MRI signal intensity in the T1-weighted images was increased in the hemorrhagic area as compared to the contralateral ventricle and brain parenchyma. In a case with subdural hemorrhage, T2-weighted MRI signals from the hemorrhagic area changed from low-to high-intensity signals during four weeks of follow-up. Better imaging of the intracranial anatomy was possible by MRI than by transabdominal ultrasonography. CONCLUSION MRI can be used for imaging and dating fetal intracranial hemorrhages. Variable ultrasound and MRI findings are associated with this complication, depending on the age and location of the hemorrhage.","author":[{"dropping-particle":"","family":"Kirkinen","given":"P","non-dropping-particle":"","parse-names":false,"suffix":""},{"dropping-particle":"","family":"Partanen","given":"K","non-dropping-particle":"","parse-names":false,"suffix":""},{"dropping-particle":"","family":"Ryynänen","given":"M","non-dropping-particle":"","parse-names":false,"suffix":""},{"dropping-particle":"","family":"Ordén","given":"M R","non-dropping-particle":"","parse-names":false,"suffix":""}],"container-title":"The Journal of reproductive medicine","id":"ITEM-1","issue":"8","issued":{"date-parts":[["1997","8"]]},"page":"467-72","title":"Fetal intracranial hemorrhage. Imaging by ultrasound and magnetic resonance imaging.","type":"article-journal","volume":"42"},"uris":["http://www.mendeley.com/documents/?uuid=f75244c2-26d2-3fe9-a172-2cc033ff6e2a"]},{"id":"ITEM-2","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2","issue":"2","issued":{"date-parts":[["2003"]]},"page":"121-130","title":"Outcome of antenatally diagnosed intracranial hemorrhage: Case series and review of the literature","type":"article-journal","volume":"22"},"uris":["http://www.mendeley.com/documents/?uuid=200b0c95-57b6-4fd6-ac45-78683a4312db"]},{"id":"ITEM-3","itemData":{"DOI":"S0002-9378(96)00482-6 [pii]","ISBN":"0002-9378 (Print)\\n0002-9378 (Linking)","ISSN":"0002-9378 (Print) 0002-9378","PMID":"8928712","abstract":"OBJECTIVE: We reviewed our experience with six consecutive cases of fetal intracranial hemorrhage and the cases published in the English literature in an attempt to devise an original prognostic scoring system for antenatal intracranial hemorrhage. STUDY DESIGN: The series included the cases of fetal intracranial hemorrhage detected at our institution between 1992 and 1994 by transabdominal ultrasonography. In addition, we performed an English literature search (Medline computer search, National Library of Medicine) of all reported cases of a prenatal diagnosis of intracranial hemorrhage. The prenatal ultrasonographic findings were correlated with the clinical outcome, which was divided into (1) normal outcome or mild neurologic sequelae and (2) poor outcome (severe neurologic impairment and fetal or neonatal death). RESULTS: Six cases of intracranial hemorrhage were detected in a population of 6641 pregnancies (0.9/1000) at our institution. Parenchymal involvement was present in three cases. Review of the English literature revealed 35 additional cases with prenatal ultrasonographic findings and postnatal follow-up. The total cases (n = 41) were divided into three groups: (1) isolated intraventricular hemorrhage (n = 20), (2) parenchymal hemorrhage (n = 13), and (3) subdural or subarachnoid hemorrhage (n = 8). Overall, poor outcome was present in 68% of cases, including 45% (9/20) of intraventricular hemorrhage, 92% (12/13) of parenchymal hemorrhage, and 88% (7/8) of subdural or subarachnoid hemorrhage. The heterogeneity of the intraventricular hemorrhage group in both severity of antenatal findings and outcome prompted us to devise a prognostic scoring system based on prenatal ultrasonographic lesions, grouping cohorts with similar outcomes. Outcome was favorable in 100% (5/5) of grade 1 intraventricular hemorrhage cases, in 50% (6/12) of grade 2 cases, and in 0% (0/3) of grade 3 cases. CONCLUSIONS: Fetal intracranial hemorrhage can be classified on the basis of the anatomic location of the intracranial bleeding. The prognosis is poor in nearly 90% of parenchymal and subdural hemorrhages, whereas it is better in the subgroup with intraventricular hemorrhage. The prognostic scoring system we propose for intraventricular hemorrhage may assist the physician in providing patients with prognostic information.","author":[{"dropping-particle":"","family":"Vergani","given":"P","non-dropping-particle":"","parse-names":false,"suffix":""},{"dropping-particle":"","family":"Strobelt","given":"N","non-dropping-particle":"","parse-names":false,"suffix":""},{"dropping-particle":"","family":"Locatelli","given":"A","non-dropping-particle":"","parse-names":false,"suffix":""},{"dropping-particle":"","family":"Paterlini","given":"G","non-dropping-particle":"","parse-names":false,"suffix":""},{"dropping-particle":"","family":"Tagliabue","given":"P","non-dropping-particle":"","parse-names":false,"suffix":""},{"dropping-particle":"","family":"Parravicini","given":"E","non-dropping-particle":"","parse-names":false,"suffix":""},{"dropping-particle":"","family":"Ghidini","given":"A","non-dropping-particle":"","parse-names":false,"suffix":""}],"container-title":"Am J Obstet Gynecol","id":"ITEM-3","issue":"3 Pt 1","issued":{"date-parts":[["1996"]]},"page":"536-543","title":"Clinical significance of fetal intracranial hemorrhage","type":"article-journal","volume":"175"},"uris":["http://www.mendeley.com/documents/?uuid=d2f22fc7-4e79-4343-824a-d2f0e54d336f"]},{"id":"ITEM-4","itemData":{"DOI":"10.1002/uog.1969","ISBN":"1469-0705","ISSN":"09607692","PMID":"16082722","abstract":"OBJECTIVE: To determine if the severity of antenatally diagnosed hemorrhagic fetal brain insults and fetal stroke detected by ultrasound and magnetic resonance imaging (MRI) predicts postnatal neurodevelopmental prognosis. METHODS: The in-utero presentation and postnatal neurodevelopmental outcome of sonographically detected subdural hematoma or fetal stroke presenting as intraventricular hemorrhage (IVH) or intraparenchymal brain hemorrhage were investigated. RESULTS: Of 33 fetuses diagnosed with hemorrhagic brain lesions, 17 were electively terminated and two suffered intrauterine fetal demise. Thirteen were liveborn, seven by Cesarean delivery and six by spontaneous vaginal delivery. One case was lost to follow-up. Eight neonates had moderate to severe neurological deficit by a mean age of 35 (range, 6-96) months. One died at 2 months of age. These nine were diagnosed with Grade III-IV IVH in utero. Four neonates had normal neurological outcome by a mean age of 41 (range, 30-48) months; these four were diagnosed with subdural hematoma (n = 1) or Grade I-II IVH (n = 3) in utero. Fourteen cases were followed up with MRI, which confirmed ultrasound findings in 10 (71%) cases. In three (21%) cases MRI diagnosis was more accurate and the severity of grading was greater than that obtained on ultrasound imaging. Unilateral left hemispheric lesions were much more common than right-sided lesions (13 vs. 1, respectively). CONCLUSIONS: An antenatal sonographic diagnosis of fetal stroke with IVH Grade III-IV or with brain parenchymal involvement appears to be associated with poor neurological outcome. MRI may contribute to the accuracy of diagnosis, particularly in Grade II and III lesions. Left-sided unilateral lesions are more common than right-sided ones.","author":[{"dropping-particle":"","family":"Elchalal","given":"U.","non-dropping-particle":"","parse-names":false,"suffix":""},{"dropping-particle":"","family":"Yagel","given":"S.","non-dropping-particle":"","parse-names":false,"suffix":""},{"dropping-particle":"","family":"Gomori","given":"J. M.","non-dropping-particle":"","parse-names":false,"suffix":""},{"dropping-particle":"","family":"Porat","given":"S.","non-dropping-particle":"","parse-names":false,"suffix":""},{"dropping-particle":"","family":"Beni-Adani","given":"L.","non-dropping-particle":"","parse-names":false,"suffix":""},{"dropping-particle":"","family":"Yanai","given":"N.","non-dropping-particle":"","parse-names":false,"suffix":""},{"dropping-particle":"","family":"Nadjari","given":"M.","non-dropping-particle":"","parse-names":false,"suffix":""}],"container-title":"Ultrasound in Obstetrics and Gynecology","id":"ITEM-4","issue":"3","issued":{"date-parts":[["2005"]]},"page":"233-243","title":"Fetal intracranial hemorrhage (fetal stroke): Does grade matter?","type":"article-journal","volume":"26"},"uris":["http://www.mendeley.com/documents/?uuid=c50de708-da45-4b63-91bf-85a6d05978ab"]}],"mendeley":{"formattedCitation":"(47–50)","plainTextFormattedCitation":"(47–50)","previouslyFormattedCitation":"(47–50)"},"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7–50)</w:t>
      </w:r>
      <w:r w:rsidR="00787600" w:rsidRPr="006C41DA">
        <w:rPr>
          <w:rFonts w:ascii="Arial" w:hAnsi="Arial" w:cs="Arial"/>
          <w:sz w:val="24"/>
          <w:szCs w:val="24"/>
        </w:rPr>
        <w:fldChar w:fldCharType="end"/>
      </w:r>
      <w:r w:rsidR="006B1E50" w:rsidRPr="006C41DA">
        <w:rPr>
          <w:rFonts w:ascii="Arial" w:hAnsi="Arial" w:cs="Arial"/>
          <w:sz w:val="24"/>
          <w:szCs w:val="24"/>
        </w:rPr>
        <w:t xml:space="preserve"> </w:t>
      </w:r>
      <w:r w:rsidRPr="006C41DA">
        <w:rPr>
          <w:rFonts w:ascii="Arial" w:hAnsi="Arial" w:cs="Arial"/>
          <w:sz w:val="24"/>
          <w:szCs w:val="24"/>
        </w:rPr>
        <w:t xml:space="preserve">and is considered to be the </w:t>
      </w:r>
      <w:proofErr w:type="spellStart"/>
      <w:r w:rsidR="00A34BDD" w:rsidRPr="006C41DA">
        <w:rPr>
          <w:rFonts w:ascii="Arial" w:hAnsi="Arial" w:cs="Arial"/>
          <w:sz w:val="24"/>
          <w:szCs w:val="24"/>
        </w:rPr>
        <w:t>fetal</w:t>
      </w:r>
      <w:proofErr w:type="spellEnd"/>
      <w:r w:rsidR="00A34BDD" w:rsidRPr="006C41DA">
        <w:rPr>
          <w:rFonts w:ascii="Arial" w:hAnsi="Arial" w:cs="Arial"/>
          <w:sz w:val="24"/>
          <w:szCs w:val="24"/>
        </w:rPr>
        <w:t xml:space="preserve"> equivalent of the peri- or intra-ventricular haemorrhage </w:t>
      </w:r>
      <w:r w:rsidRPr="006C41DA">
        <w:rPr>
          <w:rFonts w:ascii="Arial" w:hAnsi="Arial" w:cs="Arial"/>
          <w:sz w:val="24"/>
          <w:szCs w:val="24"/>
        </w:rPr>
        <w:t>s</w:t>
      </w:r>
      <w:r w:rsidR="006B1E50" w:rsidRPr="006C41DA">
        <w:rPr>
          <w:rFonts w:ascii="Arial" w:hAnsi="Arial" w:cs="Arial"/>
          <w:sz w:val="24"/>
          <w:szCs w:val="24"/>
        </w:rPr>
        <w:t>een in infants</w:t>
      </w:r>
      <w:r w:rsidR="00A34BDD" w:rsidRPr="006C41DA">
        <w:rPr>
          <w:rFonts w:ascii="Arial" w:hAnsi="Arial" w:cs="Arial"/>
          <w:sz w:val="24"/>
          <w:szCs w:val="24"/>
        </w:rPr>
        <w:t xml:space="preserve"> born prematurely</w:t>
      </w:r>
      <w:r w:rsidR="006B1E50" w:rsidRPr="006C41DA">
        <w:rPr>
          <w:rFonts w:ascii="Arial" w:hAnsi="Arial" w:cs="Arial"/>
          <w:sz w:val="24"/>
          <w:szCs w:val="24"/>
        </w:rPr>
        <w:t>, with some developing hydrocephalus</w:t>
      </w:r>
      <w:r w:rsidR="00CB0BF9" w:rsidRPr="006C41DA">
        <w:rPr>
          <w:rFonts w:ascii="Arial" w:hAnsi="Arial" w:cs="Arial"/>
          <w:sz w:val="24"/>
          <w:szCs w:val="24"/>
        </w:rPr>
        <w:t xml:space="preserve"> (Figure 3)</w:t>
      </w:r>
      <w:r w:rsidR="006B1E50" w:rsidRPr="006C41DA">
        <w:rPr>
          <w:rFonts w:ascii="Arial" w:hAnsi="Arial" w:cs="Arial"/>
          <w:sz w:val="24"/>
          <w:szCs w:val="24"/>
        </w:rPr>
        <w:t xml:space="preserve">. </w:t>
      </w:r>
      <w:proofErr w:type="spellStart"/>
      <w:r w:rsidR="006B1E50" w:rsidRPr="006C41DA">
        <w:rPr>
          <w:rFonts w:ascii="Arial" w:hAnsi="Arial" w:cs="Arial"/>
          <w:sz w:val="24"/>
          <w:szCs w:val="24"/>
        </w:rPr>
        <w:t>Fetal</w:t>
      </w:r>
      <w:proofErr w:type="spellEnd"/>
      <w:r w:rsidR="006B1E50" w:rsidRPr="006C41DA">
        <w:rPr>
          <w:rFonts w:ascii="Arial" w:hAnsi="Arial" w:cs="Arial"/>
          <w:sz w:val="24"/>
          <w:szCs w:val="24"/>
        </w:rPr>
        <w:t xml:space="preserve"> ultrasound typically shows an irregular intraparenchymal or intraventricular echogenic foci or periventricular </w:t>
      </w:r>
      <w:proofErr w:type="spellStart"/>
      <w:r w:rsidR="006B1E50" w:rsidRPr="006C41DA">
        <w:rPr>
          <w:rFonts w:ascii="Arial" w:hAnsi="Arial" w:cs="Arial"/>
          <w:sz w:val="24"/>
          <w:szCs w:val="24"/>
        </w:rPr>
        <w:t>echodensities</w:t>
      </w:r>
      <w:proofErr w:type="spellEnd"/>
      <w:r w:rsidR="006B1E50" w:rsidRPr="006C41DA">
        <w:rPr>
          <w:rFonts w:ascii="Arial" w:hAnsi="Arial" w:cs="Arial"/>
          <w:sz w:val="24"/>
          <w:szCs w:val="24"/>
        </w:rPr>
        <w:t xml:space="preserve"> with or without ventriculomegaly or frank hydrocephalus</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16/S1028-4559(09)60211-4","ISBN":"1875-6263 (Electronic)\\r1028-4559 (Linking)","ISSN":"10284559","PMID":"17197354","abstract":"OBJECTIVE: Neonatal intracranial hemorrhage (ICH) has been estimated to be high in premature infants, occurring in approximately 40% of infants of less than 32 weeks' gestation. However, the true incidence of ICH in utero has not been determined. We present our experience with four cases of fetal ICH (fetal stroke), which was detected prenatally by ultrasonography (US). MATERIALS AND METHODS: Four cases of fetal ICH were identified over a 2-year period at the prenatal unit of Taichung Veterans General Hospital, Taiwan. Prenatal and neonatal sonograms, computed tomography (CT) scan or magnetic resonance imaging (MRI), medical records, and the clinical course were assessed retrospectively. In each case, a series of initial and follow-up obstetric sonograms were available. Fetal stroke was recognized by several sonographic features: irregular echogenic brain mass, intraventricular echogenic foci or periventricular echodensities; ventriculomegaly; and posthemorrhagic hydrocephalus (PHH). A detailed investigation for possible etiology of fetal ICH was performed in all cases. RESULTS: Transabdominal US showed hyperechoic lesions in the lateral ventricle and ventriculomegaly in three of the four fetuses, and a massive intraparenchymal hemorrhage in the remaining one. Three fetuses were born vaginally and one by cesarean section due to an enlarged head circumference. Abnormal nonstress tests and abnormal flow velocity waveforms in the umbilical and middle cerebral arteries were present in two cases. Intrapartum fetal death and neonatal death occurred in the first two cases associated with maternal preeclampsia at 31 and 27 weeks, respectively. In the remaining two infants, the one in case 3 underwent ventriculoperitoneal shunting, which developed normally at the age of 18 months. The other infant in case 4 had PHH after suspicious choroids plexus hemorrhage, and the detailed information regarding the cause of neonatal death was not available. CONCLUSION: This small series demonstrate that an antenatal diagnosis of fetal stroke with intraventricular hemorrhage Grades III and IV or with brain parenchymal involvement appears to be associated with poor neurologic outcome. Due to the significant neonatal neurologic impairment and potential medicolegal implications of antepartum fetal ICH, it follows that obstetricians and sonographers should be familiar with predisposing factors and typical diagnostic imaging findings of rare in utero ICH events.","author":[{"dropping-particle":"","family":"Huang","given":"Ying-Fen","non-dropping-particle":"","parse-names":false,"suffix":""},{"dropping-particle":"","family":"Chen","given":"Wei-Chih","non-dropping-particle":"","parse-names":false,"suffix":""},{"dropping-particle":"","family":"Tseng","given":"Jenn-Jhy","non-dropping-particle":"","parse-names":false,"suffix":""},{"dropping-particle":"","family":"Ho","given":"Esther Shih-Chu","non-dropping-particle":"","parse-names":false,"suffix":""},{"dropping-particle":"","family":"Chou","given":"Min-Min","non-dropping-particle":"","parse-names":false,"suffix":""}],"container-title":"Taiwanese Journal of Obstetrics and Gynecology","id":"ITEM-1","issue":"2","issued":{"date-parts":[["2006"]]},"page":"135-141","title":"Fetal Intracranial Hemorrhage (Fetal Stroke): Report of Four Antenatally Diagnosed Casesand Review of the Literature","type":"article-journal","volume":"45"},"uris":["http://www.mendeley.com/documents/?uuid=84bff797-e2b7-4c71-88eb-4fb79fc78634"]}],"mendeley":{"formattedCitation":"(51)","plainTextFormattedCitation":"(51)","previouslyFormattedCitation":"(51)"},"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51)</w:t>
      </w:r>
      <w:r w:rsidR="00787600" w:rsidRPr="006C41DA">
        <w:rPr>
          <w:rFonts w:ascii="Arial" w:hAnsi="Arial" w:cs="Arial"/>
          <w:sz w:val="24"/>
          <w:szCs w:val="24"/>
        </w:rPr>
        <w:fldChar w:fldCharType="end"/>
      </w:r>
      <w:r w:rsidR="007F122C" w:rsidRPr="006C41DA">
        <w:rPr>
          <w:rFonts w:ascii="Arial" w:hAnsi="Arial" w:cs="Arial"/>
          <w:sz w:val="24"/>
          <w:szCs w:val="24"/>
        </w:rPr>
        <w:t>.</w:t>
      </w:r>
      <w:r w:rsidR="006B1E50" w:rsidRPr="006C41DA">
        <w:rPr>
          <w:rFonts w:ascii="Arial" w:hAnsi="Arial" w:cs="Arial"/>
          <w:sz w:val="24"/>
          <w:szCs w:val="24"/>
        </w:rPr>
        <w:t xml:space="preserve"> </w:t>
      </w:r>
      <w:r w:rsidR="007F122C" w:rsidRPr="006C41DA">
        <w:rPr>
          <w:rFonts w:ascii="Arial" w:hAnsi="Arial" w:cs="Arial"/>
          <w:sz w:val="24"/>
          <w:szCs w:val="24"/>
        </w:rPr>
        <w:t>Large haemorrhages may lead to obvious porencephaly</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212/01.WNL.0000079370.28310.EA","ISBN":"0028-3878","ISSN":"00283878","PMID":"12901413","abstract":"MRI in five term children with congenital hemiplegia without clinically apparent prenatal or perinatal difficulties showed a focal or porencephalic enlargement of the lateral ventricle and periventricular T2 prolongation, which were identical to findings of periventricular venous infarction seen in preterm children. Some cases of congenital hemiplegia in term neonates may be due to clinically silent periventricular venous infarction that occurred in utero.","author":[{"dropping-particle":"","family":"Takanashi","given":"J.","non-dropping-particle":"","parse-names":false,"suffix":""},{"dropping-particle":"","family":"Barkovich","given":"A. J.","non-dropping-particle":"","parse-names":false,"suffix":""},{"dropping-particle":"","family":"Ferriero","given":"D. M.","non-dropping-particle":"","parse-names":false,"suffix":""},{"dropping-particle":"","family":"Suzuki","given":"H.","non-dropping-particle":"","parse-names":false,"suffix":""},{"dropping-particle":"","family":"Kohno","given":"Y.","non-dropping-particle":"","parse-names":false,"suffix":""}],"container-title":"Neurology","id":"ITEM-1","issue":"4","issued":{"date-parts":[["2003"]]},"page":"531-533","title":"Widening spectrum of congenital hemiplegia: Periventricular venous infarction in term neonates","type":"article-journal","volume":"61"},"uris":["http://www.mendeley.com/documents/?uuid=1d6c67cf-2701-4e45-a47c-5bbd20b5d109"]}],"mendeley":{"formattedCitation":"(52)","plainTextFormattedCitation":"(52)","previouslyFormattedCitation":"(52)"},"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52)</w:t>
      </w:r>
      <w:r w:rsidR="00787600" w:rsidRPr="006C41DA">
        <w:rPr>
          <w:rFonts w:ascii="Arial" w:hAnsi="Arial" w:cs="Arial"/>
          <w:sz w:val="24"/>
          <w:szCs w:val="24"/>
        </w:rPr>
        <w:fldChar w:fldCharType="end"/>
      </w:r>
      <w:r w:rsidR="00E97AFE" w:rsidRPr="006C41DA">
        <w:rPr>
          <w:rFonts w:ascii="Arial" w:hAnsi="Arial" w:cs="Arial"/>
          <w:sz w:val="24"/>
          <w:szCs w:val="24"/>
        </w:rPr>
        <w:t xml:space="preserve"> with or without progressive neuronal migration disorder</w:t>
      </w:r>
      <w:r w:rsidR="007F122C" w:rsidRPr="006C41DA">
        <w:rPr>
          <w:rFonts w:ascii="Arial" w:hAnsi="Arial" w:cs="Arial"/>
          <w:sz w:val="24"/>
          <w:szCs w:val="24"/>
        </w:rPr>
        <w:t>.</w:t>
      </w:r>
    </w:p>
    <w:p w14:paraId="18EDF181" w14:textId="77777777" w:rsidR="00AD16DC" w:rsidRPr="006C41DA" w:rsidRDefault="007F122C" w:rsidP="00E2380D">
      <w:pPr>
        <w:spacing w:line="480" w:lineRule="auto"/>
        <w:rPr>
          <w:rFonts w:ascii="Arial" w:hAnsi="Arial" w:cs="Arial"/>
          <w:i/>
          <w:sz w:val="24"/>
          <w:szCs w:val="24"/>
        </w:rPr>
      </w:pPr>
      <w:r w:rsidRPr="006C41DA">
        <w:rPr>
          <w:rFonts w:ascii="Arial" w:hAnsi="Arial" w:cs="Arial"/>
          <w:i/>
          <w:sz w:val="24"/>
          <w:szCs w:val="24"/>
        </w:rPr>
        <w:t>Un</w:t>
      </w:r>
      <w:r w:rsidR="00AD16DC" w:rsidRPr="006C41DA">
        <w:rPr>
          <w:rFonts w:ascii="Arial" w:hAnsi="Arial" w:cs="Arial"/>
          <w:i/>
          <w:sz w:val="24"/>
          <w:szCs w:val="24"/>
        </w:rPr>
        <w:t>ilateral parenchymal haemorrhages of presumed venous origin</w:t>
      </w:r>
      <w:r w:rsidR="00E95A03" w:rsidRPr="006C41DA">
        <w:t xml:space="preserve"> </w:t>
      </w:r>
      <w:r w:rsidR="00E95A03" w:rsidRPr="006C41DA">
        <w:rPr>
          <w:rFonts w:ascii="Arial" w:hAnsi="Arial" w:cs="Arial"/>
          <w:i/>
          <w:sz w:val="24"/>
          <w:szCs w:val="24"/>
        </w:rPr>
        <w:t>and presumed perinatal ischaemic stroke</w:t>
      </w:r>
    </w:p>
    <w:p w14:paraId="7B5696D6" w14:textId="5E87A44B" w:rsidR="006B1E50" w:rsidRPr="006C41DA" w:rsidRDefault="007F122C" w:rsidP="00E2380D">
      <w:pPr>
        <w:spacing w:line="480" w:lineRule="auto"/>
        <w:rPr>
          <w:rFonts w:ascii="Arial" w:hAnsi="Arial" w:cs="Arial"/>
          <w:b/>
          <w:sz w:val="24"/>
          <w:szCs w:val="24"/>
        </w:rPr>
      </w:pPr>
      <w:r w:rsidRPr="006C41DA">
        <w:rPr>
          <w:rFonts w:ascii="Arial" w:hAnsi="Arial" w:cs="Arial"/>
          <w:sz w:val="24"/>
          <w:szCs w:val="24"/>
        </w:rPr>
        <w:lastRenderedPageBreak/>
        <w:t>S</w:t>
      </w:r>
      <w:r w:rsidR="006B1E50" w:rsidRPr="006C41DA">
        <w:rPr>
          <w:rFonts w:ascii="Arial" w:hAnsi="Arial" w:cs="Arial"/>
          <w:sz w:val="24"/>
          <w:szCs w:val="24"/>
        </w:rPr>
        <w:t>mall germinal matrix haemorrhages may be associated with venous congestion and infarction in the periventricular region</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212/01.WNL.0000079370.28310.EA","ISBN":"0028-3878","ISSN":"00283878","PMID":"12901413","abstract":"MRI in five term children with congenital hemiplegia without clinically apparent prenatal or perinatal difficulties showed a focal or porencephalic enlargement of the lateral ventricle and periventricular T2 prolongation, which were identical to findings of periventricular venous infarction seen in preterm children. Some cases of congenital hemiplegia in term neonates may be due to clinically silent periventricular venous infarction that occurred in utero.","author":[{"dropping-particle":"","family":"Takanashi","given":"J.","non-dropping-particle":"","parse-names":false,"suffix":""},{"dropping-particle":"","family":"Barkovich","given":"A. J.","non-dropping-particle":"","parse-names":false,"suffix":""},{"dropping-particle":"","family":"Ferriero","given":"D. M.","non-dropping-particle":"","parse-names":false,"suffix":""},{"dropping-particle":"","family":"Suzuki","given":"H.","non-dropping-particle":"","parse-names":false,"suffix":""},{"dropping-particle":"","family":"Kohno","given":"Y.","non-dropping-particle":"","parse-names":false,"suffix":""}],"container-title":"Neurology","id":"ITEM-1","issue":"4","issued":{"date-parts":[["2003"]]},"page":"531-533","title":"Widening spectrum of congenital hemiplegia: Periventricular venous infarction in term neonates","type":"article-journal","volume":"61"},"uris":["http://www.mendeley.com/documents/?uuid=1d6c67cf-2701-4e45-a47c-5bbd20b5d109"]}],"mendeley":{"formattedCitation":"(52)","plainTextFormattedCitation":"(52)","previouslyFormattedCitation":"(52)"},"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52)</w:t>
      </w:r>
      <w:r w:rsidR="00787600" w:rsidRPr="006C41DA">
        <w:rPr>
          <w:rFonts w:ascii="Arial" w:hAnsi="Arial" w:cs="Arial"/>
          <w:sz w:val="24"/>
          <w:szCs w:val="24"/>
        </w:rPr>
        <w:fldChar w:fldCharType="end"/>
      </w:r>
      <w:r w:rsidRPr="006C41DA">
        <w:rPr>
          <w:rFonts w:ascii="Arial" w:hAnsi="Arial" w:cs="Arial"/>
          <w:sz w:val="24"/>
          <w:szCs w:val="24"/>
        </w:rPr>
        <w:t xml:space="preserve"> and may occur antenatally </w:t>
      </w:r>
      <w:r w:rsidR="00CB0BF9" w:rsidRPr="006C41DA">
        <w:rPr>
          <w:rFonts w:ascii="Arial" w:hAnsi="Arial" w:cs="Arial"/>
          <w:sz w:val="24"/>
          <w:szCs w:val="24"/>
        </w:rPr>
        <w:t xml:space="preserve">(Figure 2) </w:t>
      </w:r>
      <w:r w:rsidRPr="006C41DA">
        <w:rPr>
          <w:rFonts w:ascii="Arial" w:hAnsi="Arial" w:cs="Arial"/>
          <w:sz w:val="24"/>
          <w:szCs w:val="24"/>
        </w:rPr>
        <w:t>as well as in prematurely delivered neonates</w:t>
      </w:r>
      <w:r w:rsidR="006B1E50" w:rsidRPr="006C41DA">
        <w:rPr>
          <w:rFonts w:ascii="Arial" w:hAnsi="Arial" w:cs="Arial"/>
          <w:sz w:val="24"/>
          <w:szCs w:val="24"/>
        </w:rPr>
        <w:t xml:space="preserve">. </w:t>
      </w:r>
      <w:r w:rsidR="009D7801" w:rsidRPr="006C41DA">
        <w:rPr>
          <w:rFonts w:ascii="Arial" w:hAnsi="Arial" w:cs="Arial"/>
          <w:sz w:val="24"/>
          <w:szCs w:val="24"/>
        </w:rPr>
        <w:t xml:space="preserve">Recent susceptibility-weighted MRI </w:t>
      </w:r>
      <w:r w:rsidR="00B5204C" w:rsidRPr="006C41DA">
        <w:rPr>
          <w:rFonts w:ascii="Arial" w:hAnsi="Arial" w:cs="Arial"/>
          <w:sz w:val="24"/>
          <w:szCs w:val="24"/>
        </w:rPr>
        <w:t>suggests that an anatomical variant, with narrower curvature of the terminal subependymal veins, may play a role</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36/archdischild-2017-312710","ISSN":"14682044","PMID":"28588126","abstract":"BACKGROUND AND PURPOSE The anatomy of the deep venous system plays an important role in the pathogenesis of brain lesions in the preterm brain as shown by different histological studies. The aims of this study were to compare the subependymal vein anatomy of preterm neonates with germinal matrix haemorrhage-intraventricular haemorrhage (GMH-IVH), as evaluated by susceptibility-weighted imaging (SWI) venography, with a group of age-matched controls with normal brain MRI, and to explore the relationship between the anatomical features of subependymal veins and clinical risk factors for GMH-IVH. METHODS SWI venographies of 48 neonates with GMH-IVH and 130 neonates with normal brain MRI were retrospectively evaluated. Subependymal vein anatomy was classified into six different patterns: type 1 represented the classic pattern and types 2-6 were considered anatomic variants. A quantitative analysis of the venous curvature index was performed. Variables were analysed by using Mann-Whitney U and χ(2) tests, and a multiple logistic regression analysis was performed to evaluate the association between anatomical features, clinical factors and GMH-IVH. RESULTS A significant difference was noticed among the six anatomical patterns according to the presence of GMH-IVH (χ(2)=14.242, p=0.014). Anatomic variants were observed with higher frequency in neonates with GMH-IVH than in controls (62.2% and 49.6%, respectively). Neonates with GMH-IVH presented a narrower curvature of the terminal portion of subependymal veins (p&lt;0.05). These anatomical features were significantly associated with GMH-IVH (p&lt;0.05). CONCLUSION Preterm neonates with GMH-IVH show higher variability of subependymal veins anatomy confirming a potential role as predisposing factor for GMH-IVH.","author":[{"dropping-particle":"","family":"Tortora","given":"Domenico","non-dropping-particle":"","parse-names":false,"suffix":""},{"dropping-particle":"","family":"Severino","given":"Mariasavina","non-dropping-particle":"","parse-names":false,"suffix":""},{"dropping-particle":"","family":"Malova","given":"Mariya","non-dropping-particle":"","parse-names":false,"suffix":""},{"dropping-particle":"","family":"Parodi","given":"Alessandro","non-dropping-particle":"","parse-names":false,"suffix":""},{"dropping-particle":"","family":"Morana","given":"Giovanni","non-dropping-particle":"","parse-names":false,"suffix":""},{"dropping-particle":"","family":"Sedlacik","given":"Jan","non-dropping-particle":"","parse-names":false,"suffix":""},{"dropping-particle":"","family":"Govaert","given":"Paul","non-dropping-particle":"","parse-names":false,"suffix":""},{"dropping-particle":"","family":"Volpe","given":"Joseph J.","non-dropping-particle":"","parse-names":false,"suffix":""},{"dropping-particle":"","family":"Rossi","given":"Andrea","non-dropping-particle":"","parse-names":false,"suffix":""},{"dropping-particle":"","family":"Ramenghi","given":"Luca Antonio","non-dropping-particle":"","parse-names":false,"suffix":""}],"container-title":"Archives of Disease in Childhood","id":"ITEM-1","issued":{"date-parts":[["2017"]]},"page":"59-65","title":"Differences in subependymal vein anatomy may predispose preterm infants to GMH-IVH","type":"article-journal"},"uris":["http://www.mendeley.com/documents/?uuid=c6775415-4374-47e3-acf1-6714133949a6"]}],"mendeley":{"formattedCitation":"(53)","plainTextFormattedCitation":"(53)","previouslyFormattedCitation":"(53)"},"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53)</w:t>
      </w:r>
      <w:r w:rsidR="00787600" w:rsidRPr="006C41DA">
        <w:rPr>
          <w:rFonts w:ascii="Arial" w:hAnsi="Arial" w:cs="Arial"/>
          <w:sz w:val="24"/>
          <w:szCs w:val="24"/>
        </w:rPr>
        <w:fldChar w:fldCharType="end"/>
      </w:r>
      <w:r w:rsidR="00B5204C" w:rsidRPr="006C41DA">
        <w:rPr>
          <w:rFonts w:ascii="Arial" w:hAnsi="Arial" w:cs="Arial"/>
          <w:sz w:val="24"/>
          <w:szCs w:val="24"/>
        </w:rPr>
        <w:t xml:space="preserve">. </w:t>
      </w:r>
      <w:r w:rsidR="006B1E50" w:rsidRPr="006C41DA">
        <w:rPr>
          <w:rFonts w:ascii="Arial" w:hAnsi="Arial" w:cs="Arial"/>
          <w:sz w:val="24"/>
          <w:szCs w:val="24"/>
        </w:rPr>
        <w:t>One large study found that 14% of unilateral parenchymal haemorrhages of presumed venous origin were present at birth and imaging in a further 3% was consistent with antenatal onset</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53/ejpn.2001.0494","ISBN":"1090-3798 (Print)\\n1090-3798 (Linking)","ISSN":"10903798","PMID":"11587377","abstract":"A unilateral parenchymal haemorrhage associated with a germinal matrix-intraventricular haemorrhage (GMH-IVH) is still an important problem in the preterm infant and especially in those who are very immature. This type of lesion is now considered mainly to be caused by impaired drainage of the veins in the periventricular white matter and is often referred to as a venous infarction. The risk factors and neonatal imaging findings, as well as neurodevelopmental outcome and imaging data in infancy, of this type of lesion differ from those found in children with bilateral periventricular leukomalacia. An effort should, therefore, always be made to make a distinction between these two types of lesions. In our experience it is possible to make this distinction in most cases, when performing both sequential ultrasonography as well as selective magnetic resonance imaging during the neonatal period.","author":[{"dropping-particle":"","family":"Vries","given":"Linda S.","non-dropping-particle":"De","parse-names":false,"suffix":""},{"dropping-particle":"","family":"Roelants-van Rijn","given":"Ariadne M.","non-dropping-particle":"","parse-names":false,"suffix":""},{"dropping-particle":"","family":"Rademaker","given":"Karin J.","non-dropping-particle":"","parse-names":false,"suffix":""},{"dropping-particle":"","family":"Haastert","given":"Ingrid C.","non-dropping-particle":"Van","parse-names":false,"suffix":""},{"dropping-particle":"","family":"Beek","given":"Frederik JA","non-dropping-particle":"","parse-names":false,"suffix":""},{"dropping-particle":"","family":"Groenendaal","given":"Floris","non-dropping-particle":"","parse-names":false,"suffix":""}],"container-title":"European Journal of Paediatric Neurology","id":"ITEM-1","issue":"4","issued":{"date-parts":[["2001"]]},"page":"139-149","title":"Unilateral parenchymal haemorrhagic infarction in the preterm infant","type":"article-journal","volume":"5"},"uris":["http://www.mendeley.com/documents/?uuid=e3207214-83b3-4b69-9193-bd59197b263c"]}],"mendeley":{"formattedCitation":"(54)","plainTextFormattedCitation":"(54)","previouslyFormattedCitation":"(54)"},"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54)</w:t>
      </w:r>
      <w:r w:rsidR="00787600" w:rsidRPr="006C41DA">
        <w:rPr>
          <w:rFonts w:ascii="Arial" w:hAnsi="Arial" w:cs="Arial"/>
          <w:sz w:val="24"/>
          <w:szCs w:val="24"/>
        </w:rPr>
        <w:fldChar w:fldCharType="end"/>
      </w:r>
      <w:r w:rsidR="006B1E50" w:rsidRPr="006C41DA">
        <w:rPr>
          <w:rFonts w:ascii="Arial" w:hAnsi="Arial" w:cs="Arial"/>
          <w:sz w:val="24"/>
          <w:szCs w:val="24"/>
        </w:rPr>
        <w:t>.  Recent evidence suggesting that this leads to reduced subcortical and cortical brain tissue volume</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61/STROKEAHA.111.645077","ISBN":"1524-4628 (Electronic)\\r0039-2499 (Linking)","ISSN":"00392499","PMID":"22282891","abstract":"Perinatal stroke causes most term-born hemiplegic cerebral palsy. Many suffer additional sequelae. Periventricular venous infarction (PVI) is a common fetal stroke in which isolated subcortical injury may cause only motor deficits. However, cognitive, language, and behavioral deficits also occur. We hypothesized that ipsilesional cortical gray matter volumes are reduced in PVI.","author":[{"dropping-particle":"","family":"Li","given":"Damon","non-dropping-particle":"","parse-names":false,"suffix":""},{"dropping-particle":"","family":"Hodge","given":"Jacquie","non-dropping-particle":"","parse-names":false,"suffix":""},{"dropping-particle":"","family":"Wei","given":"Xing Chang","non-dropping-particle":"","parse-names":false,"suffix":""},{"dropping-particle":"","family":"Kirton","given":"Adam","non-dropping-particle":"","parse-names":false,"suffix":""}],"container-title":"Stroke","id":"ITEM-1","issue":"5","issued":{"date-parts":[["2012"]]},"page":"1404-1407","title":"Reduced ipsilesional cortical volumes in fetal periventricular venous infarction","type":"article-journal","volume":"43"},"uris":["http://www.mendeley.com/documents/?uuid=d91a6d14-3ff4-4bd0-8a05-9859fe88df1d"]}],"mendeley":{"formattedCitation":"(45)","plainTextFormattedCitation":"(45)","previouslyFormattedCitation":"(45)"},"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5)</w:t>
      </w:r>
      <w:r w:rsidR="00787600" w:rsidRPr="006C41DA">
        <w:rPr>
          <w:rFonts w:ascii="Arial" w:hAnsi="Arial" w:cs="Arial"/>
          <w:sz w:val="24"/>
          <w:szCs w:val="24"/>
        </w:rPr>
        <w:fldChar w:fldCharType="end"/>
      </w:r>
      <w:r w:rsidR="006B1E50" w:rsidRPr="006C41DA">
        <w:rPr>
          <w:rFonts w:ascii="Arial" w:hAnsi="Arial" w:cs="Arial"/>
          <w:sz w:val="24"/>
          <w:szCs w:val="24"/>
        </w:rPr>
        <w:t xml:space="preserve"> associated with hemiplegia presenting around 8-10 months of age (presumed perinatal ischaemic stroke) with relative preservation of cognitive function</w:t>
      </w:r>
      <w:r w:rsidR="00787600" w:rsidRPr="006C41DA">
        <w:rPr>
          <w:rFonts w:ascii="Arial" w:hAnsi="Arial" w:cs="Arial"/>
          <w:b/>
          <w:sz w:val="24"/>
          <w:szCs w:val="24"/>
        </w:rPr>
        <w:fldChar w:fldCharType="begin" w:fldLock="1"/>
      </w:r>
      <w:r w:rsidR="00770B6F" w:rsidRPr="006C41DA">
        <w:rPr>
          <w:rFonts w:ascii="Arial" w:hAnsi="Arial" w:cs="Arial"/>
          <w:b/>
          <w:sz w:val="24"/>
          <w:szCs w:val="24"/>
        </w:rPr>
        <w:instrText>ADDIN CSL_CITATION {"citationItems":[{"id":"ITEM-1","itemData":{"DOI":"10.1002/ana.21334","ISBN":"0364-5134","ISSN":"03645134","PMID":"18306227","abstract":"OBJECTIVE: Perinatal stroke commonly causes childhood neurological morbidity. Presumed perinatal ischemic stroke (PPIS) defines children presenting outside a normal perinatal period with chronic, focal infarction on neuroimaging. Infarcts are assumed to represent arterial strokes, but recent evidence suggests the periventricular venous infarction (PVI) of infants born preterm may also occur in utero and present as PPIS. Using the largest published cohort, we aimed to define arterial and PVI PPIS syndromes and their outcomes.\\n\\nMETHODS: A PPIS consecutive cohort was identified (SickKids Children's Stroke Program, 1992-2006). Systematic neuroradiological scoring executed by blinded investigators included previously defined arterial stroke syndromes. PVI criteria included unilateral injury with at least four of the following conditions: (1) focal periventricular encephalomalacia, (2) internal capsule T2 prolongation, (3) cortical and (4) relative basal ganglia sparing, and (5) remote hemorrhage. Arterial and PVI classifications were validated and correlated with neurological outcomes (Pediatric Stroke Outcome Measure).\\n\\nRESULTS: In 59 PPISs (64% male), 94% of lesions fell within potential middle cerebral artery territories. Although arterial proximal M1 infarction was most common (n = 19; 35%), venous PVI was second (n = 12; 22%) and accounted for 75% of subcortical injuries. Motor outcomes (mean follow-up, 5.3 years) were predicted by basal ganglia involvement including leg hemiparesis, spasticity, and need for assistive devices (p &lt; 0.01). Nonmotor outcomes were associated with cortical involvement, including cognitive/behavioral outcomes, visual deficits, and epilepsy (p &lt; 0.01). Classification interrater reliability was excellent (correlation coefficients &gt; 0.975).\\n\\nINTERPRETATION: Recognizable PPIS patterns predict long-term morbidity and may guide surveillance, therapy, and counseling. PVI is an underrecognized cause of PPIS and congenital hemiplegia.","author":[{"dropping-particle":"","family":"Kirton","given":"Adam","non-dropping-particle":"","parse-names":false,"suffix":""},{"dropping-particle":"","family":"DeVeber","given":"Gabrielle","non-dropping-particle":"","parse-names":false,"suffix":""},{"dropping-particle":"","family":"Pontigon","given":"Ann Marie","non-dropping-particle":"","parse-names":false,"suffix":""},{"dropping-particle":"","family":"Macgregor","given":"Daune","non-dropping-particle":"","parse-names":false,"suffix":""},{"dropping-particle":"","family":"Shroff","given":"Manohar","non-dropping-particle":"","parse-names":false,"suffix":""}],"container-title":"Annals of Neurology","id":"ITEM-1","issue":"4","issued":{"date-parts":[["2008"]]},"page":"436-443","title":"Presumed perinatal ischemic stroke: Vascular classification predicts outcomes","type":"article-journal","volume":"63"},"uris":["http://www.mendeley.com/documents/?uuid=7c834e3b-cdba-4464-acc3-a6fbfb7d833f"]}],"mendeley":{"formattedCitation":"(43)","plainTextFormattedCitation":"(43)","previouslyFormattedCitation":"(43)"},"properties":{"noteIndex":0},"schema":"https://github.com/citation-style-language/schema/raw/master/csl-citation.json"}</w:instrText>
      </w:r>
      <w:r w:rsidR="00787600" w:rsidRPr="006C41DA">
        <w:rPr>
          <w:rFonts w:ascii="Arial" w:hAnsi="Arial" w:cs="Arial"/>
          <w:b/>
          <w:sz w:val="24"/>
          <w:szCs w:val="24"/>
        </w:rPr>
        <w:fldChar w:fldCharType="separate"/>
      </w:r>
      <w:r w:rsidR="00826CB7" w:rsidRPr="006C41DA">
        <w:rPr>
          <w:rFonts w:ascii="Arial" w:hAnsi="Arial" w:cs="Arial"/>
          <w:noProof/>
          <w:sz w:val="24"/>
          <w:szCs w:val="24"/>
        </w:rPr>
        <w:t>(43)</w:t>
      </w:r>
      <w:r w:rsidR="00787600" w:rsidRPr="006C41DA">
        <w:rPr>
          <w:rFonts w:ascii="Arial" w:hAnsi="Arial" w:cs="Arial"/>
          <w:b/>
          <w:sz w:val="24"/>
          <w:szCs w:val="24"/>
        </w:rPr>
        <w:fldChar w:fldCharType="end"/>
      </w:r>
      <w:r w:rsidR="00787600" w:rsidRPr="006C41DA">
        <w:rPr>
          <w:rFonts w:ascii="Arial" w:hAnsi="Arial" w:cs="Arial"/>
          <w:b/>
          <w:sz w:val="24"/>
          <w:szCs w:val="24"/>
        </w:rPr>
        <w:fldChar w:fldCharType="begin" w:fldLock="1"/>
      </w:r>
      <w:r w:rsidR="00770B6F" w:rsidRPr="006C41DA">
        <w:rPr>
          <w:rFonts w:ascii="Arial" w:hAnsi="Arial" w:cs="Arial"/>
          <w:b/>
          <w:sz w:val="24"/>
          <w:szCs w:val="24"/>
        </w:rPr>
        <w:instrText>ADDIN CSL_CITATION {"citationItems":[{"id":"ITEM-1","itemData":{"DOI":"10.1016/j.pediatrneurol.2008.09.018","ISBN":"0887-8994 (Print)\\n0887-8994 (Linking)","ISSN":"08878994","PMID":"19218034","abstract":"Increasingly distinct patterns of focal ischemic injury in the fetal and perinatal brain are recognized. Improved classification has afforded advances in risk factor identification, pathophysiology hypotheses, outcome prediction, and potential avenues for intervention. Cerebrovascular occlusion leading to perinatal stroke may be arterial or venous, symptomatic or subclinical, and it can occur across multiple time frames. Distinguishing causative factors from mere associations represents a major challenge with important implications for studies of pathogenesis. The adverse outcomes suffered by most children highlight the need for further research. Reviewed here are the current understandings, recent advancements, and future directions for research in perinatal ischemic stroke. © 2009 Elsevier Inc. All rights reserved.","author":[{"dropping-particle":"","family":"Kirton","given":"Adam","non-dropping-particle":"","parse-names":false,"suffix":""},{"dropping-particle":"","family":"deVeber","given":"Gabrielle","non-dropping-particle":"","parse-names":false,"suffix":""}],"container-title":"Pediatric Neurology","id":"ITEM-1","issue":"3","issued":{"date-parts":[["2009"]]},"page":"205-214","publisher":"Elsevier Inc.","title":"Advances in Perinatal Ischemic Stroke","type":"article-journal","volume":"40"},"uris":["http://www.mendeley.com/documents/?uuid=778e976c-b534-47fe-b52d-1f015965117d"]}],"mendeley":{"formattedCitation":"(44)","plainTextFormattedCitation":"(44)","previouslyFormattedCitation":"(44)"},"properties":{"noteIndex":0},"schema":"https://github.com/citation-style-language/schema/raw/master/csl-citation.json"}</w:instrText>
      </w:r>
      <w:r w:rsidR="00787600" w:rsidRPr="006C41DA">
        <w:rPr>
          <w:rFonts w:ascii="Arial" w:hAnsi="Arial" w:cs="Arial"/>
          <w:b/>
          <w:sz w:val="24"/>
          <w:szCs w:val="24"/>
        </w:rPr>
        <w:fldChar w:fldCharType="separate"/>
      </w:r>
      <w:r w:rsidR="00826CB7" w:rsidRPr="006C41DA">
        <w:rPr>
          <w:rFonts w:ascii="Arial" w:hAnsi="Arial" w:cs="Arial"/>
          <w:noProof/>
          <w:sz w:val="24"/>
          <w:szCs w:val="24"/>
        </w:rPr>
        <w:t>(44)</w:t>
      </w:r>
      <w:r w:rsidR="00787600" w:rsidRPr="006C41DA">
        <w:rPr>
          <w:rFonts w:ascii="Arial" w:hAnsi="Arial" w:cs="Arial"/>
          <w:b/>
          <w:sz w:val="24"/>
          <w:szCs w:val="24"/>
        </w:rPr>
        <w:fldChar w:fldCharType="end"/>
      </w:r>
      <w:r w:rsidR="00787600" w:rsidRPr="006C41DA">
        <w:rPr>
          <w:rFonts w:ascii="Arial" w:hAnsi="Arial" w:cs="Arial"/>
          <w:b/>
          <w:sz w:val="24"/>
          <w:szCs w:val="24"/>
        </w:rPr>
        <w:fldChar w:fldCharType="begin" w:fldLock="1"/>
      </w:r>
      <w:r w:rsidR="00770B6F" w:rsidRPr="006C41DA">
        <w:rPr>
          <w:rFonts w:ascii="Arial" w:hAnsi="Arial" w:cs="Arial"/>
          <w:b/>
          <w:sz w:val="24"/>
          <w:szCs w:val="24"/>
        </w:rPr>
        <w:instrText>ADDIN CSL_CITATION {"citationItems":[{"id":"ITEM-1","itemData":{"DOI":"10.1161/STROKEAHA.111.645077","ISBN":"1524-4628 (Electronic)\\r0039-2499 (Linking)","ISSN":"00392499","PMID":"22282891","abstract":"Perinatal stroke causes most term-born hemiplegic cerebral palsy. Many suffer additional sequelae. Periventricular venous infarction (PVI) is a common fetal stroke in which isolated subcortical injury may cause only motor deficits. However, cognitive, language, and behavioral deficits also occur. We hypothesized that ipsilesional cortical gray matter volumes are reduced in PVI.","author":[{"dropping-particle":"","family":"Li","given":"Damon","non-dropping-particle":"","parse-names":false,"suffix":""},{"dropping-particle":"","family":"Hodge","given":"Jacquie","non-dropping-particle":"","parse-names":false,"suffix":""},{"dropping-particle":"","family":"Wei","given":"Xing Chang","non-dropping-particle":"","parse-names":false,"suffix":""},{"dropping-particle":"","family":"Kirton","given":"Adam","non-dropping-particle":"","parse-names":false,"suffix":""}],"container-title":"Stroke","id":"ITEM-1","issue":"5","issued":{"date-parts":[["2012"]]},"page":"1404-1407","title":"Reduced ipsilesional cortical volumes in fetal periventricular venous infarction","type":"article-journal","volume":"43"},"uris":["http://www.mendeley.com/documents/?uuid=d91a6d14-3ff4-4bd0-8a05-9859fe88df1d"]}],"mendeley":{"formattedCitation":"(45)","plainTextFormattedCitation":"(45)","previouslyFormattedCitation":"(45)"},"properties":{"noteIndex":0},"schema":"https://github.com/citation-style-language/schema/raw/master/csl-citation.json"}</w:instrText>
      </w:r>
      <w:r w:rsidR="00787600" w:rsidRPr="006C41DA">
        <w:rPr>
          <w:rFonts w:ascii="Arial" w:hAnsi="Arial" w:cs="Arial"/>
          <w:b/>
          <w:sz w:val="24"/>
          <w:szCs w:val="24"/>
        </w:rPr>
        <w:fldChar w:fldCharType="separate"/>
      </w:r>
      <w:r w:rsidR="00826CB7" w:rsidRPr="006C41DA">
        <w:rPr>
          <w:rFonts w:ascii="Arial" w:hAnsi="Arial" w:cs="Arial"/>
          <w:noProof/>
          <w:sz w:val="24"/>
          <w:szCs w:val="24"/>
        </w:rPr>
        <w:t>(45)</w:t>
      </w:r>
      <w:r w:rsidR="00787600" w:rsidRPr="006C41DA">
        <w:rPr>
          <w:rFonts w:ascii="Arial" w:hAnsi="Arial" w:cs="Arial"/>
          <w:b/>
          <w:sz w:val="24"/>
          <w:szCs w:val="24"/>
        </w:rPr>
        <w:fldChar w:fldCharType="end"/>
      </w:r>
    </w:p>
    <w:p w14:paraId="43E579B1" w14:textId="77777777" w:rsidR="00BB4D3D" w:rsidRPr="006C41DA" w:rsidRDefault="00BB4D3D" w:rsidP="00E2380D">
      <w:pPr>
        <w:spacing w:line="480" w:lineRule="auto"/>
        <w:rPr>
          <w:rFonts w:ascii="Arial" w:hAnsi="Arial" w:cs="Arial"/>
          <w:i/>
          <w:sz w:val="24"/>
          <w:szCs w:val="24"/>
        </w:rPr>
      </w:pPr>
      <w:r w:rsidRPr="006C41DA">
        <w:rPr>
          <w:rFonts w:ascii="Arial" w:hAnsi="Arial" w:cs="Arial"/>
          <w:i/>
          <w:sz w:val="24"/>
          <w:szCs w:val="24"/>
        </w:rPr>
        <w:t>Intraparenchymal</w:t>
      </w:r>
    </w:p>
    <w:p w14:paraId="557A4F25" w14:textId="7E97490C" w:rsidR="00BB4D3D" w:rsidRPr="006C41DA" w:rsidRDefault="00BB4D3D" w:rsidP="00E2380D">
      <w:pPr>
        <w:spacing w:line="480" w:lineRule="auto"/>
        <w:rPr>
          <w:rFonts w:ascii="Arial" w:hAnsi="Arial" w:cs="Arial"/>
          <w:sz w:val="24"/>
          <w:szCs w:val="24"/>
        </w:rPr>
      </w:pPr>
      <w:r w:rsidRPr="006C41DA">
        <w:rPr>
          <w:rFonts w:ascii="Arial" w:hAnsi="Arial" w:cs="Arial"/>
          <w:sz w:val="24"/>
          <w:szCs w:val="24"/>
        </w:rPr>
        <w:t>The haemorrhages seen in alloimmune thrombocytopaenia are typical</w:t>
      </w:r>
      <w:r w:rsidR="00AB5528" w:rsidRPr="006C41DA">
        <w:rPr>
          <w:rFonts w:ascii="Arial" w:hAnsi="Arial" w:cs="Arial"/>
          <w:sz w:val="24"/>
          <w:szCs w:val="24"/>
        </w:rPr>
        <w:t>ly</w:t>
      </w:r>
      <w:r w:rsidRPr="006C41DA">
        <w:rPr>
          <w:rFonts w:ascii="Arial" w:hAnsi="Arial" w:cs="Arial"/>
          <w:sz w:val="24"/>
          <w:szCs w:val="24"/>
        </w:rPr>
        <w:t xml:space="preserve"> intraparenchymal</w:t>
      </w:r>
      <w:r w:rsidR="004E6D8E" w:rsidRPr="006C41DA">
        <w:rPr>
          <w:rFonts w:ascii="Arial" w:hAnsi="Arial" w:cs="Arial"/>
          <w:sz w:val="24"/>
          <w:szCs w:val="24"/>
        </w:rPr>
        <w:t xml:space="preserve"> (Figure 4)</w:t>
      </w:r>
      <w:r w:rsidRPr="006C41DA">
        <w:rPr>
          <w:rFonts w:ascii="Arial" w:hAnsi="Arial" w:cs="Arial"/>
          <w:sz w:val="24"/>
          <w:szCs w:val="24"/>
        </w:rPr>
        <w:t>, perhaps in relation to the associated endothelial dysfunction rather than the thrombocytopaenia (see below).</w:t>
      </w:r>
      <w:r w:rsidR="00552310" w:rsidRPr="006C41DA">
        <w:rPr>
          <w:rFonts w:ascii="Arial" w:hAnsi="Arial" w:cs="Arial"/>
          <w:sz w:val="24"/>
          <w:szCs w:val="24"/>
        </w:rPr>
        <w:t xml:space="preserve"> </w:t>
      </w:r>
      <w:r w:rsidR="007A583A" w:rsidRPr="006C41DA">
        <w:rPr>
          <w:rFonts w:ascii="Arial" w:hAnsi="Arial" w:cs="Arial"/>
          <w:sz w:val="24"/>
          <w:szCs w:val="24"/>
        </w:rPr>
        <w:t>Intra</w:t>
      </w:r>
      <w:r w:rsidR="00A639CE" w:rsidRPr="006C41DA">
        <w:rPr>
          <w:rFonts w:ascii="Arial" w:hAnsi="Arial" w:cs="Arial"/>
          <w:sz w:val="24"/>
          <w:szCs w:val="24"/>
        </w:rPr>
        <w:t xml:space="preserve">cerebral and intracerebellar </w:t>
      </w:r>
      <w:r w:rsidR="007A583A" w:rsidRPr="006C41DA">
        <w:rPr>
          <w:rFonts w:ascii="Arial" w:hAnsi="Arial" w:cs="Arial"/>
          <w:sz w:val="24"/>
          <w:szCs w:val="24"/>
        </w:rPr>
        <w:t>haemorrhage has also been reported in foetuses proven to have COL4A1 mutations</w:t>
      </w:r>
      <w:r w:rsidR="001E22A5" w:rsidRPr="006C41DA">
        <w:rPr>
          <w:rFonts w:ascii="Arial" w:hAnsi="Arial" w:cs="Arial"/>
          <w:sz w:val="24"/>
          <w:szCs w:val="24"/>
        </w:rPr>
        <w:fldChar w:fldCharType="begin" w:fldLock="1"/>
      </w:r>
      <w:r w:rsidR="00410D52" w:rsidRPr="006C41DA">
        <w:rPr>
          <w:rFonts w:ascii="Arial" w:hAnsi="Arial" w:cs="Arial"/>
          <w:sz w:val="24"/>
          <w:szCs w:val="24"/>
        </w:rPr>
        <w:instrText>ADDIN CSL_CITATION {"citationItems":[{"id":"ITEM-1","itemData":{"DOI":"10.1002/uog.11070","ISBN":"1469-0705 (Electronic)\\n0960-7692 (Linking)","ISSN":"09607692","PMID":"22223490","author":[{"dropping-particle":"","family":"Lichtenbelt","given":"K. D.","non-dropping-particle":"","parse-names":false,"suffix":""},{"dropping-particle":"","family":"Pistorius","given":"L. R.","non-dropping-particle":"","parse-names":false,"suffix":""},{"dropping-particle":"","family":"Tollenaer","given":"S. M.","non-dropping-particle":"De","parse-names":false,"suffix":""},{"dropping-particle":"","family":"Mancini","given":"G. M.","non-dropping-particle":"","parse-names":false,"suffix":""},{"dropping-particle":"","family":"Vries","given":"L. S.","non-dropping-particle":"De","parse-names":false,"suffix":""}],"container-title":"Ultrasound in Obstetrics and Gynecology","id":"ITEM-1","issue":"6","issued":{"date-parts":[["2012"]]},"page":"726-727","title":"Prenatal genetic confirmation of a COL4A1 mutation presenting with sonographic fetal intracranial hemorrhage","type":"article-journal","volume":"39"},"uris":["http://www.mendeley.com/documents/?uuid=1b6431ee-bcbb-49ae-9427-75017a7ba807"]}],"mendeley":{"formattedCitation":"(55)","plainTextFormattedCitation":"(55)","previouslyFormattedCitation":"(55)"},"properties":{"noteIndex":0},"schema":"https://github.com/citation-style-language/schema/raw/master/csl-citation.json"}</w:instrText>
      </w:r>
      <w:r w:rsidR="001E22A5" w:rsidRPr="006C41DA">
        <w:rPr>
          <w:rFonts w:ascii="Arial" w:hAnsi="Arial" w:cs="Arial"/>
          <w:sz w:val="24"/>
          <w:szCs w:val="24"/>
        </w:rPr>
        <w:fldChar w:fldCharType="separate"/>
      </w:r>
      <w:r w:rsidR="001E22A5" w:rsidRPr="006C41DA">
        <w:rPr>
          <w:rFonts w:ascii="Arial" w:hAnsi="Arial" w:cs="Arial"/>
          <w:noProof/>
          <w:sz w:val="24"/>
          <w:szCs w:val="24"/>
        </w:rPr>
        <w:t>(55)</w:t>
      </w:r>
      <w:r w:rsidR="001E22A5" w:rsidRPr="006C41DA">
        <w:rPr>
          <w:rFonts w:ascii="Arial" w:hAnsi="Arial" w:cs="Arial"/>
          <w:sz w:val="24"/>
          <w:szCs w:val="24"/>
        </w:rPr>
        <w:fldChar w:fldCharType="end"/>
      </w:r>
      <w:r w:rsidR="007A583A" w:rsidRPr="006C41DA">
        <w:rPr>
          <w:rFonts w:ascii="Arial" w:hAnsi="Arial" w:cs="Arial"/>
          <w:sz w:val="24"/>
          <w:szCs w:val="24"/>
        </w:rPr>
        <w:t xml:space="preserve">. </w:t>
      </w:r>
      <w:r w:rsidR="009C4C64" w:rsidRPr="006C41DA">
        <w:rPr>
          <w:rFonts w:ascii="Arial" w:hAnsi="Arial" w:cs="Arial"/>
          <w:sz w:val="24"/>
          <w:szCs w:val="24"/>
        </w:rPr>
        <w:t xml:space="preserve">Vascular imaging with Doppler or </w:t>
      </w:r>
      <w:r w:rsidR="007A583A" w:rsidRPr="006C41DA">
        <w:rPr>
          <w:rFonts w:ascii="Arial" w:hAnsi="Arial" w:cs="Arial"/>
          <w:sz w:val="24"/>
          <w:szCs w:val="24"/>
        </w:rPr>
        <w:t xml:space="preserve">MRA would be of interest in </w:t>
      </w:r>
      <w:proofErr w:type="spellStart"/>
      <w:r w:rsidR="007A583A" w:rsidRPr="006C41DA">
        <w:rPr>
          <w:rFonts w:ascii="Arial" w:hAnsi="Arial" w:cs="Arial"/>
          <w:sz w:val="24"/>
          <w:szCs w:val="24"/>
        </w:rPr>
        <w:t>fetal</w:t>
      </w:r>
      <w:proofErr w:type="spellEnd"/>
      <w:r w:rsidR="007A583A" w:rsidRPr="006C41DA">
        <w:rPr>
          <w:rFonts w:ascii="Arial" w:hAnsi="Arial" w:cs="Arial"/>
          <w:sz w:val="24"/>
          <w:szCs w:val="24"/>
        </w:rPr>
        <w:t xml:space="preserve"> intraparenchymal haemorrhage</w:t>
      </w:r>
      <w:r w:rsidR="00466E71" w:rsidRPr="006C41DA">
        <w:rPr>
          <w:rFonts w:ascii="Arial" w:hAnsi="Arial" w:cs="Arial"/>
          <w:sz w:val="24"/>
          <w:szCs w:val="24"/>
        </w:rPr>
        <w:t>, which may also occ</w:t>
      </w:r>
      <w:r w:rsidR="00EB091A" w:rsidRPr="006C41DA">
        <w:rPr>
          <w:rFonts w:ascii="Arial" w:hAnsi="Arial" w:cs="Arial"/>
          <w:sz w:val="24"/>
          <w:szCs w:val="24"/>
        </w:rPr>
        <w:t>ur as a secondary phenomenon after infarction</w:t>
      </w:r>
      <w:r w:rsidR="007A583A" w:rsidRPr="006C41DA">
        <w:rPr>
          <w:rFonts w:ascii="Arial" w:hAnsi="Arial" w:cs="Arial"/>
          <w:sz w:val="24"/>
          <w:szCs w:val="24"/>
        </w:rPr>
        <w:t>.</w:t>
      </w:r>
    </w:p>
    <w:p w14:paraId="503B2218" w14:textId="77777777" w:rsidR="00A618BC" w:rsidRPr="006C41DA" w:rsidRDefault="00A618BC" w:rsidP="00FA2BD6">
      <w:pPr>
        <w:spacing w:line="480" w:lineRule="auto"/>
        <w:rPr>
          <w:rFonts w:ascii="Arial" w:hAnsi="Arial" w:cs="Arial"/>
          <w:i/>
          <w:sz w:val="24"/>
          <w:szCs w:val="24"/>
        </w:rPr>
      </w:pPr>
      <w:r w:rsidRPr="006C41DA">
        <w:rPr>
          <w:rFonts w:ascii="Arial" w:hAnsi="Arial" w:cs="Arial"/>
          <w:i/>
          <w:sz w:val="24"/>
          <w:szCs w:val="24"/>
        </w:rPr>
        <w:t>Subdural</w:t>
      </w:r>
      <w:r w:rsidR="004A67AD" w:rsidRPr="006C41DA">
        <w:rPr>
          <w:rFonts w:ascii="Arial" w:hAnsi="Arial" w:cs="Arial"/>
          <w:i/>
          <w:sz w:val="24"/>
          <w:szCs w:val="24"/>
        </w:rPr>
        <w:t>, subarachnoid and epidural</w:t>
      </w:r>
      <w:r w:rsidRPr="006C41DA">
        <w:rPr>
          <w:rFonts w:ascii="Arial" w:hAnsi="Arial" w:cs="Arial"/>
          <w:i/>
          <w:sz w:val="24"/>
          <w:szCs w:val="24"/>
        </w:rPr>
        <w:t xml:space="preserve"> haemorrhage</w:t>
      </w:r>
    </w:p>
    <w:p w14:paraId="0797E2E4" w14:textId="192BABA5" w:rsidR="006B1E50" w:rsidRPr="006C41DA" w:rsidRDefault="004A67AD" w:rsidP="00FA2BD6">
      <w:pPr>
        <w:spacing w:line="480" w:lineRule="auto"/>
        <w:rPr>
          <w:rFonts w:ascii="Arial" w:hAnsi="Arial" w:cs="Arial"/>
          <w:sz w:val="24"/>
          <w:szCs w:val="24"/>
        </w:rPr>
      </w:pPr>
      <w:bookmarkStart w:id="3" w:name="_Hlk522857943"/>
      <w:r w:rsidRPr="006C41DA">
        <w:rPr>
          <w:rFonts w:ascii="Arial" w:hAnsi="Arial" w:cs="Arial"/>
          <w:sz w:val="24"/>
          <w:szCs w:val="24"/>
        </w:rPr>
        <w:t>S</w:t>
      </w:r>
      <w:r w:rsidR="006B1E50" w:rsidRPr="006C41DA">
        <w:rPr>
          <w:rFonts w:ascii="Arial" w:hAnsi="Arial" w:cs="Arial"/>
          <w:sz w:val="24"/>
          <w:szCs w:val="24"/>
        </w:rPr>
        <w:t xml:space="preserve">upratentorial </w:t>
      </w:r>
      <w:r w:rsidR="00E03BE8" w:rsidRPr="006C41DA">
        <w:rPr>
          <w:rFonts w:ascii="Arial" w:hAnsi="Arial" w:cs="Arial"/>
          <w:sz w:val="24"/>
          <w:szCs w:val="24"/>
        </w:rPr>
        <w:t>extra-axial</w:t>
      </w:r>
      <w:r w:rsidRPr="006C41DA">
        <w:rPr>
          <w:rFonts w:ascii="Arial" w:hAnsi="Arial" w:cs="Arial"/>
          <w:sz w:val="24"/>
          <w:szCs w:val="24"/>
        </w:rPr>
        <w:t xml:space="preserve"> </w:t>
      </w:r>
      <w:r w:rsidR="00023B8D" w:rsidRPr="006C41DA">
        <w:rPr>
          <w:rFonts w:ascii="Arial" w:hAnsi="Arial" w:cs="Arial"/>
          <w:sz w:val="24"/>
          <w:szCs w:val="24"/>
        </w:rPr>
        <w:t>(subdural, subarachnoid and epidural)</w:t>
      </w:r>
      <w:r w:rsidR="00F9289C" w:rsidRPr="006C41DA">
        <w:rPr>
          <w:rFonts w:ascii="Arial" w:hAnsi="Arial" w:cs="Arial"/>
          <w:sz w:val="24"/>
          <w:szCs w:val="24"/>
        </w:rPr>
        <w:t>,</w:t>
      </w:r>
      <w:r w:rsidR="00023B8D" w:rsidRPr="006C41DA">
        <w:rPr>
          <w:rFonts w:ascii="Arial" w:hAnsi="Arial" w:cs="Arial"/>
          <w:sz w:val="24"/>
          <w:szCs w:val="24"/>
        </w:rPr>
        <w:t xml:space="preserve"> </w:t>
      </w:r>
      <w:bookmarkStart w:id="4" w:name="_Hlk522857315"/>
      <w:r w:rsidR="00F9289C" w:rsidRPr="006C41DA">
        <w:rPr>
          <w:rFonts w:ascii="Arial" w:hAnsi="Arial" w:cs="Arial"/>
          <w:sz w:val="24"/>
          <w:szCs w:val="24"/>
        </w:rPr>
        <w:t xml:space="preserve">as well as intracranial, </w:t>
      </w:r>
      <w:bookmarkEnd w:id="4"/>
      <w:r w:rsidRPr="006C41DA">
        <w:rPr>
          <w:rFonts w:ascii="Arial" w:hAnsi="Arial" w:cs="Arial"/>
          <w:sz w:val="24"/>
          <w:szCs w:val="24"/>
        </w:rPr>
        <w:t>haemorrhages</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jcu.20464","ISBN":"1097-0096 (Electronic)\\r0091-2751 (Linking)","ISSN":"00912751","PMID":"18361465","abstract":"Antenatal intracranial hemorrhage is a rare cause of intrauterine fetal death, with an incidence of 4.6-5.1% in autopsy studies of stillborn fetuses. Warfarin-associated fetal bleeding is also a rare problem, with an incidence of 4.3% in the literature. We present a case of warfarin-induced subdural hematoma occurring in the second trimester.Copyright (c) 2008 Wiley Periodicals, Inc.","author":[{"dropping-particle":"","family":"Oswal","given":"Kamal","non-dropping-particle":"","parse-names":false,"suffix":""},{"dropping-particle":"","family":"Agarwal","given":"Ajay","non-dropping-particle":"","parse-names":false,"suffix":""}],"container-title":"Journal of Clinical Ultrasound","id":"ITEM-1","issue":"7","issued":{"date-parts":[["2008"]]},"page":"451-453","title":"Warfarin-induced fetal intracranial subdural hematoma","type":"article-journal","volume":"36"},"uris":["http://www.mendeley.com/documents/?uuid=69c17eef-3e3d-4202-8a5a-e5ab9c569808"]}],"mendeley":{"formattedCitation":"(56)","plainTextFormattedCitation":"(56)","previouslyFormattedCitation":"(5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56)</w:t>
      </w:r>
      <w:r w:rsidR="00787600" w:rsidRPr="006C41DA">
        <w:rPr>
          <w:rFonts w:ascii="Arial" w:hAnsi="Arial" w:cs="Arial"/>
          <w:sz w:val="24"/>
          <w:szCs w:val="24"/>
        </w:rPr>
        <w:fldChar w:fldCharType="end"/>
      </w:r>
      <w:r w:rsidRPr="006C41DA">
        <w:rPr>
          <w:rFonts w:ascii="Arial" w:hAnsi="Arial" w:cs="Arial"/>
          <w:sz w:val="24"/>
          <w:szCs w:val="24"/>
        </w:rPr>
        <w:t xml:space="preserve"> are seen after maternal trauma</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jcu.20464","ISBN":"1097-0096 (Electronic)\\r0091-2751 (Linking)","ISSN":"00912751","PMID":"18361465","abstract":"Antenatal intracranial hemorrhage is a rare cause of intrauterine fetal death, with an incidence of 4.6-5.1% in autopsy studies of stillborn fetuses. Warfarin-associated fetal bleeding is also a rare problem, with an incidence of 4.3% in the literature. We present a case of warfarin-induced subdural hematoma occurring in the second trimester.Copyright (c) 2008 Wiley Periodicals, Inc.","author":[{"dropping-particle":"","family":"Oswal","given":"Kamal","non-dropping-particle":"","parse-names":false,"suffix":""},{"dropping-particle":"","family":"Agarwal","given":"Ajay","non-dropping-particle":"","parse-names":false,"suffix":""}],"container-title":"Journal of Clinical Ultrasound","id":"ITEM-1","issue":"7","issued":{"date-parts":[["2008"]]},"page":"451-453","title":"Warfarin-induced fetal intracranial subdural hematoma","type":"article-journal","volume":"36"},"uris":["http://www.mendeley.com/documents/?uuid=69c17eef-3e3d-4202-8a5a-e5ab9c569808"]}],"mendeley":{"formattedCitation":"(56)","plainTextFormattedCitation":"(56)","previouslyFormattedCitation":"(5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5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Yamasato","given":"Kelly","non-dropping-particle":"","parse-names":false,"suffix":""},{"dropping-particle":"","family":"Kurata","given":"Nicole","non-dropping-particle":"","parse-names":false,"suffix":""},{"dropping-particle":"","family":"Towner","given":"Dena","non-dropping-particle":"","parse-names":false,"suffix":""}],"id":"ITEM-1","issue":"c","issued":{"date-parts":[["2018"]]},"page":"1-5","title":"Case Report Delayed Appearance of a Traumatic Fetal Intracranial Hemorrhage","type":"article-journal","volume":"2018"},"uris":["http://www.mendeley.com/documents/?uuid=657dc2cb-2d64-419e-9655-2c6cb7fcbf4c"]}],"mendeley":{"formattedCitation":"(57)","plainTextFormattedCitation":"(57)","previouslyFormattedCitation":"(5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57)</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forsciint.2017.10.016","ISSN":"18726283","PMID":"29089165","abstract":"Traumatic injuries in pregnancy such as abdominal trauma, pelvic fractures and penetrating trauma are major causes of maternal and neonatal morbidity and mortality. The most common causes of trauma during pregnancy are motor vehicle accidents, falls, assaults, gunshots, and burns. Pregnancy itself has been identified as a risk factor for trauma, together with a younger age, drug use, alcohol use, and domestic violence. We report the case of a 46-year-old woman, 34 weeks pregnant, who attempted suicide by jumping from a flyover, immediately after a probably deliberate traffic collision with the guardrail. She had fractures of five lumbar vertebrae and three ribs with pulmonary contusions, but was without other injuries. Following the mother's stabilization, the fetal heart tones were detected as abnormal and the patient had an emergency caesarean section delivering a still-born male infant. Neither alcohol nor drugs were found in the mother who had been diagnosed with an unspecified episodic mood disorder. She recovered completely from her injuries. At autopsy of the newborn, a massive subarachnoid hemorrhage with deformity of the skull was found, caused by maternal blunt abdominal trauma following car accident and fall. This case is an outstanding example of fetal head trauma which occurred with no life-threatening maternal injury due to attempted suicide. It is important for clinicians and forensic pathologists to have adequate knowledge and practical experience of these cases, because pregnancy is a special risk factor for self-inflicted injuries among females, with significant adverse effects on the fetus even with minor injuries to the mother.","author":[{"dropping-particle":"","family":"Tattoli","given":"Lucia","non-dropping-particle":"","parse-names":false,"suffix":""},{"dropping-particle":"","family":"Vella","given":"Giancarlo","non-dropping-particle":"Di","parse-names":false,"suffix":""},{"dropping-particle":"","family":"Solarino","given":"Biagio","non-dropping-particle":"","parse-names":false,"suffix":""}],"container-title":"Forensic Science International","id":"ITEM-1","issued":{"date-parts":[["2017"]]},"page":"e1-e5","publisher":"Elsevier Ireland Ltd","title":"A case of intrauterine lethal fetal injury after attempted suicide of the mother","type":"article-journal","volume":"280"},"uris":["http://www.mendeley.com/documents/?uuid=1b733a1a-cb4b-45e8-80ba-84f46b17a209"]}],"mendeley":{"formattedCitation":"(58)","plainTextFormattedCitation":"(58)","previouslyFormattedCitation":"(5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58)</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97/01.AOG.0000141568.66660.0f","ISSN":"0029-7844","PMID":"15572493","abstract":"BACKGROUND Prenatal diagnosis of fetal intracranial hemorrhage has important etiologic, management, and prognostic implications. Ultrasonography and magnetic resonance imaging (MRI) have been used to identify and evaluate this condition. We present the first reported case of epidural hematoma diagnosed prenatally. CASE A 25-year-old para 3 was referred for evaluation of a suspected fetal intracranial abnormality following an alleged assault. Ultrasonography and MRI were used to diagnose an epidural hematoma prenatally. The fetus subsequently died in utero. Autopsy confirmed the presence of an epidural hematoma. CONCLUSION Ultrasonography and MRI were useful in diagnosing a fetal epidural hematoma. Unfortunately, no known effective in utero therapy exists for this rare problem.","author":[{"dropping-particle":"","family":"Ellestad","given":"Sarah C","non-dropping-particle":"","parse-names":false,"suffix":""},{"dropping-particle":"","family":"Shelton","given":"Stuart","non-dropping-particle":"","parse-names":false,"suffix":""},{"dropping-particle":"","family":"James","given":"Andra H","non-dropping-particle":"","parse-names":false,"suffix":""}],"container-title":"Obstetrics and gynecology","id":"ITEM-1","issue":"6","issued":{"date-parts":[["2004","12"]]},"page":"1298-300","title":"Prenatal diagnosis of a trauma-related fetal epidural hematoma.","type":"article-journal","volume":"104"},"uris":["http://www.mendeley.com/documents/?uuid=4562d84a-0b92-3276-8ff5-b738fb0695d4"]}],"mendeley":{"formattedCitation":"(59)","plainTextFormattedCitation":"(59)","previouslyFormattedCitation":"(5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59)</w:t>
      </w:r>
      <w:r w:rsidR="00787600" w:rsidRPr="006C41DA">
        <w:rPr>
          <w:rFonts w:ascii="Arial" w:hAnsi="Arial" w:cs="Arial"/>
          <w:sz w:val="24"/>
          <w:szCs w:val="24"/>
        </w:rPr>
        <w:fldChar w:fldCharType="end"/>
      </w:r>
      <w:r w:rsidR="00023B8D" w:rsidRPr="006C41DA">
        <w:rPr>
          <w:rFonts w:ascii="Arial" w:hAnsi="Arial" w:cs="Arial"/>
          <w:sz w:val="24"/>
          <w:szCs w:val="24"/>
        </w:rPr>
        <w:t xml:space="preserve">. </w:t>
      </w:r>
      <w:bookmarkEnd w:id="3"/>
      <w:r w:rsidR="00023B8D" w:rsidRPr="006C41DA">
        <w:rPr>
          <w:rFonts w:ascii="Arial" w:hAnsi="Arial" w:cs="Arial"/>
          <w:sz w:val="24"/>
          <w:szCs w:val="24"/>
        </w:rPr>
        <w:t>Subdural haemorrhage is also seen in</w:t>
      </w:r>
      <w:r w:rsidRPr="006C41DA">
        <w:rPr>
          <w:rFonts w:ascii="Arial" w:hAnsi="Arial" w:cs="Arial"/>
          <w:sz w:val="24"/>
          <w:szCs w:val="24"/>
        </w:rPr>
        <w:t xml:space="preserve"> bleeding diatheses such as </w:t>
      </w:r>
      <w:r w:rsidR="00223CD6" w:rsidRPr="006C41DA">
        <w:rPr>
          <w:rFonts w:ascii="Arial" w:hAnsi="Arial" w:cs="Arial"/>
          <w:sz w:val="24"/>
          <w:szCs w:val="24"/>
        </w:rPr>
        <w:t>aut</w:t>
      </w:r>
      <w:r w:rsidR="00C058F1" w:rsidRPr="006C41DA">
        <w:rPr>
          <w:rFonts w:ascii="Arial" w:hAnsi="Arial" w:cs="Arial"/>
          <w:sz w:val="24"/>
          <w:szCs w:val="24"/>
        </w:rPr>
        <w:t>oimmune</w:t>
      </w:r>
      <w:r w:rsidR="007451FD" w:rsidRPr="006C41DA">
        <w:rPr>
          <w:rFonts w:ascii="Arial" w:hAnsi="Arial" w:cs="Arial"/>
          <w:sz w:val="24"/>
          <w:szCs w:val="24"/>
        </w:rPr>
        <w:t xml:space="preserve"> thrombocytopaenia</w:t>
      </w:r>
      <w:r w:rsidR="00C058F1"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7/s00381-014-2473-9","ISSN":"1433-0350","PMID":"24952237","abstract":"BACKGROUND Maternal autoimmune thrombocytopenic purpura (AITP) can cause fetal intracranial hemorrhage. CASE REPORT A 19-year-old primigravida was referred to our institution for prenatally detected ventriculomegaly at 30th week of gestation. Her personal and family histories were unremarkable. Her platelet count was 54 × 109/L. Fetal neurosonography showed intraparenchymal hemorrhage. AITP was diagnosed in the mother and platelet count decreased at 34 × 109/L. Patient was treated with methylprednisolone and intravenous immunoglobulin. She delivered a 2,340-g infant at 37 weeks with elective cesarean section. The platelet count of the newborn was 181 × 109/L and coagulation tests were normal. No antiplatelet specific antibodies were detected in cord blood. Postnatal MRI evaluation confirmed grade IV intracranial hemorrhage. The newborn baby has suffered from mild spasticity and seizures. CONCLUSIONS Clinicians must be vigilant about the catastrophic fetal complications of maternal AITP; a close follow-up with a multidisciplinary cooperation between obstetricians, hematologists, and neonatologists must be warranted.","author":[{"dropping-particle":"","family":"Kutuk","given":"Mehmet Serdar","non-dropping-particle":"","parse-names":false,"suffix":""},{"dropping-particle":"","family":"Croisille","given":"Laure","non-dropping-particle":"","parse-names":false,"suffix":""},{"dropping-particle":"","family":"Gorkem","given":"Sureyya Burcu","non-dropping-particle":"","parse-names":false,"suffix":""},{"dropping-particle":"","family":"Yilmaz","given":"Ebru","non-dropping-particle":"","parse-names":false,"suffix":""},{"dropping-particle":"","family":"Korkmaz","given":"Levent","non-dropping-particle":"","parse-names":false,"suffix":""},{"dropping-particle":"","family":"Bierling","given":"Philippe","non-dropping-particle":"","parse-names":false,"suffix":""},{"dropping-particle":"","family":"Unal","given":"Ekrem","non-dropping-particle":"","parse-names":false,"suffix":""}],"container-title":"Child's nervous system : ChNS : official journal of the International Society for Pediatric Neurosurgery","id":"ITEM-1","issue":"12","issued":{"date-parts":[["2014","12","21"]]},"page":"2147-50","title":"Fetal intracranial hemorrhage related to maternal autoimmune thrombocytopenic purpura.","type":"article-journal","volume":"30"},"uris":["http://www.mendeley.com/documents/?uuid=53f97658-7a6b-3b41-a39e-df441722097b"]}],"mendeley":{"formattedCitation":"(5)","plainTextFormattedCitation":"(5)","previouslyFormattedCitation":"(5)"},"properties":{"noteIndex":0},"schema":"https://github.com/citation-style-language/schema/raw/master/csl-citation.json"}</w:instrText>
      </w:r>
      <w:r w:rsidR="00C058F1" w:rsidRPr="006C41DA">
        <w:rPr>
          <w:rFonts w:ascii="Arial" w:hAnsi="Arial" w:cs="Arial"/>
          <w:sz w:val="24"/>
          <w:szCs w:val="24"/>
        </w:rPr>
        <w:fldChar w:fldCharType="separate"/>
      </w:r>
      <w:r w:rsidR="00AC541F" w:rsidRPr="006C41DA">
        <w:rPr>
          <w:rFonts w:ascii="Arial" w:hAnsi="Arial" w:cs="Arial"/>
          <w:noProof/>
          <w:sz w:val="24"/>
          <w:szCs w:val="24"/>
        </w:rPr>
        <w:t>(5)</w:t>
      </w:r>
      <w:r w:rsidR="00C058F1" w:rsidRPr="006C41DA">
        <w:rPr>
          <w:rFonts w:ascii="Arial" w:hAnsi="Arial" w:cs="Arial"/>
          <w:sz w:val="24"/>
          <w:szCs w:val="24"/>
        </w:rPr>
        <w:fldChar w:fldCharType="end"/>
      </w:r>
      <w:r w:rsidR="00E03BE8" w:rsidRPr="006C41DA">
        <w:rPr>
          <w:rFonts w:ascii="Arial" w:hAnsi="Arial" w:cs="Arial"/>
          <w:sz w:val="24"/>
          <w:szCs w:val="24"/>
        </w:rPr>
        <w:t xml:space="preserve">. Maternal </w:t>
      </w:r>
      <w:r w:rsidR="00847A12" w:rsidRPr="006C41DA">
        <w:rPr>
          <w:rFonts w:ascii="Arial" w:hAnsi="Arial" w:cs="Arial"/>
          <w:sz w:val="24"/>
          <w:szCs w:val="24"/>
        </w:rPr>
        <w:t>w</w:t>
      </w:r>
      <w:r w:rsidR="00E03BE8" w:rsidRPr="006C41DA">
        <w:rPr>
          <w:rFonts w:ascii="Arial" w:hAnsi="Arial" w:cs="Arial"/>
          <w:sz w:val="24"/>
          <w:szCs w:val="24"/>
        </w:rPr>
        <w:t xml:space="preserve">arfarin </w:t>
      </w:r>
      <w:r w:rsidR="00CE1972" w:rsidRPr="006C41DA">
        <w:rPr>
          <w:rFonts w:ascii="Arial" w:hAnsi="Arial" w:cs="Arial"/>
          <w:sz w:val="24"/>
          <w:szCs w:val="24"/>
        </w:rPr>
        <w:t xml:space="preserve">intake </w:t>
      </w:r>
      <w:r w:rsidR="00E03BE8" w:rsidRPr="006C41DA">
        <w:rPr>
          <w:rFonts w:ascii="Arial" w:hAnsi="Arial" w:cs="Arial"/>
          <w:sz w:val="24"/>
          <w:szCs w:val="24"/>
        </w:rPr>
        <w:t>may also play a role</w:t>
      </w:r>
      <w:r w:rsidR="00CE1972"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011-8934","PMID":"14555837","abstract":"A 27-yr-old woman who had been taking warfarin for 10 yr after mitral valve replacement became pregnant. After knowing her pregnancy, she received heparinization for nine weeks instead of warfarin, and took oral anticoagulant again. At 24 weeks of gestation, fetal ultrasound and MRI showed a left subdural hematoma, and the pregnancy was terminated. Subdural hematoma was demonstrated on autopsy. Fatal bleeding of the fetus is a rare complication of maternal warfarin medication, occurring mostly in the second or third trimester. There is no alternative regimen available, so that regular monitoring by fetal ultrasound and strict control of warfarin dose with regular measurement of prothrombin time are the best way to prevent intrauterine fetal death due to bleeding.","author":[{"dropping-particle":"","family":"Lee","given":"Ho-Chang","non-dropping-particle":"","parse-names":false,"suffix":""},{"dropping-particle":"","family":"Cho","given":"Soo Youn","non-dropping-particle":"","parse-names":false,"suffix":""},{"dropping-particle":"","family":"Lee","given":"Hyun Joo","non-dropping-particle":"","parse-names":false,"suffix":""},{"dropping-particle":"","family":"Kim","given":"Chong Jai","non-dropping-particle":"","parse-names":false,"suffix":""},{"dropping-particle":"","family":"Park","given":"Joong Shin","non-dropping-particle":"","parse-names":false,"suffix":""},{"dropping-particle":"","family":"Chi","given":"Je G","non-dropping-particle":"","parse-names":false,"suffix":""}],"container-title":"Journal of Korean medical science","id":"ITEM-1","issue":"5","issued":{"date-parts":[["2003"]]},"page":"764-7","title":"Warfarin-associated fetal intracranial hemorrhage: a case report.","type":"article-journal","volume":"18"},"uris":["http://www.mendeley.com/documents/?uuid=aa3fd56f-49d8-4b47-bacb-24b8e382b523"]},{"id":"ITEM-2","itemData":{"DOI":"10.1002/jcu.20464","ISBN":"1097-0096 (Electronic)\\r0091-2751 (Linking)","ISSN":"00912751","PMID":"18361465","abstract":"Antenatal intracranial hemorrhage is a rare cause of intrauterine fetal death, with an incidence of 4.6-5.1% in autopsy studies of stillborn fetuses. Warfarin-associated fetal bleeding is also a rare problem, with an incidence of 4.3% in the literature. We present a case of warfarin-induced subdural hematoma occurring in the second trimester.Copyright (c) 2008 Wiley Periodicals, Inc.","author":[{"dropping-particle":"","family":"Oswal","given":"Kamal","non-dropping-particle":"","parse-names":false,"suffix":""},{"dropping-particle":"","family":"Agarwal","given":"Ajay","non-dropping-particle":"","parse-names":false,"suffix":""}],"container-title":"Journal of Clinical Ultrasound","id":"ITEM-2","issue":"7","issued":{"date-parts":[["2008"]]},"page":"451-453","title":"Warfarin-induced fetal intracranial subdural hematoma","type":"article-journal","volume":"36"},"uris":["http://www.mendeley.com/documents/?uuid=69c17eef-3e3d-4202-8a5a-e5ab9c569808"]},{"id":"ITEM-3","itemData":{"DOI":"10.1002/ccr3.75","ISSN":"2050-0904","PMID":"25356261","abstract":"KEY CLINICAL MESSAGE We present a case in which to of fetal subdural hematoma developing despite that the maternal the prothrombin time by international normalized ratio (PT/INR) during pregnancy was within the normal range.","author":[{"dropping-particle":"","family":"Fujiwara","given":"Kana","non-dropping-particle":"","parse-names":false,"suffix":""},{"dropping-particle":"","family":"Aoki","given":"Shigeru","non-dropping-particle":"","parse-names":false,"suffix":""},{"dropping-particle":"","family":"Kurasawa","given":"Kentaro","non-dropping-particle":"","parse-names":false,"suffix":""},{"dropping-particle":"","family":"Okuda","given":"Mika","non-dropping-particle":"","parse-names":false,"suffix":""},{"dropping-particle":"","family":"Takahashi","given":"Tsuneo","non-dropping-particle":"","parse-names":false,"suffix":""},{"dropping-particle":"","family":"Hirahara","given":"Fumiki","non-dropping-particle":"","parse-names":false,"suffix":""}],"container-title":"Clinical case reports","id":"ITEM-3","issue":"3","issued":{"date-parts":[["2014","6"]]},"page":"108-11","title":"Warfarin-associated fetal intracranial subdural hematoma: a case report.","type":"article-journal","volume":"2"},"uris":["http://www.mendeley.com/documents/?uuid=6dddf543-67fa-33fa-a603-aa47899f4166"]}],"mendeley":{"formattedCitation":"(56,60,61)","plainTextFormattedCitation":"(56,60,61)","previouslyFormattedCitation":"(56,60,61)"},"properties":{"noteIndex":0},"schema":"https://github.com/citation-style-language/schema/raw/master/csl-citation.json"}</w:instrText>
      </w:r>
      <w:r w:rsidR="00CE1972" w:rsidRPr="006C41DA">
        <w:rPr>
          <w:rFonts w:ascii="Arial" w:hAnsi="Arial" w:cs="Arial"/>
          <w:sz w:val="24"/>
          <w:szCs w:val="24"/>
        </w:rPr>
        <w:fldChar w:fldCharType="separate"/>
      </w:r>
      <w:r w:rsidR="001E22A5" w:rsidRPr="006C41DA">
        <w:rPr>
          <w:rFonts w:ascii="Arial" w:hAnsi="Arial" w:cs="Arial"/>
          <w:noProof/>
          <w:sz w:val="24"/>
          <w:szCs w:val="24"/>
        </w:rPr>
        <w:t>(56,60,61)</w:t>
      </w:r>
      <w:r w:rsidR="00CE1972" w:rsidRPr="006C41DA">
        <w:rPr>
          <w:rFonts w:ascii="Arial" w:hAnsi="Arial" w:cs="Arial"/>
          <w:sz w:val="24"/>
          <w:szCs w:val="24"/>
        </w:rPr>
        <w:fldChar w:fldCharType="end"/>
      </w:r>
      <w:r w:rsidR="00E03BE8" w:rsidRPr="006C41DA">
        <w:rPr>
          <w:rFonts w:ascii="Arial" w:hAnsi="Arial" w:cs="Arial"/>
          <w:sz w:val="24"/>
          <w:szCs w:val="24"/>
        </w:rPr>
        <w:t>.</w:t>
      </w:r>
      <w:r w:rsidRPr="006C41DA">
        <w:rPr>
          <w:rFonts w:ascii="Arial" w:hAnsi="Arial" w:cs="Arial"/>
          <w:sz w:val="24"/>
          <w:szCs w:val="24"/>
        </w:rPr>
        <w:t xml:space="preserve"> </w:t>
      </w:r>
      <w:r w:rsidR="002C4F5A" w:rsidRPr="006C41DA">
        <w:rPr>
          <w:rFonts w:ascii="Arial" w:hAnsi="Arial" w:cs="Arial"/>
          <w:sz w:val="24"/>
          <w:szCs w:val="24"/>
        </w:rPr>
        <w:lastRenderedPageBreak/>
        <w:t>There may be reverse flow on Doppler ultrasound, presumably secondary to raised intracranial pressure</w:t>
      </w:r>
      <w:r w:rsidR="00787E6D"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46/j.1469-0705.2000.00167.x","ISSN":"0960-7692","PMID":"11084970","abstract":"To our knowledge this is the first reported case of a subdural hematoma, related to fetal autoimmune thrombocytopenia, diagnosed prenatally by ultrasound. The underlying etiology was hidden maternal autoimmune thrombocytopenia. This disease, which is as serious as alloimmune thrombocytopenia, causes severe fetal thrombocytopenia, which carries with it a high risk of intracranial hemorrhage and recurrence in subsequent pregnancies. Only 14 cases of fetal subdural hematomas have been reported in the literature. The etiologies of these cases were principally traumatic, or due to disorders of hemostasis. Their prognoses were generally poor, with 50% resulting in fetal death in utero and the remaining 50% demonstrating post-natal sequelae. The presence of reverse flow in the middle cerebral artery is rare and its association with a subdural hematoma unusual. Abnormalities found on cerebral Doppler studies indicate an adaptive response to a fetal condition for which the prognosis is then very poor. Monitoring fetuses at risk for hemorrhage by ultrasound imaging and Doppler studies enables us to detect indicators of a worsening prognosis before the ultrasound appearance of morphological hemorrhage. The development of intracranial hemorrhage raises difficult management issues during the index pregnancy and in subsequent pregnancies.","author":[{"dropping-particle":"","family":"Spirlet","given":"M","non-dropping-particle":"de","parse-names":false,"suffix":""},{"dropping-particle":"","family":"Goffinet","given":"F","non-dropping-particle":"","parse-names":false,"suffix":""},{"dropping-particle":"","family":"Philippe","given":"H J","non-dropping-particle":"","parse-names":false,"suffix":""},{"dropping-particle":"","family":"Bailly","given":"M","non-dropping-particle":"","parse-names":false,"suffix":""},{"dropping-particle":"","family":"Couderc","given":"S","non-dropping-particle":"","parse-names":false,"suffix":""},{"dropping-particle":"","family":"Nisand","given":"I","non-dropping-particle":"","parse-names":false,"suffix":""}],"container-title":"Ultrasound in obstetrics &amp; gynecology : the official journal of the International Society of Ultrasound in Obstetrics and Gynecology","id":"ITEM-1","issue":"1","issued":{"date-parts":[["2000","7"]]},"page":"72-6","title":"Prenatal diagnosis of a subdural hematoma associated with reverse flow in the middle cerebral artery: case report and literature review.","type":"article-journal","volume":"16"},"uris":["http://www.mendeley.com/documents/?uuid=928cb44a-54ee-3f02-bf78-ebd72f6e7d82"]}],"mendeley":{"formattedCitation":"(62)","plainTextFormattedCitation":"(62)","previouslyFormattedCitation":"(62)"},"properties":{"noteIndex":0},"schema":"https://github.com/citation-style-language/schema/raw/master/csl-citation.json"}</w:instrText>
      </w:r>
      <w:r w:rsidR="00787E6D" w:rsidRPr="006C41DA">
        <w:rPr>
          <w:rFonts w:ascii="Arial" w:hAnsi="Arial" w:cs="Arial"/>
          <w:sz w:val="24"/>
          <w:szCs w:val="24"/>
        </w:rPr>
        <w:fldChar w:fldCharType="separate"/>
      </w:r>
      <w:r w:rsidR="001E22A5" w:rsidRPr="006C41DA">
        <w:rPr>
          <w:rFonts w:ascii="Arial" w:hAnsi="Arial" w:cs="Arial"/>
          <w:noProof/>
          <w:sz w:val="24"/>
          <w:szCs w:val="24"/>
        </w:rPr>
        <w:t>(62)</w:t>
      </w:r>
      <w:r w:rsidR="00787E6D" w:rsidRPr="006C41DA">
        <w:rPr>
          <w:rFonts w:ascii="Arial" w:hAnsi="Arial" w:cs="Arial"/>
          <w:sz w:val="24"/>
          <w:szCs w:val="24"/>
        </w:rPr>
        <w:fldChar w:fldCharType="end"/>
      </w:r>
      <w:r w:rsidR="00787E6D" w:rsidRPr="006C41DA">
        <w:rPr>
          <w:rFonts w:ascii="Arial" w:hAnsi="Arial" w:cs="Arial"/>
          <w:sz w:val="24"/>
          <w:szCs w:val="24"/>
        </w:rPr>
        <w:t>.</w:t>
      </w:r>
    </w:p>
    <w:p w14:paraId="68E7F514" w14:textId="77777777" w:rsidR="00FA2BD6" w:rsidRPr="006C41DA" w:rsidRDefault="00FA2BD6" w:rsidP="00FA2BD6">
      <w:pPr>
        <w:spacing w:line="480" w:lineRule="auto"/>
        <w:rPr>
          <w:rFonts w:ascii="Arial" w:hAnsi="Arial" w:cs="Arial"/>
          <w:i/>
          <w:sz w:val="24"/>
          <w:szCs w:val="24"/>
        </w:rPr>
      </w:pPr>
      <w:r w:rsidRPr="006C41DA">
        <w:rPr>
          <w:rFonts w:ascii="Arial" w:hAnsi="Arial" w:cs="Arial"/>
          <w:i/>
          <w:sz w:val="24"/>
          <w:szCs w:val="24"/>
        </w:rPr>
        <w:t>Posterior fossa haemorrhage</w:t>
      </w:r>
    </w:p>
    <w:p w14:paraId="25B1FF92" w14:textId="3DABC9F1" w:rsidR="00FA2BD6" w:rsidRPr="006C41DA" w:rsidRDefault="00FA2BD6" w:rsidP="00FA2BD6">
      <w:pPr>
        <w:spacing w:line="480" w:lineRule="auto"/>
        <w:rPr>
          <w:rFonts w:ascii="Arial" w:hAnsi="Arial" w:cs="Arial"/>
          <w:sz w:val="24"/>
          <w:szCs w:val="24"/>
        </w:rPr>
      </w:pPr>
      <w:r w:rsidRPr="006C41DA">
        <w:rPr>
          <w:rFonts w:ascii="Arial" w:hAnsi="Arial" w:cs="Arial"/>
          <w:sz w:val="24"/>
          <w:szCs w:val="24"/>
        </w:rPr>
        <w:t xml:space="preserve">Infratentorial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haemorrhages </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2/uog.15772","ISSN":"14690705","PMID":"26426778","author":[{"dropping-particle":"","family":"Aziz","given":"N. A.","non-dropping-particle":"","parse-names":false,"suffix":""},{"dropping-particle":"","family":"Peeters-Scholte","given":"C. M.","non-dropping-particle":"","parse-names":false,"suffix":""},{"dropping-particle":"","family":"Bruine","given":"F. T.","non-dropping-particle":"De","parse-names":false,"suffix":""},{"dropping-particle":"","family":"Klumper","given":"F. J.","non-dropping-particle":"","parse-names":false,"suffix":""},{"dropping-particle":"","family":"Scheltema","given":"P. N.Adama","non-dropping-particle":"Van","parse-names":false,"suffix":""},{"dropping-particle":"","family":"Lopriore","given":"E.","non-dropping-particle":"","parse-names":false,"suffix":""},{"dropping-particle":"","family":"Steggerda","given":"S. J.","non-dropping-particle":"","parse-names":false,"suffix":""}],"container-title":"Ultrasound in Obstetrics and Gynecology","id":"ITEM-1","issue":"6","issued":{"date-parts":[["2016"]]},"page":"785-786","title":"Fetal cerebellar hemorrhage: Three cases with postnatal follow-up","type":"article-journal","volume":"47"},"uris":["http://www.mendeley.com/documents/?uuid=459329e1-06e9-47a1-9a6b-98a92a92afcf"]}],"mendeley":{"formattedCitation":"(12)","plainTextFormattedCitation":"(12)","previouslyFormattedCitation":"(12)"},"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2)</w:t>
      </w:r>
      <w:r w:rsidR="00787600" w:rsidRPr="006C41DA">
        <w:rPr>
          <w:rFonts w:ascii="Arial" w:hAnsi="Arial" w:cs="Arial"/>
          <w:sz w:val="24"/>
          <w:szCs w:val="24"/>
        </w:rPr>
        <w:fldChar w:fldCharType="end"/>
      </w:r>
      <w:r w:rsidR="00136AF7" w:rsidRPr="006C41DA">
        <w:rPr>
          <w:rFonts w:ascii="Arial" w:hAnsi="Arial" w:cs="Arial"/>
          <w:sz w:val="24"/>
          <w:szCs w:val="24"/>
        </w:rPr>
        <w:t>,</w:t>
      </w:r>
      <w:r w:rsidRPr="006C41DA">
        <w:rPr>
          <w:rFonts w:ascii="Arial" w:hAnsi="Arial" w:cs="Arial"/>
          <w:sz w:val="24"/>
          <w:szCs w:val="24"/>
        </w:rPr>
        <w:t xml:space="preserve"> includ</w:t>
      </w:r>
      <w:r w:rsidR="00AB5528" w:rsidRPr="006C41DA">
        <w:rPr>
          <w:rFonts w:ascii="Arial" w:hAnsi="Arial" w:cs="Arial"/>
          <w:sz w:val="24"/>
          <w:szCs w:val="24"/>
        </w:rPr>
        <w:t>ing</w:t>
      </w:r>
      <w:r w:rsidRPr="006C41DA">
        <w:rPr>
          <w:rFonts w:ascii="Arial" w:hAnsi="Arial" w:cs="Arial"/>
          <w:sz w:val="24"/>
          <w:szCs w:val="24"/>
        </w:rPr>
        <w:t xml:space="preserve"> subdural</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46/j.1469-0705.2002.00683.x","ISBN":"0960-7692 (Print)\\n0960-7692 (Linking)","ISSN":"09607692","PMID":"11952974","abstract":"We report a case of a prenatally diagnosed infratentorial subdural hemorrhage. The hematoma located in the posterior cerebral fossa was detected by conventional ultrasound at 24 weeks of gestation. Intrauterine magnetic resonance imaging confirmed the diagnosis. Autopsy of the fetus revealed a well-circumscribed subdural hematoma. The prenatal findings of intracranial bleeding located in the posterior fossa and the prognosis of such cases are discussed.","author":[{"dropping-particle":"","family":"Batukan","given":"C.","non-dropping-particle":"","parse-names":false,"suffix":""},{"dropping-particle":"","family":"Holzgreve","given":"W.","non-dropping-particle":"","parse-names":false,"suffix":""},{"dropping-particle":"","family":"Bubl","given":"R.","non-dropping-particle":"","parse-names":false,"suffix":""},{"dropping-particle":"","family":"Visca","given":"E.","non-dropping-particle":"","parse-names":false,"suffix":""},{"dropping-particle":"","family":"Radü","given":"E. W.","non-dropping-particle":"","parse-names":false,"suffix":""},{"dropping-particle":"","family":"Tercanli","given":"S.","non-dropping-particle":"","parse-names":false,"suffix":""}],"container-title":"Ultrasound in Obstetrics and Gynecology","id":"ITEM-1","issue":"4","issued":{"date-parts":[["2002"]]},"page":"407-409","title":"Prenatal diagnosis of an infratentorial subdural hemorrhage: Case report","type":"article-journal","volume":"19"},"uris":["http://www.mendeley.com/documents/?uuid=d9ee48e5-c948-40cd-8213-1cbdf556651b"]}],"mendeley":{"formattedCitation":"(63)","plainTextFormattedCitation":"(63)","previouslyFormattedCitation":"(6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63)</w:t>
      </w:r>
      <w:r w:rsidR="00787600" w:rsidRPr="006C41DA">
        <w:rPr>
          <w:rFonts w:ascii="Arial" w:hAnsi="Arial" w:cs="Arial"/>
          <w:sz w:val="24"/>
          <w:szCs w:val="24"/>
        </w:rPr>
        <w:fldChar w:fldCharType="end"/>
      </w:r>
      <w:r w:rsidRPr="006C41DA">
        <w:rPr>
          <w:rFonts w:ascii="Arial" w:hAnsi="Arial" w:cs="Arial"/>
          <w:sz w:val="24"/>
          <w:szCs w:val="24"/>
        </w:rPr>
        <w:t xml:space="preserve"> and intracerebellar</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55/s-2007-993971","ISBN":"0735-1631 (Print)\\n0735-1631 (Linking)","ISSN":"07351631","PMID":"9759911","abstract":"Our objective was to review current literature pertaining to antepartum fetal intracranial hemorrhage. To this goal we selected all manuscripts published in the English language regarding this topic obtained from a MEDLINE search for 1966 through January 1998. Additional sources were identified through cross-referencing. Antenatal fetal intracranial hemorrhage may occur spontaneously, or occur in association with various maternal or fetal conditions. Predisposing maternal conditions at risk for this occurrence include alloimmune and idiopathic thrombocytopenia, von Willebrand's disease, specific medications (warfarin) or illicit drug (cocaine) abuse, seizures, severe abdominal trauma inflicting subsequent fetal injury, amniocentesis, cholestasis of pregnancy and febrile disease. Predisposing fetal conditions include congenital factor-X and factor-V deficiencies, hemorrhage into various congenital tumors, twin-twin transfusion, demise of a co-twin, or fetomaternal hemorrhage. Currently, antepartum fetal intracranial hemorrhage may be diagnosed by imaging techniques including ultrasonography and less frequently, magnetic resonance imaging. Early real-time sonographic signs of intracranial hemorrhage consist of irregular echogenic patterns representing the associated hematoma that may clearly distort normal intracranial structures. Recent reports have suggested Doppler flow velocimetry and color Doppler imaging as additional tools in detecting fetal intracranial hemorrhage. Various types of antenatal fetal intracranial hemorrhages that have been visualized sonographically include intraventricular, periventricular, subependymal, parenchymal, subdural, and intracerebellar events. Active hemorrhages may be associated with fetal distress manifested by fetal heart rate changes. Infrequently, antenatal ultrasonographic depiction of intracranial hemorrhage may precede devastating sequelae such as hydrocephalus, hydranencephaly, porencephaly, or microcephaly. Due to the significant associated neonatal neurological impairment and potential medicolegal implications of antepartum fetal intracranial hemorrhage, it follows that obstetricians and sonographers should be familiar with predisposing factors and typical diagnostic imaging findings of these events.","author":[{"dropping-particle":"","family":"Sherer","given":"David M.","non-dropping-particle":"","parse-names":false,"suffix":""},{"dropping-particle":"","family":"Anyaegbunam","given":"Akolisa","non-dropping-particle":"","parse-names":false,"suffix":""},{"dropping-particle":"","family":"Onyeije","given":"Chukwuma","non-dropping-particle":"","parse-names":false,"suffix":""}],"container-title":"American Journal of Perinatology","id":"ITEM-1","issue":"7","issued":{"date-parts":[["1998"]]},"page":"431-441","title":"Antepartum fetal intracranial hemorrhage, predisposing factors and prenatal sonography: A review","type":"article","volume":"15"},"uris":["http://www.mendeley.com/documents/?uuid=0c89e13c-ad8d-4c39-9ed2-660914f64231"]}],"mendeley":{"formattedCitation":"(46)","plainTextFormattedCitation":"(46)","previouslyFormattedCitation":"(46)"},"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bjh.12496","ISSN":"00071048","abstract":"Sickle cell anaemia (SCA) is associated with silent cerebral infarction (SCI), affecting white and cortical grey matter, but there are few data on subcortical volumes. We analysed retrospective magnetic resonance imaging (MRI) data in 26 SCA patients and 20 controls, comparing mean subcortical volumes between three groups: controls, SCA with SCI (n = 13) and SCA without visible abnormality (n = 13). Specific volumetric differences were found in the hippocampus, amygdala, pallidum, caudate, putamen, thalamus, and cerebellum. This is the first study to demonstrate subcortical volume change in SCA, with the most severe volumetric deficits occurring in children with SCI seen on MRI. © 2013 John Wiley  &amp;  Sons Ltd.","author":[{"dropping-particle":"","family":"Kawadler","given":"J.M.","non-dropping-particle":"","parse-names":false,"suffix":""},{"dropping-particle":"","family":"Clayden","given":"J.D.","non-dropping-particle":"","parse-names":false,"suffix":""},{"dropping-particle":"","family":"Kirkham","given":"F.J.","non-dropping-particle":"","parse-names":false,"suffix":""},{"dropping-particle":"","family":"Cox","given":"T.C.","non-dropping-particle":"","parse-names":false,"suffix":""},{"dropping-particle":"","family":"Saunders","given":"D.E.","non-dropping-particle":"","parse-names":false,"suffix":""},{"dropping-particle":"","family":"Clark","given":"C.A.","non-dropping-particle":"","parse-names":false,"suffix":""}],"container-title":"British Journal of Haematology","id":"ITEM-1","issue":"3","issued":{"date-parts":[["2013"]]},"title":"Subcortical and cerebellar volumetric deficits in paediatric sickle cell anaemia","type":"article-journal","volume":"163"},"uris":["http://www.mendeley.com/documents/?uuid=3995561d-8a94-31af-bd64-ff44dd6ea8d5"]}],"mendeley":{"formattedCitation":"(64)","plainTextFormattedCitation":"(64)","previouslyFormattedCitation":"(6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64)</w:t>
      </w:r>
      <w:r w:rsidR="00787600" w:rsidRPr="006C41DA">
        <w:rPr>
          <w:rFonts w:ascii="Arial" w:hAnsi="Arial" w:cs="Arial"/>
          <w:sz w:val="24"/>
          <w:szCs w:val="24"/>
        </w:rPr>
        <w:fldChar w:fldCharType="end"/>
      </w:r>
      <w:r w:rsidRPr="006C41DA">
        <w:rPr>
          <w:rFonts w:ascii="Arial" w:hAnsi="Arial" w:cs="Arial"/>
          <w:sz w:val="24"/>
          <w:szCs w:val="24"/>
        </w:rPr>
        <w:t xml:space="preserve"> bleeding</w:t>
      </w:r>
      <w:r w:rsidR="00136AF7" w:rsidRPr="006C41DA">
        <w:rPr>
          <w:rFonts w:ascii="Arial" w:hAnsi="Arial" w:cs="Arial"/>
          <w:sz w:val="24"/>
          <w:szCs w:val="24"/>
        </w:rPr>
        <w:t>,</w:t>
      </w:r>
      <w:r w:rsidR="00F36877" w:rsidRPr="006C41DA">
        <w:rPr>
          <w:rFonts w:ascii="Arial" w:hAnsi="Arial" w:cs="Arial"/>
          <w:sz w:val="24"/>
          <w:szCs w:val="24"/>
        </w:rPr>
        <w:t xml:space="preserve"> have been diagnosed in utero</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16/j.pediatrneurol.2015.01.011","ISBN":"0887-8994","ISSN":"18735150","PMID":"25724371","abstract":"Background Despite significant progress in fetal neuroimaging techniques, only a few well-documented examples of prenatal cerebellar hemorrhages are available in the literature. In the majority of these individuals, the diagnosis of prenatal cerebellar hemorrhages led to termination of pregnancy or death occurred in utero; data about postnatal outcome of children with prenatal diagnosis of cerebellar hemorrhages are scant. We describe fetal and postnatal neuroimaging findings and the neurodevelopmental outcome of a child with a large cerebellar hemorrhage that occurred at approximately 27 weeks' gestation. Method Data about neurological features and neurodevelopmental outcome were collected from the clinical history and follow-up examination. All pre- and postnatal MRI data were qualitatively evaluated for infra- and supratentorial abnormalities. Results Fetal MRI at 27 weeks' gestation showed a T1-hyperintense and T2-hypointense lesion within the cerebellum suggestive of bilateral cerebellar hemorrhages with extension into the adjacent subarachnoid, subdural, and intraventricular spaces. The prenatal cerebellar hemorrhage was possibly related to maternal sepsis. Postnatal MRI showed encephalomalacic changes involving the vermis and both cerebellar hemispheres. Neurodevelopmental follow-up at 15 months of age was concerning for global developmental delay and significant right esotropia. Conclusion This child illustrates (1) the role of prenatal neuroimaging in the diagnosis of fetal cerebellar hemorrhages, (2) the significance of cerebellar involvement for neurodevelopment, and (3) the importance of the collection of postnatal outcome data in children with prenatal diagnosis of cerebellar hemorrhage.","author":[{"dropping-particle":"","family":"Hayashi","given":"Madoka","non-dropping-particle":"","parse-names":false,"suffix":""},{"dropping-particle":"","family":"Poretti","given":"Andrea","non-dropping-particle":"","parse-names":false,"suffix":""},{"dropping-particle":"","family":"Gorra","given":"Michelle","non-dropping-particle":"","parse-names":false,"suffix":""},{"dropping-particle":"","family":"Farzin","given":"Azadeh","non-dropping-particle":"","parse-names":false,"suffix":""},{"dropping-particle":"","family":"Graham","given":"Ernest M.","non-dropping-particle":"","parse-names":false,"suffix":""},{"dropping-particle":"","family":"Huisman","given":"Thierry A.G.M.","non-dropping-particle":"","parse-names":false,"suffix":""},{"dropping-particle":"","family":"Northington","given":"Frances J.","non-dropping-particle":"","parse-names":false,"suffix":""}],"container-title":"Pediatric Neurology","id":"ITEM-1","issue":"5","issued":{"date-parts":[["2015"]]},"page":"529-534","publisher":"Elsevier Inc","title":"Prenatal Cerebellar Hemorrhage: Fetal and Postnatal Neuroimaging Findings and Postnatal Outcome","type":"article-journal","volume":"52"},"uris":["http://www.mendeley.com/documents/?uuid=af796db7-cb5d-40d4-b278-c1fa65531cdf"]}],"mendeley":{"formattedCitation":"(8)","plainTextFormattedCitation":"(8)","previouslyFormattedCitation":"(8)"},"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8)</w:t>
      </w:r>
      <w:r w:rsidR="00787600" w:rsidRPr="006C41DA">
        <w:rPr>
          <w:rFonts w:ascii="Arial" w:hAnsi="Arial" w:cs="Arial"/>
          <w:sz w:val="24"/>
          <w:szCs w:val="24"/>
        </w:rPr>
        <w:fldChar w:fldCharType="end"/>
      </w:r>
      <w:r w:rsidR="00C06A82"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ISSN":"0278-4297","PMID":"11758029","abstract":"OBJECTIVE We encountered 3 organizing tentorial hematomas simulating posterior fossa lesions such as Dandy-Walker, dermoid, or arachnoid cysts. We sought to correlate the clinical and pathologic features that allow distinction of developmental cysts from hematomas in the posterior fossa on imaging. METHODS. Prenatal sonograms in all fetuses and fetal magnetic resonance scans in 2 of the 3 were reviewed. One case proceeding to term had serial imaging up to age 11 months. Two cases had complete neuropathologic evaluation after termination. Maternal records were reviewed. RESULTS In each case, the ultrasonographic findings were reminiscent of a developmental cyst but with echogenic debris, a rim, or both. Magnetic resonance imaging suggested tentorial hemorrhage in 2, 1 also with falcine hemorrhage. Serial prenatal and postnatal imaging showed resolution in the surviving case. Pathologically, 2 fetuses had organizing tentorial hematomas causing brain displacement. Calcifications, white matter damage, germinal matrix hemorrhage, and brain stem necrosis were also present. One mother had von Willebrand disease. CONCLUSIONS Tentorial hematomas, with or without maternal coagulopathy, should be considered in the prenatal ultrasonographic diagnosis of cystlike posterior fossa abnormalities containing echogenic material. Fetal magnetic resonance imaging can suggest blood products. Hypoxic-ischemic brain damage may be concurrent; however, resolution of the hematoma, with no apparent neurologic sequelae, can occur.","author":[{"dropping-particle":"","family":"Folkerth","given":"R D","non-dropping-particle":"","parse-names":false,"suffix":""},{"dropping-particle":"","family":"McLaughlin","given":"M E","non-dropping-particle":"","parse-names":false,"suffix":""},{"dropping-particle":"","family":"Levine","given":"D","non-dropping-particle":"","parse-names":false,"suffix":""}],"container-title":"Journal of ultrasound in medicine : official journal of the American Institute of Ultrasound in Medicine","id":"ITEM-1","issue":"11","issued":{"date-parts":[["2001","11"]]},"page":"1233-40","title":"Organizing posterior fossa hematomas simulating developmental cysts on prenatal imaging: report of 3 cases.","type":"article-journal","volume":"20"},"uris":["http://www.mendeley.com/documents/?uuid=1cbec083-0c0b-3d96-8469-8eac70a86fdd"]}],"mendeley":{"formattedCitation":"(7)","plainTextFormattedCitation":"(7)","previouslyFormattedCitation":"(7)"},"properties":{"noteIndex":0},"schema":"https://github.com/citation-style-language/schema/raw/master/csl-citation.json"}</w:instrText>
      </w:r>
      <w:r w:rsidR="00C06A82" w:rsidRPr="006C41DA">
        <w:rPr>
          <w:rFonts w:ascii="Arial" w:hAnsi="Arial" w:cs="Arial"/>
          <w:sz w:val="24"/>
          <w:szCs w:val="24"/>
        </w:rPr>
        <w:fldChar w:fldCharType="separate"/>
      </w:r>
      <w:r w:rsidR="00AC541F" w:rsidRPr="006C41DA">
        <w:rPr>
          <w:rFonts w:ascii="Arial" w:hAnsi="Arial" w:cs="Arial"/>
          <w:noProof/>
          <w:sz w:val="24"/>
          <w:szCs w:val="24"/>
        </w:rPr>
        <w:t>(7)</w:t>
      </w:r>
      <w:r w:rsidR="00C06A82" w:rsidRPr="006C41DA">
        <w:rPr>
          <w:rFonts w:ascii="Arial" w:hAnsi="Arial" w:cs="Arial"/>
          <w:sz w:val="24"/>
          <w:szCs w:val="24"/>
        </w:rPr>
        <w:fldChar w:fldCharType="end"/>
      </w:r>
      <w:r w:rsidR="00A618BC" w:rsidRPr="006C41DA">
        <w:rPr>
          <w:rFonts w:ascii="Arial" w:hAnsi="Arial" w:cs="Arial"/>
          <w:sz w:val="24"/>
          <w:szCs w:val="24"/>
        </w:rPr>
        <w:t>. However,</w:t>
      </w:r>
      <w:r w:rsidR="00F36877" w:rsidRPr="006C41DA">
        <w:rPr>
          <w:rFonts w:ascii="Arial" w:hAnsi="Arial" w:cs="Arial"/>
          <w:sz w:val="24"/>
          <w:szCs w:val="24"/>
        </w:rPr>
        <w:t xml:space="preserve"> this possibility has often been considered </w:t>
      </w:r>
      <w:r w:rsidR="00A618BC" w:rsidRPr="006C41DA">
        <w:rPr>
          <w:rFonts w:ascii="Arial" w:hAnsi="Arial" w:cs="Arial"/>
          <w:sz w:val="24"/>
          <w:szCs w:val="24"/>
        </w:rPr>
        <w:t>only in the neonatal period</w:t>
      </w:r>
      <w:r w:rsidR="00F36877" w:rsidRPr="006C41DA">
        <w:rPr>
          <w:rFonts w:ascii="Arial" w:hAnsi="Arial" w:cs="Arial"/>
          <w:sz w:val="24"/>
          <w:szCs w:val="24"/>
        </w:rPr>
        <w:t xml:space="preserve"> </w:t>
      </w:r>
      <w:r w:rsidR="00A618BC" w:rsidRPr="006C41DA">
        <w:rPr>
          <w:rFonts w:ascii="Arial" w:hAnsi="Arial" w:cs="Arial"/>
          <w:sz w:val="24"/>
          <w:szCs w:val="24"/>
        </w:rPr>
        <w:t xml:space="preserve">or even in childhood </w:t>
      </w:r>
      <w:r w:rsidR="00F36877" w:rsidRPr="006C41DA">
        <w:rPr>
          <w:rFonts w:ascii="Arial" w:hAnsi="Arial" w:cs="Arial"/>
          <w:sz w:val="24"/>
          <w:szCs w:val="24"/>
        </w:rPr>
        <w:t xml:space="preserve">when a destructive lesion of the cerebellum </w:t>
      </w:r>
      <w:r w:rsidR="00A618BC" w:rsidRPr="006C41DA">
        <w:rPr>
          <w:rFonts w:ascii="Arial" w:hAnsi="Arial" w:cs="Arial"/>
          <w:sz w:val="24"/>
          <w:szCs w:val="24"/>
        </w:rPr>
        <w:t xml:space="preserve">is recognised </w:t>
      </w:r>
      <w:r w:rsidR="001E22A5" w:rsidRPr="006C41DA">
        <w:rPr>
          <w:rFonts w:ascii="Arial" w:hAnsi="Arial" w:cs="Arial"/>
          <w:sz w:val="24"/>
          <w:szCs w:val="24"/>
        </w:rPr>
        <w:t xml:space="preserve">(Figure </w:t>
      </w:r>
      <w:r w:rsidR="00373D03" w:rsidRPr="006C41DA">
        <w:rPr>
          <w:rFonts w:ascii="Arial" w:hAnsi="Arial" w:cs="Arial"/>
          <w:sz w:val="24"/>
          <w:szCs w:val="24"/>
        </w:rPr>
        <w:t xml:space="preserve">5) </w:t>
      </w:r>
      <w:r w:rsidR="00A618BC" w:rsidRPr="006C41DA">
        <w:rPr>
          <w:rFonts w:ascii="Arial" w:hAnsi="Arial" w:cs="Arial"/>
          <w:sz w:val="24"/>
          <w:szCs w:val="24"/>
        </w:rPr>
        <w:t xml:space="preserve">and </w:t>
      </w:r>
      <w:proofErr w:type="spellStart"/>
      <w:r w:rsidR="00A618BC" w:rsidRPr="006C41DA">
        <w:rPr>
          <w:rFonts w:ascii="Arial" w:hAnsi="Arial" w:cs="Arial"/>
          <w:sz w:val="24"/>
          <w:szCs w:val="24"/>
        </w:rPr>
        <w:t>haemosiderin</w:t>
      </w:r>
      <w:proofErr w:type="spellEnd"/>
      <w:r w:rsidR="00A618BC" w:rsidRPr="006C41DA">
        <w:rPr>
          <w:rFonts w:ascii="Arial" w:hAnsi="Arial" w:cs="Arial"/>
          <w:sz w:val="24"/>
          <w:szCs w:val="24"/>
        </w:rPr>
        <w:t xml:space="preserve"> is seen on susceptibility weighted imaging</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2/uog.15772","ISSN":"14690705","PMID":"26426778","author":[{"dropping-particle":"","family":"Aziz","given":"N. A.","non-dropping-particle":"","parse-names":false,"suffix":""},{"dropping-particle":"","family":"Peeters-Scholte","given":"C. M.","non-dropping-particle":"","parse-names":false,"suffix":""},{"dropping-particle":"","family":"Bruine","given":"F. T.","non-dropping-particle":"De","parse-names":false,"suffix":""},{"dropping-particle":"","family":"Klumper","given":"F. J.","non-dropping-particle":"","parse-names":false,"suffix":""},{"dropping-particle":"","family":"Scheltema","given":"P. N.Adama","non-dropping-particle":"Van","parse-names":false,"suffix":""},{"dropping-particle":"","family":"Lopriore","given":"E.","non-dropping-particle":"","parse-names":false,"suffix":""},{"dropping-particle":"","family":"Steggerda","given":"S. J.","non-dropping-particle":"","parse-names":false,"suffix":""}],"container-title":"Ultrasound in Obstetrics and Gynecology","id":"ITEM-1","issue":"6","issued":{"date-parts":[["2016"]]},"page":"785-786","title":"Fetal cerebellar hemorrhage: Three cases with postnatal follow-up","type":"article-journal","volume":"47"},"uris":["http://www.mendeley.com/documents/?uuid=459329e1-06e9-47a1-9a6b-98a92a92afcf"]}],"mendeley":{"formattedCitation":"(12)","plainTextFormattedCitation":"(12)","previouslyFormattedCitation":"(12)"},"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2)</w:t>
      </w:r>
      <w:r w:rsidR="00787600" w:rsidRPr="006C41DA">
        <w:rPr>
          <w:rFonts w:ascii="Arial" w:hAnsi="Arial" w:cs="Arial"/>
          <w:sz w:val="24"/>
          <w:szCs w:val="24"/>
        </w:rPr>
        <w:fldChar w:fldCharType="end"/>
      </w:r>
      <w:r w:rsidRPr="006C41DA">
        <w:rPr>
          <w:rFonts w:ascii="Arial" w:hAnsi="Arial" w:cs="Arial"/>
          <w:sz w:val="24"/>
          <w:szCs w:val="24"/>
        </w:rPr>
        <w:t xml:space="preserve">. Causes include </w:t>
      </w:r>
      <w:r w:rsidR="00C06A82" w:rsidRPr="006C41DA">
        <w:rPr>
          <w:rFonts w:ascii="Arial" w:hAnsi="Arial" w:cs="Arial"/>
          <w:sz w:val="24"/>
          <w:szCs w:val="24"/>
        </w:rPr>
        <w:t xml:space="preserve">bleeding </w:t>
      </w:r>
      <w:proofErr w:type="spellStart"/>
      <w:r w:rsidR="00C06A82" w:rsidRPr="006C41DA">
        <w:rPr>
          <w:rFonts w:ascii="Arial" w:hAnsi="Arial" w:cs="Arial"/>
          <w:sz w:val="24"/>
          <w:szCs w:val="24"/>
        </w:rPr>
        <w:t>diastheses</w:t>
      </w:r>
      <w:proofErr w:type="spellEnd"/>
      <w:r w:rsidR="00C06A82"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ISSN":"0278-4297","PMID":"11758029","abstract":"OBJECTIVE We encountered 3 organizing tentorial hematomas simulating posterior fossa lesions such as Dandy-Walker, dermoid, or arachnoid cysts. We sought to correlate the clinical and pathologic features that allow distinction of developmental cysts from hematomas in the posterior fossa on imaging. METHODS. Prenatal sonograms in all fetuses and fetal magnetic resonance scans in 2 of the 3 were reviewed. One case proceeding to term had serial imaging up to age 11 months. Two cases had complete neuropathologic evaluation after termination. Maternal records were reviewed. RESULTS In each case, the ultrasonographic findings were reminiscent of a developmental cyst but with echogenic debris, a rim, or both. Magnetic resonance imaging suggested tentorial hemorrhage in 2, 1 also with falcine hemorrhage. Serial prenatal and postnatal imaging showed resolution in the surviving case. Pathologically, 2 fetuses had organizing tentorial hematomas causing brain displacement. Calcifications, white matter damage, germinal matrix hemorrhage, and brain stem necrosis were also present. One mother had von Willebrand disease. CONCLUSIONS Tentorial hematomas, with or without maternal coagulopathy, should be considered in the prenatal ultrasonographic diagnosis of cystlike posterior fossa abnormalities containing echogenic material. Fetal magnetic resonance imaging can suggest blood products. Hypoxic-ischemic brain damage may be concurrent; however, resolution of the hematoma, with no apparent neurologic sequelae, can occur.","author":[{"dropping-particle":"","family":"Folkerth","given":"R D","non-dropping-particle":"","parse-names":false,"suffix":""},{"dropping-particle":"","family":"McLaughlin","given":"M E","non-dropping-particle":"","parse-names":false,"suffix":""},{"dropping-particle":"","family":"Levine","given":"D","non-dropping-particle":"","parse-names":false,"suffix":""}],"container-title":"Journal of ultrasound in medicine : official journal of the American Institute of Ultrasound in Medicine","id":"ITEM-1","issue":"11","issued":{"date-parts":[["2001","11"]]},"page":"1233-40","title":"Organizing posterior fossa hematomas simulating developmental cysts on prenatal imaging: report of 3 cases.","type":"article-journal","volume":"20"},"uris":["http://www.mendeley.com/documents/?uuid=1cbec083-0c0b-3d96-8469-8eac70a86fdd"]}],"mendeley":{"formattedCitation":"(7)","plainTextFormattedCitation":"(7)","previouslyFormattedCitation":"(7)"},"properties":{"noteIndex":0},"schema":"https://github.com/citation-style-language/schema/raw/master/csl-citation.json"}</w:instrText>
      </w:r>
      <w:r w:rsidR="00C06A82" w:rsidRPr="006C41DA">
        <w:rPr>
          <w:rFonts w:ascii="Arial" w:hAnsi="Arial" w:cs="Arial"/>
          <w:sz w:val="24"/>
          <w:szCs w:val="24"/>
        </w:rPr>
        <w:fldChar w:fldCharType="separate"/>
      </w:r>
      <w:r w:rsidR="00AC541F" w:rsidRPr="006C41DA">
        <w:rPr>
          <w:rFonts w:ascii="Arial" w:hAnsi="Arial" w:cs="Arial"/>
          <w:noProof/>
          <w:sz w:val="24"/>
          <w:szCs w:val="24"/>
        </w:rPr>
        <w:t>(7)</w:t>
      </w:r>
      <w:r w:rsidR="00C06A82" w:rsidRPr="006C41DA">
        <w:rPr>
          <w:rFonts w:ascii="Arial" w:hAnsi="Arial" w:cs="Arial"/>
          <w:sz w:val="24"/>
          <w:szCs w:val="24"/>
        </w:rPr>
        <w:fldChar w:fldCharType="end"/>
      </w:r>
      <w:r w:rsidR="00C06A82" w:rsidRPr="006C41DA">
        <w:rPr>
          <w:rFonts w:ascii="Arial" w:hAnsi="Arial" w:cs="Arial"/>
          <w:sz w:val="24"/>
          <w:szCs w:val="24"/>
        </w:rPr>
        <w:t xml:space="preserve"> and </w:t>
      </w:r>
      <w:r w:rsidRPr="006C41DA">
        <w:rPr>
          <w:rFonts w:ascii="Arial" w:hAnsi="Arial" w:cs="Arial"/>
          <w:sz w:val="24"/>
          <w:szCs w:val="24"/>
        </w:rPr>
        <w:t>intrauterine transfusion, e.g. for</w:t>
      </w:r>
      <w:r w:rsidR="00847A12" w:rsidRPr="006C41DA">
        <w:rPr>
          <w:rFonts w:ascii="Arial" w:hAnsi="Arial" w:cs="Arial"/>
          <w:sz w:val="24"/>
          <w:szCs w:val="24"/>
        </w:rPr>
        <w:t xml:space="preserve"> presence of</w:t>
      </w:r>
      <w:r w:rsidRPr="006C41DA">
        <w:rPr>
          <w:rFonts w:ascii="Arial" w:hAnsi="Arial" w:cs="Arial"/>
          <w:sz w:val="24"/>
          <w:szCs w:val="24"/>
        </w:rPr>
        <w:t xml:space="preserve"> the anaemia of Rhesus disease</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2/uog.15772","ISSN":"14690705","PMID":"26426778","author":[{"dropping-particle":"","family":"Aziz","given":"N. A.","non-dropping-particle":"","parse-names":false,"suffix":""},{"dropping-particle":"","family":"Peeters-Scholte","given":"C. M.","non-dropping-particle":"","parse-names":false,"suffix":""},{"dropping-particle":"","family":"Bruine","given":"F. T.","non-dropping-particle":"De","parse-names":false,"suffix":""},{"dropping-particle":"","family":"Klumper","given":"F. J.","non-dropping-particle":"","parse-names":false,"suffix":""},{"dropping-particle":"","family":"Scheltema","given":"P. N.Adama","non-dropping-particle":"Van","parse-names":false,"suffix":""},{"dropping-particle":"","family":"Lopriore","given":"E.","non-dropping-particle":"","parse-names":false,"suffix":""},{"dropping-particle":"","family":"Steggerda","given":"S. J.","non-dropping-particle":"","parse-names":false,"suffix":""}],"container-title":"Ultrasound in Obstetrics and Gynecology","id":"ITEM-1","issue":"6","issued":{"date-parts":[["2016"]]},"page":"785-786","title":"Fetal cerebellar hemorrhage: Three cases with postnatal follow-up","type":"article-journal","volume":"47"},"uris":["http://www.mendeley.com/documents/?uuid=459329e1-06e9-47a1-9a6b-98a92a92afcf"]}],"mendeley":{"formattedCitation":"(12)","plainTextFormattedCitation":"(12)","previouslyFormattedCitation":"(12)"},"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2)</w:t>
      </w:r>
      <w:r w:rsidR="00787600" w:rsidRPr="006C41DA">
        <w:rPr>
          <w:rFonts w:ascii="Arial" w:hAnsi="Arial" w:cs="Arial"/>
          <w:sz w:val="24"/>
          <w:szCs w:val="24"/>
        </w:rPr>
        <w:fldChar w:fldCharType="end"/>
      </w:r>
      <w:r w:rsidRPr="006C41DA">
        <w:rPr>
          <w:rFonts w:ascii="Arial" w:hAnsi="Arial" w:cs="Arial"/>
          <w:sz w:val="24"/>
          <w:szCs w:val="24"/>
        </w:rPr>
        <w:t xml:space="preserve">, perhaps analogous to the haemorrhages associated with </w:t>
      </w:r>
      <w:r w:rsidR="00F36877" w:rsidRPr="006C41DA">
        <w:rPr>
          <w:rFonts w:ascii="Arial" w:hAnsi="Arial" w:cs="Arial"/>
          <w:sz w:val="24"/>
          <w:szCs w:val="24"/>
        </w:rPr>
        <w:t xml:space="preserve">hypertension </w:t>
      </w:r>
      <w:r w:rsidRPr="006C41DA">
        <w:rPr>
          <w:rFonts w:ascii="Arial" w:hAnsi="Arial" w:cs="Arial"/>
          <w:sz w:val="24"/>
          <w:szCs w:val="24"/>
        </w:rPr>
        <w:t>posterior reversible leukoencephalopathy after rapid</w:t>
      </w:r>
      <w:r w:rsidR="00F36877" w:rsidRPr="006C41DA">
        <w:rPr>
          <w:rFonts w:ascii="Arial" w:hAnsi="Arial" w:cs="Arial"/>
          <w:sz w:val="24"/>
          <w:szCs w:val="24"/>
        </w:rPr>
        <w:t xml:space="preserve"> transfusion in haemoglobinopathies. The </w:t>
      </w:r>
      <w:r w:rsidR="00A618BC" w:rsidRPr="006C41DA">
        <w:rPr>
          <w:rFonts w:ascii="Arial" w:hAnsi="Arial" w:cs="Arial"/>
          <w:sz w:val="24"/>
          <w:szCs w:val="24"/>
        </w:rPr>
        <w:t>acute</w:t>
      </w:r>
      <w:r w:rsidR="00AB5528" w:rsidRPr="006C41DA">
        <w:rPr>
          <w:rFonts w:ascii="Arial" w:hAnsi="Arial" w:cs="Arial"/>
          <w:sz w:val="24"/>
          <w:szCs w:val="24"/>
        </w:rPr>
        <w:t xml:space="preserve"> </w:t>
      </w:r>
      <w:r w:rsidR="00F36877" w:rsidRPr="006C41DA">
        <w:rPr>
          <w:rFonts w:ascii="Arial" w:hAnsi="Arial" w:cs="Arial"/>
          <w:sz w:val="24"/>
          <w:szCs w:val="24"/>
        </w:rPr>
        <w:t xml:space="preserve">hypertension of eclampsia might also play a role </w:t>
      </w:r>
      <w:r w:rsidR="00A618BC" w:rsidRPr="006C41DA">
        <w:rPr>
          <w:rFonts w:ascii="Arial" w:hAnsi="Arial" w:cs="Arial"/>
          <w:sz w:val="24"/>
          <w:szCs w:val="24"/>
        </w:rPr>
        <w:t xml:space="preserve">(Figure </w:t>
      </w:r>
      <w:r w:rsidR="00373D03" w:rsidRPr="006C41DA">
        <w:rPr>
          <w:rFonts w:ascii="Arial" w:hAnsi="Arial" w:cs="Arial"/>
          <w:sz w:val="24"/>
          <w:szCs w:val="24"/>
        </w:rPr>
        <w:t>5</w:t>
      </w:r>
      <w:r w:rsidR="00A618BC" w:rsidRPr="006C41DA">
        <w:rPr>
          <w:rFonts w:ascii="Arial" w:hAnsi="Arial" w:cs="Arial"/>
          <w:sz w:val="24"/>
          <w:szCs w:val="24"/>
        </w:rPr>
        <w:t>)</w:t>
      </w:r>
      <w:r w:rsidR="00847A12" w:rsidRPr="006C41DA">
        <w:rPr>
          <w:rFonts w:ascii="Arial" w:hAnsi="Arial" w:cs="Arial"/>
          <w:sz w:val="24"/>
          <w:szCs w:val="24"/>
        </w:rPr>
        <w:t>,</w:t>
      </w:r>
      <w:r w:rsidR="00A618BC" w:rsidRPr="006C41DA">
        <w:rPr>
          <w:rFonts w:ascii="Arial" w:hAnsi="Arial" w:cs="Arial"/>
          <w:sz w:val="24"/>
          <w:szCs w:val="24"/>
        </w:rPr>
        <w:t xml:space="preserve"> </w:t>
      </w:r>
      <w:r w:rsidR="00F36877" w:rsidRPr="006C41DA">
        <w:rPr>
          <w:rFonts w:ascii="Arial" w:hAnsi="Arial" w:cs="Arial"/>
          <w:sz w:val="24"/>
          <w:szCs w:val="24"/>
        </w:rPr>
        <w:t>but this has not been studied in detail</w:t>
      </w:r>
      <w:r w:rsidR="00A618BC" w:rsidRPr="006C41DA">
        <w:rPr>
          <w:rFonts w:ascii="Arial" w:hAnsi="Arial" w:cs="Arial"/>
          <w:sz w:val="24"/>
          <w:szCs w:val="24"/>
        </w:rPr>
        <w:t xml:space="preserve">. Subsequent </w:t>
      </w:r>
      <w:r w:rsidRPr="006C41DA">
        <w:rPr>
          <w:rFonts w:ascii="Arial" w:hAnsi="Arial" w:cs="Arial"/>
          <w:sz w:val="24"/>
          <w:szCs w:val="24"/>
        </w:rPr>
        <w:t xml:space="preserve">poor growth and/or destructive lesions of the cerebellum </w:t>
      </w:r>
      <w:r w:rsidR="00AB5528" w:rsidRPr="006C41DA">
        <w:rPr>
          <w:rFonts w:ascii="Arial" w:hAnsi="Arial" w:cs="Arial"/>
          <w:sz w:val="24"/>
          <w:szCs w:val="24"/>
        </w:rPr>
        <w:t>are</w:t>
      </w:r>
      <w:r w:rsidR="004A1F29" w:rsidRPr="006C41DA">
        <w:rPr>
          <w:rFonts w:ascii="Arial" w:hAnsi="Arial" w:cs="Arial"/>
          <w:sz w:val="24"/>
          <w:szCs w:val="24"/>
        </w:rPr>
        <w:t xml:space="preserve"> often associated </w:t>
      </w:r>
      <w:r w:rsidRPr="006C41DA">
        <w:rPr>
          <w:rFonts w:ascii="Arial" w:hAnsi="Arial" w:cs="Arial"/>
          <w:sz w:val="24"/>
          <w:szCs w:val="24"/>
        </w:rPr>
        <w:t>with poor cognitive, behavioural and social outcome</w:t>
      </w:r>
      <w:r w:rsidR="00A618BC" w:rsidRPr="006C41DA">
        <w:rPr>
          <w:rFonts w:ascii="Arial" w:hAnsi="Arial" w:cs="Arial"/>
          <w:sz w:val="24"/>
          <w:szCs w:val="24"/>
        </w:rPr>
        <w: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12311-014-0597-9","ISSN":"1473-4230","PMID":"25241880","abstract":"Cerebellar injury is increasingly recognized as an important complication of very preterm birth. However, the neurodevelopmental consequences of early life cerebellar injury in prematurely born infants have not been well elucidated. We performed a literature search of studies published between 1997 and 2014 describing neurodevelopmental outcomes of preterm infants following direct cerebellar injury or indirect cerebellar injury/underdevelopment. Available data suggests that both direct and indirect mechanisms of cerebellar injury appear to stunt cerebellar growth and adversely affect neurodevelopment. This review also provides important insights into the highly integrated cerebral-cerebellar structural and functional correlates. Finally, this review highlights that early life impairment of cerebellar growth extends far beyond motor impairments and plays a critical, previously underrecognized role in the long-term cognitive, behavioral, and social deficits associated with brain injury among premature infants. These data point to a developmental form of the cerebellar cognitive affective syndrome previously described in adults. Longitudinal prospective studies using serial advanced magnetic resonance imaging techniques are needed to better delineate the full extent of the role of prematurity-related cerebellar injury and topography in the genesis of cognitive, social-behavioral dysfunction.","author":[{"dropping-particle":"","family":"Brossard-Racine","given":"Marie","non-dropping-particle":"","parse-names":false,"suffix":""},{"dropping-particle":"","family":"Plessis","given":"Adre J","non-dropping-particle":"du","parse-names":false,"suffix":""},{"dropping-particle":"","family":"Limperopoulos","given":"Catherine","non-dropping-particle":"","parse-names":false,"suffix":""}],"container-title":"Cerebellum (London, England)","id":"ITEM-1","issue":"2","issued":{"date-parts":[["2015","4","23"]]},"page":"151-64","title":"Developmental cerebellar cognitive affective syndrome in ex-preterm survivors following cerebellar injury.","type":"article-journal","volume":"14"},"uris":["http://www.mendeley.com/documents/?uuid=3f167bce-f8b8-337f-b68a-b633cc10b56f"]}],"mendeley":{"formattedCitation":"(19)","plainTextFormattedCitation":"(19)","previouslyFormattedCitation":"(19)"},"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19)</w:t>
      </w:r>
      <w:r w:rsidR="00787600" w:rsidRPr="006C41DA">
        <w:rPr>
          <w:rFonts w:ascii="Arial" w:hAnsi="Arial" w:cs="Arial"/>
          <w:sz w:val="24"/>
          <w:szCs w:val="24"/>
        </w:rPr>
        <w:fldChar w:fldCharType="end"/>
      </w:r>
      <w:r w:rsidR="00A618BC" w:rsidRPr="006C41DA">
        <w:rPr>
          <w:rFonts w:ascii="Arial" w:hAnsi="Arial" w:cs="Arial"/>
          <w:sz w:val="24"/>
          <w:szCs w:val="24"/>
        </w:rPr>
        <w:t>.</w:t>
      </w:r>
    </w:p>
    <w:p w14:paraId="38A64ED1" w14:textId="77777777" w:rsidR="00FA2BD6" w:rsidRPr="006C41DA" w:rsidRDefault="00FA2BD6" w:rsidP="00FA2BD6">
      <w:pPr>
        <w:spacing w:line="480" w:lineRule="auto"/>
        <w:rPr>
          <w:rFonts w:ascii="Arial" w:hAnsi="Arial" w:cs="Arial"/>
          <w:sz w:val="24"/>
          <w:szCs w:val="24"/>
        </w:rPr>
      </w:pPr>
    </w:p>
    <w:p w14:paraId="5F2A8C67" w14:textId="77777777" w:rsidR="006B1E50" w:rsidRPr="006C41DA" w:rsidRDefault="006B1E50" w:rsidP="006B1E50">
      <w:pPr>
        <w:spacing w:line="480" w:lineRule="auto"/>
        <w:rPr>
          <w:rFonts w:ascii="Arial" w:hAnsi="Arial" w:cs="Arial"/>
          <w:b/>
          <w:sz w:val="24"/>
          <w:szCs w:val="24"/>
        </w:rPr>
      </w:pPr>
      <w:r w:rsidRPr="006C41DA">
        <w:rPr>
          <w:rFonts w:ascii="Arial" w:hAnsi="Arial" w:cs="Arial"/>
          <w:b/>
          <w:sz w:val="24"/>
          <w:szCs w:val="24"/>
        </w:rPr>
        <w:t>Focal ischaemia in an arterial distribution</w:t>
      </w:r>
    </w:p>
    <w:p w14:paraId="7E593B82" w14:textId="3783A47D" w:rsidR="006B1E50" w:rsidRPr="006C41DA" w:rsidRDefault="006B1E50" w:rsidP="006B1E50">
      <w:pPr>
        <w:spacing w:line="480" w:lineRule="auto"/>
        <w:rPr>
          <w:rFonts w:ascii="Arial" w:hAnsi="Arial" w:cs="Arial"/>
          <w:sz w:val="24"/>
          <w:szCs w:val="24"/>
        </w:rPr>
      </w:pPr>
      <w:r w:rsidRPr="006C41DA">
        <w:rPr>
          <w:rFonts w:ascii="Arial" w:hAnsi="Arial" w:cs="Arial"/>
          <w:sz w:val="24"/>
          <w:szCs w:val="24"/>
        </w:rPr>
        <w:t>Antenatal focal ischaemia in an arterial distribution may be diagnosed acutel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5/s-2008-1071425","ISBN":"0174-304X (Print)\\r0174-304X (Linking)","ISSN":"0174304X","PMID":"1857493","abstract":"Cerebral infarction is rare in premature newborns and is most commonly the result of arterial embolization from the placenta. A focal echodense area was identified on prenatal cranial ultrasonography (US) in a premature infant (34 weeks of gestation). After birth, cerebral infarction was confirmed by magnetic resonance imaging (MRI). The clinical findings, imaging findings and pathogenesis are discussed. New diagnostic methods such as MRI show to be a useful approach in the neonatal period facilitating recognition of cerebrovascular accidents also in low-birth-weight infants.","author":[{"dropping-particle":"","family":"Amato","given":"M.","non-dropping-particle":"","parse-names":false,"suffix":""},{"dropping-particle":"","family":"Huppi","given":"P.","non-dropping-particle":"","parse-names":false,"suffix":""},{"dropping-particle":"","family":"Herschkowitz","given":"N.","non-dropping-particle":"","parse-names":false,"suffix":""},{"dropping-particle":"","family":"Huber","given":"P.","non-dropping-particle":"","parse-names":false,"suffix":""}],"container-title":"Neuropediatrics","id":"ITEM-1","issue":"2","issued":{"date-parts":[["1991"]]},"page":"100-102","title":"Prenatal stroke suggested by intrauterine ultrasound and confirmed by magnetic resonance imaging","type":"article-journal","volume":"22"},"uris":["http://www.mendeley.com/documents/?uuid=725447b9-c3ec-4adf-95ab-489d00a0e9aa"]}],"mendeley":{"formattedCitation":"(65)","plainTextFormattedCitation":"(65)","previouslyFormattedCitation":"(6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65)</w:t>
      </w:r>
      <w:r w:rsidR="00787600" w:rsidRPr="006C41DA">
        <w:rPr>
          <w:rFonts w:ascii="Arial" w:hAnsi="Arial" w:cs="Arial"/>
          <w:sz w:val="24"/>
          <w:szCs w:val="24"/>
        </w:rPr>
        <w:fldChar w:fldCharType="end"/>
      </w:r>
      <w:r w:rsidRPr="006C41DA">
        <w:rPr>
          <w:rFonts w:ascii="Arial" w:hAnsi="Arial" w:cs="Arial"/>
          <w:sz w:val="24"/>
          <w:szCs w:val="24"/>
        </w:rPr>
        <w:t xml:space="preserve"> if contemporaneous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ultrasound or MRI is undertaken, </w:t>
      </w:r>
      <w:r w:rsidR="00EB091A" w:rsidRPr="006C41DA">
        <w:rPr>
          <w:rFonts w:ascii="Arial" w:hAnsi="Arial" w:cs="Arial"/>
          <w:sz w:val="24"/>
          <w:szCs w:val="24"/>
        </w:rPr>
        <w:t>or if screening imaging is undertaken, e.g. in monochorionic twin pregnancies (</w:t>
      </w:r>
      <w:r w:rsidR="00373D03" w:rsidRPr="006C41DA">
        <w:rPr>
          <w:rFonts w:ascii="Arial" w:hAnsi="Arial" w:cs="Arial"/>
          <w:sz w:val="24"/>
          <w:szCs w:val="24"/>
        </w:rPr>
        <w:t xml:space="preserve">Figure 7; </w:t>
      </w:r>
      <w:r w:rsidR="00EB091A" w:rsidRPr="006C41DA">
        <w:rPr>
          <w:rFonts w:ascii="Arial" w:hAnsi="Arial" w:cs="Arial"/>
          <w:sz w:val="24"/>
          <w:szCs w:val="24"/>
        </w:rPr>
        <w:t>see below)</w:t>
      </w:r>
      <w:r w:rsidR="000F2552" w:rsidRPr="006C41DA">
        <w:rPr>
          <w:rFonts w:ascii="Arial" w:hAnsi="Arial" w:cs="Arial"/>
          <w:sz w:val="24"/>
          <w:szCs w:val="24"/>
        </w:rPr>
        <w:t xml:space="preserve"> or where there is a known association with risk factors for cerebrovascular disease including maternal cocaine us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846-5371","PMID":"8193965","abstract":"Schizencephaly, a disorder of neuronal migration, is rarely discovered in utero. Three cases, detected in utero and followed through the early neonatal period, were assessed with colour-flow Doppler imaging in an attempt to determine whether the clefts were associated with any demonstrable vascular disturbance. The Doppler spectral wave-forms of the fetal and neonatal internal carotid and middle cerebral arteries were normal in two of the cases, whereas the right middle cerebral artery was persistently occluded in the third. Although Doppler imaging was not performed during the first trimester (when the defect occurs), these findings suggest that a vascular lesion, such as occlusion of the middle cerebral artery with or without complete recanalization, may result in the clefts seen in patients with schizencephaly. Two of the fetuses had been exposed to cocaine in the first trimester, and an association between cocaine-induced vasospasm and schizencephaly is suggested.","author":[{"dropping-particle":"","family":"Suchet","given":"I B","non-dropping-particle":"","parse-names":false,"suffix":""}],"container-title":"Canadian Association of Radiologists journal = Journal l'Association canadienne des radiologistes","id":"ITEM-1","issue":"3","issued":{"date-parts":[["1994","6"]]},"page":"193-200","title":"Schizencephaly: antenatal and postnatal assessment with colour-flow Doppler imaging.","type":"article-journal","volume":"45"},"uris":["http://www.mendeley.com/documents/?uuid=41a301ef-739e-3671-85a9-baff5d072bb7"]}],"mendeley":{"formattedCitation":"(30)","plainTextFormattedCitation":"(30)","previouslyFormattedCitation":"(30)"},"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30)</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siny.2009.07.008","ISBN":"1744-165X","ISSN":"1744165X","PMID":"19664975","abstract":"The main focus of this chapter is the comprehensive description of the neuropathology, the imaging correlates and underlying mechanisms of prenatal stroke. We describe established prenatal stroke in subgroups similar to postnatal stroke: arterial (forebrain or hindbrain) infarction, venous thrombosis, primary lobar haemorrhage. This longitudinal classification should facilitate the study of risk factors and mechanisms. Forebrain lesions of arterial type present as porencephaly, (hemi)hydranencephaly, multicystic encephalopathy or schizencephaly. Venous prenatal forebrain stroke presents as simple porencephaly (in some of genetic nature) and sinus thrombosis. A list of rare porencephaly-like conditions is added for differentiation from arterial and venous porencephaly. Hindbrain infarctions (so far the only reported variants seem to be of arterial nature) present as brainstem disconnection, focal brainstem destruction, uni- or bilateral cerebellar destruction and focal spinal cord ischaemia. Prenatal intracranial haemorrhage and congenital brain infection should be considered in the differential diagnosis of prenatal stroke. © 2009 Elsevier Ltd. All rights reserved.","author":[{"dropping-particle":"","family":"Govaert","given":"Paul","non-dropping-particle":"","parse-names":false,"suffix":""}],"container-title":"Seminars in Fetal and Neonatal Medicine","id":"ITEM-1","issue":"5","issued":{"date-parts":[["2009"]]},"page":"250-266","publisher":"Elsevier Ltd","title":"Prenatal stroke","type":"article-journal","volume":"14"},"uris":["http://www.mendeley.com/documents/?uuid=7046a6f7-777f-4a3d-a596-05ff35d405e0"]}],"mendeley":{"formattedCitation":"(34)","plainTextFormattedCitation":"(34)","previouslyFormattedCitation":"(34)"},"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34)</w:t>
      </w:r>
      <w:r w:rsidR="00787600" w:rsidRPr="006C41DA">
        <w:rPr>
          <w:rFonts w:ascii="Arial" w:hAnsi="Arial" w:cs="Arial"/>
          <w:sz w:val="24"/>
          <w:szCs w:val="24"/>
        </w:rPr>
        <w:fldChar w:fldCharType="end"/>
      </w:r>
      <w:r w:rsidR="00EB091A" w:rsidRPr="006C41DA">
        <w:rPr>
          <w:rFonts w:ascii="Arial" w:hAnsi="Arial" w:cs="Arial"/>
          <w:sz w:val="24"/>
          <w:szCs w:val="24"/>
        </w:rPr>
        <w:t xml:space="preserve">. In utero imaging which has been described includes increased echogenicity on </w:t>
      </w:r>
      <w:proofErr w:type="spellStart"/>
      <w:r w:rsidR="00EB091A" w:rsidRPr="006C41DA">
        <w:rPr>
          <w:rFonts w:ascii="Arial" w:hAnsi="Arial" w:cs="Arial"/>
          <w:sz w:val="24"/>
          <w:szCs w:val="24"/>
        </w:rPr>
        <w:t>fetal</w:t>
      </w:r>
      <w:proofErr w:type="spellEnd"/>
      <w:r w:rsidR="00EB091A" w:rsidRPr="006C41DA">
        <w:rPr>
          <w:rFonts w:ascii="Arial" w:hAnsi="Arial" w:cs="Arial"/>
          <w:sz w:val="24"/>
          <w:szCs w:val="24"/>
        </w:rPr>
        <w:t xml:space="preserve"> ultrasound consistent with recent haemorrhage into an acute infarct in the distribution of the middle cerebral artery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5/s-2008-1071425","ISBN":"0174-304X (Print)\\r0174-304X (Linking)","ISSN":"0174304X","PMID":"1857493","abstract":"Cerebral infarction is rare in premature newborns and is most commonly the result of arterial embolization from the placenta. A focal echodense area was identified on prenatal cranial ultrasonography (US) in a premature infant (34 weeks of gestation). After birth, cerebral infarction was confirmed by magnetic resonance imaging (MRI). The clinical findings, imaging findings and pathogenesis are discussed. New diagnostic methods such as MRI show to be a useful approach in the neonatal period facilitating recognition of cerebrovascular accidents also in low-birth-weight infants.","author":[{"dropping-particle":"","family":"Amato","given":"M.","non-dropping-particle":"","parse-names":false,"suffix":""},{"dropping-particle":"","family":"Huppi","given":"P.","non-dropping-particle":"","parse-names":false,"suffix":""},{"dropping-particle":"","family":"Herschkowitz","given":"N.","non-dropping-particle":"","parse-names":false,"suffix":""},{"dropping-particle":"","family":"Huber","given":"P.","non-dropping-particle":"","parse-names":false,"suffix":""}],"container-title":"Neuropediatrics","id":"ITEM-1","issue":"2","issued":{"date-parts":[["1991"]]},"page":"100-102","title":"Prenatal stroke suggested by intrauterine ultrasound and confirmed by magnetic resonance imaging","type":"article-journal","volume":"22"},"uris":["http://www.mendeley.com/documents/?uuid=725447b9-c3ec-4adf-95ab-489d00a0e9aa"]}],"mendeley":{"formattedCitation":"(65)","plainTextFormattedCitation":"(65)","previouslyFormattedCitation":"(6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65)</w:t>
      </w:r>
      <w:r w:rsidR="00787600" w:rsidRPr="006C41DA">
        <w:rPr>
          <w:rFonts w:ascii="Arial" w:hAnsi="Arial" w:cs="Arial"/>
          <w:sz w:val="24"/>
          <w:szCs w:val="24"/>
        </w:rPr>
        <w:fldChar w:fldCharType="end"/>
      </w:r>
      <w:r w:rsidR="00EB091A" w:rsidRPr="006C41DA">
        <w:rPr>
          <w:rFonts w:ascii="Arial" w:hAnsi="Arial" w:cs="Arial"/>
          <w:sz w:val="24"/>
          <w:szCs w:val="24"/>
        </w:rPr>
        <w:t xml:space="preserve">. There is a much </w:t>
      </w:r>
      <w:r w:rsidR="00EB091A" w:rsidRPr="006C41DA">
        <w:rPr>
          <w:rFonts w:ascii="Arial" w:hAnsi="Arial" w:cs="Arial"/>
          <w:sz w:val="24"/>
          <w:szCs w:val="24"/>
        </w:rPr>
        <w:lastRenderedPageBreak/>
        <w:t xml:space="preserve">wider range of focal abnormalities of ischaemic origin in monochorionic twin pregnancies, including malformations such as </w:t>
      </w:r>
      <w:proofErr w:type="spellStart"/>
      <w:r w:rsidR="00EB091A" w:rsidRPr="006C41DA">
        <w:rPr>
          <w:rFonts w:ascii="Arial" w:hAnsi="Arial" w:cs="Arial"/>
          <w:sz w:val="24"/>
          <w:szCs w:val="24"/>
        </w:rPr>
        <w:t>schizencephaly</w:t>
      </w:r>
      <w:proofErr w:type="spellEnd"/>
      <w:r w:rsidR="00EB091A" w:rsidRPr="006C41DA">
        <w:rPr>
          <w:rFonts w:ascii="Arial" w:hAnsi="Arial" w:cs="Arial"/>
          <w:sz w:val="24"/>
          <w:szCs w:val="24"/>
        </w:rPr>
        <w:t xml:space="preserve">, polymicrogyria and cortical migration disorders (see above) as well as porencephaly. The prevailing opinion is that the main mechanism </w:t>
      </w:r>
      <w:r w:rsidR="000F2552" w:rsidRPr="006C41DA">
        <w:rPr>
          <w:rFonts w:ascii="Arial" w:hAnsi="Arial" w:cs="Arial"/>
          <w:sz w:val="24"/>
          <w:szCs w:val="24"/>
        </w:rPr>
        <w:t xml:space="preserve">in monochorionic twins </w:t>
      </w:r>
      <w:r w:rsidR="00EB091A" w:rsidRPr="006C41DA">
        <w:rPr>
          <w:rFonts w:ascii="Arial" w:hAnsi="Arial" w:cs="Arial"/>
          <w:sz w:val="24"/>
          <w:szCs w:val="24"/>
        </w:rPr>
        <w:t xml:space="preserve">is </w:t>
      </w:r>
      <w:r w:rsidR="00AB5528" w:rsidRPr="006C41DA">
        <w:rPr>
          <w:rFonts w:ascii="Arial" w:hAnsi="Arial" w:cs="Arial"/>
          <w:sz w:val="24"/>
          <w:szCs w:val="24"/>
        </w:rPr>
        <w:t xml:space="preserve">hypotension </w:t>
      </w:r>
      <w:r w:rsidR="00135F9D" w:rsidRPr="006C41DA">
        <w:rPr>
          <w:rFonts w:ascii="Arial" w:hAnsi="Arial" w:cs="Arial"/>
          <w:sz w:val="24"/>
          <w:szCs w:val="24"/>
        </w:rPr>
        <w:t xml:space="preserve">in the surviving twin </w:t>
      </w:r>
      <w:r w:rsidR="00AB5528" w:rsidRPr="006C41DA">
        <w:rPr>
          <w:rFonts w:ascii="Arial" w:hAnsi="Arial" w:cs="Arial"/>
          <w:sz w:val="24"/>
          <w:szCs w:val="24"/>
        </w:rPr>
        <w:t xml:space="preserve">following </w:t>
      </w:r>
      <w:r w:rsidR="00135F9D" w:rsidRPr="006C41DA">
        <w:rPr>
          <w:rFonts w:ascii="Arial" w:hAnsi="Arial" w:cs="Arial"/>
          <w:sz w:val="24"/>
          <w:szCs w:val="24"/>
        </w:rPr>
        <w:t xml:space="preserve">death of </w:t>
      </w:r>
      <w:r w:rsidR="00FE4B18" w:rsidRPr="006C41DA">
        <w:rPr>
          <w:rFonts w:ascii="Arial" w:hAnsi="Arial" w:cs="Arial"/>
          <w:sz w:val="24"/>
          <w:szCs w:val="24"/>
        </w:rPr>
        <w:t>the</w:t>
      </w:r>
      <w:r w:rsidR="00135F9D" w:rsidRPr="006C41DA">
        <w:rPr>
          <w:rFonts w:ascii="Arial" w:hAnsi="Arial" w:cs="Arial"/>
          <w:sz w:val="24"/>
          <w:szCs w:val="24"/>
        </w:rPr>
        <w:t xml:space="preserve"> co-twin with the survivor twin losing blood through the placental </w:t>
      </w:r>
      <w:proofErr w:type="spellStart"/>
      <w:r w:rsidR="00135F9D" w:rsidRPr="006C41DA">
        <w:rPr>
          <w:rFonts w:ascii="Arial" w:hAnsi="Arial" w:cs="Arial"/>
          <w:sz w:val="24"/>
          <w:szCs w:val="24"/>
        </w:rPr>
        <w:t>anastamoses</w:t>
      </w:r>
      <w:proofErr w:type="spellEnd"/>
      <w:r w:rsidR="00135F9D" w:rsidRPr="006C41DA">
        <w:rPr>
          <w:rFonts w:ascii="Arial" w:hAnsi="Arial" w:cs="Arial"/>
          <w:sz w:val="24"/>
          <w:szCs w:val="24"/>
        </w:rPr>
        <w:t xml:space="preserve"> into the other </w:t>
      </w:r>
      <w:proofErr w:type="spellStart"/>
      <w:r w:rsidR="00135F9D" w:rsidRPr="006C41DA">
        <w:rPr>
          <w:rFonts w:ascii="Arial" w:hAnsi="Arial" w:cs="Arial"/>
          <w:sz w:val="24"/>
          <w:szCs w:val="24"/>
        </w:rPr>
        <w:t>fetus</w:t>
      </w:r>
      <w:proofErr w:type="spellEnd"/>
      <w:r w:rsidR="00135F9D" w:rsidRPr="006C41DA">
        <w:rPr>
          <w:rFonts w:ascii="Arial" w:hAnsi="Arial" w:cs="Arial"/>
          <w:sz w:val="24"/>
          <w:szCs w:val="24"/>
        </w:rPr>
        <w:t xml:space="preserve"> and placenta, often resulting in severe</w:t>
      </w:r>
      <w:r w:rsidR="00EB091A" w:rsidRPr="006C41DA">
        <w:rPr>
          <w:rFonts w:ascii="Arial" w:hAnsi="Arial" w:cs="Arial"/>
          <w:sz w:val="24"/>
          <w:szCs w:val="24"/>
        </w:rPr>
        <w:t xml:space="preserve"> anaemia</w:t>
      </w:r>
      <w:r w:rsidR="000F2552" w:rsidRPr="006C41DA">
        <w:rPr>
          <w:rFonts w:ascii="Arial" w:hAnsi="Arial" w:cs="Arial"/>
          <w:sz w:val="24"/>
          <w:szCs w:val="24"/>
        </w:rPr>
        <w:t xml:space="preserve">. </w:t>
      </w:r>
      <w:r w:rsidR="00135F9D" w:rsidRPr="006C41DA">
        <w:rPr>
          <w:rFonts w:ascii="Arial" w:hAnsi="Arial" w:cs="Arial"/>
          <w:sz w:val="24"/>
          <w:szCs w:val="24"/>
        </w:rPr>
        <w:t xml:space="preserve">Alternatively, where there are large arterio-arterial </w:t>
      </w:r>
      <w:proofErr w:type="spellStart"/>
      <w:r w:rsidR="00135F9D" w:rsidRPr="006C41DA">
        <w:rPr>
          <w:rFonts w:ascii="Arial" w:hAnsi="Arial" w:cs="Arial"/>
          <w:sz w:val="24"/>
          <w:szCs w:val="24"/>
        </w:rPr>
        <w:t>anastamoses</w:t>
      </w:r>
      <w:proofErr w:type="spellEnd"/>
      <w:r w:rsidR="00135F9D" w:rsidRPr="006C41DA">
        <w:rPr>
          <w:rFonts w:ascii="Arial" w:hAnsi="Arial" w:cs="Arial"/>
          <w:sz w:val="24"/>
          <w:szCs w:val="24"/>
        </w:rPr>
        <w:t xml:space="preserve"> there may be acute inter-twin transfusions resulting in hypotensive damage, even when both twins survive</w:t>
      </w:r>
      <w:r w:rsidR="009A7BA2"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105","ISBN":"0960-7692 (Print)\\r0960-7692 (Linking)","ISSN":"09607692","PMID":"15287053","abstract":"OBJECTIVE: To assess the incidence of parenchymal lesions on early and late neonatal brain scans and its association with the presence or absence of intermittent absent or reversed end-diastolic umbilical artery flow velocity (A/REDV) in monochorionic twins complicated by selective intrauterine growth restriction (IUGR), as compared to dichorionic twins and monochorionic twins without selective IUGR. METHODS: This was a prospective cohort study involving 42 monochorionic twins diagnosed with selective IUGR and managed expectantly. The presence or absence of intermittent A/REDV was recorded in all cases. This study group was compared to dichorionic twins (n = 29) and monochorionic twins without selective IUGR (n = 32) delivered at 26-34 weeks during the study period. All infants underwent an early neonatal brain scan (at or before the fourth day of postnatal life) and at least one follow-up scan during the first 28 days of postnatal life. Perinatal outcome and the incidence of neurological damage were compared between the study groups. RESULTS: The incidence of intrauterine fetal death (IUD) and periventricular leukomalacia was significantly increased in monochorionic twins complicated with selective IUGR, as compared with the other study groups. Intermittent A/REDV was observed in 22/42 (52.4%) twin pairs, and was always present in the growth-restricted twin. The incidence of IUD (overall 9/44 (20.5%) vs. 0/40, P &lt; 0.001; smaller twin 6/22 (27.3%) vs. 0/20, P &lt; 0.05) and parenchymal brain damage (overall 7/35 (20.0%) vs. 2/40 (5.0%), P = 0.07; larger twin 7/19 (36.8%) vs. 1/20 (5.0%), P &lt; 0.05) was significantly higher in pregnancies with intermittent A/REDV than in those without intermittent A/REDV. Brain damage usually occurred in the larger twin, irrespective of whether the smaller twin was liveborn or not. CONCLUSIONS: The presence of intermittent A/REDV in monochorionic twins with selective IUGR identifies a subgroup with an elevated risk of intrauterine demise of the smaller twin and neurological damage in the larger twin; this latter finding is not restricted to cases with IUD of the cotwin.","author":[{"dropping-particle":"","family":"Gratacós","given":"E.","non-dropping-particle":"","parse-names":false,"suffix":""},{"dropping-particle":"","family":"Carreras","given":"E.","non-dropping-particle":"","parse-names":false,"suffix":""},{"dropping-particle":"","family":"Becker","given":"J.","non-dropping-particle":"","parse-names":false,"suffix":""},{"dropping-particle":"","family":"Lewi","given":"L.","non-dropping-particle":"","parse-names":false,"suffix":""},{"dropping-particle":"","family":"Enríquez","given":"G.","non-dropping-particle":"","parse-names":false,"suffix":""},{"dropping-particle":"","family":"Perapoch","given":"J.","non-dropping-particle":"","parse-names":false,"suffix":""},{"dropping-particle":"","family":"Higueras","given":"T.","non-dropping-particle":"","parse-names":false,"suffix":""},{"dropping-particle":"","family":"Cabero","given":"L.","non-dropping-particle":"","parse-names":false,"suffix":""},{"dropping-particle":"","family":"Deprest","given":"J.","non-dropping-particle":"","parse-names":false,"suffix":""}],"container-title":"Ultrasound in Obstetrics and Gynecology","id":"ITEM-1","issue":"2","issued":{"date-parts":[["2004"]]},"page":"159-163","title":"Prevalence of neurological damage in monochorionic twins with selective intrauterine growth restriction and intermittent absent or reversed end-diastolic umbilical artery flow","type":"article-journal","volume":"24"},"uris":["http://www.mendeley.com/documents/?uuid=2f6cc34f-ab4d-4d81-8bc3-f60dcc4a00c1"]}],"mendeley":{"formattedCitation":"(66)","plainTextFormattedCitation":"(66)","previouslyFormattedCitation":"(66)"},"properties":{"noteIndex":0},"schema":"https://github.com/citation-style-language/schema/raw/master/csl-citation.json"}</w:instrText>
      </w:r>
      <w:r w:rsidR="009A7BA2" w:rsidRPr="006C41DA">
        <w:rPr>
          <w:rFonts w:ascii="Arial" w:hAnsi="Arial" w:cs="Arial"/>
          <w:sz w:val="24"/>
          <w:szCs w:val="24"/>
        </w:rPr>
        <w:fldChar w:fldCharType="separate"/>
      </w:r>
      <w:r w:rsidR="001E22A5" w:rsidRPr="006C41DA">
        <w:rPr>
          <w:rFonts w:ascii="Arial" w:hAnsi="Arial" w:cs="Arial"/>
          <w:noProof/>
          <w:sz w:val="24"/>
          <w:szCs w:val="24"/>
        </w:rPr>
        <w:t>(66)</w:t>
      </w:r>
      <w:r w:rsidR="009A7BA2" w:rsidRPr="006C41DA">
        <w:rPr>
          <w:rFonts w:ascii="Arial" w:hAnsi="Arial" w:cs="Arial"/>
          <w:sz w:val="24"/>
          <w:szCs w:val="24"/>
        </w:rPr>
        <w:fldChar w:fldCharType="end"/>
      </w:r>
      <w:r w:rsidR="00135F9D" w:rsidRPr="006C41DA">
        <w:rPr>
          <w:rFonts w:ascii="Arial" w:hAnsi="Arial" w:cs="Arial"/>
          <w:sz w:val="24"/>
          <w:szCs w:val="24"/>
        </w:rPr>
        <w:t xml:space="preserve">.  </w:t>
      </w:r>
      <w:r w:rsidR="00FE4B18" w:rsidRPr="006C41DA">
        <w:rPr>
          <w:rFonts w:ascii="Arial" w:hAnsi="Arial" w:cs="Arial"/>
          <w:sz w:val="24"/>
          <w:szCs w:val="24"/>
        </w:rPr>
        <w:t xml:space="preserve">However, in utero vascular imaging e.g. with Doppler, has shown middle cerebral artery occlusion associated with unilateral </w:t>
      </w:r>
      <w:proofErr w:type="spellStart"/>
      <w:r w:rsidR="00FE4B18" w:rsidRPr="006C41DA">
        <w:rPr>
          <w:rFonts w:ascii="Arial" w:hAnsi="Arial" w:cs="Arial"/>
          <w:sz w:val="24"/>
          <w:szCs w:val="24"/>
        </w:rPr>
        <w:t>schizencephaly</w:t>
      </w:r>
      <w:proofErr w:type="spellEnd"/>
      <w:r w:rsidR="00FE4B18" w:rsidRPr="006C41DA">
        <w:rPr>
          <w:rFonts w:ascii="Arial" w:hAnsi="Arial" w:cs="Arial"/>
          <w:sz w:val="24"/>
          <w:szCs w:val="24"/>
        </w:rPr>
        <w:t xml:space="preserve"> after cocaine exposur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846-5371","PMID":"8193965","abstract":"Schizencephaly, a disorder of neuronal migration, is rarely discovered in utero. Three cases, detected in utero and followed through the early neonatal period, were assessed with colour-flow Doppler imaging in an attempt to determine whether the clefts were associated with any demonstrable vascular disturbance. The Doppler spectral wave-forms of the fetal and neonatal internal carotid and middle cerebral arteries were normal in two of the cases, whereas the right middle cerebral artery was persistently occluded in the third. Although Doppler imaging was not performed during the first trimester (when the defect occurs), these findings suggest that a vascular lesion, such as occlusion of the middle cerebral artery with or without complete recanalization, may result in the clefts seen in patients with schizencephaly. Two of the fetuses had been exposed to cocaine in the first trimester, and an association between cocaine-induced vasospasm and schizencephaly is suggested.","author":[{"dropping-particle":"","family":"Suchet","given":"I B","non-dropping-particle":"","parse-names":false,"suffix":""}],"container-title":"Canadian Association of Radiologists journal = Journal l'Association canadienne des radiologistes","id":"ITEM-1","issue":"3","issued":{"date-parts":[["1994","6"]]},"page":"193-200","title":"Schizencephaly: antenatal and postnatal assessment with colour-flow Doppler imaging.","type":"article-journal","volume":"45"},"uris":["http://www.mendeley.com/documents/?uuid=41a301ef-739e-3671-85a9-baff5d072bb7"]}],"mendeley":{"formattedCitation":"(30)","plainTextFormattedCitation":"(30)","previouslyFormattedCitation":"(30)"},"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30)</w:t>
      </w:r>
      <w:r w:rsidR="00787600" w:rsidRPr="006C41DA">
        <w:rPr>
          <w:rFonts w:ascii="Arial" w:hAnsi="Arial" w:cs="Arial"/>
          <w:sz w:val="24"/>
          <w:szCs w:val="24"/>
        </w:rPr>
        <w:fldChar w:fldCharType="end"/>
      </w:r>
      <w:r w:rsidR="000F2552" w:rsidRPr="006C41DA">
        <w:rPr>
          <w:rFonts w:ascii="Arial" w:hAnsi="Arial" w:cs="Arial"/>
          <w:sz w:val="24"/>
          <w:szCs w:val="24"/>
        </w:rPr>
        <w:t>. Alternative mechanisms in monochorionic twins and other cases of in utero ischaemic stroke include vasospasm</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846-5371","PMID":"8193965","abstract":"Schizencephaly, a disorder of neuronal migration, is rarely discovered in utero. Three cases, detected in utero and followed through the early neonatal period, were assessed with colour-flow Doppler imaging in an attempt to determine whether the clefts were associated with any demonstrable vascular disturbance. The Doppler spectral wave-forms of the fetal and neonatal internal carotid and middle cerebral arteries were normal in two of the cases, whereas the right middle cerebral artery was persistently occluded in the third. Although Doppler imaging was not performed during the first trimester (when the defect occurs), these findings suggest that a vascular lesion, such as occlusion of the middle cerebral artery with or without complete recanalization, may result in the clefts seen in patients with schizencephaly. Two of the fetuses had been exposed to cocaine in the first trimester, and an association between cocaine-induced vasospasm and schizencephaly is suggested.","author":[{"dropping-particle":"","family":"Suchet","given":"I B","non-dropping-particle":"","parse-names":false,"suffix":""}],"container-title":"Canadian Association of Radiologists journal = Journal l'Association canadienne des radiologistes","id":"ITEM-1","issue":"3","issued":{"date-parts":[["1994","6"]]},"page":"193-200","title":"Schizencephaly: antenatal and postnatal assessment with colour-flow Doppler imaging.","type":"article-journal","volume":"45"},"uris":["http://www.mendeley.com/documents/?uuid=41a301ef-739e-3671-85a9-baff5d072bb7"]}],"mendeley":{"formattedCitation":"(30)","plainTextFormattedCitation":"(30)","previouslyFormattedCitation":"(30)"},"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30)</w:t>
      </w:r>
      <w:r w:rsidR="00787600" w:rsidRPr="006C41DA">
        <w:rPr>
          <w:rFonts w:ascii="Arial" w:hAnsi="Arial" w:cs="Arial"/>
          <w:sz w:val="24"/>
          <w:szCs w:val="24"/>
        </w:rPr>
        <w:fldChar w:fldCharType="end"/>
      </w:r>
      <w:r w:rsidR="000F2552" w:rsidRPr="006C41DA">
        <w:rPr>
          <w:rFonts w:ascii="Arial" w:hAnsi="Arial" w:cs="Arial"/>
          <w:sz w:val="24"/>
          <w:szCs w:val="24"/>
        </w:rPr>
        <w:t>, vasculopathy</w:t>
      </w:r>
      <w:r w:rsidR="00A60753"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195-6108","PMID":"7900608","abstract":"PURPOSE To describe the causes of infantile lenticulostriate vasculopathy (LSV) as demonstrated by sonography and propose the pathogenesis of these findings. METHODS Five hundred eighty-six infants were examined via echoencephalography because of seizures, psychomotor retardation, dysmorphism, congenital malformation, microcephaly, macrocephaly, bulging of anterior fontanel, consciousness disturbance, or prematurity. We directed our attention on the sonographic study to the basal ganglionic and thalamic areas. Twenty-eight of the 586 patients underwent color Doppler studies. RESULTS In 34 infants with gray-scale neurosonographic findings of LSV, 16 were associated with various causes that have been reported before. In 8 patients entities not previously associated with LSV were found: neonatal lupus, neonatal hypoglycemia, uncomplicated prematurity, encephalitis, and head injury. In the remaining 10 cases, a specific cause could not be found. The LSV was found in 16 (40%), 5 (14%), and 13 (3%) patients with perinatal, acquired, and nonspecific causes, respectively. Generally, this is an uncommon finding because it was observed in only 34 (5.8%) of the study infants; 24 of these 34 had a documented cause of the vasculopathy. With LSV associated with perinatal causes there was a greater chance of sonographic LSV's developing than with that of acquired causes. CONCLUSIONS We suggest that sonographic LSV is a nonspecific marker of a previous insult to the developing brain, and the special hemodynamics of the fetal brain plays an important role in its pathogenesis.","author":[{"dropping-particle":"","family":"Wang","given":"H S","non-dropping-particle":"","parse-names":false,"suffix":""},{"dropping-particle":"","family":"Kuo","given":"M F","non-dropping-particle":"","parse-names":false,"suffix":""},{"dropping-particle":"","family":"Chang","given":"T C","non-dropping-particle":"","parse-names":false,"suffix":""}],"container-title":"AJNR. American journal of neuroradiology","id":"ITEM-1","issue":"1","issued":{"date-parts":[["1995","1"]]},"page":"97-102","title":"Sonographic lenticulostriate vasculopathy in infants: some associations and a hypothesis.","type":"article-journal","volume":"16"},"uris":["http://www.mendeley.com/documents/?uuid=fccf4d82-d2fa-394a-bdfe-70e0d612d7ca"]},{"id":"ITEM-2","itemData":{"DOI":"10.1007/s002470000322","ISSN":"0301-0449","PMID":"11149094","abstract":"BACKGROUND We have observed many infants with lenticulostriate vasculopathy (LSV) on neurosonograms who do not have classic histories of prenatal infection, trisomy, or prenatal drug exposure. OBJECTIVE To investigate the underlying clinical conditions in patients with LSV. MATERIALS AND METHODS Sixty-three cases of LSV were identified among approximately 2,400 neurosonograms performed over 42 months. All neurosonograms were reviewed. Medical records were reviewed for information regarding prenatal infection, chromosomal abnormality, respiratory and cardiac disease, and other pertinent diagnoses. RESULT Hypoxic/ischemic conditions accounted for 33 cases: cardiac disease in 13, respiratory distress syndrome in 15, and perinatal asphyxia in 5. Twelve of these 33 had initially normal or minimal findings, with LSV developing or progressing on subsequent neurosonograms. The remaining 30 cases had varied clinical associations: congenital infection in 5, trisomies in 9, fetal substance exposure in 4, and unclear etiology in 12. Coexistent anomalies included posterior urethral valves, MCDK, myelomeningocele, placental abruption, and others. Thirty patients were premature. Fifteen patients died; histologic changes of LSV were found at autopsy in one patient. CONCLUSION LSV has varied clinical associations. The common association with hypoxic/ischemic conditions and the progressive changes seen in 12 patients with cardiac and pulmonary disease suggest that postnatal hypoxia/ischemia is an important etiologic factor.","author":[{"dropping-particle":"","family":"Coley","given":"B D","non-dropping-particle":"","parse-names":false,"suffix":""},{"dropping-particle":"","family":"Rusin","given":"J A","non-dropping-particle":"","parse-names":false,"suffix":""},{"dropping-particle":"","family":"Boue","given":"D R","non-dropping-particle":"","parse-names":false,"suffix":""}],"container-title":"Pediatric radiology","id":"ITEM-2","issue":"12","issued":{"date-parts":[["2000","12"]]},"page":"846-55","title":"Importance of hypoxic/ischemic conditions in the development of cerebral lenticulostriate vasculopathy.","type":"article-journal","volume":"30"},"uris":["http://www.mendeley.com/documents/?uuid=0efaeb44-805c-3c93-bcd3-3f8ca13334e4"]},{"id":"ITEM-3","itemData":{"DOI":"10.1038/sj.jp.7211607","ISSN":"0743-8346","PMID":"17122789","abstract":"Intracranial pathology is a common and important complication in extremely low birth weight babies. Lenticulostriate vasculopathy (LSV) is an abnormal finding on cranial ultrasounds of sick babies and has been associated with congenital infection, chromosomal aberration and twin-to-twin transfusion. We describe a previously unreported situation of LSV being detected in both donor and recipient twin. This pair of monochorionic, diamniotic twins was admitted to the Neonatal Intensive Care Unit at 28 weeks of gestation. The mother underwent an emergency caesarean section because ultrasound and Doppler studies showed stage III twin-to-twin transfusion syndrome. The first twin weighed 998 g and second twin weighed 600 g. The first twin had an uneventful stay, whereas the second twin needed prolonged continuous positive airway pressure and indomethacin for patent ductus arteriosus. Both of them developed LSV. The clinical significance of this condition on the neuro-developmental outcome of a neonate has not yet been fully determined.","author":[{"dropping-particle":"","family":"Kandasamy","given":"Y","non-dropping-particle":"","parse-names":false,"suffix":""},{"dropping-particle":"","family":"Alcock","given":"G","non-dropping-particle":"","parse-names":false,"suffix":""},{"dropping-particle":"","family":"Koh","given":"T H H G","non-dropping-particle":"","parse-names":false,"suffix":""}],"container-title":"Journal of perinatology : official journal of the California Perinatal Association","id":"ITEM-3","issue":"12","issued":{"date-parts":[["2006","12"]]},"page":"780-2","title":"Lenticulostriate vasculopathy in twin-to-twin transfusion syndrome.","type":"article-journal","volume":"26"},"uris":["http://www.mendeley.com/documents/?uuid=1b988434-aaed-3b94-81f6-f828a12c5b70"]},{"id":"ITEM-4","itemData":{"ISSN":"0301-0449","PMID":"8577550","abstract":"Lenticulostriate vasculopathy can be seen in an increasing number of clinical conditions, among which congenital infections and chromosomal abnormalities are best known. Two further patients with this ultrasound finding are reported, who were both recipients in the twin-to-twin transfusion syndrome.","author":[{"dropping-particle":"","family":"Vries","given":"L S","non-dropping-particle":"de","parse-names":false,"suffix":""},{"dropping-particle":"","family":"Beek","given":"F J","non-dropping-particle":"","parse-names":false,"suffix":""},{"dropping-particle":"","family":"Stoutenbeek","given":"P","non-dropping-particle":"","parse-names":false,"suffix":""}],"container-title":"Pediatric radiology","id":"ITEM-4","issued":{"date-parts":[["1995","11"]]},"page":"S41-2","title":"Lenticulostriate vasculopathy in twin-to-twin transfusion syndrome: sonographic and CT findings.","type":"article-journal","volume":"25 Suppl 1"},"uris":["http://www.mendeley.com/documents/?uuid=abf4bd8e-1f8b-397f-8df4-65a3b4e7256d"]},{"id":"ITEM-5","itemData":{"DOI":"10.1007/s00247-003-0948-z","ISSN":"0301-0449","PMID":"12904918","abstract":"BACKGROUND Neonatal branching echogenic streaks in the basal ganglia or 'lenticulostriate vasculopathy' (LSV) has no clear comprehensive aetiology. OBJECTIVE To provide some clinical evidence, possibly relevant to aetiology, by analysis of a large series. MATERIALS AND METHODS Seventy cases (9 deaths, 3 post mortem) identified between 1981 and 2000 out of 9,138 neonates with routine brain sonograms (578 in a protocol for neonates from HIV+ mothers). Review of maternal/neonatal charts for clinical data and serologic status. Retrospective analysis of sonograms for grading and time course of LSV and coexistent abnormalities. RESULTS LSV was unilateral in 31 cases (22 right), bilateral in 39. Grading separated 8 major, 27 moderate and 35 minor patterns. In 42 cases, LSV was isolated, and in 28 it was mixed with peri-intraventricular haemorrhage grades I or II and/or leucomalacia. LSV was detected in the first postnatal week in 56 instances and appeared later in 13. Disappearance occurred mostly within 2 months. Perinatal circumstances: 13 recipient monochorionic twins (polycythaemia from twin-twin transfusion syndromes), 20 HIV+ mothers (possible immunological disturbances; only 2 infected neonates), 10 congenital anomalies, 1 toxoplasmosis, 1 postnatal cytomegalovirus infection, 25 miscellaneous conditions. Numerous maternal and neonatal factors were non-contributory. CONCLUSIONS These results do not support congenital toxoplasmosis, rubella, cytomegalovirus, and herpes (TORCH) infections as the main causative factor. Polycythaemia and various immunological disturbances may be involved, as well as infectious agents not appropriately screened by routine serodiagnoses.","author":[{"dropping-particle":"","family":"Ayoubi","given":"Mayass","non-dropping-particle":"El","parse-names":false,"suffix":""},{"dropping-particle":"","family":"Bethmann","given":"Odile","non-dropping-particle":"de","parse-names":false,"suffix":""},{"dropping-particle":"","family":"Monset-Couchard","given":"Michèle","non-dropping-particle":"","parse-names":false,"suffix":""}],"container-title":"Pediatric radiology","id":"ITEM-5","issue":"10","issued":{"date-parts":[["2003","10"]]},"page":"697-703","title":"Lenticulostriate echogenic vessels: clinical and sonographic study of 70 neonatal cases.","type":"article-journal","volume":"33"},"uris":["http://www.mendeley.com/documents/?uuid=fe99d968-f944-378f-805c-253939be6b7a"]},{"id":"ITEM-6","itemData":{"DOI":"10.1093/cid/ciw613","ISSN":"1537-6591","PMID":"27601223","abstract":"Zika virus (ZIKV) infection acquired during pregnancy is associated with congenital microcephaly. We describe 2 cases of ZIKV infection in women in their 36th week of pregnancy whose fetuses had preserved head circumference at birth and findings of subependymal cysts and lenticulostriate vasculopathy in postnatal imaging. These represent the first signs of congenital brain injury acquired due to ZIKV in the third trimester.","author":[{"dropping-particle":"","family":"Soares de Souza","given":"Antonio","non-dropping-particle":"","parse-names":false,"suffix":""},{"dropping-particle":"","family":"Moraes Dias","given":"Cristiane","non-dropping-particle":"","parse-names":false,"suffix":""},{"dropping-particle":"","family":"Braga","given":"Fernanda Del Campo Braojos","non-dropping-particle":"","parse-names":false,"suffix":""},{"dropping-particle":"","family":"Terzian","given":"Ana Carolina Bernardes","non-dropping-particle":"","parse-names":false,"suffix":""},{"dropping-particle":"","family":"Estofolete","given":"Cássia Fernanda","non-dropping-particle":"","parse-names":false,"suffix":""},{"dropping-particle":"","family":"Oliani","given":"Antonio Hélio","non-dropping-particle":"","parse-names":false,"suffix":""},{"dropping-particle":"","family":"Oliveira","given":"Gustavo Henrique","non-dropping-particle":"","parse-names":false,"suffix":""},{"dropping-particle":"","family":"Brandão de Mattos","given":"Cinara Cássia","non-dropping-particle":"","parse-names":false,"suffix":""},{"dropping-particle":"","family":"Mattos","given":"Luiz Carlos","non-dropping-particle":"de","parse-names":false,"suffix":""},{"dropping-particle":"","family":"Nogueira","given":"Maurício Lacerda","non-dropping-particle":"","parse-names":false,"suffix":""},{"dropping-particle":"","family":"Vaz-Oliani","given":"Denise Cristina Mós","non-dropping-particle":"","parse-names":false,"suffix":""}],"container-title":"Clinical infectious diseases : an official publication of the Infectious Diseases Society of America","id":"ITEM-6","issue":"12","issued":{"date-parts":[["2016","12","15"]]},"page":"1622-1625","title":"Fetal Infection by Zika Virus in the Third Trimester: Report of 2 Cases.","type":"article-journal","volume":"63"},"uris":["http://www.mendeley.com/documents/?uuid=75e60360-5cc4-3d9e-a1f2-60600d4e6f61"]},{"id":"ITEM-7","itemData":{"DOI":"10.1007/s00247-012-2528-6","ISSN":"1432-1998","PMID":"23229344","abstract":"BACKGROUND Prenatal exposure to cocaine has been associated with a wide spectrum of structural abnormalities in infant brains. The growing use of crack, a smokable and extremely addictive form of cocaine, could exacerbate the situation. OBJECTIVE The purpose of this study was to determine the frequency, type and severity of cerebral lesions detected by transfontanellar US in newborns exposed to crack during gestation. MATERIALS AND METHODS This was a retrospective study, involving a review of the medical records of children who were born to crack-using women and who were subjected to transfontanellar US imaging during their first days of life. RESULTS Transfontanellar US revealed abnormalities in 45/129 newborns examined (34.9%). The changes detected were subependymal cysts in 24 infants (18.6%), lenticulostriate vasculopathy in 18 infants (14%), subependymal hemorrhage in 9 infants (7%), and choroid plexus cysts in 9 infants (7%). CONCLUSION All of the abnormalities found by US examination were discrete and likely without clinical significance for the babies. However, prospective studies with a long period of tracking are needed to determine whether there are later consequences on the neurodevelopment of children with prenatal exposure to crack.","author":[{"dropping-particle":"","family":"Lucca","given":"Juliane","non-dropping-particle":"","parse-names":false,"suffix":""},{"dropping-particle":"","family":"Baldisserotto","given":"Matteo","non-dropping-particle":"","parse-names":false,"suffix":""}],"container-title":"Pediatric radiology","id":"ITEM-7","issue":"2","issued":{"date-parts":[["2013","1","15"]]},"page":"212-8","title":"Cerebral ultrasound findings in infants exposed to crack cocaine during gestation.","type":"article-journal","volume":"43"},"uris":["http://www.mendeley.com/documents/?uuid=536ca6cc-eee0-371d-8e1a-202da127a03f"]}],"mendeley":{"formattedCitation":"(67–73)","plainTextFormattedCitation":"(67–73)","previouslyFormattedCitation":"(67–73)"},"properties":{"noteIndex":0},"schema":"https://github.com/citation-style-language/schema/raw/master/csl-citation.json"}</w:instrText>
      </w:r>
      <w:r w:rsidR="00A60753" w:rsidRPr="006C41DA">
        <w:rPr>
          <w:rFonts w:ascii="Arial" w:hAnsi="Arial" w:cs="Arial"/>
          <w:sz w:val="24"/>
          <w:szCs w:val="24"/>
        </w:rPr>
        <w:fldChar w:fldCharType="separate"/>
      </w:r>
      <w:r w:rsidR="001E22A5" w:rsidRPr="006C41DA">
        <w:rPr>
          <w:rFonts w:ascii="Arial" w:hAnsi="Arial" w:cs="Arial"/>
          <w:noProof/>
          <w:sz w:val="24"/>
          <w:szCs w:val="24"/>
        </w:rPr>
        <w:t>(67–73)</w:t>
      </w:r>
      <w:r w:rsidR="00A60753" w:rsidRPr="006C41DA">
        <w:rPr>
          <w:rFonts w:ascii="Arial" w:hAnsi="Arial" w:cs="Arial"/>
          <w:sz w:val="24"/>
          <w:szCs w:val="24"/>
        </w:rPr>
        <w:fldChar w:fldCharType="end"/>
      </w:r>
      <w:r w:rsidR="000F2552" w:rsidRPr="006C41DA">
        <w:rPr>
          <w:rFonts w:ascii="Arial" w:hAnsi="Arial" w:cs="Arial"/>
          <w:sz w:val="24"/>
          <w:szCs w:val="24"/>
        </w:rPr>
        <w:t xml:space="preserve"> and</w:t>
      </w:r>
      <w:r w:rsidR="00EB091A" w:rsidRPr="006C41DA">
        <w:rPr>
          <w:rFonts w:ascii="Arial" w:hAnsi="Arial" w:cs="Arial"/>
          <w:sz w:val="24"/>
          <w:szCs w:val="24"/>
        </w:rPr>
        <w:t xml:space="preserve"> embolic infarction</w:t>
      </w:r>
      <w:r w:rsidR="00941907" w:rsidRPr="006C41DA">
        <w:rPr>
          <w:rFonts w:ascii="Arial" w:hAnsi="Arial" w:cs="Arial"/>
          <w:sz w:val="24"/>
          <w:szCs w:val="24"/>
        </w:rPr>
        <w:t xml:space="preserve"> from</w:t>
      </w:r>
      <w:r w:rsidR="002A7630" w:rsidRPr="006C41DA">
        <w:rPr>
          <w:rFonts w:ascii="Arial" w:hAnsi="Arial" w:cs="Arial"/>
          <w:sz w:val="24"/>
          <w:szCs w:val="24"/>
        </w:rPr>
        <w:t xml:space="preserve"> a variety of sources including</w:t>
      </w:r>
      <w:r w:rsidR="00941907" w:rsidRPr="006C41DA">
        <w:rPr>
          <w:rFonts w:ascii="Arial" w:hAnsi="Arial" w:cs="Arial"/>
          <w:sz w:val="24"/>
          <w:szCs w:val="24"/>
        </w:rPr>
        <w:t xml:space="preserve"> the placenta or the heart</w:t>
      </w:r>
      <w:r w:rsidR="00A60753"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5/s-2008-1078755.","author":[{"dropping-particle":"","family":"Das","given":"Samrat","non-dropping-particle":"","parse-names":false,"suffix":""},{"dropping-particle":"","family":"Ankola","given":"Pratibha","non-dropping-particle":"","parse-names":false,"suffix":""},{"dropping-particle":"","family":"Chiechi","given":"Maria","non-dropping-particle":"","parse-names":false,"suffix":""},{"dropping-particle":"","family":"Sandhu","given":"Jagbir","non-dropping-particle":"","parse-names":false,"suffix":""}],"id":"ITEM-1","issued":{"date-parts":[["2008"]]},"page":"5-7","title":"Perinatal Cerebral Arterial Infarction Associated with a Placental Chorioangioma","type":"article-journal"},"uris":["http://www.mendeley.com/documents/?uuid=1701108c-8a4e-4a79-b265-3c8ab9fa5bb1"]}],"mendeley":{"formattedCitation":"(74)","plainTextFormattedCitation":"(74)","previouslyFormattedCitation":"(74)"},"properties":{"noteIndex":0},"schema":"https://github.com/citation-style-language/schema/raw/master/csl-citation.json"}</w:instrText>
      </w:r>
      <w:r w:rsidR="00A60753" w:rsidRPr="006C41DA">
        <w:rPr>
          <w:rFonts w:ascii="Arial" w:hAnsi="Arial" w:cs="Arial"/>
          <w:sz w:val="24"/>
          <w:szCs w:val="24"/>
        </w:rPr>
        <w:fldChar w:fldCharType="separate"/>
      </w:r>
      <w:r w:rsidR="001E22A5" w:rsidRPr="006C41DA">
        <w:rPr>
          <w:rFonts w:ascii="Arial" w:hAnsi="Arial" w:cs="Arial"/>
          <w:noProof/>
          <w:sz w:val="24"/>
          <w:szCs w:val="24"/>
        </w:rPr>
        <w:t>(74)</w:t>
      </w:r>
      <w:r w:rsidR="00A60753" w:rsidRPr="006C41DA">
        <w:rPr>
          <w:rFonts w:ascii="Arial" w:hAnsi="Arial" w:cs="Arial"/>
          <w:sz w:val="24"/>
          <w:szCs w:val="24"/>
        </w:rPr>
        <w:fldChar w:fldCharType="end"/>
      </w:r>
      <w:r w:rsidR="00A60753"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07.10.003","ISBN":"0887-8994 (Print)\\r0887-8994 (Linking)","ISSN":"08878994","PMID":"18206798","abstract":"Despite careful investigation, the etiology of many perinatal arterial strokes is unknown. We report on a 5-day-old boy with a cardiac thrombus of prenatal origin resulting in a fatal postnatal stroke. The thrombus was discovered only at autopsy, challenging the assumption of a placental source of embolus in perinatal strokes in the absence of macroscopic and microscopic examination of the heart. © 2008 Elsevier Inc. All rights reserved.","author":[{"dropping-particle":"","family":"Amlie-Lefond","given":"Catherine M.","non-dropping-particle":"","parse-names":false,"suffix":""},{"dropping-particle":"","family":"Basir","given":"Mir A.","non-dropping-particle":"","parse-names":false,"suffix":""},{"dropping-particle":"","family":"Franciosi","given":"Ralph A.","non-dropping-particle":"","parse-names":false,"suffix":""}],"container-title":"Pediatric Neurology","id":"ITEM-1","issue":"2","issued":{"date-parts":[["2008"]]},"page":"140-142","title":"Fatal Neonatal Stroke From a Prenatal Cardiac Thrombus","type":"article-journal","volume":"38"},"uris":["http://www.mendeley.com/documents/?uuid=ac06b4ef-1215-4ba7-931f-fe515f3aac66"]}],"mendeley":{"formattedCitation":"(75)","plainTextFormattedCitation":"(75)","previouslyFormattedCitation":"(75)"},"properties":{"noteIndex":0},"schema":"https://github.com/citation-style-language/schema/raw/master/csl-citation.json"}</w:instrText>
      </w:r>
      <w:r w:rsidR="00A60753" w:rsidRPr="006C41DA">
        <w:rPr>
          <w:rFonts w:ascii="Arial" w:hAnsi="Arial" w:cs="Arial"/>
          <w:sz w:val="24"/>
          <w:szCs w:val="24"/>
        </w:rPr>
        <w:fldChar w:fldCharType="separate"/>
      </w:r>
      <w:r w:rsidR="001E22A5" w:rsidRPr="006C41DA">
        <w:rPr>
          <w:rFonts w:ascii="Arial" w:hAnsi="Arial" w:cs="Arial"/>
          <w:noProof/>
          <w:sz w:val="24"/>
          <w:szCs w:val="24"/>
        </w:rPr>
        <w:t>(75)</w:t>
      </w:r>
      <w:r w:rsidR="00A60753" w:rsidRPr="006C41DA">
        <w:rPr>
          <w:rFonts w:ascii="Arial" w:hAnsi="Arial" w:cs="Arial"/>
          <w:sz w:val="24"/>
          <w:szCs w:val="24"/>
        </w:rPr>
        <w:fldChar w:fldCharType="end"/>
      </w:r>
      <w:r w:rsidR="0094190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4-7758","PMID":"16737029","abstract":"BACKGROUND Placental chorioangiomas are benign vascular tumors. Large chorioangiomas have been reported to cause several obstetric complications, including premature labor, placental abruption, polyhydramnios, fetal hydrops, fetal growth restriction, fetal hepatosplenomegaly, cardiomegaly, a congestive heart failure and fetal death. The clinical significance of small hemangiomas is less known. CASE Multiple small placental hemangiomas occupied 70% of the total placental volume. A shower of emboli in the fetal cerebral circulation occurred 1 week before the delivery, causing permanent brain damage. Workup failed to detect causes of the embolism other than dissemination from the placental hemangioma. The fetal heart rate tracing was reassuring a few days after the cerebral embolism. CONCLUSION Chorioangiomas can cause fetal cerebral ischemic stroke, which, in otherwise healthy neonates, should prompt examination of the placenta. The nonstress test is not an adequate method of monitoring gestations with placental chorioangiomas. Optimal management in the presence of placental hemangiomas without fetal compromise remains undetermined.","author":[{"dropping-particle":"","family":"Ghidini","given":"Alessandro","non-dropping-particle":"","parse-names":false,"suffix":""},{"dropping-particle":"","family":"Locatelli","given":"Anna","non-dropping-particle":"","parse-names":false,"suffix":""}],"container-title":"The Journal of reproductive medicine","id":"ITEM-1","issue":"4","issued":{"date-parts":[["2006","4"]]},"page":"321-4","title":"Diffuse placental chorioangiomatosis causing multiple fetal cerebral embolism: a case report.","type":"article-journal","volume":"51"},"uris":["http://www.mendeley.com/documents/?uuid=73d6e754-2191-3c2f-9fbe-931f4234fa78"]}],"mendeley":{"formattedCitation":"(76)","plainTextFormattedCitation":"(76)","previouslyFormattedCitation":"(76)"},"properties":{"noteIndex":0},"schema":"https://github.com/citation-style-language/schema/raw/master/csl-citation.json"}</w:instrText>
      </w:r>
      <w:r w:rsidR="00941907" w:rsidRPr="006C41DA">
        <w:rPr>
          <w:rFonts w:ascii="Arial" w:hAnsi="Arial" w:cs="Arial"/>
          <w:sz w:val="24"/>
          <w:szCs w:val="24"/>
        </w:rPr>
        <w:fldChar w:fldCharType="separate"/>
      </w:r>
      <w:r w:rsidR="001E22A5" w:rsidRPr="006C41DA">
        <w:rPr>
          <w:rFonts w:ascii="Arial" w:hAnsi="Arial" w:cs="Arial"/>
          <w:noProof/>
          <w:sz w:val="24"/>
          <w:szCs w:val="24"/>
        </w:rPr>
        <w:t>(76)</w:t>
      </w:r>
      <w:r w:rsidR="00941907" w:rsidRPr="006C41DA">
        <w:rPr>
          <w:rFonts w:ascii="Arial" w:hAnsi="Arial" w:cs="Arial"/>
          <w:sz w:val="24"/>
          <w:szCs w:val="24"/>
        </w:rPr>
        <w:fldChar w:fldCharType="end"/>
      </w:r>
      <w:r w:rsidR="0094190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46-8177","PMID":"10414494","abstract":"Thrombi in the fetal circulation of the placenta cause a pattern of clustered fibrotic villi called fetal thrombotic vasculopathy (FTV), which has been associated with serious injuries to neonates, especially brain injuries. Correlation of FTV with visceral thrombi in autopsy specimens might lead to a more accurate estimate of the prevalence of somatic thrombi as a significant and underrecognized cause of prenatal injury or perinatal death, and show the potential validity of placental FTV as an indicator of thrombotic lesions in the fetus and newborns who survive. Clinicopathologic correlation was used to perform a 3-year retrospective autopsy review. We identified 16 cases (19%) among 84 perinatal autopsy specimens in which placental FTV was associated with stillbirth, intrapartum, or neonatal death. Two liveborn neonates survived 2.5 hours, and one for 24 hours; there was one intrapartum death, and the rest were stillborn. Clinical evidence of severe central nervous system (CNS) injury to two of the liveborn infants was evident at birth. Twelve stillborns died from 12 to 48 hours before delivery. Placental FTV had features of organization that clearly antedated the fetal death. Autopsy findings confirmed somatic thrombi in six cases (37.5%) of the 16 with FTV, including cerebral thrombi or infarcts (three cases), renal thromboemboli (three cases), and pulmonary thromboemboli (two cases). One mother had history of deep vein thrombosis, and four of eight tested had abnormal coagulation test results. Placental FTV indicates a significant probability of thrombi in the fetus and represents an important, possibly underrecognized cause of perinatal mortality and neonatal injury. Parental coagulopathy as a significant factor in prenatal injury and death deserves more comprehensive study. The placenta remains an undervalued and underutilized surgical specimen in the evaluation of perinatal injury, especially cerebral palsy.","author":[{"dropping-particle":"","family":"Kraus","given":"F T","non-dropping-particle":"","parse-names":false,"suffix":""},{"dropping-particle":"","family":"Acheen","given":"V I","non-dropping-particle":"","parse-names":false,"suffix":""}],"container-title":"Human pathology","id":"ITEM-1","issue":"7","issued":{"date-parts":[["1999","7"]]},"page":"759-69","title":"Fetal thrombotic vasculopathy in the placenta: cerebral thrombi and infarcts, coagulopathies, and cerebral palsy.","type":"article-journal","volume":"30"},"uris":["http://www.mendeley.com/documents/?uuid=7d62d613-2d47-3f59-8a2f-595d27231790"]}],"mendeley":{"formattedCitation":"(77)","plainTextFormattedCitation":"(77)","previouslyFormattedCitation":"(77)"},"properties":{"noteIndex":0},"schema":"https://github.com/citation-style-language/schema/raw/master/csl-citation.json"}</w:instrText>
      </w:r>
      <w:r w:rsidR="00941907" w:rsidRPr="006C41DA">
        <w:rPr>
          <w:rFonts w:ascii="Arial" w:hAnsi="Arial" w:cs="Arial"/>
          <w:sz w:val="24"/>
          <w:szCs w:val="24"/>
        </w:rPr>
        <w:fldChar w:fldCharType="separate"/>
      </w:r>
      <w:r w:rsidR="001E22A5" w:rsidRPr="006C41DA">
        <w:rPr>
          <w:rFonts w:ascii="Arial" w:hAnsi="Arial" w:cs="Arial"/>
          <w:noProof/>
          <w:sz w:val="24"/>
          <w:szCs w:val="24"/>
        </w:rPr>
        <w:t>(77)</w:t>
      </w:r>
      <w:r w:rsidR="00941907" w:rsidRPr="006C41DA">
        <w:rPr>
          <w:rFonts w:ascii="Arial" w:hAnsi="Arial" w:cs="Arial"/>
          <w:sz w:val="24"/>
          <w:szCs w:val="24"/>
        </w:rPr>
        <w:fldChar w:fldCharType="end"/>
      </w:r>
      <w:r w:rsidR="00EB091A" w:rsidRPr="006C41DA">
        <w:rPr>
          <w:rFonts w:ascii="Arial" w:hAnsi="Arial" w:cs="Arial"/>
          <w:sz w:val="24"/>
          <w:szCs w:val="24"/>
        </w:rPr>
        <w:t xml:space="preserve"> (see below). However, as</w:t>
      </w:r>
      <w:r w:rsidRPr="006C41DA">
        <w:rPr>
          <w:rFonts w:ascii="Arial" w:hAnsi="Arial" w:cs="Arial"/>
          <w:sz w:val="24"/>
          <w:szCs w:val="24"/>
        </w:rPr>
        <w:t xml:space="preserve"> for periventricular venous infarction, </w:t>
      </w:r>
      <w:r w:rsidR="00EB091A" w:rsidRPr="006C41DA">
        <w:rPr>
          <w:rFonts w:ascii="Arial" w:hAnsi="Arial" w:cs="Arial"/>
          <w:sz w:val="24"/>
          <w:szCs w:val="24"/>
        </w:rPr>
        <w:t xml:space="preserve">antenatal focal ischaemic infarction </w:t>
      </w:r>
      <w:r w:rsidRPr="006C41DA">
        <w:rPr>
          <w:rFonts w:ascii="Arial" w:hAnsi="Arial" w:cs="Arial"/>
          <w:sz w:val="24"/>
          <w:szCs w:val="24"/>
        </w:rPr>
        <w:t>is more likely to be tentatively diagnosed when the child presents clinically, with seizures in the neonatal period or in infancy, or as presumed perinatal stroke presenting with asymmetry in tone and/or motor function around 8-10 month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siny.2009.07.008","ISBN":"1744-165X","ISSN":"1744165X","PMID":"19664975","abstract":"The main focus of this chapter is the comprehensive description of the neuropathology, the imaging correlates and underlying mechanisms of prenatal stroke. We describe established prenatal stroke in subgroups similar to postnatal stroke: arterial (forebrain or hindbrain) infarction, venous thrombosis, primary lobar haemorrhage. This longitudinal classification should facilitate the study of risk factors and mechanisms. Forebrain lesions of arterial type present as porencephaly, (hemi)hydranencephaly, multicystic encephalopathy or schizencephaly. Venous prenatal forebrain stroke presents as simple porencephaly (in some of genetic nature) and sinus thrombosis. A list of rare porencephaly-like conditions is added for differentiation from arterial and venous porencephaly. Hindbrain infarctions (so far the only reported variants seem to be of arterial nature) present as brainstem disconnection, focal brainstem destruction, uni- or bilateral cerebellar destruction and focal spinal cord ischaemia. Prenatal intracranial haemorrhage and congenital brain infection should be considered in the differential diagnosis of prenatal stroke. © 2009 Elsevier Ltd. All rights reserved.","author":[{"dropping-particle":"","family":"Govaert","given":"Paul","non-dropping-particle":"","parse-names":false,"suffix":""}],"container-title":"Seminars in Fetal and Neonatal Medicine","id":"ITEM-1","issue":"5","issued":{"date-parts":[["2009"]]},"page":"250-266","publisher":"Elsevier Ltd","title":"Prenatal stroke","type":"article-journal","volume":"14"},"uris":["http://www.mendeley.com/documents/?uuid=7046a6f7-777f-4a3d-a596-05ff35d405e0"]}],"mendeley":{"formattedCitation":"(34)","plainTextFormattedCitation":"(34)","previouslyFormattedCitation":"(34)"},"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34)</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1/archneurol.2010.140","ISBN":"1538-3687 (Electronic)\\n0003-9942 (Linking)","ISSN":"00039942","PMID":"20625091","abstract":"OBJECTIVE: To determine whether clinical presentations and risk factor profiles differ between periventricular venous infarction (PVI) and arterial presumed perinatal ischemic stroke (APPIS). DESIGN: Retrospective cohort study. PARTICIPANTS: A total of 59 children with presumed perinatal ischemic stroke (PPIS) from the SickKids Children's Stroke Program who were carried to term (63% boys). SETTING: Single tertiary care center subspecialty program. INTERVENTIONS: Participants had validated magnetic resonance imaging classification to define PVI and APPIS subgroups. MAIN OUTCOME MEASURES: Clinical presentations, times to parental and physician concern, age at diagnosis, and standardized risk factor evaluations including maternal, fetal, obstetrical, neonatal, and prothrombotic variables. Patients with PVI and APPIS were compared using chi(2) or Fisher exact tests and Wilcoxon rank sum or Mann-Whitney U tests. RESULTS: A total of 12 children (20%) had PVI and 47 (80%) had APPIS. Median parental concern was 5 months, with delays to physician concern (7 months) and diagnosis (12 months). Delays were longer in PVI cases compared with APPIS (P = .002). Most presented with asymmetrical motor development but children with APPIS were more likely to present with seizures or nonmotor delays (P = .01). Children with APPIS were more likely to have acute perinatal risk factors (66% vs 17%; P = .002) including fetal distress, emergency caesarian section, or neonatal resuscitation. Cardiac evaluations were unremarkable. Prothrombotic abnormalities were common (44%) including protein S deficiency, lupus anticoagulant, and elevated factor IX but were comparable between APPIS and PVI subgroups. CONCLUSIONS: Diagnosis of PPIS is often delayed. The association of acute perinatal risk factors with APPIS compared with PVI supports distinct timing of these diseases. Prospective, case-control risk factor studies of PPIS subtypes are required to develop prevention strategies.","author":[{"dropping-particle":"","family":"Kirton","given":"Adam","non-dropping-particle":"","parse-names":false,"suffix":""},{"dropping-particle":"","family":"Shroff","given":"Manohar","non-dropping-particle":"","parse-names":false,"suffix":""},{"dropping-particle":"","family":"Pontigon","given":"Ann Marie","non-dropping-particle":"","parse-names":false,"suffix":""},{"dropping-particle":"","family":"DeVeber","given":"Gabrielle","non-dropping-particle":"","parse-names":false,"suffix":""}],"container-title":"Archives of Neurology","id":"ITEM-1","issue":"7","issued":{"date-parts":[["2010"]]},"page":"842-848","title":"Risk factors and presentations of periventricular venous infarction vs arterial presumed perinatal ischemic stroke","type":"article-journal","volume":"67"},"uris":["http://www.mendeley.com/documents/?uuid=34d7056d-5816-4820-ac32-1a635fd0cde2"]}],"mendeley":{"formattedCitation":"(78)","plainTextFormattedCitation":"(78)","previouslyFormattedCitation":"(7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78)</w:t>
      </w:r>
      <w:r w:rsidR="00787600" w:rsidRPr="006C41DA">
        <w:rPr>
          <w:rFonts w:ascii="Arial" w:hAnsi="Arial" w:cs="Arial"/>
          <w:sz w:val="24"/>
          <w:szCs w:val="24"/>
        </w:rPr>
        <w:fldChar w:fldCharType="end"/>
      </w:r>
    </w:p>
    <w:p w14:paraId="404CE03D" w14:textId="026EFDAB" w:rsidR="00EB091A" w:rsidRPr="006C41DA" w:rsidRDefault="00EB091A" w:rsidP="00EB091A">
      <w:pPr>
        <w:spacing w:line="480" w:lineRule="auto"/>
        <w:rPr>
          <w:rFonts w:ascii="Arial" w:hAnsi="Arial" w:cs="Arial"/>
          <w:sz w:val="24"/>
          <w:szCs w:val="24"/>
        </w:rPr>
      </w:pPr>
      <w:r w:rsidRPr="006C41DA">
        <w:rPr>
          <w:rFonts w:ascii="Arial" w:hAnsi="Arial" w:cs="Arial"/>
          <w:sz w:val="24"/>
          <w:szCs w:val="24"/>
        </w:rPr>
        <w:t>If not diagnosed acutely, the typical imaging findings in a child presenting with congenital hemiplegia/presumed perinatal ischaemic stroke are of porencephaly or encephalomalacia</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ana.21334","ISBN":"0364-5134","ISSN":"03645134","PMID":"18306227","abstract":"OBJECTIVE: Perinatal stroke commonly causes childhood neurological morbidity. Presumed perinatal ischemic stroke (PPIS) defines children presenting outside a normal perinatal period with chronic, focal infarction on neuroimaging. Infarcts are assumed to represent arterial strokes, but recent evidence suggests the periventricular venous infarction (PVI) of infants born preterm may also occur in utero and present as PPIS. Using the largest published cohort, we aimed to define arterial and PVI PPIS syndromes and their outcomes.\\n\\nMETHODS: A PPIS consecutive cohort was identified (SickKids Children's Stroke Program, 1992-2006). Systematic neuroradiological scoring executed by blinded investigators included previously defined arterial stroke syndromes. PVI criteria included unilateral injury with at least four of the following conditions: (1) focal periventricular encephalomalacia, (2) internal capsule T2 prolongation, (3) cortical and (4) relative basal ganglia sparing, and (5) remote hemorrhage. Arterial and PVI classifications were validated and correlated with neurological outcomes (Pediatric Stroke Outcome Measure).\\n\\nRESULTS: In 59 PPISs (64% male), 94% of lesions fell within potential middle cerebral artery territories. Although arterial proximal M1 infarction was most common (n = 19; 35%), venous PVI was second (n = 12; 22%) and accounted for 75% of subcortical injuries. Motor outcomes (mean follow-up, 5.3 years) were predicted by basal ganglia involvement including leg hemiparesis, spasticity, and need for assistive devices (p &lt; 0.01). Nonmotor outcomes were associated with cortical involvement, including cognitive/behavioral outcomes, visual deficits, and epilepsy (p &lt; 0.01). Classification interrater reliability was excellent (correlation coefficients &gt; 0.975).\\n\\nINTERPRETATION: Recognizable PPIS patterns predict long-term morbidity and may guide surveillance, therapy, and counseling. PVI is an underrecognized cause of PPIS and congenital hemiplegia.","author":[{"dropping-particle":"","family":"Kirton","given":"Adam","non-dropping-particle":"","parse-names":false,"suffix":""},{"dropping-particle":"","family":"DeVeber","given":"Gabrielle","non-dropping-particle":"","parse-names":false,"suffix":""},{"dropping-particle":"","family":"Pontigon","given":"Ann Marie","non-dropping-particle":"","parse-names":false,"suffix":""},{"dropping-particle":"","family":"Macgregor","given":"Daune","non-dropping-particle":"","parse-names":false,"suffix":""},{"dropping-particle":"","family":"Shroff","given":"Manohar","non-dropping-particle":"","parse-names":false,"suffix":""}],"container-title":"Annals of Neurology","id":"ITEM-1","issue":"4","issued":{"date-parts":[["2008"]]},"page":"436-443","title":"Presumed perinatal ischemic stroke: Vascular classification predicts outcomes","type":"article-journal","volume":"63"},"uris":["http://www.mendeley.com/documents/?uuid=7c834e3b-cdba-4464-acc3-a6fbfb7d833f"]}],"mendeley":{"formattedCitation":"(43)","plainTextFormattedCitation":"(43)","previouslyFormattedCitation":"(43)"},"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3)</w:t>
      </w:r>
      <w:r w:rsidR="00787600" w:rsidRPr="006C41DA">
        <w:rPr>
          <w:rFonts w:ascii="Arial" w:hAnsi="Arial" w:cs="Arial"/>
          <w:sz w:val="24"/>
          <w:szCs w:val="24"/>
        </w:rPr>
        <w:fldChar w:fldCharType="end"/>
      </w:r>
      <w:r w:rsidRPr="006C41DA">
        <w:rPr>
          <w:rFonts w:ascii="Arial" w:hAnsi="Arial" w:cs="Arial"/>
          <w:sz w:val="24"/>
          <w:szCs w:val="24"/>
        </w:rPr>
        <w:t xml:space="preserve"> in an arterial distribution e.g. middle or anterior cerebral artery territory</w:t>
      </w:r>
      <w:r w:rsidR="00373D03" w:rsidRPr="006C41DA">
        <w:rPr>
          <w:rFonts w:ascii="Arial" w:hAnsi="Arial" w:cs="Arial"/>
          <w:sz w:val="24"/>
          <w:szCs w:val="24"/>
        </w:rPr>
        <w:t>.</w:t>
      </w:r>
    </w:p>
    <w:p w14:paraId="6043614B" w14:textId="77777777" w:rsidR="006B1E50" w:rsidRPr="006C41DA" w:rsidRDefault="006B1E50" w:rsidP="00EB091A">
      <w:pPr>
        <w:spacing w:line="480" w:lineRule="auto"/>
        <w:rPr>
          <w:rFonts w:ascii="Arial" w:hAnsi="Arial" w:cs="Arial"/>
          <w:sz w:val="24"/>
          <w:szCs w:val="24"/>
        </w:rPr>
      </w:pPr>
    </w:p>
    <w:p w14:paraId="13F871FC" w14:textId="77777777" w:rsidR="006B1E50" w:rsidRPr="006C41DA" w:rsidRDefault="006B1E50" w:rsidP="006B1E50">
      <w:pPr>
        <w:spacing w:line="480" w:lineRule="auto"/>
        <w:rPr>
          <w:rFonts w:ascii="Arial" w:hAnsi="Arial" w:cs="Arial"/>
          <w:b/>
          <w:sz w:val="24"/>
          <w:szCs w:val="24"/>
        </w:rPr>
      </w:pPr>
      <w:r w:rsidRPr="006C41DA">
        <w:rPr>
          <w:rFonts w:ascii="Arial" w:hAnsi="Arial" w:cs="Arial"/>
          <w:b/>
          <w:sz w:val="24"/>
          <w:szCs w:val="24"/>
        </w:rPr>
        <w:t>Antenatally diagnosed cerebrovascular disease</w:t>
      </w:r>
    </w:p>
    <w:p w14:paraId="3D398E10" w14:textId="77777777" w:rsidR="00AF1AB9" w:rsidRPr="006C41DA" w:rsidRDefault="00AF1AB9" w:rsidP="00AF1AB9">
      <w:pPr>
        <w:spacing w:line="480" w:lineRule="auto"/>
        <w:rPr>
          <w:rFonts w:ascii="Arial" w:hAnsi="Arial" w:cs="Arial"/>
          <w:i/>
          <w:sz w:val="24"/>
          <w:szCs w:val="24"/>
        </w:rPr>
      </w:pPr>
      <w:r w:rsidRPr="006C41DA">
        <w:rPr>
          <w:rFonts w:ascii="Arial" w:hAnsi="Arial" w:cs="Arial"/>
          <w:i/>
          <w:sz w:val="24"/>
          <w:szCs w:val="24"/>
        </w:rPr>
        <w:lastRenderedPageBreak/>
        <w:t>Venous abnormalities</w:t>
      </w:r>
    </w:p>
    <w:p w14:paraId="640BDA85" w14:textId="174A4316" w:rsidR="00AF1AB9" w:rsidRPr="006C41DA" w:rsidRDefault="00AF1AB9" w:rsidP="00AF1AB9">
      <w:pPr>
        <w:spacing w:line="480" w:lineRule="auto"/>
        <w:rPr>
          <w:rFonts w:ascii="Arial" w:hAnsi="Arial" w:cs="Arial"/>
          <w:i/>
          <w:sz w:val="24"/>
          <w:szCs w:val="24"/>
        </w:rPr>
      </w:pPr>
      <w:r w:rsidRPr="006C41DA">
        <w:rPr>
          <w:rFonts w:ascii="Arial" w:hAnsi="Arial" w:cs="Arial"/>
          <w:sz w:val="24"/>
          <w:szCs w:val="24"/>
        </w:rPr>
        <w:t xml:space="preserve">Dural venous sinus </w:t>
      </w:r>
      <w:r w:rsidR="00046A17" w:rsidRPr="006C41DA">
        <w:rPr>
          <w:rFonts w:ascii="Arial" w:hAnsi="Arial" w:cs="Arial"/>
          <w:sz w:val="24"/>
          <w:szCs w:val="24"/>
        </w:rPr>
        <w:t xml:space="preserve">thrombosis and </w:t>
      </w:r>
      <w:r w:rsidRPr="006C41DA">
        <w:rPr>
          <w:rFonts w:ascii="Arial" w:hAnsi="Arial" w:cs="Arial"/>
          <w:sz w:val="24"/>
          <w:szCs w:val="24"/>
        </w:rPr>
        <w:t xml:space="preserve">malformations may also be diagnosed on antenatal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ultrasoun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jstrokecerebrovasdis.2017.11.014","ISSN":"15328511","PMID":"29246670","abstract":"Background: This study aims to describe the imaging characteristic of dural sinus malformation in 4 fetuses with different locations. Materials and Methods: We report a series of 4 fetuses with dural sinus malformation in Hubei Maternal and Children's Hospital from July 2013 to February 2016. All the mothers undertook the prenatal magnetic resonance (MRI) imaging because of the intracranial space-occupying lesions discovered by prenatal ultrasound. Results: Two of the 4 cases demonstrated typical MRI of dural sinus malformation with thrombosis in the vicinity of torcular herophili (also known as sinus confluence), whereas the other 2 cases showed lesions in the superior sagittal sinus and transverse sinus separately. Three pregnancies were terminated, whereas the other one was delivered in the local hospital. Conclusions: Sonographer should realize the sign of dural sinus malformation. Atypical location of the dural sinus malformation, such as superior sagittal sinus and transverse sinus, should be paid special attention to. Further, prenatal MRI is necessary to identify the lesion.","author":[{"dropping-particle":"","family":"Xia","given":"Wei","non-dropping-particle":"","parse-names":false,"suffix":""},{"dropping-particle":"","family":"Hu","given":"Daoyu","non-dropping-particle":"","parse-names":false,"suffix":""},{"dropping-particle":"","family":"Xiao","given":"Peng","non-dropping-particle":"","parse-names":false,"suffix":""},{"dropping-particle":"","family":"Yang","given":"Wenzhong","non-dropping-particle":"","parse-names":false,"suffix":""},{"dropping-particle":"","family":"Chen","given":"Xinlin","non-dropping-particle":"","parse-names":false,"suffix":""}],"container-title":"Journal of Stroke and Cerebrovascular Diseases","id":"ITEM-1","issued":{"date-parts":[["2018"]]},"title":"Dural Sinus Malformation Imaging in the Fetus: Based on 4 Cases and Literature Review","type":"article-journal"},"uris":["http://www.mendeley.com/documents/?uuid=f63ed0b3-b69a-3adf-a31f-1926a55d21aa"]}],"mendeley":{"formattedCitation":"(79)","plainTextFormattedCitation":"(79)","previouslyFormattedCitation":"(7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79)</w:t>
      </w:r>
      <w:r w:rsidR="00787600" w:rsidRPr="006C41DA">
        <w:rPr>
          <w:rFonts w:ascii="Arial" w:hAnsi="Arial" w:cs="Arial"/>
          <w:sz w:val="24"/>
          <w:szCs w:val="24"/>
        </w:rPr>
        <w:fldChar w:fldCharType="end"/>
      </w:r>
      <w:r w:rsidR="00046A17" w:rsidRPr="006C41DA">
        <w:rPr>
          <w:rFonts w:ascii="Arial" w:hAnsi="Arial" w:cs="Arial"/>
          <w:sz w:val="24"/>
          <w:szCs w:val="24"/>
        </w:rPr>
        <w:t xml:space="preserve"> As the two pathologies may be difficult to separate, </w:t>
      </w:r>
      <w:r w:rsidR="00273C78" w:rsidRPr="006C41DA">
        <w:rPr>
          <w:rFonts w:ascii="Arial" w:hAnsi="Arial" w:cs="Arial"/>
          <w:sz w:val="24"/>
          <w:szCs w:val="24"/>
        </w:rPr>
        <w:t>the term ‘</w:t>
      </w:r>
      <w:proofErr w:type="spellStart"/>
      <w:r w:rsidR="00273C78" w:rsidRPr="006C41DA">
        <w:rPr>
          <w:rFonts w:ascii="Arial" w:hAnsi="Arial" w:cs="Arial"/>
          <w:sz w:val="24"/>
          <w:szCs w:val="24"/>
        </w:rPr>
        <w:t>dural</w:t>
      </w:r>
      <w:proofErr w:type="spellEnd"/>
      <w:r w:rsidR="00273C78" w:rsidRPr="006C41DA">
        <w:rPr>
          <w:rFonts w:ascii="Arial" w:hAnsi="Arial" w:cs="Arial"/>
          <w:sz w:val="24"/>
          <w:szCs w:val="24"/>
        </w:rPr>
        <w:t xml:space="preserve"> venous ectasia with thrombosis’ </w:t>
      </w:r>
      <w:r w:rsidR="00373D03" w:rsidRPr="006C41DA">
        <w:rPr>
          <w:rFonts w:ascii="Arial" w:hAnsi="Arial" w:cs="Arial"/>
          <w:sz w:val="24"/>
          <w:szCs w:val="24"/>
        </w:rPr>
        <w:t xml:space="preserve">(Figure 6) </w:t>
      </w:r>
      <w:r w:rsidR="00273C78" w:rsidRPr="006C41DA">
        <w:rPr>
          <w:rFonts w:ascii="Arial" w:hAnsi="Arial" w:cs="Arial"/>
          <w:sz w:val="24"/>
          <w:szCs w:val="24"/>
        </w:rPr>
        <w:t>is often use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00247-013-2745-7","ISBN":"0024701327457","author":[{"dropping-particle":"","family":"Fanou","given":"Evgenia Maria","non-dropping-particle":"","parse-names":false,"suffix":""},{"dropping-particle":"","family":"Reeves","given":"Mike J","non-dropping-particle":"","parse-names":false,"suffix":""},{"dropping-particle":"","family":"Howe","given":"David T","non-dropping-particle":"","parse-names":false,"suffix":""},{"dropping-particle":"","family":"Joy","given":"Harriet","non-dropping-particle":"","parse-names":false,"suffix":""},{"dropping-particle":"","family":"Morris","given":"Susan","non-dropping-particle":"","parse-names":false,"suffix":""},{"dropping-particle":"","family":"Russell","given":"Sarah","non-dropping-particle":"","parse-names":false,"suffix":""},{"dropping-particle":"","family":"Griffiths","given":"Paul D","non-dropping-particle":"","parse-names":false,"suffix":""}],"id":"ITEM-1","issued":{"date-parts":[["2013"]]},"page":"1591-1598","title":"In utero magnetic resonance imaging for diagnosis of dural venous sinus ectasia with thrombosis in the fetus","type":"article-journal"},"uris":["http://www.mendeley.com/documents/?uuid=f3baab82-c062-4265-b13e-cc4009e76e3a"]}],"mendeley":{"formattedCitation":"(80)","plainTextFormattedCitation":"(80)","previouslyFormattedCitation":"(8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0)</w:t>
      </w:r>
      <w:r w:rsidR="00787600" w:rsidRPr="006C41DA">
        <w:rPr>
          <w:rFonts w:ascii="Arial" w:hAnsi="Arial" w:cs="Arial"/>
          <w:sz w:val="24"/>
          <w:szCs w:val="24"/>
        </w:rPr>
        <w:fldChar w:fldCharType="end"/>
      </w:r>
      <w:r w:rsidR="00273C78" w:rsidRPr="006C41DA">
        <w:rPr>
          <w:rFonts w:ascii="Arial" w:hAnsi="Arial" w:cs="Arial"/>
          <w:sz w:val="24"/>
          <w:szCs w:val="24"/>
        </w:rPr>
        <w:t xml:space="preserve">. The Torcula </w:t>
      </w:r>
      <w:proofErr w:type="spellStart"/>
      <w:r w:rsidR="00273C78" w:rsidRPr="006C41DA">
        <w:rPr>
          <w:rFonts w:ascii="Arial" w:hAnsi="Arial" w:cs="Arial"/>
          <w:sz w:val="24"/>
          <w:szCs w:val="24"/>
        </w:rPr>
        <w:t>Herophilae</w:t>
      </w:r>
      <w:proofErr w:type="spellEnd"/>
      <w:r w:rsidR="00273C78" w:rsidRPr="006C41DA">
        <w:rPr>
          <w:rFonts w:ascii="Arial" w:hAnsi="Arial" w:cs="Arial"/>
          <w:sz w:val="24"/>
          <w:szCs w:val="24"/>
        </w:rPr>
        <w:t xml:space="preserve"> is typically involve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00247-013-2745-7","ISBN":"0024701327457","author":[{"dropping-particle":"","family":"Fanou","given":"Evgenia Maria","non-dropping-particle":"","parse-names":false,"suffix":""},{"dropping-particle":"","family":"Reeves","given":"Mike J","non-dropping-particle":"","parse-names":false,"suffix":""},{"dropping-particle":"","family":"Howe","given":"David T","non-dropping-particle":"","parse-names":false,"suffix":""},{"dropping-particle":"","family":"Joy","given":"Harriet","non-dropping-particle":"","parse-names":false,"suffix":""},{"dropping-particle":"","family":"Morris","given":"Susan","non-dropping-particle":"","parse-names":false,"suffix":""},{"dropping-particle":"","family":"Russell","given":"Sarah","non-dropping-particle":"","parse-names":false,"suffix":""},{"dropping-particle":"","family":"Griffiths","given":"Paul D","non-dropping-particle":"","parse-names":false,"suffix":""}],"id":"ITEM-1","issued":{"date-parts":[["2013"]]},"page":"1591-1598","title":"In utero magnetic resonance imaging for diagnosis of dural venous sinus ectasia with thrombosis in the fetus","type":"article-journal"},"uris":["http://www.mendeley.com/documents/?uuid=f3baab82-c062-4265-b13e-cc4009e76e3a"]}],"mendeley":{"formattedCitation":"(80)","plainTextFormattedCitation":"(80)","previouslyFormattedCitation":"(8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0)</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jstrokecerebrovasdis.2017.11.014","ISSN":"15328511","PMID":"29246670","abstract":"Background: This study aims to describe the imaging characteristic of dural sinus malformation in 4 fetuses with different locations. Materials and Methods: We report a series of 4 fetuses with dural sinus malformation in Hubei Maternal and Children's Hospital from July 2013 to February 2016. All the mothers undertook the prenatal magnetic resonance (MRI) imaging because of the intracranial space-occupying lesions discovered by prenatal ultrasound. Results: Two of the 4 cases demonstrated typical MRI of dural sinus malformation with thrombosis in the vicinity of torcular herophili (also known as sinus confluence), whereas the other 2 cases showed lesions in the superior sagittal sinus and transverse sinus separately. Three pregnancies were terminated, whereas the other one was delivered in the local hospital. Conclusions: Sonographer should realize the sign of dural sinus malformation. Atypical location of the dural sinus malformation, such as superior sagittal sinus and transverse sinus, should be paid special attention to. Further, prenatal MRI is necessary to identify the lesion.","author":[{"dropping-particle":"","family":"Xia","given":"Wei","non-dropping-particle":"","parse-names":false,"suffix":""},{"dropping-particle":"","family":"Hu","given":"Daoyu","non-dropping-particle":"","parse-names":false,"suffix":""},{"dropping-particle":"","family":"Xiao","given":"Peng","non-dropping-particle":"","parse-names":false,"suffix":""},{"dropping-particle":"","family":"Yang","given":"Wenzhong","non-dropping-particle":"","parse-names":false,"suffix":""},{"dropping-particle":"","family":"Chen","given":"Xinlin","non-dropping-particle":"","parse-names":false,"suffix":""}],"container-title":"Journal of Stroke and Cerebrovascular Diseases","id":"ITEM-1","issued":{"date-parts":[["2018"]]},"title":"Dural Sinus Malformation Imaging in the Fetus: Based on 4 Cases and Literature Review","type":"article-journal"},"uris":["http://www.mendeley.com/documents/?uuid=f63ed0b3-b69a-3adf-a31f-1926a55d21aa"]}],"mendeley":{"formattedCitation":"(79)","plainTextFormattedCitation":"(79)","previouslyFormattedCitation":"(7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79)</w:t>
      </w:r>
      <w:r w:rsidR="00787600" w:rsidRPr="006C41DA">
        <w:rPr>
          <w:rFonts w:ascii="Arial" w:hAnsi="Arial" w:cs="Arial"/>
          <w:sz w:val="24"/>
          <w:szCs w:val="24"/>
        </w:rPr>
        <w:fldChar w:fldCharType="end"/>
      </w:r>
      <w:r w:rsidR="00273C78" w:rsidRPr="006C41DA">
        <w:rPr>
          <w:rFonts w:ascii="Arial" w:hAnsi="Arial" w:cs="Arial"/>
          <w:sz w:val="24"/>
          <w:szCs w:val="24"/>
        </w:rPr>
        <w:t>, but the appearance are similar in the sagittal</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00247-002-0710-y","ISBN":"0024700207","author":[{"dropping-particle":"","family":"Emamian","given":"Seyed A","non-dropping-particle":"","parse-names":false,"suffix":""},{"dropping-particle":"","family":"Bulas","given":"Dorothy I","non-dropping-particle":"","parse-names":false,"suffix":""},{"dropping-particle":"","family":"Vezina","given":"Gilbert L","non-dropping-particle":"","parse-names":false,"suffix":""},{"dropping-particle":"","family":"Dubovsky","given":"Elizabeth C","non-dropping-particle":"","parse-names":false,"suffix":""}],"id":"ITEM-1","issued":{"date-parts":[["2002"]]},"page":"593-597","title":"Fetal MRI evaluation of an intracranial mass : in utero evolution of hemorrhage","type":"article-journal"},"uris":["http://www.mendeley.com/documents/?uuid=ef22a242-d48e-46ee-b307-31ba91cbe767"]}],"mendeley":{"formattedCitation":"(81)","plainTextFormattedCitation":"(81)","previouslyFormattedCitation":"(8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1)</w:t>
      </w:r>
      <w:r w:rsidR="00787600" w:rsidRPr="006C41DA">
        <w:rPr>
          <w:rFonts w:ascii="Arial" w:hAnsi="Arial" w:cs="Arial"/>
          <w:sz w:val="24"/>
          <w:szCs w:val="24"/>
        </w:rPr>
        <w:fldChar w:fldCharType="end"/>
      </w:r>
      <w:r w:rsidR="00273C78" w:rsidRPr="006C41DA">
        <w:rPr>
          <w:rFonts w:ascii="Arial" w:hAnsi="Arial" w:cs="Arial"/>
          <w:sz w:val="24"/>
          <w:szCs w:val="24"/>
        </w:rPr>
        <w:t xml:space="preserve"> and transvers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jstrokecerebrovasdis.2017.11.014","ISSN":"15328511","PMID":"29246670","abstract":"Background: This study aims to describe the imaging characteristic of dural sinus malformation in 4 fetuses with different locations. Materials and Methods: We report a series of 4 fetuses with dural sinus malformation in Hubei Maternal and Children's Hospital from July 2013 to February 2016. All the mothers undertook the prenatal magnetic resonance (MRI) imaging because of the intracranial space-occupying lesions discovered by prenatal ultrasound. Results: Two of the 4 cases demonstrated typical MRI of dural sinus malformation with thrombosis in the vicinity of torcular herophili (also known as sinus confluence), whereas the other 2 cases showed lesions in the superior sagittal sinus and transverse sinus separately. Three pregnancies were terminated, whereas the other one was delivered in the local hospital. Conclusions: Sonographer should realize the sign of dural sinus malformation. Atypical location of the dural sinus malformation, such as superior sagittal sinus and transverse sinus, should be paid special attention to. Further, prenatal MRI is necessary to identify the lesion.","author":[{"dropping-particle":"","family":"Xia","given":"Wei","non-dropping-particle":"","parse-names":false,"suffix":""},{"dropping-particle":"","family":"Hu","given":"Daoyu","non-dropping-particle":"","parse-names":false,"suffix":""},{"dropping-particle":"","family":"Xiao","given":"Peng","non-dropping-particle":"","parse-names":false,"suffix":""},{"dropping-particle":"","family":"Yang","given":"Wenzhong","non-dropping-particle":"","parse-names":false,"suffix":""},{"dropping-particle":"","family":"Chen","given":"Xinlin","non-dropping-particle":"","parse-names":false,"suffix":""}],"container-title":"Journal of Stroke and Cerebrovascular Diseases","id":"ITEM-1","issued":{"date-parts":[["2018"]]},"title":"Dural Sinus Malformation Imaging in the Fetus: Based on 4 Cases and Literature Review","type":"article-journal"},"uris":["http://www.mendeley.com/documents/?uuid=f63ed0b3-b69a-3adf-a31f-1926a55d21aa"]}],"mendeley":{"formattedCitation":"(79)","plainTextFormattedCitation":"(79)","previouslyFormattedCitation":"(7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79)</w:t>
      </w:r>
      <w:r w:rsidR="00787600" w:rsidRPr="006C41DA">
        <w:rPr>
          <w:rFonts w:ascii="Arial" w:hAnsi="Arial" w:cs="Arial"/>
          <w:sz w:val="24"/>
          <w:szCs w:val="24"/>
        </w:rPr>
        <w:fldChar w:fldCharType="end"/>
      </w:r>
      <w:r w:rsidR="00273C78" w:rsidRPr="006C41DA">
        <w:rPr>
          <w:rFonts w:ascii="Arial" w:hAnsi="Arial" w:cs="Arial"/>
          <w:sz w:val="24"/>
          <w:szCs w:val="24"/>
        </w:rPr>
        <w:t xml:space="preserve"> sinuses</w:t>
      </w:r>
      <w:r w:rsidR="000342A9" w:rsidRPr="006C41DA">
        <w:rPr>
          <w:rFonts w:ascii="Arial" w:hAnsi="Arial" w:cs="Arial"/>
          <w:sz w:val="24"/>
          <w:szCs w:val="24"/>
        </w:rPr>
        <w:t>. There may be bleeding</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00247-002-0710-y","ISBN":"0024700207","author":[{"dropping-particle":"","family":"Emamian","given":"Seyed A","non-dropping-particle":"","parse-names":false,"suffix":""},{"dropping-particle":"","family":"Bulas","given":"Dorothy I","non-dropping-particle":"","parse-names":false,"suffix":""},{"dropping-particle":"","family":"Vezina","given":"Gilbert L","non-dropping-particle":"","parse-names":false,"suffix":""},{"dropping-particle":"","family":"Dubovsky","given":"Elizabeth C","non-dropping-particle":"","parse-names":false,"suffix":""}],"id":"ITEM-1","issued":{"date-parts":[["2002"]]},"page":"593-597","title":"Fetal MRI evaluation of an intracranial mass : in utero evolution of hemorrhage","type":"article-journal"},"uris":["http://www.mendeley.com/documents/?uuid=ef22a242-d48e-46ee-b307-31ba91cbe767"]}],"mendeley":{"formattedCitation":"(81)","plainTextFormattedCitation":"(81)","previouslyFormattedCitation":"(8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1)</w:t>
      </w:r>
      <w:r w:rsidR="00787600" w:rsidRPr="006C41DA">
        <w:rPr>
          <w:rFonts w:ascii="Arial" w:hAnsi="Arial" w:cs="Arial"/>
          <w:sz w:val="24"/>
          <w:szCs w:val="24"/>
        </w:rPr>
        <w:fldChar w:fldCharType="end"/>
      </w:r>
      <w:r w:rsidR="002A7630" w:rsidRPr="006C41DA">
        <w:rPr>
          <w:rFonts w:ascii="Arial" w:hAnsi="Arial" w:cs="Arial"/>
          <w:sz w:val="24"/>
          <w:szCs w:val="24"/>
        </w:rPr>
        <w:t>,</w:t>
      </w:r>
      <w:r w:rsidR="000342A9" w:rsidRPr="006C41DA">
        <w:rPr>
          <w:rFonts w:ascii="Arial" w:hAnsi="Arial" w:cs="Arial"/>
          <w:sz w:val="24"/>
          <w:szCs w:val="24"/>
        </w:rPr>
        <w:t xml:space="preserve"> but recanalization is common and the outcome appears to be good in the majority born alive</w:t>
      </w:r>
      <w:r w:rsidR="00787600" w:rsidRPr="006C41DA">
        <w:rPr>
          <w:rFonts w:ascii="Arial" w:hAnsi="Arial" w:cs="Arial"/>
          <w:i/>
          <w:sz w:val="24"/>
          <w:szCs w:val="24"/>
        </w:rPr>
        <w:fldChar w:fldCharType="begin" w:fldLock="1"/>
      </w:r>
      <w:r w:rsidR="001E22A5" w:rsidRPr="006C41DA">
        <w:rPr>
          <w:rFonts w:ascii="Arial" w:hAnsi="Arial" w:cs="Arial"/>
          <w:i/>
          <w:sz w:val="24"/>
          <w:szCs w:val="24"/>
        </w:rPr>
        <w:instrText>ADDIN CSL_CITATION {"citationItems":[{"id":"ITEM-1","itemData":{"DOI":"10.1007/s00247-013-2745-7","ISBN":"0024701327457","author":[{"dropping-particle":"","family":"Fanou","given":"Evgenia Maria","non-dropping-particle":"","parse-names":false,"suffix":""},{"dropping-particle":"","family":"Reeves","given":"Mike J","non-dropping-particle":"","parse-names":false,"suffix":""},{"dropping-particle":"","family":"Howe","given":"David T","non-dropping-particle":"","parse-names":false,"suffix":""},{"dropping-particle":"","family":"Joy","given":"Harriet","non-dropping-particle":"","parse-names":false,"suffix":""},{"dropping-particle":"","family":"Morris","given":"Susan","non-dropping-particle":"","parse-names":false,"suffix":""},{"dropping-particle":"","family":"Russell","given":"Sarah","non-dropping-particle":"","parse-names":false,"suffix":""},{"dropping-particle":"","family":"Griffiths","given":"Paul D","non-dropping-particle":"","parse-names":false,"suffix":""}],"id":"ITEM-1","issued":{"date-parts":[["2013"]]},"page":"1591-1598","title":"In utero magnetic resonance imaging for diagnosis of dural venous sinus ectasia with thrombosis in the fetus","type":"article-journal"},"uris":["http://www.mendeley.com/documents/?uuid=f3baab82-c062-4265-b13e-cc4009e76e3a"]}],"mendeley":{"formattedCitation":"(80)","plainTextFormattedCitation":"(80)","previouslyFormattedCitation":"(80)"},"properties":{"noteIndex":0},"schema":"https://github.com/citation-style-language/schema/raw/master/csl-citation.json"}</w:instrText>
      </w:r>
      <w:r w:rsidR="00787600" w:rsidRPr="006C41DA">
        <w:rPr>
          <w:rFonts w:ascii="Arial" w:hAnsi="Arial" w:cs="Arial"/>
          <w:i/>
          <w:sz w:val="24"/>
          <w:szCs w:val="24"/>
        </w:rPr>
        <w:fldChar w:fldCharType="separate"/>
      </w:r>
      <w:r w:rsidR="001E22A5" w:rsidRPr="006C41DA">
        <w:rPr>
          <w:rFonts w:ascii="Arial" w:hAnsi="Arial" w:cs="Arial"/>
          <w:noProof/>
          <w:sz w:val="24"/>
          <w:szCs w:val="24"/>
        </w:rPr>
        <w:t>(80)</w:t>
      </w:r>
      <w:r w:rsidR="00787600" w:rsidRPr="006C41DA">
        <w:rPr>
          <w:rFonts w:ascii="Arial" w:hAnsi="Arial" w:cs="Arial"/>
          <w:i/>
          <w:sz w:val="24"/>
          <w:szCs w:val="24"/>
        </w:rPr>
        <w:fldChar w:fldCharType="end"/>
      </w:r>
      <w:r w:rsidR="00787600" w:rsidRPr="006C41DA">
        <w:rPr>
          <w:rFonts w:ascii="Arial" w:hAnsi="Arial" w:cs="Arial"/>
          <w:i/>
          <w:sz w:val="24"/>
          <w:szCs w:val="24"/>
        </w:rPr>
        <w:fldChar w:fldCharType="begin" w:fldLock="1"/>
      </w:r>
      <w:r w:rsidR="001E22A5" w:rsidRPr="006C41DA">
        <w:rPr>
          <w:rFonts w:ascii="Arial" w:hAnsi="Arial" w:cs="Arial"/>
          <w:i/>
          <w:sz w:val="24"/>
          <w:szCs w:val="24"/>
        </w:rPr>
        <w:instrText>ADDIN CSL_CITATION {"citationItems":[{"id":"ITEM-1","itemData":{"DOI":"10.1016/j.jstrokecerebrovasdis.2017.11.014","ISSN":"15328511","PMID":"29246670","abstract":"Background: This study aims to describe the imaging characteristic of dural sinus malformation in 4 fetuses with different locations. Materials and Methods: We report a series of 4 fetuses with dural sinus malformation in Hubei Maternal and Children's Hospital from July 2013 to February 2016. All the mothers undertook the prenatal magnetic resonance (MRI) imaging because of the intracranial space-occupying lesions discovered by prenatal ultrasound. Results: Two of the 4 cases demonstrated typical MRI of dural sinus malformation with thrombosis in the vicinity of torcular herophili (also known as sinus confluence), whereas the other 2 cases showed lesions in the superior sagittal sinus and transverse sinus separately. Three pregnancies were terminated, whereas the other one was delivered in the local hospital. Conclusions: Sonographer should realize the sign of dural sinus malformation. Atypical location of the dural sinus malformation, such as superior sagittal sinus and transverse sinus, should be paid special attention to. Further, prenatal MRI is necessary to identify the lesion.","author":[{"dropping-particle":"","family":"Xia","given":"Wei","non-dropping-particle":"","parse-names":false,"suffix":""},{"dropping-particle":"","family":"Hu","given":"Daoyu","non-dropping-particle":"","parse-names":false,"suffix":""},{"dropping-particle":"","family":"Xiao","given":"Peng","non-dropping-particle":"","parse-names":false,"suffix":""},{"dropping-particle":"","family":"Yang","given":"Wenzhong","non-dropping-particle":"","parse-names":false,"suffix":""},{"dropping-particle":"","family":"Chen","given":"Xinlin","non-dropping-particle":"","parse-names":false,"suffix":""}],"container-title":"Journal of Stroke and Cerebrovascular Diseases","id":"ITEM-1","issued":{"date-parts":[["2018"]]},"title":"Dural Sinus Malformation Imaging in the Fetus: Based on 4 Cases and Literature Review","type":"article-journal"},"uris":["http://www.mendeley.com/documents/?uuid=f63ed0b3-b69a-3adf-a31f-1926a55d21aa"]}],"mendeley":{"formattedCitation":"(79)","plainTextFormattedCitation":"(79)","previouslyFormattedCitation":"(79)"},"properties":{"noteIndex":0},"schema":"https://github.com/citation-style-language/schema/raw/master/csl-citation.json"}</w:instrText>
      </w:r>
      <w:r w:rsidR="00787600" w:rsidRPr="006C41DA">
        <w:rPr>
          <w:rFonts w:ascii="Arial" w:hAnsi="Arial" w:cs="Arial"/>
          <w:i/>
          <w:sz w:val="24"/>
          <w:szCs w:val="24"/>
        </w:rPr>
        <w:fldChar w:fldCharType="separate"/>
      </w:r>
      <w:r w:rsidR="001E22A5" w:rsidRPr="006C41DA">
        <w:rPr>
          <w:rFonts w:ascii="Arial" w:hAnsi="Arial" w:cs="Arial"/>
          <w:noProof/>
          <w:sz w:val="24"/>
          <w:szCs w:val="24"/>
        </w:rPr>
        <w:t>(79)</w:t>
      </w:r>
      <w:r w:rsidR="00787600" w:rsidRPr="006C41DA">
        <w:rPr>
          <w:rFonts w:ascii="Arial" w:hAnsi="Arial" w:cs="Arial"/>
          <w:i/>
          <w:sz w:val="24"/>
          <w:szCs w:val="24"/>
        </w:rPr>
        <w:fldChar w:fldCharType="end"/>
      </w:r>
      <w:r w:rsidR="00787600" w:rsidRPr="006C41DA">
        <w:rPr>
          <w:rFonts w:ascii="Arial" w:hAnsi="Arial" w:cs="Arial"/>
          <w:i/>
          <w:sz w:val="24"/>
          <w:szCs w:val="24"/>
        </w:rPr>
        <w:fldChar w:fldCharType="begin" w:fldLock="1"/>
      </w:r>
      <w:r w:rsidR="001E22A5" w:rsidRPr="006C41DA">
        <w:rPr>
          <w:rFonts w:ascii="Arial" w:hAnsi="Arial" w:cs="Arial"/>
          <w:i/>
          <w:sz w:val="24"/>
          <w:szCs w:val="24"/>
        </w:rPr>
        <w:instrText>ADDIN CSL_CITATION {"citationItems":[{"id":"ITEM-1","itemData":{"DOI":"10.1007/s00247-002-0710-y","ISBN":"0024700207","author":[{"dropping-particle":"","family":"Emamian","given":"Seyed A","non-dropping-particle":"","parse-names":false,"suffix":""},{"dropping-particle":"","family":"Bulas","given":"Dorothy I","non-dropping-particle":"","parse-names":false,"suffix":""},{"dropping-particle":"","family":"Vezina","given":"Gilbert L","non-dropping-particle":"","parse-names":false,"suffix":""},{"dropping-particle":"","family":"Dubovsky","given":"Elizabeth C","non-dropping-particle":"","parse-names":false,"suffix":""}],"id":"ITEM-1","issued":{"date-parts":[["2002"]]},"page":"593-597","title":"Fetal MRI evaluation of an intracranial mass : in utero evolution of hemorrhage","type":"article-journal"},"uris":["http://www.mendeley.com/documents/?uuid=ef22a242-d48e-46ee-b307-31ba91cbe767"]}],"mendeley":{"formattedCitation":"(81)","plainTextFormattedCitation":"(81)","previouslyFormattedCitation":"(81)"},"properties":{"noteIndex":0},"schema":"https://github.com/citation-style-language/schema/raw/master/csl-citation.json"}</w:instrText>
      </w:r>
      <w:r w:rsidR="00787600" w:rsidRPr="006C41DA">
        <w:rPr>
          <w:rFonts w:ascii="Arial" w:hAnsi="Arial" w:cs="Arial"/>
          <w:i/>
          <w:sz w:val="24"/>
          <w:szCs w:val="24"/>
        </w:rPr>
        <w:fldChar w:fldCharType="separate"/>
      </w:r>
      <w:r w:rsidR="001E22A5" w:rsidRPr="006C41DA">
        <w:rPr>
          <w:rFonts w:ascii="Arial" w:hAnsi="Arial" w:cs="Arial"/>
          <w:noProof/>
          <w:sz w:val="24"/>
          <w:szCs w:val="24"/>
        </w:rPr>
        <w:t>(81)</w:t>
      </w:r>
      <w:r w:rsidR="00787600" w:rsidRPr="006C41DA">
        <w:rPr>
          <w:rFonts w:ascii="Arial" w:hAnsi="Arial" w:cs="Arial"/>
          <w:i/>
          <w:sz w:val="24"/>
          <w:szCs w:val="24"/>
        </w:rPr>
        <w:fldChar w:fldCharType="end"/>
      </w:r>
      <w:r w:rsidR="001C51D1" w:rsidRPr="006C41DA">
        <w:rPr>
          <w:rFonts w:ascii="Arial" w:hAnsi="Arial" w:cs="Arial"/>
          <w:i/>
          <w:sz w:val="24"/>
          <w:szCs w:val="24"/>
        </w:rPr>
        <w:t>.</w:t>
      </w:r>
    </w:p>
    <w:p w14:paraId="35CB10EF" w14:textId="19E8D0EF" w:rsidR="001C51D1" w:rsidRPr="006C41DA" w:rsidRDefault="005D609F" w:rsidP="00AF1AB9">
      <w:pPr>
        <w:spacing w:line="480" w:lineRule="auto"/>
        <w:rPr>
          <w:rFonts w:ascii="Arial" w:hAnsi="Arial" w:cs="Arial"/>
          <w:sz w:val="24"/>
          <w:szCs w:val="24"/>
        </w:rPr>
      </w:pPr>
      <w:r w:rsidRPr="006C41DA">
        <w:rPr>
          <w:rFonts w:ascii="Arial" w:hAnsi="Arial" w:cs="Arial"/>
          <w:sz w:val="24"/>
          <w:szCs w:val="24"/>
        </w:rPr>
        <w:t xml:space="preserve">Vein of Galen abnormalities may also be diagnosed antenatally on ultrasound and MRI. Although the feeding and draining vessels and any associated ventriculomegaly may be seen and this can assist with planning of treatment, it is difficult to distinguish high flow from venous thrombosis on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MRI</w:t>
      </w:r>
      <w:r w:rsidR="00135F9D" w:rsidRPr="006C41DA">
        <w:rPr>
          <w:rFonts w:ascii="Arial" w:hAnsi="Arial" w:cs="Arial"/>
          <w:sz w:val="24"/>
          <w:szCs w:val="24"/>
        </w:rPr>
        <w:t>, although on colour flow Doppler ultrasound the increased flow is easily distinguishe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jmri.25478","author":[{"dropping-particle":"","family":"Zhou","given":"Li-xia","non-dropping-particle":"","parse-names":false,"suffix":""},{"dropping-particle":"","family":"Dong","given":"Su-zhen","non-dropping-particle":"","parse-names":false,"suffix":""},{"dropping-particle":"","family":"Zhang","given":"Ming-feng","non-dropping-particle":"","parse-names":false,"suffix":""}],"id":"ITEM-1","issued":{"date-parts":[["2017"]]},"page":"1535-1539","title":"Diagnosis of Vein of Galen Aneurysmal Malformation Using Fetal MRI","type":"article-journal"},"uris":["http://www.mendeley.com/documents/?uuid=5c9106f2-1524-4bb3-8fd0-0087418994bc"]}],"mendeley":{"formattedCitation":"(82)","plainTextFormattedCitation":"(82)","previouslyFormattedCitation":"(8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2)</w:t>
      </w:r>
      <w:r w:rsidR="00787600" w:rsidRPr="006C41DA">
        <w:rPr>
          <w:rFonts w:ascii="Arial" w:hAnsi="Arial" w:cs="Arial"/>
          <w:sz w:val="24"/>
          <w:szCs w:val="24"/>
        </w:rPr>
        <w:fldChar w:fldCharType="end"/>
      </w:r>
      <w:r w:rsidRPr="006C41DA">
        <w:rPr>
          <w:rFonts w:ascii="Arial" w:hAnsi="Arial" w:cs="Arial"/>
          <w:sz w:val="24"/>
          <w:szCs w:val="24"/>
        </w:rPr>
        <w:t>.</w:t>
      </w:r>
    </w:p>
    <w:p w14:paraId="4A557AE3" w14:textId="77777777" w:rsidR="00AF1AB9" w:rsidRPr="006C41DA" w:rsidRDefault="00AF1AB9" w:rsidP="006B1E50">
      <w:pPr>
        <w:spacing w:line="480" w:lineRule="auto"/>
        <w:rPr>
          <w:rFonts w:ascii="Arial" w:hAnsi="Arial" w:cs="Arial"/>
          <w:i/>
          <w:sz w:val="24"/>
          <w:szCs w:val="24"/>
        </w:rPr>
      </w:pPr>
      <w:r w:rsidRPr="006C41DA">
        <w:rPr>
          <w:rFonts w:ascii="Arial" w:hAnsi="Arial" w:cs="Arial"/>
          <w:i/>
          <w:sz w:val="24"/>
          <w:szCs w:val="24"/>
        </w:rPr>
        <w:t>Arterial abnormalities</w:t>
      </w:r>
    </w:p>
    <w:p w14:paraId="4C583D0B" w14:textId="7441E611" w:rsidR="000F2552" w:rsidRPr="006C41DA" w:rsidRDefault="006B1E50" w:rsidP="006B1E50">
      <w:pPr>
        <w:spacing w:line="480" w:lineRule="auto"/>
        <w:rPr>
          <w:rFonts w:ascii="Arial" w:hAnsi="Arial" w:cs="Arial"/>
          <w:sz w:val="24"/>
          <w:szCs w:val="24"/>
        </w:rPr>
      </w:pPr>
      <w:r w:rsidRPr="006C41DA">
        <w:rPr>
          <w:rFonts w:ascii="Arial" w:hAnsi="Arial" w:cs="Arial"/>
          <w:sz w:val="24"/>
          <w:szCs w:val="24"/>
        </w:rPr>
        <w:t>Cerebrovascular disease associated with arterial ischaemic stroke in early life e.g. PHACES (posterior fossa abnormalities, haemangioma, arterial lesions, cardiac abnormalities or coarctation of the aorta and eye abnormalities syndrom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77/0883073812467508","ISBN":"0883-0738","ISSN":"08830738","PMID":"23220794","abstract":"The acronym PHACE describes the association of facial hemangioma with anomalies of the posterior fossa, cerebral arteries, and cardiovascular and ocular alterations. This study presents a case of diagnostic suspicion based on fetal MRI. We report the case of a pregnant woman whose 26-week MRI revealed a female fetus with hypoplasia of the right cerebellar hemisphere and right microphthalmia, leading to the suspicion of PHACE syndrome. The diagnosis was confirmed at birth, together with other criteria: facial hemangioma, absent posterior inferior cerebellar artery, and dysplasia of the right internal carotid artery. To our knowledge, this is the first live case described prenatally with both ocular and cerebellar findings on fetal MRI that suggest PHACE syndrome. The prenatal presence of 2 PHACE criteria led to the suspicion of this syndrome, and prenatal diagnostic criteria might be developed to improve information regarding the prognosis of cerebellar malformations.","author":[{"dropping-particle":"","family":"Fernández-Mayoralas","given":"Daniel Martín","non-dropping-particle":"","parse-names":false,"suffix":""},{"dropping-particle":"","family":"Recio-Rodríguez","given":"Manuel","non-dropping-particle":"","parse-names":false,"suffix":""},{"dropping-particle":"","family":"Fernández-Perrone","given":"Ana Laura","non-dropping-particle":"","parse-names":false,"suffix":""},{"dropping-particle":"","family":"Jiménez-De-La-Peña","given":"Mar","non-dropping-particle":"","parse-names":false,"suffix":""},{"dropping-particle":"","family":"Muñoz-Jareño","given":"Nuria","non-dropping-particle":"","parse-names":false,"suffix":""},{"dropping-particle":"","family":"Fernández-Jaén","given":"Alberto","non-dropping-particle":"","parse-names":false,"suffix":""}],"container-title":"Journal of Child Neurology","id":"ITEM-1","issue":"1","issued":{"date-parts":[["2014"]]},"page":"118-121","title":"In utero diagnosis of phace syndrome by fetal Magnetic Resonance Imaging (MRI)","type":"article-journal","volume":"29"},"uris":["http://www.mendeley.com/documents/?uuid=550b95bb-da76-418a-b20c-4998e00972ca"]}],"mendeley":{"formattedCitation":"(83)","plainTextFormattedCitation":"(83)","previouslyFormattedCitation":"(8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3)</w:t>
      </w:r>
      <w:r w:rsidR="00787600" w:rsidRPr="006C41DA">
        <w:rPr>
          <w:rFonts w:ascii="Arial" w:hAnsi="Arial" w:cs="Arial"/>
          <w:sz w:val="24"/>
          <w:szCs w:val="24"/>
        </w:rPr>
        <w:fldChar w:fldCharType="end"/>
      </w:r>
      <w:r w:rsidRPr="006C41DA">
        <w:rPr>
          <w:rFonts w:ascii="Arial" w:hAnsi="Arial" w:cs="Arial"/>
          <w:sz w:val="24"/>
          <w:szCs w:val="24"/>
        </w:rPr>
        <w:t xml:space="preserve"> has been diagnosed antenatally. </w:t>
      </w:r>
      <w:r w:rsidR="005D609F" w:rsidRPr="006C41DA">
        <w:rPr>
          <w:rFonts w:ascii="Arial" w:hAnsi="Arial" w:cs="Arial"/>
          <w:sz w:val="24"/>
          <w:szCs w:val="24"/>
        </w:rPr>
        <w:t xml:space="preserve">It is also possible to recognise </w:t>
      </w:r>
      <w:proofErr w:type="spellStart"/>
      <w:r w:rsidR="005D609F" w:rsidRPr="006C41DA">
        <w:rPr>
          <w:rFonts w:ascii="Arial" w:hAnsi="Arial" w:cs="Arial"/>
          <w:sz w:val="24"/>
          <w:szCs w:val="24"/>
        </w:rPr>
        <w:t>pial</w:t>
      </w:r>
      <w:proofErr w:type="spellEnd"/>
      <w:r w:rsidR="005D609F" w:rsidRPr="006C41DA">
        <w:rPr>
          <w:rFonts w:ascii="Arial" w:hAnsi="Arial" w:cs="Arial"/>
          <w:sz w:val="24"/>
          <w:szCs w:val="24"/>
        </w:rPr>
        <w:t xml:space="preserve"> arteriovenous malformation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jcu.22478","author":[{"dropping-particle":"","family":"Mart","given":"Cristina","non-dropping-particle":"","parse-names":false,"suffix":""}],"id":"ITEM-1","issue":"9","issued":{"date-parts":[["2017"]]},"page":"621-625","title":"Nongalenic Pial Arteriovenous Fistula : Prenatal Diagnosis","type":"article-journal","volume":"45"},"uris":["http://www.mendeley.com/documents/?uuid=4d0efd96-8613-4fca-ac01-106797947ea6"]}],"mendeley":{"formattedCitation":"(84)","plainTextFormattedCitation":"(84)","previouslyFormattedCitation":"(8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4)</w:t>
      </w:r>
      <w:r w:rsidR="00787600" w:rsidRPr="006C41DA">
        <w:rPr>
          <w:rFonts w:ascii="Arial" w:hAnsi="Arial" w:cs="Arial"/>
          <w:sz w:val="24"/>
          <w:szCs w:val="24"/>
        </w:rPr>
        <w:fldChar w:fldCharType="end"/>
      </w:r>
      <w:r w:rsidR="005D609F" w:rsidRPr="006C41DA">
        <w:rPr>
          <w:rFonts w:ascii="Arial" w:hAnsi="Arial" w:cs="Arial"/>
          <w:sz w:val="24"/>
          <w:szCs w:val="24"/>
        </w:rPr>
        <w:t>.</w:t>
      </w:r>
    </w:p>
    <w:p w14:paraId="702A9C05" w14:textId="77777777" w:rsidR="006B1E50" w:rsidRPr="006C41DA" w:rsidRDefault="006B1E50" w:rsidP="006B1E50">
      <w:pPr>
        <w:spacing w:line="480" w:lineRule="auto"/>
        <w:rPr>
          <w:rFonts w:ascii="Arial" w:hAnsi="Arial" w:cs="Arial"/>
          <w:b/>
          <w:sz w:val="24"/>
          <w:szCs w:val="24"/>
        </w:rPr>
      </w:pPr>
      <w:r w:rsidRPr="006C41DA">
        <w:rPr>
          <w:rFonts w:ascii="Arial" w:hAnsi="Arial" w:cs="Arial"/>
          <w:b/>
          <w:sz w:val="24"/>
          <w:szCs w:val="24"/>
        </w:rPr>
        <w:t>Risk factors</w:t>
      </w:r>
    </w:p>
    <w:p w14:paraId="2DB06188" w14:textId="008F10C3" w:rsidR="006B1E50" w:rsidRPr="006C41DA" w:rsidRDefault="006B1E50" w:rsidP="006B1E50">
      <w:pPr>
        <w:spacing w:line="480" w:lineRule="auto"/>
        <w:rPr>
          <w:rFonts w:ascii="Arial" w:hAnsi="Arial" w:cs="Arial"/>
          <w:sz w:val="24"/>
          <w:szCs w:val="24"/>
        </w:rPr>
      </w:pPr>
      <w:r w:rsidRPr="006C41DA">
        <w:rPr>
          <w:rFonts w:ascii="Arial" w:hAnsi="Arial" w:cs="Arial"/>
          <w:sz w:val="24"/>
          <w:szCs w:val="24"/>
        </w:rPr>
        <w:t xml:space="preserve">The risk factors which have been described for each clinical presentation related or presumably related to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stroke are listed in Table 1. For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haemorrhage, bleeding diatheses have been most frequently reported, typically maternal with the most common being a</w:t>
      </w:r>
      <w:r w:rsidR="00FE4B18" w:rsidRPr="006C41DA">
        <w:rPr>
          <w:rFonts w:ascii="Arial" w:hAnsi="Arial" w:cs="Arial"/>
          <w:sz w:val="24"/>
          <w:szCs w:val="24"/>
        </w:rPr>
        <w:t>ll</w:t>
      </w:r>
      <w:r w:rsidRPr="006C41DA">
        <w:rPr>
          <w:rFonts w:ascii="Arial" w:hAnsi="Arial" w:cs="Arial"/>
          <w:sz w:val="24"/>
          <w:szCs w:val="24"/>
        </w:rPr>
        <w:t>oimmune thrombocytopaenia,</w:t>
      </w:r>
      <w:r w:rsidR="00787600" w:rsidRPr="006C41DA">
        <w:rPr>
          <w:rFonts w:ascii="Arial" w:hAnsi="Arial" w:cs="Arial"/>
          <w:sz w:val="24"/>
          <w:szCs w:val="24"/>
        </w:rPr>
        <w:fldChar w:fldCharType="begin" w:fldLock="1"/>
      </w:r>
      <w:r w:rsidR="00AC541F" w:rsidRPr="006C41DA">
        <w:rPr>
          <w:rFonts w:ascii="Arial" w:hAnsi="Arial" w:cs="Arial"/>
          <w:sz w:val="24"/>
          <w:szCs w:val="24"/>
        </w:rPr>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3)</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07/s00381-014-2473-9","ISSN":"1433-0350","PMID":"24952237","abstract":"BACKGROUND Maternal autoimmune thrombocytopenic purpura (AITP) can cause fetal intracranial hemorrhage. CASE REPORT A 19-year-old primigravida was referred to our institution for prenatally detected ventriculomegaly at 30th week of gestation. Her personal and family histories were unremarkable. Her platelet count was 54 × 109/L. Fetal neurosonography showed intraparenchymal hemorrhage. AITP was diagnosed in the mother and platelet count decreased at 34 × 109/L. Patient was treated with methylprednisolone and intravenous immunoglobulin. She delivered a 2,340-g infant at 37 weeks with elective cesarean section. The platelet count of the newborn was 181 × 109/L and coagulation tests were normal. No antiplatelet specific antibodies were detected in cord blood. Postnatal MRI evaluation confirmed grade IV intracranial hemorrhage. The newborn baby has suffered from mild spasticity and seizures. CONCLUSIONS Clinicians must be vigilant about the catastrophic fetal complications of maternal AITP; a close follow-up with a multidisciplinary cooperation between obstetricians, hematologists, and neonatologists must be warranted.","author":[{"dropping-particle":"","family":"Kutuk","given":"Mehmet Serdar","non-dropping-particle":"","parse-names":false,"suffix":""},{"dropping-particle":"","family":"Croisille","given":"Laure","non-dropping-particle":"","parse-names":false,"suffix":""},{"dropping-particle":"","family":"Gorkem","given":"Sureyya Burcu","non-dropping-particle":"","parse-names":false,"suffix":""},{"dropping-particle":"","family":"Yilmaz","given":"Ebru","non-dropping-particle":"","parse-names":false,"suffix":""},{"dropping-particle":"","family":"Korkmaz","given":"Levent","non-dropping-particle":"","parse-names":false,"suffix":""},{"dropping-particle":"","family":"Bierling","given":"Philippe","non-dropping-particle":"","parse-names":false,"suffix":""},{"dropping-particle":"","family":"Unal","given":"Ekrem","non-dropping-particle":"","parse-names":false,"suffix":""}],"container-title":"Child's nervous system : ChNS : official journal of the International Society for Pediatric Neurosurgery","id":"ITEM-1","issue":"12","issued":{"date-parts":[["2014","12","21"]]},"page":"2147-50","title":"Fetal intracranial hemorrhage related to maternal autoimmune thrombocytopenic purpura.","type":"article-journal","volume":"30"},"uris":["http://www.mendeley.com/documents/?uuid=53f97658-7a6b-3b41-a39e-df441722097b"]}],"mendeley":{"formattedCitation":"(5)","plainTextFormattedCitation":"(5)","previouslyFormattedCitation":"(5)"},"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5)</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ISSN":"0917950X","abstract":"Idiopathic thrombocytopenic purpura (ITP) is the most common autoimmune disease in women of childbearing age group. Although maternal antiplatelet antibodies might cross the placenta, they usually do not cause severe bleeding disturbances in the fetus. Occurrence of fetal intracranial hemorrhage is extremely uncommon. We report a case of a fetus developed intracranial hemorrhage at 34 weeks of gestational age, possibly secondary to maternal ITP. The hemorrhage was intra and periventricular, with the development of posthemorrhagic hydrocephalus. Cesarean section was performed at 35 weeks of gestation because of progression of hydrocephalus. In order to control hydrocephalus, Ommaya's reservoir was placed in the right anterior horn three days after birth, considering the poor general condition of the infant girl. Her level of consciousness suddenly decreased the following day. CT scan showed recurrence of intraventricular hemorrhage. She underwent platelet transfusion and repeated aspiration of bloody cerebrospinal fluid from the reservoir. Following this, her platelet count normalized gradually. Ventriculoperitoneal shunt was carried out successfully 2 months after birth. Thereafter she did not experience any hemorrhagic episodes. The problem of ITP of the mother in relation to pregnancy and its effects on the fetus and the newborn infant are discussed in the present report.","author":[{"dropping-particle":"","family":"Ito","given":"Hidemichi","non-dropping-particle":"","parse-names":false,"suffix":""},{"dropping-particle":"","family":"Sakakibara","given":"Yohtaro","non-dropping-particle":"","parse-names":false,"suffix":""},{"dropping-particle":"","family":"Hiramoto","given":"Jun","non-dropping-particle":"","parse-names":false,"suffix":""},{"dropping-particle":"","family":"Yoshida","given":"Hiroshi","non-dropping-particle":"","parse-names":false,"suffix":""},{"dropping-particle":"","family":"Sakai","given":"Kouji","non-dropping-particle":"","parse-names":false,"suffix":""},{"dropping-particle":"","family":"Onodera","given":"Hidetaka","non-dropping-particle":"","parse-names":false,"suffix":""},{"dropping-particle":"","family":"Wakui","given":"Daisuke","non-dropping-particle":"","parse-names":false,"suffix":""},{"dropping-particle":"","family":"Taguchi","given":"Yoshio","non-dropping-particle":"","parse-names":false,"suffix":""}],"container-title":"Japanese Journal of Neurosurgery","id":"ITEM-1","issue":"1","issued":{"date-parts":[["2009"]]},"page":"56-61","title":"Fetal hydrocephalus following intracranial hemorrhage secondary to maternal idiopathic thrombocytopenic purpura: A case report","type":"article-journal","volume":"18"},"uris":["http://www.mendeley.com/documents/?uuid=16fbf945-87ce-4eb8-9e72-1d387b89c6f4"]}],"mendeley":{"formattedCitation":"(6)","plainTextFormattedCitation":"(6)","previouslyFormattedCitation":"(6)"},"properties":{"noteIndex":0},"schema":"https://github.com/citation-style-language/schema/raw/master/csl-citation.json"}</w:instrText>
      </w:r>
      <w:r w:rsidR="00787600" w:rsidRPr="006C41DA">
        <w:rPr>
          <w:rFonts w:ascii="Arial" w:hAnsi="Arial" w:cs="Arial"/>
          <w:sz w:val="24"/>
          <w:szCs w:val="24"/>
        </w:rPr>
        <w:fldChar w:fldCharType="separate"/>
      </w:r>
      <w:r w:rsidR="00AC541F" w:rsidRPr="006C41DA">
        <w:rPr>
          <w:rFonts w:ascii="Arial" w:hAnsi="Arial" w:cs="Arial"/>
          <w:noProof/>
          <w:sz w:val="24"/>
          <w:szCs w:val="24"/>
        </w:rPr>
        <w:t>(6)</w:t>
      </w:r>
      <w:r w:rsidR="00787600" w:rsidRPr="006C41DA">
        <w:rPr>
          <w:rFonts w:ascii="Arial" w:hAnsi="Arial" w:cs="Arial"/>
          <w:sz w:val="24"/>
          <w:szCs w:val="24"/>
        </w:rPr>
        <w:fldChar w:fldCharType="end"/>
      </w:r>
      <w:r w:rsidRPr="006C41DA">
        <w:rPr>
          <w:rFonts w:ascii="Arial" w:hAnsi="Arial" w:cs="Arial"/>
          <w:sz w:val="24"/>
          <w:szCs w:val="24"/>
        </w:rPr>
        <w:t xml:space="preserve"> but also </w:t>
      </w:r>
      <w:proofErr w:type="spellStart"/>
      <w:r w:rsidRPr="006C41DA">
        <w:rPr>
          <w:rFonts w:ascii="Arial" w:hAnsi="Arial" w:cs="Arial"/>
          <w:sz w:val="24"/>
          <w:szCs w:val="24"/>
        </w:rPr>
        <w:t>fetal</w:t>
      </w:r>
      <w:proofErr w:type="spellEnd"/>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468-2044","PMID":"3058052","abstract":"The presence of a subdural haemorrhage was observed in a fetus during antenatal ultrasound examination. The infant was found to be a homozygote for factor X deficiency. Prompt recognition permitted replacement treatment from an early stage. Inherited coagulation disorders should be suspected when intracranial haemorrhage is detected antenatally.","author":[{"dropping-particle":"","family":"Sousa","given":"C","non-dropping-particle":"de","parse-names":false,"suffix":""},{"dropping-particle":"","family":"Clark","given":"T","non-dropping-particle":"","parse-names":false,"suffix":""},{"dropping-particle":"","family":"Bradshaw","given":"A","non-dropping-particle":"","parse-names":false,"suffix":""}],"container-title":"Archives of disease in childhood","id":"ITEM-1","issue":"10 Spec No","issued":{"date-parts":[["1988","10"]]},"page":"1168-70","title":"Antenatally diagnosed subdural haemorrhage in congenital factor X deficiency.","type":"article-journal","volume":"63"},"uris":["http://www.mendeley.com/documents/?uuid=316c0a39-c836-3bbd-948e-2686f2f12c62"]}],"mendeley":{"formattedCitation":"(85)","plainTextFormattedCitation":"(85)","previouslyFormattedCitation":"(8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5)</w:t>
      </w:r>
      <w:r w:rsidR="00787600" w:rsidRPr="006C41DA">
        <w:rPr>
          <w:rFonts w:ascii="Arial" w:hAnsi="Arial" w:cs="Arial"/>
          <w:sz w:val="24"/>
          <w:szCs w:val="24"/>
        </w:rPr>
        <w:fldChar w:fldCharType="end"/>
      </w:r>
      <w:r w:rsidR="00FE4B18" w:rsidRPr="006C41DA">
        <w:rPr>
          <w:rFonts w:ascii="Arial" w:hAnsi="Arial" w:cs="Arial"/>
          <w:sz w:val="24"/>
          <w:szCs w:val="24"/>
        </w:rPr>
        <w:t>,</w:t>
      </w:r>
      <w:r w:rsidRPr="006C41DA">
        <w:rPr>
          <w:rFonts w:ascii="Arial" w:hAnsi="Arial" w:cs="Arial"/>
          <w:sz w:val="24"/>
          <w:szCs w:val="24"/>
        </w:rPr>
        <w:t xml:space="preserve"> </w:t>
      </w:r>
      <w:r w:rsidRPr="006C41DA">
        <w:rPr>
          <w:rFonts w:ascii="Arial" w:hAnsi="Arial" w:cs="Arial"/>
          <w:sz w:val="24"/>
          <w:szCs w:val="24"/>
        </w:rPr>
        <w:lastRenderedPageBreak/>
        <w:t xml:space="preserve">which may be missed if the </w:t>
      </w:r>
      <w:proofErr w:type="spellStart"/>
      <w:r w:rsidRPr="006C41DA">
        <w:rPr>
          <w:rFonts w:ascii="Arial" w:hAnsi="Arial" w:cs="Arial"/>
          <w:sz w:val="24"/>
          <w:szCs w:val="24"/>
        </w:rPr>
        <w:t>fetus</w:t>
      </w:r>
      <w:proofErr w:type="spellEnd"/>
      <w:r w:rsidRPr="006C41DA">
        <w:rPr>
          <w:rFonts w:ascii="Arial" w:hAnsi="Arial" w:cs="Arial"/>
          <w:sz w:val="24"/>
          <w:szCs w:val="24"/>
        </w:rPr>
        <w:t xml:space="preserve"> dies in utero or the pregnancy is terminated. </w:t>
      </w:r>
      <w:bookmarkStart w:id="5" w:name="_Hlk523212634"/>
      <w:r w:rsidRPr="006C41DA">
        <w:rPr>
          <w:rFonts w:ascii="Arial" w:hAnsi="Arial" w:cs="Arial"/>
          <w:sz w:val="24"/>
          <w:szCs w:val="24"/>
        </w:rPr>
        <w:t xml:space="preserve">Genetic disorders associated with cerebrovascular disorders in adults, such as autosomal dominant COL4A1 and COL4A2 mutations, have been reported in association with disorders likely to be of </w:t>
      </w:r>
      <w:r w:rsidR="00B5677A" w:rsidRPr="006C41DA">
        <w:rPr>
          <w:rFonts w:ascii="Arial" w:hAnsi="Arial" w:cs="Arial"/>
          <w:sz w:val="24"/>
          <w:szCs w:val="24"/>
        </w:rPr>
        <w:t xml:space="preserve">focal ischaemic </w:t>
      </w:r>
      <w:r w:rsidR="00206BD2" w:rsidRPr="006C41DA">
        <w:rPr>
          <w:rFonts w:ascii="Arial" w:hAnsi="Arial" w:cs="Arial"/>
          <w:sz w:val="24"/>
          <w:szCs w:val="24"/>
        </w:rPr>
        <w:t xml:space="preserve">or haemorrhagic </w:t>
      </w:r>
      <w:r w:rsidR="00B5677A" w:rsidRPr="006C41DA">
        <w:rPr>
          <w:rFonts w:ascii="Arial" w:hAnsi="Arial" w:cs="Arial"/>
          <w:sz w:val="24"/>
          <w:szCs w:val="24"/>
        </w:rPr>
        <w:t>origin</w:t>
      </w:r>
      <w:r w:rsidRPr="006C41DA">
        <w:rPr>
          <w:rFonts w:ascii="Arial" w:hAnsi="Arial" w:cs="Arial"/>
          <w:sz w:val="24"/>
          <w:szCs w:val="24"/>
        </w:rPr>
        <w:t xml:space="preserve">, such as </w:t>
      </w:r>
      <w:proofErr w:type="spellStart"/>
      <w:r w:rsidRPr="006C41DA">
        <w:rPr>
          <w:rFonts w:ascii="Arial" w:hAnsi="Arial" w:cs="Arial"/>
          <w:sz w:val="24"/>
          <w:szCs w:val="24"/>
        </w:rPr>
        <w:t>schizencephaly</w:t>
      </w:r>
      <w:proofErr w:type="spellEnd"/>
      <w:r w:rsidRPr="006C41DA">
        <w:rPr>
          <w:rFonts w:ascii="Arial" w:hAnsi="Arial" w:cs="Arial"/>
          <w:sz w:val="24"/>
          <w:szCs w:val="24"/>
        </w:rPr>
        <w:t xml:space="preserve"> (Table</w:t>
      </w:r>
      <w:r w:rsidR="00FE4B18" w:rsidRPr="006C41DA">
        <w:rPr>
          <w:rFonts w:ascii="Arial" w:hAnsi="Arial" w:cs="Arial"/>
          <w:sz w:val="24"/>
          <w:szCs w:val="24"/>
        </w:rPr>
        <w:t xml:space="preserve"> 1</w:t>
      </w:r>
      <w:r w:rsidRPr="006C41DA">
        <w:rPr>
          <w:rFonts w:ascii="Arial" w:hAnsi="Arial" w:cs="Arial"/>
          <w:sz w:val="24"/>
          <w:szCs w:val="24"/>
        </w:rPr>
        <w:t xml:space="preserve">), but </w:t>
      </w:r>
      <w:r w:rsidR="00206BD2" w:rsidRPr="006C41DA">
        <w:rPr>
          <w:rFonts w:ascii="Arial" w:hAnsi="Arial" w:cs="Arial"/>
          <w:sz w:val="24"/>
          <w:szCs w:val="24"/>
        </w:rPr>
        <w:t>whether they are causative in</w:t>
      </w:r>
      <w:r w:rsidRPr="006C41DA">
        <w:rPr>
          <w:rFonts w:ascii="Arial" w:hAnsi="Arial" w:cs="Arial"/>
          <w:sz w:val="24"/>
          <w:szCs w:val="24"/>
        </w:rPr>
        <w:t xml:space="preserve">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intraventricular haemorrhage</w:t>
      </w:r>
      <w:r w:rsidR="00206BD2" w:rsidRPr="006C41DA">
        <w:rPr>
          <w:rFonts w:ascii="Arial" w:hAnsi="Arial" w:cs="Arial"/>
          <w:sz w:val="24"/>
          <w:szCs w:val="24"/>
        </w:rPr>
        <w:t xml:space="preserve"> is controversial</w:t>
      </w:r>
      <w:r w:rsidRPr="006C41DA">
        <w:rPr>
          <w:rFonts w:ascii="Arial" w:hAnsi="Arial" w:cs="Arial"/>
          <w:sz w:val="24"/>
          <w:szCs w:val="24"/>
        </w:rPr>
        <w: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00381-013-2243-0","ISBN":"1433-0350 (Electronic)\\r0256-7040 (Linking)","ISSN":"02567040","PMID":"23907139","abstract":"BACKGROUND: The aim of this study was to present our experience with six cases of fetal intracranial hemorrhage (ICH) in terms of prenatal diagnostic features, and postnatal outcome. METHODS: The database of prenatal diagnosis unit was searched for antenatally diagnosed ICH cases. Maternal characteristics, ultrasound (US), and magnetic resonance imaging (MRI) findings, clinical course, and postnatal outcome were noted. RESULTS: We evaluated six consecutive cases of fetal ICH. One case was terminated at 24 weeks, and remaining five cases were delivered between 34 and 38 weeks. Five cases (5/6) had intraventricular, and one (1/6) had intraparenchymal hemorrhage. Hemorrhages were right sided in five cases (5/6), left sided in one case (1/6). Dilated and echogenic ventricular wall were the common US findings. No predisposing factor was detected in four of the cases, and intrauterine growth restriction was an underlying factor in two fetuses. Intrauterine progression of the hydrocephaly, and parenchymal thinning was seen in four cases (4/6). In three of four cases (3/4) with progressive grade 3-4 hemorrhage and hydrocephaly, postnatal outcome were dismal, and one case had mild neurological impairment at three months. In one case which had non-progressive mild ventriculomegaly, the lesion regressed after 4 weeks, and had normal short-term outcome CONCLUSION: Fetal ICH can be accurately identified and categorized by antenatal sonography, and fetal MRI. Although intrauterine regression or normal short-term postnatal outcome is possible, the outcome is usually poor for fetuses with high grade and/or progressive lesions. Therefore, further studies assessing long-term postnatal outcome are needed.","author":[{"dropping-particle":"","family":"Kutuk","given":"Mehmet Serdar","non-dropping-particle":"","parse-names":false,"suffix":""},{"dropping-particle":"","family":"Yikilmaz","given":"Ali","non-dropping-particle":"","parse-names":false,"suffix":""},{"dropping-particle":"","family":"Ozgun","given":"Mahmut Tuncay","non-dropping-particle":"","parse-names":false,"suffix":""},{"dropping-particle":"","family":"Dolanbay","given":"Mehmet","non-dropping-particle":"","parse-names":false,"suffix":""},{"dropping-particle":"","family":"Canpolat","given":"Mehmet","non-dropping-particle":"","parse-names":false,"suffix":""},{"dropping-particle":"","family":"Uludag","given":"Semih","non-dropping-particle":"","parse-names":false,"suffix":""},{"dropping-particle":"","family":"Uysal","given":"Gulsum","non-dropping-particle":"","parse-names":false,"suffix":""},{"dropping-particle":"","family":"Tas","given":"Mustafa","non-dropping-particle":"","parse-names":false,"suffix":""},{"dropping-particle":"","family":"Musa","given":"Karakukcu","non-dropping-particle":"","parse-names":false,"suffix":""}],"container-title":"Child's Nervous System","id":"ITEM-1","issue":"3","issued":{"date-parts":[["2014"]]},"page":"411-418","title":"Prenatal diagnosis and postnatal outcome of fetal intracranial hemorrhage","type":"article-journal","volume":"30"},"uris":["http://www.mendeley.com/documents/?uuid=c4de9155-8d6d-4030-845d-b264f968f7d9"]}],"mendeley":{"formattedCitation":"(86)","plainTextFormattedCitation":"(86)","previouslyFormattedCitation":"(8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86)</w:t>
      </w:r>
      <w:r w:rsidR="00787600" w:rsidRPr="006C41DA">
        <w:rPr>
          <w:rFonts w:ascii="Arial" w:hAnsi="Arial" w:cs="Arial"/>
          <w:sz w:val="24"/>
          <w:szCs w:val="24"/>
        </w:rPr>
        <w:fldChar w:fldCharType="end"/>
      </w:r>
      <w:r w:rsidRPr="006C41DA">
        <w:rPr>
          <w:rFonts w:ascii="Arial" w:hAnsi="Arial" w:cs="Arial"/>
          <w:sz w:val="24"/>
          <w:szCs w:val="24"/>
        </w:rPr>
        <w:t xml:space="preserve">  </w:t>
      </w:r>
      <w:bookmarkEnd w:id="5"/>
      <w:r w:rsidRPr="006C41DA">
        <w:rPr>
          <w:rFonts w:ascii="Arial" w:hAnsi="Arial" w:cs="Arial"/>
          <w:sz w:val="24"/>
          <w:szCs w:val="24"/>
        </w:rPr>
        <w:t>Prothrombotic disorders are relatively common in presumed perinatal arterial stroke, both with an arterial and a periventricular venous distribu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1/archneurol.2010.140","ISBN":"1538-3687 (Electronic)\\n0003-9942 (Linking)","ISSN":"00039942","PMID":"20625091","abstract":"OBJECTIVE: To determine whether clinical presentations and risk factor profiles differ between periventricular venous infarction (PVI) and arterial presumed perinatal ischemic stroke (APPIS). DESIGN: Retrospective cohort study. PARTICIPANTS: A total of 59 children with presumed perinatal ischemic stroke (PPIS) from the SickKids Children's Stroke Program who were carried to term (63% boys). SETTING: Single tertiary care center subspecialty program. INTERVENTIONS: Participants had validated magnetic resonance imaging classification to define PVI and APPIS subgroups. MAIN OUTCOME MEASURES: Clinical presentations, times to parental and physician concern, age at diagnosis, and standardized risk factor evaluations including maternal, fetal, obstetrical, neonatal, and prothrombotic variables. Patients with PVI and APPIS were compared using chi(2) or Fisher exact tests and Wilcoxon rank sum or Mann-Whitney U tests. RESULTS: A total of 12 children (20%) had PVI and 47 (80%) had APPIS. Median parental concern was 5 months, with delays to physician concern (7 months) and diagnosis (12 months). Delays were longer in PVI cases compared with APPIS (P = .002). Most presented with asymmetrical motor development but children with APPIS were more likely to present with seizures or nonmotor delays (P = .01). Children with APPIS were more likely to have acute perinatal risk factors (66% vs 17%; P = .002) including fetal distress, emergency caesarian section, or neonatal resuscitation. Cardiac evaluations were unremarkable. Prothrombotic abnormalities were common (44%) including protein S deficiency, lupus anticoagulant, and elevated factor IX but were comparable between APPIS and PVI subgroups. CONCLUSIONS: Diagnosis of PPIS is often delayed. The association of acute perinatal risk factors with APPIS compared with PVI supports distinct timing of these diseases. Prospective, case-control risk factor studies of PPIS subtypes are required to develop prevention strategies.","author":[{"dropping-particle":"","family":"Kirton","given":"Adam","non-dropping-particle":"","parse-names":false,"suffix":""},{"dropping-particle":"","family":"Shroff","given":"Manohar","non-dropping-particle":"","parse-names":false,"suffix":""},{"dropping-particle":"","family":"Pontigon","given":"Ann Marie","non-dropping-particle":"","parse-names":false,"suffix":""},{"dropping-particle":"","family":"DeVeber","given":"Gabrielle","non-dropping-particle":"","parse-names":false,"suffix":""}],"container-title":"Archives of Neurology","id":"ITEM-1","issue":"7","issued":{"date-parts":[["2010"]]},"page":"842-848","title":"Risk factors and presentations of periventricular venous infarction vs arterial presumed perinatal ischemic stroke","type":"article-journal","volume":"67"},"uris":["http://www.mendeley.com/documents/?uuid=34d7056d-5816-4820-ac32-1a635fd0cde2"]}],"mendeley":{"formattedCitation":"(78)","plainTextFormattedCitation":"(78)","previouslyFormattedCitation":"(7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78)</w:t>
      </w:r>
      <w:r w:rsidR="00787600" w:rsidRPr="006C41DA">
        <w:rPr>
          <w:rFonts w:ascii="Arial" w:hAnsi="Arial" w:cs="Arial"/>
          <w:sz w:val="24"/>
          <w:szCs w:val="24"/>
        </w:rPr>
        <w:fldChar w:fldCharType="end"/>
      </w:r>
      <w:r w:rsidR="008949C8" w:rsidRPr="006C41DA">
        <w:rPr>
          <w:rFonts w:ascii="Arial" w:hAnsi="Arial" w:cs="Arial"/>
          <w:sz w:val="24"/>
          <w:szCs w:val="24"/>
        </w:rPr>
        <w:t xml:space="preserve">. Infections, including cytomegalovirus, Zika and Parvovirus B19, may cause </w:t>
      </w:r>
      <w:proofErr w:type="spellStart"/>
      <w:r w:rsidR="008949C8" w:rsidRPr="006C41DA">
        <w:rPr>
          <w:rFonts w:ascii="Arial" w:hAnsi="Arial" w:cs="Arial"/>
          <w:sz w:val="24"/>
          <w:szCs w:val="24"/>
        </w:rPr>
        <w:t>fetal</w:t>
      </w:r>
      <w:proofErr w:type="spellEnd"/>
      <w:r w:rsidR="008949C8" w:rsidRPr="006C41DA">
        <w:rPr>
          <w:rFonts w:ascii="Arial" w:hAnsi="Arial" w:cs="Arial"/>
          <w:sz w:val="24"/>
          <w:szCs w:val="24"/>
        </w:rPr>
        <w:t xml:space="preserve"> stroke by a variety of mechanisms, including vasculopathy</w:t>
      </w:r>
      <w:r w:rsidR="008949C8"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210-0010","PMID":"11244690","abstract":"INTRODUCTION At the present time it is perfectly clear that schizencephaly is an anomaly of neuronal migration and porencephaly is the result of destruction of the cerebral cortex. Schizencephaly is the final result of a variety of lesions which occur during a critical period of the development of the brain. Imaging studies have shown many cerebral anomalies varying from lissencephaly to multicystic encephalomalacia. We report the case of a girl in whom porencephaly was associated with schizencephaly and in whom angioresonance showed hypoplasia of the right middle cerebral artery. CLINICAL CASE The parents of an eight month old girl consulted us after observing that she had reduced movement of her left arm. On clinical examination there was left hemiparesia. Both CAT and MR showed closed lip schizencephaly of the left hemisphere and an area of right frontoparietal encephalomalacia. Study of the vascular structures showed underdevelopment of the right middle cerebral artery. CONCLUSIONS The cytomegalovirus has been considered to be the principal infectious agent involved in the aetiology of different disorders of neuronal migration. It has been reported that the cytomegalovirus causes vasculitis which leads to reduction in perfusion and lesions due to secondary encephalomalacia. The fact that our patient had a hypoplastic middle cerebral artery, and a normal left middle cerebral artery, may be explained by subsequent recanalization of the middle cerebral artery. This would seem to indicate that the lesion causing schizencephaly is older and there has been time for recanalization.","author":[{"dropping-particle":"","family":"Tomás-Vila","given":"M","non-dropping-particle":"","parse-names":false,"suffix":""},{"dropping-particle":"","family":"García-Tamarit","given":"P","non-dropping-particle":"","parse-names":false,"suffix":""},{"dropping-particle":"","family":"García-Colino","given":"A","non-dropping-particle":"","parse-names":false,"suffix":""},{"dropping-particle":"","family":"Torregrosa-Pascual","given":"P","non-dropping-particle":"","parse-names":false,"suffix":""},{"dropping-particle":"","family":"Martínez-Salinas","given":"P","non-dropping-particle":"","parse-names":false,"suffix":""}],"container-title":"Revista de neurologia","id":"ITEM-1","issue":"10","issued":{"date-parts":[["0"]]},"page":"952-5","title":"[Schizencephaly associated with porencephaly in a girl with congenital cytomegalovirus infection].","type":"article-journal","volume":"31"},"uris":["http://www.mendeley.com/documents/?uuid=95b04df9-2c35-3b32-a6bc-c7b3b0c21e7c"]}],"mendeley":{"formattedCitation":"(87)","plainTextFormattedCitation":"(87)","previouslyFormattedCitation":"(87)"},"properties":{"noteIndex":0},"schema":"https://github.com/citation-style-language/schema/raw/master/csl-citation.json"}</w:instrText>
      </w:r>
      <w:r w:rsidR="008949C8" w:rsidRPr="006C41DA">
        <w:rPr>
          <w:rFonts w:ascii="Arial" w:hAnsi="Arial" w:cs="Arial"/>
          <w:sz w:val="24"/>
          <w:szCs w:val="24"/>
        </w:rPr>
        <w:fldChar w:fldCharType="separate"/>
      </w:r>
      <w:r w:rsidR="001E22A5" w:rsidRPr="006C41DA">
        <w:rPr>
          <w:rFonts w:ascii="Arial" w:hAnsi="Arial" w:cs="Arial"/>
          <w:noProof/>
          <w:sz w:val="24"/>
          <w:szCs w:val="24"/>
        </w:rPr>
        <w:t>(87)</w:t>
      </w:r>
      <w:r w:rsidR="008949C8" w:rsidRPr="006C41DA">
        <w:rPr>
          <w:rFonts w:ascii="Arial" w:hAnsi="Arial" w:cs="Arial"/>
          <w:sz w:val="24"/>
          <w:szCs w:val="24"/>
        </w:rPr>
        <w:fldChar w:fldCharType="end"/>
      </w:r>
      <w:r w:rsidR="008949C8"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12-1622","PMID":"8606021","author":[{"dropping-particle":"","family":"Craze","given":"J L","non-dropping-particle":"","parse-names":false,"suffix":""},{"dropping-particle":"","family":"Salisbury","given":"A J","non-dropping-particle":"","parse-names":false,"suffix":""},{"dropping-particle":"","family":"Pike","given":"M G","non-dropping-particle":"","parse-names":false,"suffix":""}],"container-title":"Developmental medicine and child neurology","id":"ITEM-1","issue":"1","issued":{"date-parts":[["1996","1"]]},"page":"84-5","title":"Prenatal stroke associated with maternal parvovirus infection.","type":"article-journal","volume":"38"},"uris":["http://www.mendeley.com/documents/?uuid=f6776909-9b24-3afb-8462-ea66146bddab"]}],"mendeley":{"formattedCitation":"(88)","plainTextFormattedCitation":"(88)","previouslyFormattedCitation":"(88)"},"properties":{"noteIndex":0},"schema":"https://github.com/citation-style-language/schema/raw/master/csl-citation.json"}</w:instrText>
      </w:r>
      <w:r w:rsidR="008949C8" w:rsidRPr="006C41DA">
        <w:rPr>
          <w:rFonts w:ascii="Arial" w:hAnsi="Arial" w:cs="Arial"/>
          <w:sz w:val="24"/>
          <w:szCs w:val="24"/>
        </w:rPr>
        <w:fldChar w:fldCharType="separate"/>
      </w:r>
      <w:r w:rsidR="001E22A5" w:rsidRPr="006C41DA">
        <w:rPr>
          <w:rFonts w:ascii="Arial" w:hAnsi="Arial" w:cs="Arial"/>
          <w:noProof/>
          <w:sz w:val="24"/>
          <w:szCs w:val="24"/>
        </w:rPr>
        <w:t>(88)</w:t>
      </w:r>
      <w:r w:rsidR="008949C8" w:rsidRPr="006C41DA">
        <w:rPr>
          <w:rFonts w:ascii="Arial" w:hAnsi="Arial" w:cs="Arial"/>
          <w:sz w:val="24"/>
          <w:szCs w:val="24"/>
        </w:rPr>
        <w:fldChar w:fldCharType="end"/>
      </w:r>
      <w:r w:rsidR="008949C8"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93/cid/ciw613","ISSN":"1537-6591","PMID":"27601223","abstract":"Zika virus (ZIKV) infection acquired during pregnancy is associated with congenital microcephaly. We describe 2 cases of ZIKV infection in women in their 36th week of pregnancy whose fetuses had preserved head circumference at birth and findings of subependymal cysts and lenticulostriate vasculopathy in postnatal imaging. These represent the first signs of congenital brain injury acquired due to ZIKV in the third trimester.","author":[{"dropping-particle":"","family":"Soares de Souza","given":"Antonio","non-dropping-particle":"","parse-names":false,"suffix":""},{"dropping-particle":"","family":"Moraes Dias","given":"Cristiane","non-dropping-particle":"","parse-names":false,"suffix":""},{"dropping-particle":"","family":"Braga","given":"Fernanda Del Campo Braojos","non-dropping-particle":"","parse-names":false,"suffix":""},{"dropping-particle":"","family":"Terzian","given":"Ana Carolina Bernardes","non-dropping-particle":"","parse-names":false,"suffix":""},{"dropping-particle":"","family":"Estofolete","given":"Cássia Fernanda","non-dropping-particle":"","parse-names":false,"suffix":""},{"dropping-particle":"","family":"Oliani","given":"Antonio Hélio","non-dropping-particle":"","parse-names":false,"suffix":""},{"dropping-particle":"","family":"Oliveira","given":"Gustavo Henrique","non-dropping-particle":"","parse-names":false,"suffix":""},{"dropping-particle":"","family":"Brandão de Mattos","given":"Cinara Cássia","non-dropping-particle":"","parse-names":false,"suffix":""},{"dropping-particle":"","family":"Mattos","given":"Luiz Carlos","non-dropping-particle":"de","parse-names":false,"suffix":""},{"dropping-particle":"","family":"Nogueira","given":"Maurício Lacerda","non-dropping-particle":"","parse-names":false,"suffix":""},{"dropping-particle":"","family":"Vaz-Oliani","given":"Denise Cristina Mós","non-dropping-particle":"","parse-names":false,"suffix":""}],"container-title":"Clinical infectious diseases : an official publication of the Infectious Diseases Society of America","id":"ITEM-1","issue":"12","issued":{"date-parts":[["2016","12","15"]]},"page":"1622-1625","title":"Fetal Infection by Zika Virus in the Third Trimester: Report of 2 Cases.","type":"article-journal","volume":"63"},"uris":["http://www.mendeley.com/documents/?uuid=75e60360-5cc4-3d9e-a1f2-60600d4e6f61"]}],"mendeley":{"formattedCitation":"(72)","plainTextFormattedCitation":"(72)","previouslyFormattedCitation":"(72)"},"properties":{"noteIndex":0},"schema":"https://github.com/citation-style-language/schema/raw/master/csl-citation.json"}</w:instrText>
      </w:r>
      <w:r w:rsidR="008949C8" w:rsidRPr="006C41DA">
        <w:rPr>
          <w:rFonts w:ascii="Arial" w:hAnsi="Arial" w:cs="Arial"/>
          <w:sz w:val="24"/>
          <w:szCs w:val="24"/>
        </w:rPr>
        <w:fldChar w:fldCharType="separate"/>
      </w:r>
      <w:r w:rsidR="001E22A5" w:rsidRPr="006C41DA">
        <w:rPr>
          <w:rFonts w:ascii="Arial" w:hAnsi="Arial" w:cs="Arial"/>
          <w:noProof/>
          <w:sz w:val="24"/>
          <w:szCs w:val="24"/>
        </w:rPr>
        <w:t>(72)</w:t>
      </w:r>
      <w:r w:rsidR="008949C8" w:rsidRPr="006C41DA">
        <w:rPr>
          <w:rFonts w:ascii="Arial" w:hAnsi="Arial" w:cs="Arial"/>
          <w:sz w:val="24"/>
          <w:szCs w:val="24"/>
        </w:rPr>
        <w:fldChar w:fldCharType="end"/>
      </w:r>
      <w:r w:rsidR="008949C8" w:rsidRPr="006C41DA">
        <w:rPr>
          <w:rFonts w:ascii="Arial" w:hAnsi="Arial" w:cs="Arial"/>
          <w:sz w:val="24"/>
          <w:szCs w:val="24"/>
        </w:rPr>
        <w:t>, acute anaemia</w:t>
      </w:r>
      <w:r w:rsidR="008949C8"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12-1622","PMID":"8606021","author":[{"dropping-particle":"","family":"Craze","given":"J L","non-dropping-particle":"","parse-names":false,"suffix":""},{"dropping-particle":"","family":"Salisbury","given":"A J","non-dropping-particle":"","parse-names":false,"suffix":""},{"dropping-particle":"","family":"Pike","given":"M G","non-dropping-particle":"","parse-names":false,"suffix":""}],"container-title":"Developmental medicine and child neurology","id":"ITEM-1","issue":"1","issued":{"date-parts":[["1996","1"]]},"page":"84-5","title":"Prenatal stroke associated with maternal parvovirus infection.","type":"article-journal","volume":"38"},"uris":["http://www.mendeley.com/documents/?uuid=f6776909-9b24-3afb-8462-ea66146bddab"]}],"mendeley":{"formattedCitation":"(88)","plainTextFormattedCitation":"(88)","previouslyFormattedCitation":"(88)"},"properties":{"noteIndex":0},"schema":"https://github.com/citation-style-language/schema/raw/master/csl-citation.json"}</w:instrText>
      </w:r>
      <w:r w:rsidR="008949C8" w:rsidRPr="006C41DA">
        <w:rPr>
          <w:rFonts w:ascii="Arial" w:hAnsi="Arial" w:cs="Arial"/>
          <w:sz w:val="24"/>
          <w:szCs w:val="24"/>
        </w:rPr>
        <w:fldChar w:fldCharType="separate"/>
      </w:r>
      <w:r w:rsidR="001E22A5" w:rsidRPr="006C41DA">
        <w:rPr>
          <w:rFonts w:ascii="Arial" w:hAnsi="Arial" w:cs="Arial"/>
          <w:noProof/>
          <w:sz w:val="24"/>
          <w:szCs w:val="24"/>
        </w:rPr>
        <w:t>(88)</w:t>
      </w:r>
      <w:r w:rsidR="008949C8" w:rsidRPr="006C41DA">
        <w:rPr>
          <w:rFonts w:ascii="Arial" w:hAnsi="Arial" w:cs="Arial"/>
          <w:sz w:val="24"/>
          <w:szCs w:val="24"/>
        </w:rPr>
        <w:fldChar w:fldCharType="end"/>
      </w:r>
      <w:r w:rsidR="008949C8" w:rsidRPr="006C41DA">
        <w:rPr>
          <w:rFonts w:ascii="Arial" w:hAnsi="Arial" w:cs="Arial"/>
          <w:sz w:val="24"/>
          <w:szCs w:val="24"/>
        </w:rPr>
        <w:t xml:space="preserve"> and venous thrombosis</w:t>
      </w:r>
      <w:r w:rsidR="008949C8"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08035250500516664","ISBN":"0803-5253","ISSN":"08035253","PMID":"16801187","abstract":"Parvovirus B19 infection in gestation has been associated with severe fetal complications such as anaemia, hydrops and fetal demise. Fetal infection in the first trimester poses the greatest risk for these complications, but infection during the third trimester is more common than previously appreciated and can be associated with severe complications, i.e. fetal death, in the absence of hydrops or classical clinical symptoms. Parvovirus B19 infection has been associated with vasculitis and pathological changes in the central nervous system, which may cause stroke. We report a newborn infant with a rare combination of a recent central nervous system infection with parvovirus B19 and a factor V Leiden mutation, who developed fetal stroke. CONCLUSION: Factor V Leiden mutation leads to activated protein C resistance and increases the risk of thromboembolism. Thromboembolism occurs rarely in newborns with activated protein C resistance, but can be precipitated by dehydration, asphyxia and infection. Although parvovirus B19 infection of the central nervous system may be a precipitant in neonatal and/or fetal stroke, it can also cause stroke independent of a thrombophilic mutation. In this case, both causative factors may have coincided.","author":[{"dropping-particle":"","family":"Haan","given":"Timo R.","non-dropping-particle":"De","parse-names":false,"suffix":""},{"dropping-particle":"","family":"Wezel-Meijler","given":"Gerda","non-dropping-particle":"Van","parse-names":false,"suffix":""},{"dropping-particle":"","family":"Beersma","given":"Matthias F C","non-dropping-particle":"","parse-names":false,"suffix":""},{"dropping-particle":"","family":"Lindern","given":"Jeanette S.","non-dropping-particle":"Von","parse-names":false,"suffix":""},{"dropping-particle":"","family":"Duinen","given":"Sjoerd G.","non-dropping-particle":"Van","parse-names":false,"suffix":""},{"dropping-particle":"","family":"Walther","given":"Frans J.","non-dropping-particle":"","parse-names":false,"suffix":""}],"container-title":"Acta Paediatrica, International Journal of Paediatrics","id":"ITEM-1","issue":"7","issued":{"date-parts":[["2006"]]},"page":"863-867","title":"Fetal stroke and congenital parvovirus B19 infection complicated by activated protein C resistance","type":"article-journal","volume":"95"},"uris":["http://www.mendeley.com/documents/?uuid=dee70341-055e-4e08-a5d3-0c98b76fe498"]}],"mendeley":{"formattedCitation":"(89)","plainTextFormattedCitation":"(89)","previouslyFormattedCitation":"(89)"},"properties":{"noteIndex":0},"schema":"https://github.com/citation-style-language/schema/raw/master/csl-citation.json"}</w:instrText>
      </w:r>
      <w:r w:rsidR="008949C8" w:rsidRPr="006C41DA">
        <w:rPr>
          <w:rFonts w:ascii="Arial" w:hAnsi="Arial" w:cs="Arial"/>
          <w:sz w:val="24"/>
          <w:szCs w:val="24"/>
        </w:rPr>
        <w:fldChar w:fldCharType="separate"/>
      </w:r>
      <w:r w:rsidR="001E22A5" w:rsidRPr="006C41DA">
        <w:rPr>
          <w:rFonts w:ascii="Arial" w:hAnsi="Arial" w:cs="Arial"/>
          <w:noProof/>
          <w:sz w:val="24"/>
          <w:szCs w:val="24"/>
        </w:rPr>
        <w:t>(89)</w:t>
      </w:r>
      <w:r w:rsidR="008949C8" w:rsidRPr="006C41DA">
        <w:rPr>
          <w:rFonts w:ascii="Arial" w:hAnsi="Arial" w:cs="Arial"/>
          <w:sz w:val="24"/>
          <w:szCs w:val="24"/>
        </w:rPr>
        <w:fldChar w:fldCharType="end"/>
      </w:r>
      <w:r w:rsidR="008949C8" w:rsidRPr="006C41DA">
        <w:rPr>
          <w:rFonts w:ascii="Arial" w:hAnsi="Arial" w:cs="Arial"/>
          <w:sz w:val="24"/>
          <w:szCs w:val="24"/>
        </w:rPr>
        <w:t xml:space="preserve">.  </w:t>
      </w:r>
    </w:p>
    <w:p w14:paraId="629A5FAB" w14:textId="77777777" w:rsidR="006B1E50" w:rsidRPr="006C41DA" w:rsidRDefault="006B1E50" w:rsidP="00F418A0">
      <w:pPr>
        <w:spacing w:line="480" w:lineRule="auto"/>
        <w:rPr>
          <w:rFonts w:ascii="Arial" w:hAnsi="Arial" w:cs="Arial"/>
          <w:sz w:val="24"/>
          <w:szCs w:val="24"/>
        </w:rPr>
      </w:pPr>
    </w:p>
    <w:p w14:paraId="575504FA" w14:textId="77777777" w:rsidR="0054685C" w:rsidRPr="006C41DA" w:rsidRDefault="00B319A6" w:rsidP="00B664B6">
      <w:pPr>
        <w:spacing w:line="480" w:lineRule="auto"/>
        <w:rPr>
          <w:rFonts w:ascii="Arial" w:hAnsi="Arial" w:cs="Arial"/>
          <w:b/>
          <w:sz w:val="24"/>
          <w:szCs w:val="24"/>
        </w:rPr>
      </w:pPr>
      <w:r w:rsidRPr="006C41DA">
        <w:rPr>
          <w:rFonts w:ascii="Arial" w:hAnsi="Arial" w:cs="Arial"/>
          <w:b/>
          <w:sz w:val="24"/>
          <w:szCs w:val="24"/>
        </w:rPr>
        <w:t>C</w:t>
      </w:r>
      <w:r w:rsidR="006B1E50" w:rsidRPr="006C41DA">
        <w:rPr>
          <w:rFonts w:ascii="Arial" w:hAnsi="Arial" w:cs="Arial"/>
          <w:b/>
          <w:sz w:val="24"/>
          <w:szCs w:val="24"/>
        </w:rPr>
        <w:t>ommon c</w:t>
      </w:r>
      <w:r w:rsidRPr="006C41DA">
        <w:rPr>
          <w:rFonts w:ascii="Arial" w:hAnsi="Arial" w:cs="Arial"/>
          <w:b/>
          <w:sz w:val="24"/>
          <w:szCs w:val="24"/>
        </w:rPr>
        <w:t>linical settings</w:t>
      </w:r>
    </w:p>
    <w:p w14:paraId="73ACCD33" w14:textId="77777777" w:rsidR="006B1E50" w:rsidRPr="006C41DA" w:rsidRDefault="006B1E50" w:rsidP="00B664B6">
      <w:pPr>
        <w:spacing w:line="480" w:lineRule="auto"/>
        <w:rPr>
          <w:rFonts w:ascii="Arial" w:hAnsi="Arial" w:cs="Arial"/>
          <w:i/>
          <w:sz w:val="24"/>
          <w:szCs w:val="24"/>
        </w:rPr>
      </w:pPr>
      <w:r w:rsidRPr="006C41DA">
        <w:rPr>
          <w:rFonts w:ascii="Arial" w:hAnsi="Arial" w:cs="Arial"/>
          <w:i/>
          <w:sz w:val="24"/>
          <w:szCs w:val="24"/>
        </w:rPr>
        <w:t>Thrombocytopaenia</w:t>
      </w:r>
    </w:p>
    <w:p w14:paraId="47490A53" w14:textId="60792D95" w:rsidR="006B1E50" w:rsidRPr="006C41DA" w:rsidRDefault="006B1E50" w:rsidP="00B664B6">
      <w:pPr>
        <w:spacing w:line="480" w:lineRule="auto"/>
        <w:rPr>
          <w:rFonts w:ascii="Arial" w:hAnsi="Arial" w:cs="Arial"/>
          <w:i/>
          <w:sz w:val="24"/>
          <w:szCs w:val="24"/>
        </w:rPr>
      </w:pPr>
      <w:proofErr w:type="spellStart"/>
      <w:r w:rsidRPr="006C41DA">
        <w:rPr>
          <w:rFonts w:ascii="Arial" w:hAnsi="Arial" w:cs="Arial"/>
          <w:i/>
          <w:sz w:val="24"/>
          <w:szCs w:val="24"/>
        </w:rPr>
        <w:t>Fetal</w:t>
      </w:r>
      <w:proofErr w:type="spellEnd"/>
      <w:r w:rsidRPr="006C41DA">
        <w:rPr>
          <w:rFonts w:ascii="Arial" w:hAnsi="Arial" w:cs="Arial"/>
          <w:i/>
          <w:sz w:val="24"/>
          <w:szCs w:val="24"/>
        </w:rPr>
        <w:t xml:space="preserve"> and neonatal alloimmune thrombocytop</w:t>
      </w:r>
      <w:r w:rsidR="00EF4182" w:rsidRPr="006C41DA">
        <w:rPr>
          <w:rFonts w:ascii="Arial" w:hAnsi="Arial" w:cs="Arial"/>
          <w:i/>
          <w:sz w:val="24"/>
          <w:szCs w:val="24"/>
        </w:rPr>
        <w:t>a</w:t>
      </w:r>
      <w:r w:rsidRPr="006C41DA">
        <w:rPr>
          <w:rFonts w:ascii="Arial" w:hAnsi="Arial" w:cs="Arial"/>
          <w:i/>
          <w:sz w:val="24"/>
          <w:szCs w:val="24"/>
        </w:rPr>
        <w:t>enia (FNAIT)</w:t>
      </w:r>
    </w:p>
    <w:p w14:paraId="581DE21A" w14:textId="1610C275" w:rsidR="000B76BE" w:rsidRPr="006C41DA" w:rsidRDefault="000B76BE" w:rsidP="000B76BE">
      <w:pPr>
        <w:spacing w:line="480" w:lineRule="auto"/>
        <w:rPr>
          <w:rFonts w:ascii="Arial" w:hAnsi="Arial" w:cs="Arial"/>
          <w:sz w:val="24"/>
          <w:szCs w:val="24"/>
        </w:rPr>
      </w:pPr>
      <w:proofErr w:type="spellStart"/>
      <w:r w:rsidRPr="006C41DA">
        <w:rPr>
          <w:rFonts w:ascii="Arial" w:hAnsi="Arial" w:cs="Arial"/>
          <w:sz w:val="24"/>
          <w:szCs w:val="24"/>
        </w:rPr>
        <w:t>Fetal</w:t>
      </w:r>
      <w:proofErr w:type="spellEnd"/>
      <w:r w:rsidRPr="006C41DA">
        <w:rPr>
          <w:rFonts w:ascii="Arial" w:hAnsi="Arial" w:cs="Arial"/>
          <w:sz w:val="24"/>
          <w:szCs w:val="24"/>
        </w:rPr>
        <w:t xml:space="preserve"> and neonatal alloimmune thrombocytopenia (FNAIT) is an important cause of intracranial bleeding in the </w:t>
      </w:r>
      <w:proofErr w:type="spellStart"/>
      <w:r w:rsidRPr="006C41DA">
        <w:rPr>
          <w:rFonts w:ascii="Arial" w:hAnsi="Arial" w:cs="Arial"/>
          <w:sz w:val="24"/>
          <w:szCs w:val="24"/>
        </w:rPr>
        <w:t>fetus</w:t>
      </w:r>
      <w:proofErr w:type="spellEnd"/>
      <w:r w:rsidR="00373D03" w:rsidRPr="006C41DA">
        <w:rPr>
          <w:rFonts w:ascii="Arial" w:hAnsi="Arial" w:cs="Arial"/>
          <w:sz w:val="24"/>
          <w:szCs w:val="24"/>
        </w:rPr>
        <w:t xml:space="preserve"> (Figure 4)</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Spencer","given":"Jillian A","non-dropping-particle":"","parse-names":false,"suffix":""},{"dropping-particle":"","family":"Burrows","given":"Robert F","non-dropping-particle":"","parse-names":false,"suffix":""}],"id":"ITEM-1","issued":{"date-parts":[["2001"]]},"title":"Feto-maternal alloimmune thrombocytopenia : a literature review and statistical analysis","type":"article-journal"},"uris":["http://www.mendeley.com/documents/?uuid=716d8175-9f5c-4307-a085-f0e767c43a70"]}],"mendeley":{"formattedCitation":"(90)","plainTextFormattedCitation":"(90)","previouslyFormattedCitation":"(9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0)</w:t>
      </w:r>
      <w:r w:rsidR="00787600" w:rsidRPr="006C41DA">
        <w:rPr>
          <w:rFonts w:ascii="Arial" w:hAnsi="Arial" w:cs="Arial"/>
          <w:sz w:val="24"/>
          <w:szCs w:val="24"/>
        </w:rPr>
        <w:fldChar w:fldCharType="end"/>
      </w:r>
      <w:r w:rsidR="008949C8"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bjh.12235","ISSN":"00071048","PMID":"23384054","abstract":"Neonatal alloimmune thrombocytopenia, (NAIT) is caused by maternal antibodies raised against alloantigens carried on fetal platelets. Although many cases are mild, NAIT is a significant cause of morbidity and mortality in newborns and is the most common cause of intracranial haemorrhage in full-term infants. In this report, we review the pathogenesis, clinical presentation, laboratory diagnosis and prenatal and post-natal management of NAIT and highlight areas of controversy that deserve the attention of clinical and laboratory investigators.","author":[{"dropping-particle":"","family":"Peterson","given":"Julie A.","non-dropping-particle":"","parse-names":false,"suffix":""},{"dropping-particle":"","family":"McFarland","given":"Janice G.","non-dropping-particle":"","parse-names":false,"suffix":""},{"dropping-particle":"","family":"Curtis","given":"Brian R.","non-dropping-particle":"","parse-names":false,"suffix":""},{"dropping-particle":"","family":"Aster","given":"Richard H.","non-dropping-particle":"","parse-names":false,"suffix":""}],"container-title":"British Journal of Haematology","id":"ITEM-1","issue":"1","issued":{"date-parts":[["2013","4"]]},"page":"3-14","title":"Neonatal alloimmune thrombocytopenia: pathogenesis, diagnosis and management","type":"article-journal","volume":"161"},"uris":["http://www.mendeley.com/documents/?uuid=c1c2ddd5-60f4-31d0-856e-b482cfecdbaa"]}],"mendeley":{"formattedCitation":"(91)","plainTextFormattedCitation":"(91)","previouslyFormattedCitation":"(91)"},"properties":{"noteIndex":0},"schema":"https://github.com/citation-style-language/schema/raw/master/csl-citation.json"}</w:instrText>
      </w:r>
      <w:r w:rsidR="008949C8" w:rsidRPr="006C41DA">
        <w:rPr>
          <w:rFonts w:ascii="Arial" w:hAnsi="Arial" w:cs="Arial"/>
          <w:sz w:val="24"/>
          <w:szCs w:val="24"/>
        </w:rPr>
        <w:fldChar w:fldCharType="separate"/>
      </w:r>
      <w:r w:rsidR="001E22A5" w:rsidRPr="006C41DA">
        <w:rPr>
          <w:rFonts w:ascii="Arial" w:hAnsi="Arial" w:cs="Arial"/>
          <w:noProof/>
          <w:sz w:val="24"/>
          <w:szCs w:val="24"/>
        </w:rPr>
        <w:t>(91)</w:t>
      </w:r>
      <w:r w:rsidR="008949C8" w:rsidRPr="006C41DA">
        <w:rPr>
          <w:rFonts w:ascii="Arial" w:hAnsi="Arial" w:cs="Arial"/>
          <w:sz w:val="24"/>
          <w:szCs w:val="24"/>
        </w:rPr>
        <w:fldChar w:fldCharType="end"/>
      </w:r>
      <w:r w:rsidR="00DD63BB" w:rsidRPr="006C41DA">
        <w:rPr>
          <w:rFonts w:ascii="Arial" w:hAnsi="Arial" w:cs="Arial"/>
          <w:sz w:val="24"/>
          <w:szCs w:val="24"/>
        </w:rPr>
        <w:t>, although it accounts for a relatively small proportion</w:t>
      </w:r>
      <w:r w:rsidR="00542770" w:rsidRPr="006C41DA">
        <w:rPr>
          <w:rFonts w:ascii="Arial" w:hAnsi="Arial" w:cs="Arial"/>
          <w:sz w:val="24"/>
          <w:szCs w:val="24"/>
        </w:rPr>
        <w:t xml:space="preserve"> of perinatal intracranial haemorrhages overall</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trf.14394","author":[{"dropping-particle":"","family":"Wikman","given":"Agneta","non-dropping-particle":"","parse-names":false,"suffix":""},{"dropping-particle":"","family":"Westgren","given":"Magnus","non-dropping-particle":"","parse-names":false,"suffix":""},{"dropping-particle":"","family":"Anette","given":"M","non-dropping-particle":"","parse-names":false,"suffix":""},{"dropping-particle":"","family":"Refsum","given":"Erle","non-dropping-particle":"","parse-names":false,"suffix":""},{"dropping-particle":"","family":"Ha","given":"Stellan","non-dropping-particle":"","parse-names":false,"suffix":""}],"id":"ITEM-1","issue":"January","issued":{"date-parts":[["2018"]]},"title":"Intracranial hemorrhages in neonates born from 32 weeks of gestation—low frequency of associated fetal and neonatal alloimmune thrombocytopenia: a register-based study €","type":"article-journal","volume":"58"},"uris":["http://www.mendeley.com/documents/?uuid=adae080e-7846-4f77-b035-5eb91ea6c830"]}],"mendeley":{"formattedCitation":"(92)","plainTextFormattedCitation":"(92)","previouslyFormattedCitation":"(9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2)</w:t>
      </w:r>
      <w:r w:rsidR="00787600" w:rsidRPr="006C41DA">
        <w:rPr>
          <w:rFonts w:ascii="Arial" w:hAnsi="Arial" w:cs="Arial"/>
          <w:sz w:val="24"/>
          <w:szCs w:val="24"/>
        </w:rPr>
        <w:fldChar w:fldCharType="end"/>
      </w:r>
      <w:r w:rsidRPr="006C41DA">
        <w:rPr>
          <w:rFonts w:ascii="Arial" w:hAnsi="Arial" w:cs="Arial"/>
          <w:sz w:val="24"/>
          <w:szCs w:val="24"/>
        </w:rPr>
        <w:t xml:space="preserve">. </w:t>
      </w:r>
      <w:proofErr w:type="spellStart"/>
      <w:r w:rsidRPr="006C41DA">
        <w:rPr>
          <w:rFonts w:ascii="Arial" w:hAnsi="Arial" w:cs="Arial"/>
          <w:sz w:val="24"/>
          <w:szCs w:val="24"/>
        </w:rPr>
        <w:t>Analagous</w:t>
      </w:r>
      <w:proofErr w:type="spellEnd"/>
      <w:r w:rsidRPr="006C41DA">
        <w:rPr>
          <w:rFonts w:ascii="Arial" w:hAnsi="Arial" w:cs="Arial"/>
          <w:sz w:val="24"/>
          <w:szCs w:val="24"/>
        </w:rPr>
        <w:t xml:space="preserve"> to Rhesus disease, in FNAIT there are maternal alloantibodies against human platelet antigens (HPAs). The condition is relatively rare, affecting between </w:t>
      </w:r>
      <w:r w:rsidR="00713BDF" w:rsidRPr="006C41DA">
        <w:rPr>
          <w:rFonts w:ascii="Arial" w:hAnsi="Arial" w:cs="Arial"/>
          <w:sz w:val="24"/>
          <w:szCs w:val="24"/>
        </w:rPr>
        <w:t xml:space="preserve">one in </w:t>
      </w:r>
      <w:r w:rsidRPr="006C41DA">
        <w:rPr>
          <w:rFonts w:ascii="Arial" w:hAnsi="Arial" w:cs="Arial"/>
          <w:sz w:val="24"/>
          <w:szCs w:val="24"/>
        </w:rPr>
        <w:t>100</w:t>
      </w:r>
      <w:r w:rsidR="00713BDF" w:rsidRPr="006C41DA">
        <w:rPr>
          <w:rFonts w:ascii="Arial" w:hAnsi="Arial" w:cs="Arial"/>
          <w:sz w:val="24"/>
          <w:szCs w:val="24"/>
        </w:rPr>
        <w:t>0</w:t>
      </w:r>
      <w:r w:rsidRPr="006C41DA">
        <w:rPr>
          <w:rFonts w:ascii="Arial" w:hAnsi="Arial" w:cs="Arial"/>
          <w:sz w:val="24"/>
          <w:szCs w:val="24"/>
        </w:rPr>
        <w:t xml:space="preserve"> and 5000 pregnancie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36/bcr.07.2011.4563","author":[{"dropping-particle":"","family":"Silva","given":"Francisco","non-dropping-particle":"","parse-names":false,"suffix":""},{"dropping-particle":"","family":"Morais","given":"Sofi","non-dropping-particle":"","parse-names":false,"suffix":""},{"dropping-particle":"","family":"Sevivas","given":"Teresa","non-dropping-particle":"","parse-names":false,"suffix":""},{"dropping-particle":"","family":"Veiga","given":"Ricardo","non-dropping-particle":"","parse-names":false,"suffix":""},{"dropping-particle":"","family":"Salvado","given":"Ramon","non-dropping-particle":"","parse-names":false,"suffix":""},{"dropping-particle":"","family":"Taborda","given":"Adelaide","non-dropping-particle":"","parse-names":false,"suffix":""}],"id":"ITEM-1","issued":{"date-parts":[["2011"]]},"page":"3-7","title":"Rare disease Severe intracranial haemorrhage in neonatal alloimmune thrombocytopenia","type":"article-journal"},"uris":["http://www.mendeley.com/documents/?uuid=e7cd1b50-8897-4ac4-b594-4df1074f91b1"]}],"mendeley":{"formattedCitation":"(93)","plainTextFormattedCitation":"(93)","previouslyFormattedCitation":"(9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3)</w:t>
      </w:r>
      <w:r w:rsidR="00787600" w:rsidRPr="006C41DA">
        <w:rPr>
          <w:rFonts w:ascii="Arial" w:hAnsi="Arial" w:cs="Arial"/>
          <w:sz w:val="24"/>
          <w:szCs w:val="24"/>
        </w:rPr>
        <w:fldChar w:fldCharType="end"/>
      </w:r>
      <w:r w:rsidRPr="006C41DA">
        <w:rPr>
          <w:rFonts w:ascii="Arial" w:hAnsi="Arial" w:cs="Arial"/>
          <w:sz w:val="24"/>
          <w:szCs w:val="24"/>
        </w:rPr>
        <w:t xml:space="preserve">, including </w:t>
      </w:r>
      <w:r w:rsidR="00E812E0" w:rsidRPr="006C41DA">
        <w:rPr>
          <w:rFonts w:ascii="Arial" w:hAnsi="Arial" w:cs="Arial"/>
          <w:sz w:val="24"/>
          <w:szCs w:val="24"/>
        </w:rPr>
        <w:t>primigravidae</w:t>
      </w:r>
      <w:r w:rsidRPr="006C41DA">
        <w:rPr>
          <w:rFonts w:ascii="Arial" w:hAnsi="Arial" w:cs="Arial"/>
          <w:sz w:val="24"/>
          <w:szCs w:val="24"/>
        </w:rPr>
        <w:t xml:space="preserve">, unlike Rhesus disease, although </w:t>
      </w:r>
      <w:r w:rsidR="00DD63BB" w:rsidRPr="006C41DA">
        <w:rPr>
          <w:rFonts w:ascii="Arial" w:hAnsi="Arial" w:cs="Arial"/>
          <w:sz w:val="24"/>
          <w:szCs w:val="24"/>
        </w:rPr>
        <w:t xml:space="preserve">potentially immunogenic </w:t>
      </w:r>
      <w:r w:rsidRPr="006C41DA">
        <w:rPr>
          <w:rFonts w:ascii="Arial" w:hAnsi="Arial" w:cs="Arial"/>
          <w:sz w:val="24"/>
          <w:szCs w:val="24"/>
        </w:rPr>
        <w:t xml:space="preserve">prior miscarriages are relatively common. </w:t>
      </w:r>
      <w:r w:rsidR="00542770" w:rsidRPr="006C41DA">
        <w:rPr>
          <w:rFonts w:ascii="Arial" w:hAnsi="Arial" w:cs="Arial"/>
          <w:sz w:val="24"/>
          <w:szCs w:val="24"/>
        </w:rPr>
        <w:t xml:space="preserve">Intracranial haemorrhage has been reported to be more likely in </w:t>
      </w:r>
      <w:proofErr w:type="spellStart"/>
      <w:r w:rsidR="00542770" w:rsidRPr="006C41DA">
        <w:rPr>
          <w:rFonts w:ascii="Arial" w:hAnsi="Arial" w:cs="Arial"/>
          <w:sz w:val="24"/>
          <w:szCs w:val="24"/>
        </w:rPr>
        <w:t>multigravidae</w:t>
      </w:r>
      <w:proofErr w:type="spellEnd"/>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trf.13274","author":[{"dropping-particle":"","family":"Bierling","given":"Philippe","non-dropping-particle":"","parse-names":false,"suffix":""},{"dropping-particle":"","family":"Delbos","given":"Florent","non-dropping-particle":"","parse-names":false,"suffix":""},{"dropping-particle":"","family":"Croisille","given":"Laure","non-dropping-particle":"","parse-names":false,"suffix":""}],"id":"ITEM-1","issue":"January","issued":{"date-parts":[["2016"]]},"title":"Immune hemolytic disease","type":"article-journal","volume":"56"},"uris":["http://www.mendeley.com/documents/?uuid=68a09ac1-baf4-40bb-8565-93f09bfb737e"]}],"mendeley":{"formattedCitation":"(94)","plainTextFormattedCitation":"(94)","previouslyFormattedCitation":"(9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4)</w:t>
      </w:r>
      <w:r w:rsidR="00787600" w:rsidRPr="006C41DA">
        <w:rPr>
          <w:rFonts w:ascii="Arial" w:hAnsi="Arial" w:cs="Arial"/>
          <w:sz w:val="24"/>
          <w:szCs w:val="24"/>
        </w:rPr>
        <w:fldChar w:fldCharType="end"/>
      </w:r>
      <w:r w:rsidR="00542770" w:rsidRPr="006C41DA">
        <w:rPr>
          <w:rFonts w:ascii="Arial" w:hAnsi="Arial" w:cs="Arial"/>
          <w:sz w:val="24"/>
          <w:szCs w:val="24"/>
        </w:rPr>
        <w:t xml:space="preserve"> but in Norway, where the low risk of intracranial haemorrhage means that prophylaxis is not offered, HPA antibodies were lower and platelet count was higher </w:t>
      </w:r>
      <w:r w:rsidR="00542770" w:rsidRPr="006C41DA">
        <w:rPr>
          <w:rFonts w:ascii="Arial" w:hAnsi="Arial" w:cs="Arial"/>
          <w:sz w:val="24"/>
          <w:szCs w:val="24"/>
        </w:rPr>
        <w:lastRenderedPageBreak/>
        <w:t>in subsequent pregnancie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1471-0528.13343","author":[{"dropping-particle":"","family":"Tiller","given":"H","non-dropping-particle":"","parse-names":false,"suffix":""},{"dropping-particle":"","family":"Husebekk","given":"A","non-dropping-particle":"","parse-names":false,"suffix":""},{"dropping-particle":"","family":"Skogen","given":"B","non-dropping-particle":"","parse-names":false,"suffix":""},{"dropping-particle":"","family":"Kjeldsen-kragh","given":"J","non-dropping-particle":"","parse-names":false,"suffix":""},{"dropping-particle":"","family":"Kjær","given":"M","non-dropping-particle":"","parse-names":false,"suffix":""}],"id":"ITEM-1","issued":{"date-parts":[["2015"]]},"page":"738-744","title":"True risk of fetal / neonatal alloimmune thrombocytopenia in subsequent pregnancies : a prospective observational follow-up study","type":"article-journal"},"uris":["http://www.mendeley.com/documents/?uuid=40e3ea87-f33e-4562-99ed-9d19a2868a2e"]}],"mendeley":{"formattedCitation":"(95)","plainTextFormattedCitation":"(95)","previouslyFormattedCitation":"(9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5)</w:t>
      </w:r>
      <w:r w:rsidR="00787600" w:rsidRPr="006C41DA">
        <w:rPr>
          <w:rFonts w:ascii="Arial" w:hAnsi="Arial" w:cs="Arial"/>
          <w:sz w:val="24"/>
          <w:szCs w:val="24"/>
        </w:rPr>
        <w:fldChar w:fldCharType="end"/>
      </w:r>
      <w:r w:rsidR="00542770" w:rsidRPr="006C41DA">
        <w:rPr>
          <w:rFonts w:ascii="Arial" w:hAnsi="Arial" w:cs="Arial"/>
          <w:sz w:val="24"/>
          <w:szCs w:val="24"/>
        </w:rPr>
        <w:t xml:space="preserve">. </w:t>
      </w:r>
      <w:r w:rsidRPr="006C41DA">
        <w:rPr>
          <w:rFonts w:ascii="Arial" w:hAnsi="Arial" w:cs="Arial"/>
          <w:sz w:val="24"/>
          <w:szCs w:val="24"/>
        </w:rPr>
        <w:t>Intraparenchymal bleeding into the temporal, parietal and occipital lobes with the development of porencephaly is typical</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BN":"0195-6108 (Print)\\r0195-6108 (Linking)","ISSN":"01956108","PMID":"12372732","abstract":"BACKGROUND AND PURPOSE: Neonatal alloimmune thrombocytopenia (NAIT) is a maternal-fetal platelet antigen incompatibility disorder estimated to occur in one of 2000 to 5000 neonates. The diagnosis is made serologically by showing parental platelet antigen incompatibility and the presence of maternal platelet antibodies. In the absence of formalized antenatal screening, the radiologist has an important role to play in the recognition of this disorder, which has significant implications for the index case and any subsequent offspring. Our aim was to characterize the neuroradiologic findings and identify, if possible, a consistent pattern of neurologic injury typical of NAIT.\\n\\nMETHODS: We retrospectively reviewed the ultrasonograms, CT scans, MR images, and medical histories of six patients (21 weeks gestation to 9 years old) with intracranial injury secondary to serologically proved NAIT.\\n\\nRESULTS: Hemispheric porencephalic cysts (n = 6), primarily located within a temporal lobe with extension into other lobes, were seen on the ultrasonograms, CT scans, and MR images of all six children. In five cases, this was thought to represent encephaloclastic porencephaly and, in one case, schizencephaly (agenetic porencephaly). Six children had ventriculomegaly of varying degrees and severity and asymmetry. Extra-axial hemorrhages (n = 2), intraventricular hemorrhage (n = 1), acute parenchymal hemorrhage (n = 2), and neuronal migrational disorder (n = 1) occurred with varying frequency.\\n\\nCONCLUSION: Antenatal or early postnatal neuroradiologic imaging showing hemispheric porencephaly and lateral ventriculomegaly is a recognizable pattern of cerebral injury suggestive of the diagnosis of NAIT. In the absence of a cost-effective screening program of primiparous women and neonates for this disease, the radiologist has an important role to play in the recognition of this disease entity. It is crucial for the reporting radiologist to consider the possibility of NAIT in any child with antenatal hemorrhage and, more importantly, with the pattern of cerebral injury described above. Because a high percentage of subsequent pregnancies might be equally or more severely affected, antenatal management directed at preventing intracranial hemorrhages in utero has become of significant clinical importance.","author":[{"dropping-particle":"","family":"Dale","given":"Sonia T","non-dropping-particle":"","parse-names":false,"suffix":""},{"dropping-particle":"","family":"Coleman","given":"Lee T","non-dropping-particle":"","parse-names":false,"suffix":""}],"container-title":"American Journal of Neuroradiology","id":"ITEM-1","issue":"9","issued":{"date-parts":[["2002"]]},"page":"1457-1465","title":"Neonatal alloimmune thrombocytopenia: Antenatal and postnatal imaging findings in the pediatric brain","type":"article-journal","volume":"23"},"uris":["http://www.mendeley.com/documents/?uuid=abe880bf-0f72-4787-99f2-ef4c3ca40226"]}],"mendeley":{"formattedCitation":"(96)","plainTextFormattedCitation":"(96)","previouslyFormattedCitation":"(9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6)</w:t>
      </w:r>
      <w:r w:rsidR="00787600" w:rsidRPr="006C41DA">
        <w:rPr>
          <w:rFonts w:ascii="Arial" w:hAnsi="Arial" w:cs="Arial"/>
          <w:sz w:val="24"/>
          <w:szCs w:val="24"/>
        </w:rPr>
        <w:fldChar w:fldCharType="end"/>
      </w:r>
      <w:r w:rsidR="008949C8" w:rsidRPr="006C41DA">
        <w:rPr>
          <w:rFonts w:ascii="Arial" w:hAnsi="Arial" w:cs="Arial"/>
          <w:sz w:val="24"/>
          <w:szCs w:val="24"/>
        </w:rPr>
        <w:t>,</w:t>
      </w:r>
      <w:r w:rsidRPr="006C41DA">
        <w:rPr>
          <w:rFonts w:ascii="Arial" w:hAnsi="Arial" w:cs="Arial"/>
          <w:sz w:val="24"/>
          <w:szCs w:val="24"/>
        </w:rPr>
        <w:t xml:space="preserve"> but </w:t>
      </w:r>
      <w:r w:rsidR="00713BDF" w:rsidRPr="006C41DA">
        <w:rPr>
          <w:rFonts w:ascii="Arial" w:hAnsi="Arial" w:cs="Arial"/>
          <w:sz w:val="24"/>
          <w:szCs w:val="24"/>
        </w:rPr>
        <w:t>cerebellar destruc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350/08-11-0562.1","author":[{"dropping-particle":"","family":"Ohila","given":"C Arrie A M","non-dropping-particle":"","parse-names":false,"suffix":""},{"dropping-particle":"","family":"Ubicka","given":"Z Uzanna J K","non-dropping-particle":"","parse-names":false,"suffix":""},{"dropping-particle":"","family":"Rnvold","given":"K I M T O","non-dropping-particle":"","parse-names":false,"suffix":""}],"id":"ITEM-1","issued":{"date-parts":[["2010"]]},"page":"55-62","title":"Cerebellar Loss and Brain-Stem Atrophy Associated with Neonatal Alloimmune Thrombocytopenia in a Discordant Twin","type":"article-journal"},"uris":["http://www.mendeley.com/documents/?uuid=409f2c8a-2ae0-4f70-a8e1-588b43e82621"]}],"mendeley":{"formattedCitation":"(97)","plainTextFormattedCitation":"(97)","previouslyFormattedCitation":"(9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7)</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04.11.008","author":[{"dropping-particle":"","family":"Ramón","given":"José","non-dropping-particle":"","parse-names":false,"suffix":""},{"dropping-particle":"","family":"Conde","given":"Castro","non-dropping-particle":"","parse-names":false,"suffix":""},{"dropping-particle":"","family":"Martínez","given":"Eduardo Doménech","non-dropping-particle":"","parse-names":false,"suffix":""},{"dropping-particle":"","family":"Rodríguez","given":"Raúl Cabrera","non-dropping-particle":"","parse-names":false,"suffix":""},{"dropping-particle":"","family":"Lorena","given":"Ana","non-dropping-particle":"","parse-names":false,"suffix":""},{"dropping-particle":"De","family":"Hoyos","given":"Rodríguez","non-dropping-particle":"","parse-names":false,"suffix":""}],"id":"ITEM-1","issue":"5","issued":{"date-parts":[["2005"]]},"page":"346-349","title":"CNS Siderosis and Variant After Neonatal Alloimmune Thrombocytopenia","type":"article-journal","volume":"32"},"uris":["http://www.mendeley.com/documents/?uuid=8c6e305e-3835-4f92-8b76-9ccc6cf1102d"]}],"mendeley":{"formattedCitation":"(98)","plainTextFormattedCitation":"(98)","previouslyFormattedCitation":"(9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8)</w:t>
      </w:r>
      <w:r w:rsidR="00787600" w:rsidRPr="006C41DA">
        <w:rPr>
          <w:rFonts w:ascii="Arial" w:hAnsi="Arial" w:cs="Arial"/>
          <w:sz w:val="24"/>
          <w:szCs w:val="24"/>
        </w:rPr>
        <w:fldChar w:fldCharType="end"/>
      </w:r>
      <w:r w:rsidR="00713BDF" w:rsidRPr="006C41DA">
        <w:rPr>
          <w:rFonts w:ascii="Arial" w:hAnsi="Arial" w:cs="Arial"/>
          <w:sz w:val="24"/>
          <w:szCs w:val="24"/>
        </w:rPr>
        <w:t xml:space="preserve">, </w:t>
      </w:r>
      <w:r w:rsidRPr="006C41DA">
        <w:rPr>
          <w:rFonts w:ascii="Arial" w:hAnsi="Arial" w:cs="Arial"/>
          <w:sz w:val="24"/>
          <w:szCs w:val="24"/>
        </w:rPr>
        <w:t>isolated ventriculomegaly, and intraventricular, subdural and subarachnoid haemorrhage have also been reporte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Spencer","given":"Jillian A","non-dropping-particle":"","parse-names":false,"suffix":""},{"dropping-particle":"","family":"Burrows","given":"Robert F","non-dropping-particle":"","parse-names":false,"suffix":""}],"id":"ITEM-1","issued":{"date-parts":[["2001"]]},"title":"Feto-maternal alloimmune thrombocytopenia : a literature review and statistical analysis","type":"article-journal"},"uris":["http://www.mendeley.com/documents/?uuid=716d8175-9f5c-4307-a085-f0e767c43a70"]}],"mendeley":{"formattedCitation":"(90)","plainTextFormattedCitation":"(90)","previouslyFormattedCitation":"(9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0)</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BN":"0195-6108 (Print)\\r0195-6108 (Linking)","ISSN":"01956108","PMID":"12372732","abstract":"BACKGROUND AND PURPOSE: Neonatal alloimmune thrombocytopenia (NAIT) is a maternal-fetal platelet antigen incompatibility disorder estimated to occur in one of 2000 to 5000 neonates. The diagnosis is made serologically by showing parental platelet antigen incompatibility and the presence of maternal platelet antibodies. In the absence of formalized antenatal screening, the radiologist has an important role to play in the recognition of this disorder, which has significant implications for the index case and any subsequent offspring. Our aim was to characterize the neuroradiologic findings and identify, if possible, a consistent pattern of neurologic injury typical of NAIT.\\n\\nMETHODS: We retrospectively reviewed the ultrasonograms, CT scans, MR images, and medical histories of six patients (21 weeks gestation to 9 years old) with intracranial injury secondary to serologically proved NAIT.\\n\\nRESULTS: Hemispheric porencephalic cysts (n = 6), primarily located within a temporal lobe with extension into other lobes, were seen on the ultrasonograms, CT scans, and MR images of all six children. In five cases, this was thought to represent encephaloclastic porencephaly and, in one case, schizencephaly (agenetic porencephaly). Six children had ventriculomegaly of varying degrees and severity and asymmetry. Extra-axial hemorrhages (n = 2), intraventricular hemorrhage (n = 1), acute parenchymal hemorrhage (n = 2), and neuronal migrational disorder (n = 1) occurred with varying frequency.\\n\\nCONCLUSION: Antenatal or early postnatal neuroradiologic imaging showing hemispheric porencephaly and lateral ventriculomegaly is a recognizable pattern of cerebral injury suggestive of the diagnosis of NAIT. In the absence of a cost-effective screening program of primiparous women and neonates for this disease, the radiologist has an important role to play in the recognition of this disease entity. It is crucial for the reporting radiologist to consider the possibility of NAIT in any child with antenatal hemorrhage and, more importantly, with the pattern of cerebral injury described above. Because a high percentage of subsequent pregnancies might be equally or more severely affected, antenatal management directed at preventing intracranial hemorrhages in utero has become of significant clinical importance.","author":[{"dropping-particle":"","family":"Dale","given":"Sonia T","non-dropping-particle":"","parse-names":false,"suffix":""},{"dropping-particle":"","family":"Coleman","given":"Lee T","non-dropping-particle":"","parse-names":false,"suffix":""}],"container-title":"American Journal of Neuroradiology","id":"ITEM-1","issue":"9","issued":{"date-parts":[["2002"]]},"page":"1457-1465","title":"Neonatal alloimmune thrombocytopenia: Antenatal and postnatal imaging findings in the pediatric brain","type":"article-journal","volume":"23"},"uris":["http://www.mendeley.com/documents/?uuid=abe880bf-0f72-4787-99f2-ef4c3ca40226"]}],"mendeley":{"formattedCitation":"(96)","plainTextFormattedCitation":"(96)","previouslyFormattedCitation":"(9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6)</w:t>
      </w:r>
      <w:r w:rsidR="00787600" w:rsidRPr="006C41DA">
        <w:rPr>
          <w:rFonts w:ascii="Arial" w:hAnsi="Arial" w:cs="Arial"/>
          <w:sz w:val="24"/>
          <w:szCs w:val="24"/>
        </w:rPr>
        <w:fldChar w:fldCharType="end"/>
      </w:r>
      <w:r w:rsidRPr="006C41DA">
        <w:rPr>
          <w:rFonts w:ascii="Arial" w:hAnsi="Arial" w:cs="Arial"/>
          <w:sz w:val="24"/>
          <w:szCs w:val="24"/>
        </w:rPr>
        <w:t xml:space="preserve">. Although there are few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imaging data from consecutive cohorts, </w:t>
      </w:r>
      <w:r w:rsidR="00E812E0" w:rsidRPr="006C41DA">
        <w:rPr>
          <w:rFonts w:ascii="Arial" w:hAnsi="Arial" w:cs="Arial"/>
          <w:sz w:val="24"/>
          <w:szCs w:val="24"/>
        </w:rPr>
        <w:t>the available antenatal ultrasoun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wneu.2016.09.075","ISSN":"18788769","abstract":"Background Cerebral venous sinus thrombosis (CVST) is a rare condition with the potential to cause severe morbidity and mortality. CVST can also occur after vestibular schwannoma (VS) surgery with the thrombosis of transverse and sigmoid sinus. However, there is not a single report of superior sagittal sinus (SSS) thrombosis after VS surgery reported in the literature. Case Description A 45-year-old woman presented to our center with large left-sided solid cystic VS. On admission she was dehydrated, and after clinical stabilization, she underwent gross total excision of tumor through left retromastoid suboccipital craniotomy after cerebrospinal fluid drainage through an external ventricular drain. Surgery was uneventful, but postoperatively she had an episode of seizure. Immediate postoperative computed tomography (CT) brain scan was normal with good operative cavity. However, 24 hours later, she developed left-sided motor deficit, and a repeat CT scan showed right frontal parenchymal hemorrhage with intraventricular extension. On further evaluation, magnetic resonance venography showed entire SSS thrombosis, with patent bilateral transverse and sigmoid sinuses. She was not started on the anticoagulants in view of intracranial hemorrhage. Subsequently, she underwent right-sided decompressive craniectomy because there was progressive deterioration in her Glasgow Coma Scale, and she succumbed despite all efforts. Retrospectively, dehydration and intracranial hypotension could be likened to her sinus thrombosis. Conclusions This case underscores the significance of adequate optimization of the patients prior to surgery, besides adequate operative skills to avoid this rare but serious complication of SSS and torcular thrombosis after VS surgery.","author":[{"dropping-particle":"","family":"Sawarkar","given":"Dattaraj Paramanand","non-dropping-particle":"","parse-names":false,"suffix":""},{"dropping-particle":"","family":"Verma","given":"Satish Kumar","non-dropping-particle":"","parse-names":false,"suffix":""},{"dropping-particle":"","family":"Singh","given":"Pankaj Kumar","non-dropping-particle":"","parse-names":false,"suffix":""},{"dropping-particle":"","family":"Doddamani","given":"Ramesh","non-dropping-particle":"","parse-names":false,"suffix":""},{"dropping-particle":"","family":"Kumar","given":"Amandeep","non-dropping-particle":"","parse-names":false,"suffix":""},{"dropping-particle":"","family":"Sharma","given":"Bhawani Shanker","non-dropping-particle":"","parse-names":false,"suffix":""}],"container-title":"World Neurosurgery","id":"ITEM-1","issued":{"date-parts":[["2016"]]},"page":"607.e19-607.e24","publisher":"Elsevier Inc","title":"Fatal Superior Sagittal Sinus and Torcular Thrombosis After Vestibular Schwannoma Surgery: Report of a Rare Complication and Review of the Literature","type":"article-journal","volume":"96"},"uris":["http://www.mendeley.com/documents/?uuid=6e343908-d37b-478c-8d9d-6ec7d73a5ba7"]}],"mendeley":{"formattedCitation":"(99)","plainTextFormattedCitation":"(99)","previouslyFormattedCitation":"(9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802320316","author":[{"dropping-particle":"","family":"Cota","given":"Francesco","non-dropping-particle":"","parse-names":false,"suffix":""},{"dropping-particle":"","family":"Zuppa","given":"Antonio Alberto","non-dropping-particle":"","parse-names":false,"suffix":""},{"dropping-particle":"","family":"Luciano","given":"Rita","non-dropping-particle":"","parse-names":false,"suffix":""},{"dropping-particle":"","family":"Gallini","given":"Francesca","non-dropping-particle":"","parse-names":false,"suffix":""},{"dropping-particle":"","family":"Savarese","given":"Immacolata","non-dropping-particle":"","parse-names":false,"suffix":""},{"dropping-particle":"","family":"Alighieri","given":"Giovanni","non-dropping-particle":"","parse-names":false,"suffix":""},{"dropping-particle":"","family":"Orchi","given":"Claudia","non-dropping-particle":"","parse-names":false,"suffix":""},{"dropping-particle":"","family":"Cota","given":"Francesco","non-dropping-particle":"","parse-names":false,"suffix":""},{"dropping-particle":"","family":"Zuppa","given":"Antonio Alberto","non-dropping-particle":"","parse-names":false,"suffix":""},{"dropping-particle":"","family":"Luciano","given":"Rita","non-dropping-particle":"","parse-names":false,"suffix":""},{"dropping-particle":"","family":"Gallini","given":"Francesca","non-dropping-particle":"","parse-names":false,"suffix":""},{"dropping-particle":"","family":"Savarese","given":"Immacolata","non-dropping-particle":"","parse-names":false,"suffix":""},{"dropping-particle":"","family":"Alighieri","given":"Giovanni","non-dropping-particle":"","parse-names":false,"suffix":""},{"dropping-particle":"","family":"Orchi","given":"Claudia","non-dropping-particle":"","parse-names":false,"suffix":""},{"dropping-particle":"","family":"A","given":"Costantino Romagnoli","non-dropping-particle":"","parse-names":false,"suffix":""},{"dropping-particle":"","family":"Cota","given":"Francesco","non-dropping-particle":"","parse-names":false,"suffix":""},{"dropping-particle":"","family":"Zuppa","given":"Antonio Alberto","non-dropping-particle":"","parse-names":false,"suffix":""},{"dropping-particle":"","family":"Luciano","given":"Rita","non-dropping-particle":"","parse-names":false,"suffix":""},{"dropping-particle":"","family":"Gallini","given":"Francesca","non-dropping-particle":"","parse-names":false,"suffix":""},{"dropping-particle":"","family":"Savarese","given":"Immacolata","non-dropping-particle":"","parse-names":false,"suffix":""},{"dropping-particle":"","family":"Alighieri","given":"Giovanni","non-dropping-particle":"","parse-names":false,"suffix":""}],"id":"ITEM-1","issued":{"date-parts":[["2009"]]},"page":"7-10","title":"A severe case of intracranial hemorrhage due to alloimmune thrombocytopenia","type":"article-journal","volume":"7058"},"uris":["http://www.mendeley.com/documents/?uuid=67415aba-9631-4da8-9e9d-a3d2718b3a0b"]}],"mendeley":{"formattedCitation":"(100)","plainTextFormattedCitation":"(100)","previouslyFormattedCitation":"(10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0)</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77/08830738010160111001","ISBN":"6176368375","ISSN":"08830738","PMID":"11732770","abstract":"Neonatal alloimmune thrombocytopenia results from platelet-antigen incompatibility between mother and fetus, leading to antibody-mediated destruction of fetal platelets. With a prevalence of 1 in 1000 births, approximately 4000 infants born in the United States each year develop neonatal alloimmune thrombocytopenia. Ten to 20% of affected neonates develop intracranial hemorrhage, with 25 to 50% occurring prenatally. We report three infants who developed prenatal hemorrhage. One died in utero, and the other two had cerebral porencephaly and neurologic deficits. Infants with neonatal alloimmune thrombocytopenia have elevated risks of perinatal death and neurologic complications, including cerebral palsy, hypotonia, cortical blindness, developmental delay, seizures, and psychomotor retardation. We also report our retrospective review of the New England Medical Center neonatal intensive care unit between 1990 and 1999. Using current management guidelines, including treatment of the mother with a weekly infusion of high-dose (1-2 g/kg) intravenous immunoglobulin and/or corticosteroids, all eight infants with neonatal alloimmune thrombocytopenia did well.","author":[{"dropping-particle":"","family":"Sharif","given":"U.","non-dropping-particle":"","parse-names":false,"suffix":""},{"dropping-particle":"","family":"Kuban","given":"K.","non-dropping-particle":"","parse-names":false,"suffix":""}],"container-title":"Journal of Child Neurology","id":"ITEM-1","issue":"11","issued":{"date-parts":[["2001"]]},"page":"838-842","title":"Prenatal intracranial hemorrhage and neurologic complications in alloimmune thrombocytopenia","type":"article-journal","volume":"16"},"uris":["http://www.mendeley.com/documents/?uuid=3de22e8d-84b1-474a-a1d4-8c673e561b67"]}],"mendeley":{"formattedCitation":"(101)","plainTextFormattedCitation":"(101)","previouslyFormattedCitation":"(10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1)</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Van Der","family":"Knoop","given":"Bloeme J","non-dropping-particle":"","parse-names":false,"suffix":""},{"dropping-particle":"","family":"Vermeulen","given":"Roland J","non-dropping-particle":"","parse-names":false,"suffix":""},{"dropping-particle":"","family":"Pistorius","given":"Lourens R","non-dropping-particle":"","parse-names":false,"suffix":""},{"dropping-particle":"De","family":"Vries","given":"Johanna I P","non-dropping-particle":"","parse-names":false,"suffix":""}],"id":"ITEM-1","issued":{"date-parts":[["2017"]]},"title":"Fetal MRI , lower acceptance by women in research vs . clinical setting","type":"article-journal"},"uris":["http://www.mendeley.com/documents/?uuid=48d3ae71-2fb3-46cd-984c-ab349010f742"]}],"mendeley":{"formattedCitation":"(102)","plainTextFormattedCitation":"(102)","previouslyFormattedCitation":"(10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2)</w:t>
      </w:r>
      <w:r w:rsidR="00787600" w:rsidRPr="006C41DA">
        <w:rPr>
          <w:rFonts w:ascii="Arial" w:hAnsi="Arial" w:cs="Arial"/>
          <w:sz w:val="24"/>
          <w:szCs w:val="24"/>
        </w:rPr>
        <w:fldChar w:fldCharType="end"/>
      </w:r>
      <w:r w:rsidR="00E812E0" w:rsidRPr="006C41DA">
        <w:rPr>
          <w:rFonts w:ascii="Arial" w:hAnsi="Arial" w:cs="Arial"/>
          <w:sz w:val="24"/>
          <w:szCs w:val="24"/>
        </w:rPr>
        <w:t xml:space="preserve"> and </w:t>
      </w:r>
      <w:proofErr w:type="spellStart"/>
      <w:r w:rsidR="00E812E0" w:rsidRPr="006C41DA">
        <w:rPr>
          <w:rFonts w:ascii="Arial" w:hAnsi="Arial" w:cs="Arial"/>
          <w:sz w:val="24"/>
          <w:szCs w:val="24"/>
        </w:rPr>
        <w:t>fetal</w:t>
      </w:r>
      <w:proofErr w:type="spellEnd"/>
      <w:r w:rsidR="00E812E0" w:rsidRPr="006C41DA">
        <w:rPr>
          <w:rFonts w:ascii="Arial" w:hAnsi="Arial" w:cs="Arial"/>
          <w:sz w:val="24"/>
          <w:szCs w:val="24"/>
        </w:rPr>
        <w:t xml:space="preserve"> MRI</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BN":"0195-6108 (Print)\\r0195-6108 (Linking)","ISSN":"01956108","PMID":"12372732","abstract":"BACKGROUND AND PURPOSE: Neonatal alloimmune thrombocytopenia (NAIT) is a maternal-fetal platelet antigen incompatibility disorder estimated to occur in one of 2000 to 5000 neonates. The diagnosis is made serologically by showing parental platelet antigen incompatibility and the presence of maternal platelet antibodies. In the absence of formalized antenatal screening, the radiologist has an important role to play in the recognition of this disorder, which has significant implications for the index case and any subsequent offspring. Our aim was to characterize the neuroradiologic findings and identify, if possible, a consistent pattern of neurologic injury typical of NAIT.\\n\\nMETHODS: We retrospectively reviewed the ultrasonograms, CT scans, MR images, and medical histories of six patients (21 weeks gestation to 9 years old) with intracranial injury secondary to serologically proved NAIT.\\n\\nRESULTS: Hemispheric porencephalic cysts (n = 6), primarily located within a temporal lobe with extension into other lobes, were seen on the ultrasonograms, CT scans, and MR images of all six children. In five cases, this was thought to represent encephaloclastic porencephaly and, in one case, schizencephaly (agenetic porencephaly). Six children had ventriculomegaly of varying degrees and severity and asymmetry. Extra-axial hemorrhages (n = 2), intraventricular hemorrhage (n = 1), acute parenchymal hemorrhage (n = 2), and neuronal migrational disorder (n = 1) occurred with varying frequency.\\n\\nCONCLUSION: Antenatal or early postnatal neuroradiologic imaging showing hemispheric porencephaly and lateral ventriculomegaly is a recognizable pattern of cerebral injury suggestive of the diagnosis of NAIT. In the absence of a cost-effective screening program of primiparous women and neonates for this disease, the radiologist has an important role to play in the recognition of this disease entity. It is crucial for the reporting radiologist to consider the possibility of NAIT in any child with antenatal hemorrhage and, more importantly, with the pattern of cerebral injury described above. Because a high percentage of subsequent pregnancies might be equally or more severely affected, antenatal management directed at preventing intracranial hemorrhages in utero has become of significant clinical importance.","author":[{"dropping-particle":"","family":"Dale","given":"Sonia T","non-dropping-particle":"","parse-names":false,"suffix":""},{"dropping-particle":"","family":"Coleman","given":"Lee T","non-dropping-particle":"","parse-names":false,"suffix":""}],"container-title":"American Journal of Neuroradiology","id":"ITEM-1","issue":"9","issued":{"date-parts":[["2002"]]},"page":"1457-1465","title":"Neonatal alloimmune thrombocytopenia: Antenatal and postnatal imaging findings in the pediatric brain","type":"article-journal","volume":"23"},"uris":["http://www.mendeley.com/documents/?uuid=abe880bf-0f72-4787-99f2-ef4c3ca40226"]}],"mendeley":{"formattedCitation":"(96)","plainTextFormattedCitation":"(96)","previouslyFormattedCitation":"(9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802320316","author":[{"dropping-particle":"","family":"Cota","given":"Francesco","non-dropping-particle":"","parse-names":false,"suffix":""},{"dropping-particle":"","family":"Zuppa","given":"Antonio Alberto","non-dropping-particle":"","parse-names":false,"suffix":""},{"dropping-particle":"","family":"Luciano","given":"Rita","non-dropping-particle":"","parse-names":false,"suffix":""},{"dropping-particle":"","family":"Gallini","given":"Francesca","non-dropping-particle":"","parse-names":false,"suffix":""},{"dropping-particle":"","family":"Savarese","given":"Immacolata","non-dropping-particle":"","parse-names":false,"suffix":""},{"dropping-particle":"","family":"Alighieri","given":"Giovanni","non-dropping-particle":"","parse-names":false,"suffix":""},{"dropping-particle":"","family":"Orchi","given":"Claudia","non-dropping-particle":"","parse-names":false,"suffix":""},{"dropping-particle":"","family":"Cota","given":"Francesco","non-dropping-particle":"","parse-names":false,"suffix":""},{"dropping-particle":"","family":"Zuppa","given":"Antonio Alberto","non-dropping-particle":"","parse-names":false,"suffix":""},{"dropping-particle":"","family":"Luciano","given":"Rita","non-dropping-particle":"","parse-names":false,"suffix":""},{"dropping-particle":"","family":"Gallini","given":"Francesca","non-dropping-particle":"","parse-names":false,"suffix":""},{"dropping-particle":"","family":"Savarese","given":"Immacolata","non-dropping-particle":"","parse-names":false,"suffix":""},{"dropping-particle":"","family":"Alighieri","given":"Giovanni","non-dropping-particle":"","parse-names":false,"suffix":""},{"dropping-particle":"","family":"Orchi","given":"Claudia","non-dropping-particle":"","parse-names":false,"suffix":""},{"dropping-particle":"","family":"A","given":"Costantino Romagnoli","non-dropping-particle":"","parse-names":false,"suffix":""},{"dropping-particle":"","family":"Cota","given":"Francesco","non-dropping-particle":"","parse-names":false,"suffix":""},{"dropping-particle":"","family":"Zuppa","given":"Antonio Alberto","non-dropping-particle":"","parse-names":false,"suffix":""},{"dropping-particle":"","family":"Luciano","given":"Rita","non-dropping-particle":"","parse-names":false,"suffix":""},{"dropping-particle":"","family":"Gallini","given":"Francesca","non-dropping-particle":"","parse-names":false,"suffix":""},{"dropping-particle":"","family":"Savarese","given":"Immacolata","non-dropping-particle":"","parse-names":false,"suffix":""},{"dropping-particle":"","family":"Alighieri","given":"Giovanni","non-dropping-particle":"","parse-names":false,"suffix":""}],"id":"ITEM-1","issued":{"date-parts":[["2009"]]},"page":"7-10","title":"A severe case of intracranial hemorrhage due to alloimmune thrombocytopenia","type":"article-journal","volume":"7058"},"uris":["http://www.mendeley.com/documents/?uuid=67415aba-9631-4da8-9e9d-a3d2718b3a0b"]}],"mendeley":{"formattedCitation":"(100)","plainTextFormattedCitation":"(100)","previouslyFormattedCitation":"(10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0)</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Hildebrandt","given":"T","non-dropping-particle":"","parse-names":false,"suffix":""},{"dropping-particle":"","family":"Powell","given":"T","non-dropping-particle":"","parse-names":false,"suffix":""}],"id":"ITEM-1","issued":{"date-parts":[["2002"]]},"page":"222-223","title":"Have your say eLetters","type":"article-journal"},"uris":["http://www.mendeley.com/documents/?uuid=c2d08cf5-7ac3-4c96-ad9c-2d90b81d1abb"]}],"mendeley":{"formattedCitation":"(103)","plainTextFormattedCitation":"(103)","previouslyFormattedCitation":"(10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3)</w:t>
      </w:r>
      <w:r w:rsidR="00787600" w:rsidRPr="006C41DA">
        <w:rPr>
          <w:rFonts w:ascii="Arial" w:hAnsi="Arial" w:cs="Arial"/>
          <w:sz w:val="24"/>
          <w:szCs w:val="24"/>
        </w:rPr>
        <w:fldChar w:fldCharType="end"/>
      </w:r>
      <w:r w:rsidR="00B81751" w:rsidRPr="006C41DA">
        <w:rPr>
          <w:rFonts w:ascii="Arial" w:hAnsi="Arial" w:cs="Arial"/>
          <w:sz w:val="24"/>
          <w:szCs w:val="24"/>
        </w:rPr>
        <w:t>,</w:t>
      </w:r>
      <w:r w:rsidR="00E812E0" w:rsidRPr="006C41DA">
        <w:rPr>
          <w:rFonts w:ascii="Arial" w:hAnsi="Arial" w:cs="Arial"/>
          <w:sz w:val="24"/>
          <w:szCs w:val="24"/>
        </w:rPr>
        <w:t xml:space="preserve"> </w:t>
      </w:r>
      <w:r w:rsidR="00B81751" w:rsidRPr="006C41DA">
        <w:rPr>
          <w:rFonts w:ascii="Arial" w:hAnsi="Arial" w:cs="Arial"/>
          <w:sz w:val="24"/>
          <w:szCs w:val="24"/>
        </w:rPr>
        <w:t>as well as</w:t>
      </w:r>
      <w:r w:rsidR="00E812E0" w:rsidRPr="006C41DA">
        <w:rPr>
          <w:rFonts w:ascii="Arial" w:hAnsi="Arial" w:cs="Arial"/>
          <w:sz w:val="24"/>
          <w:szCs w:val="24"/>
        </w:rPr>
        <w:t xml:space="preserve"> the </w:t>
      </w:r>
      <w:r w:rsidRPr="006C41DA">
        <w:rPr>
          <w:rFonts w:ascii="Arial" w:hAnsi="Arial" w:cs="Arial"/>
          <w:sz w:val="24"/>
          <w:szCs w:val="24"/>
        </w:rPr>
        <w:t>neonatally acquired imaging</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BN":"0195-6108 (Print)\\r0195-6108 (Linking)","ISSN":"01956108","PMID":"12372732","abstract":"BACKGROUND AND PURPOSE: Neonatal alloimmune thrombocytopenia (NAIT) is a maternal-fetal platelet antigen incompatibility disorder estimated to occur in one of 2000 to 5000 neonates. The diagnosis is made serologically by showing parental platelet antigen incompatibility and the presence of maternal platelet antibodies. In the absence of formalized antenatal screening, the radiologist has an important role to play in the recognition of this disorder, which has significant implications for the index case and any subsequent offspring. Our aim was to characterize the neuroradiologic findings and identify, if possible, a consistent pattern of neurologic injury typical of NAIT.\\n\\nMETHODS: We retrospectively reviewed the ultrasonograms, CT scans, MR images, and medical histories of six patients (21 weeks gestation to 9 years old) with intracranial injury secondary to serologically proved NAIT.\\n\\nRESULTS: Hemispheric porencephalic cysts (n = 6), primarily located within a temporal lobe with extension into other lobes, were seen on the ultrasonograms, CT scans, and MR images of all six children. In five cases, this was thought to represent encephaloclastic porencephaly and, in one case, schizencephaly (agenetic porencephaly). Six children had ventriculomegaly of varying degrees and severity and asymmetry. Extra-axial hemorrhages (n = 2), intraventricular hemorrhage (n = 1), acute parenchymal hemorrhage (n = 2), and neuronal migrational disorder (n = 1) occurred with varying frequency.\\n\\nCONCLUSION: Antenatal or early postnatal neuroradiologic imaging showing hemispheric porencephaly and lateral ventriculomegaly is a recognizable pattern of cerebral injury suggestive of the diagnosis of NAIT. In the absence of a cost-effective screening program of primiparous women and neonates for this disease, the radiologist has an important role to play in the recognition of this disease entity. It is crucial for the reporting radiologist to consider the possibility of NAIT in any child with antenatal hemorrhage and, more importantly, with the pattern of cerebral injury described above. Because a high percentage of subsequent pregnancies might be equally or more severely affected, antenatal management directed at preventing intracranial hemorrhages in utero has become of significant clinical importance.","author":[{"dropping-particle":"","family":"Dale","given":"Sonia T","non-dropping-particle":"","parse-names":false,"suffix":""},{"dropping-particle":"","family":"Coleman","given":"Lee T","non-dropping-particle":"","parse-names":false,"suffix":""}],"container-title":"American Journal of Neuroradiology","id":"ITEM-1","issue":"9","issued":{"date-parts":[["2002"]]},"page":"1457-1465","title":"Neonatal alloimmune thrombocytopenia: Antenatal and postnatal imaging findings in the pediatric brain","type":"article-journal","volume":"23"},"uris":["http://www.mendeley.com/documents/?uuid=abe880bf-0f72-4787-99f2-ef4c3ca40226"]}],"mendeley":{"formattedCitation":"(96)","plainTextFormattedCitation":"(96)","previouslyFormattedCitation":"(9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36/bmjopen-2012-002490","author":[{"dropping-particle":"","family":"Tiller","given":"Heidi","non-dropping-particle":"","parse-names":false,"suffix":""},{"dropping-particle":"","family":"Kamphuis","given":"Marije M","non-dropping-particle":"","parse-names":false,"suffix":""},{"dropping-particle":"","family":"Flodmark","given":"Olof","non-dropping-particle":"","parse-names":false,"suffix":""},{"dropping-particle":"","family":"Papadogiannakis","given":"Nikos","non-dropping-particle":"","parse-names":false,"suffix":""},{"dropping-particle":"","family":"David","given":"Anna L","non-dropping-particle":"","parse-names":false,"suffix":""},{"dropping-particle":"","family":"Sainio","given":"Susanna","non-dropping-particle":"","parse-names":false,"suffix":""},{"dropping-particle":"","family":"Koskinen","given":"Sinikka","non-dropping-particle":"","parse-names":false,"suffix":""},{"dropping-particle":"","family":"Javela","given":"Kaija","non-dropping-particle":"","parse-names":false,"suffix":""},{"dropping-particle":"","family":"Wikman","given":"Agneta Taune","non-dropping-particle":"","parse-names":false,"suffix":""},{"dropping-particle":"","family":"Kekomaki","given":"Riitta","non-dropping-particle":"","parse-names":false,"suffix":""},{"dropping-particle":"","family":"Kanhai","given":"Humphrey H H","non-dropping-particle":"","parse-names":false,"suffix":""},{"dropping-particle":"","family":"Oepkes","given":"Dick","non-dropping-particle":"","parse-names":false,"suffix":""},{"dropping-particle":"","family":"Husebekk","given":"Anne","non-dropping-particle":"","parse-names":false,"suffix":""},{"dropping-particle":"","family":"Westgren","given":"Magnus","non-dropping-particle":"","parse-names":false,"suffix":""}],"id":"ITEM-1","issued":{"date-parts":[["2013"]]},"title":"Fetal intracranial haemorrhages caused by fetal and neonatal alloimmune thrombocytopenia : an observational cohort study of 43 cases from an international multicentre registry","type":"article-journal"},"uris":["http://www.mendeley.com/documents/?uuid=17da8456-77a5-4886-8759-b3c9f487447a"]}],"mendeley":{"formattedCitation":"(104)","plainTextFormattedCitation":"(104)","previouslyFormattedCitation":"(10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4)</w:t>
      </w:r>
      <w:r w:rsidR="00787600" w:rsidRPr="006C41DA">
        <w:rPr>
          <w:rFonts w:ascii="Arial" w:hAnsi="Arial" w:cs="Arial"/>
          <w:sz w:val="24"/>
          <w:szCs w:val="24"/>
        </w:rPr>
        <w:fldChar w:fldCharType="end"/>
      </w:r>
      <w:r w:rsidR="00B81751" w:rsidRPr="006C41DA">
        <w:rPr>
          <w:rFonts w:ascii="Arial" w:hAnsi="Arial" w:cs="Arial"/>
          <w:sz w:val="24"/>
          <w:szCs w:val="24"/>
        </w:rPr>
        <w:t>,</w:t>
      </w:r>
      <w:r w:rsidRPr="006C41DA">
        <w:rPr>
          <w:rFonts w:ascii="Arial" w:hAnsi="Arial" w:cs="Arial"/>
          <w:sz w:val="24"/>
          <w:szCs w:val="24"/>
        </w:rPr>
        <w:t xml:space="preserve"> suggest that the majority of intracranial haemorrhages occur in the second and third trimesters of pregnancy. Intrauterine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death is also relatively common. Retinal haemorrhage may be noted after birth, with optic atrophy diagnosed at follow-up; visual disability appears to be a specific featur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5/s-2006-954958.","author":[{"dropping-particle":"","family":"Ward","given":"Mary J","non-dropping-particle":"","parse-names":false,"suffix":""},{"dropping-particle":"","family":"Ph","given":"D","non-dropping-particle":"","parse-names":false,"suffix":""},{"dropping-particle":"","family":"Pauliny","given":"Joanne","non-dropping-particle":"","parse-names":false,"suffix":""},{"dropping-particle":"","family":"Lipper","given":"Evelyn G","non-dropping-particle":"","parse-names":false,"suffix":""},{"dropping-particle":"","family":"Bussel","given":"James B","non-dropping-particle":"","parse-names":false,"suffix":""}],"id":"ITEM-1","issue":"212","issued":{"date-parts":[["2006"]]},"page":"487-492","title":"Long-Term Effects of Fetal and Neonatal Alloimmune Thrombocytopenia and Its Antenatal Treatment on the Medical and Developmental Outcomes of Affected Children","type":"article-journal","volume":"1"},"uris":["http://www.mendeley.com/documents/?uuid=2742265c-21ca-4f11-9f23-42a0794cf1c6"]}],"mendeley":{"formattedCitation":"(105)","plainTextFormattedCitation":"(105)","previouslyFormattedCitation":"(10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5)</w:t>
      </w:r>
      <w:r w:rsidR="00787600" w:rsidRPr="006C41DA">
        <w:rPr>
          <w:rFonts w:ascii="Arial" w:hAnsi="Arial" w:cs="Arial"/>
          <w:sz w:val="24"/>
          <w:szCs w:val="24"/>
        </w:rPr>
        <w:fldChar w:fldCharType="end"/>
      </w:r>
      <w:r w:rsidRPr="006C41DA">
        <w:rPr>
          <w:rFonts w:ascii="Arial" w:hAnsi="Arial" w:cs="Arial"/>
          <w:sz w:val="24"/>
          <w:szCs w:val="24"/>
        </w:rPr>
        <w:t xml:space="preserve">. </w:t>
      </w:r>
    </w:p>
    <w:p w14:paraId="0D77D205" w14:textId="7E924949" w:rsidR="000B76BE" w:rsidRPr="006C41DA" w:rsidRDefault="000B76BE" w:rsidP="000B76BE">
      <w:pPr>
        <w:spacing w:line="480" w:lineRule="auto"/>
        <w:rPr>
          <w:rFonts w:ascii="Arial" w:hAnsi="Arial" w:cs="Arial"/>
          <w:sz w:val="24"/>
          <w:szCs w:val="24"/>
        </w:rPr>
      </w:pPr>
      <w:r w:rsidRPr="006C41DA">
        <w:rPr>
          <w:rFonts w:ascii="Arial" w:hAnsi="Arial" w:cs="Arial"/>
          <w:sz w:val="24"/>
          <w:szCs w:val="24"/>
        </w:rPr>
        <w:t>There are at least 33 different HPAs</w:t>
      </w:r>
      <w:r w:rsidR="00B81751"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bjh.12235","ISSN":"00071048","PMID":"23384054","abstract":"Neonatal alloimmune thrombocytopenia, (NAIT) is caused by maternal antibodies raised against alloantigens carried on fetal platelets. Although many cases are mild, NAIT is a significant cause of morbidity and mortality in newborns and is the most common cause of intracranial haemorrhage in full-term infants. In this report, we review the pathogenesis, clinical presentation, laboratory diagnosis and prenatal and post-natal management of NAIT and highlight areas of controversy that deserve the attention of clinical and laboratory investigators.","author":[{"dropping-particle":"","family":"Peterson","given":"Julie A.","non-dropping-particle":"","parse-names":false,"suffix":""},{"dropping-particle":"","family":"McFarland","given":"Janice G.","non-dropping-particle":"","parse-names":false,"suffix":""},{"dropping-particle":"","family":"Curtis","given":"Brian R.","non-dropping-particle":"","parse-names":false,"suffix":""},{"dropping-particle":"","family":"Aster","given":"Richard H.","non-dropping-particle":"","parse-names":false,"suffix":""}],"container-title":"British Journal of Haematology","id":"ITEM-1","issue":"1","issued":{"date-parts":[["2013","4"]]},"page":"3-14","title":"Neonatal alloimmune thrombocytopenia: pathogenesis, diagnosis and management","type":"article-journal","volume":"161"},"uris":["http://www.mendeley.com/documents/?uuid=c1c2ddd5-60f4-31d0-856e-b482cfecdbaa"]}],"mendeley":{"formattedCitation":"(91)","plainTextFormattedCitation":"(91)","previouslyFormattedCitation":"(91)"},"properties":{"noteIndex":0},"schema":"https://github.com/citation-style-language/schema/raw/master/csl-citation.json"}</w:instrText>
      </w:r>
      <w:r w:rsidR="00B81751" w:rsidRPr="006C41DA">
        <w:rPr>
          <w:rFonts w:ascii="Arial" w:hAnsi="Arial" w:cs="Arial"/>
          <w:sz w:val="24"/>
          <w:szCs w:val="24"/>
        </w:rPr>
        <w:fldChar w:fldCharType="separate"/>
      </w:r>
      <w:r w:rsidR="001E22A5" w:rsidRPr="006C41DA">
        <w:rPr>
          <w:rFonts w:ascii="Arial" w:hAnsi="Arial" w:cs="Arial"/>
          <w:noProof/>
          <w:sz w:val="24"/>
          <w:szCs w:val="24"/>
        </w:rPr>
        <w:t>(91)</w:t>
      </w:r>
      <w:r w:rsidR="00B81751" w:rsidRPr="006C41DA">
        <w:rPr>
          <w:rFonts w:ascii="Arial" w:hAnsi="Arial" w:cs="Arial"/>
          <w:sz w:val="24"/>
          <w:szCs w:val="24"/>
        </w:rPr>
        <w:fldChar w:fldCharType="end"/>
      </w:r>
      <w:r w:rsidR="005A049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bjh.12235","ISSN":"00071048","PMID":"23384054","abstract":"Neonatal alloimmune thrombocytopenia, (NAIT) is caused by maternal antibodies raised against alloantigens carried on fetal platelets. Although many cases are mild, NAIT is a significant cause of morbidity and mortality in newborns and is the most common cause of intracranial haemorrhage in full-term infants. In this report, we review the pathogenesis, clinical presentation, laboratory diagnosis and prenatal and post-natal management of NAIT and highlight areas of controversy that deserve the attention of clinical and laboratory investigators.","author":[{"dropping-particle":"","family":"Peterson","given":"Julie A.","non-dropping-particle":"","parse-names":false,"suffix":""},{"dropping-particle":"","family":"McFarland","given":"Janice G.","non-dropping-particle":"","parse-names":false,"suffix":""},{"dropping-particle":"","family":"Curtis","given":"Brian R.","non-dropping-particle":"","parse-names":false,"suffix":""},{"dropping-particle":"","family":"Aster","given":"Richard H.","non-dropping-particle":"","parse-names":false,"suffix":""}],"container-title":"British Journal of Haematology","id":"ITEM-1","issue":"1","issued":{"date-parts":[["2013","4"]]},"page":"3-14","title":"Neonatal alloimmune thrombocytopenia: pathogenesis, diagnosis and management","type":"article-journal","volume":"161"},"uris":["http://www.mendeley.com/documents/?uuid=c1c2ddd5-60f4-31d0-856e-b482cfecdbaa"]}],"mendeley":{"formattedCitation":"(91)","plainTextFormattedCitation":"(91)","previouslyFormattedCitation":"(91)"},"properties":{"noteIndex":0},"schema":"https://github.com/citation-style-language/schema/raw/master/csl-citation.json"}</w:instrText>
      </w:r>
      <w:r w:rsidR="005A0496" w:rsidRPr="006C41DA">
        <w:rPr>
          <w:rFonts w:ascii="Arial" w:hAnsi="Arial" w:cs="Arial"/>
          <w:sz w:val="24"/>
          <w:szCs w:val="24"/>
        </w:rPr>
        <w:fldChar w:fldCharType="separate"/>
      </w:r>
      <w:r w:rsidR="001E22A5" w:rsidRPr="006C41DA">
        <w:rPr>
          <w:rFonts w:ascii="Arial" w:hAnsi="Arial" w:cs="Arial"/>
          <w:noProof/>
          <w:sz w:val="24"/>
          <w:szCs w:val="24"/>
        </w:rPr>
        <w:t>(91)</w:t>
      </w:r>
      <w:r w:rsidR="005A0496" w:rsidRPr="006C41DA">
        <w:rPr>
          <w:rFonts w:ascii="Arial" w:hAnsi="Arial" w:cs="Arial"/>
          <w:sz w:val="24"/>
          <w:szCs w:val="24"/>
        </w:rPr>
        <w:fldChar w:fldCharType="end"/>
      </w:r>
      <w:r w:rsidRPr="006C41DA">
        <w:rPr>
          <w:rFonts w:ascii="Arial" w:hAnsi="Arial" w:cs="Arial"/>
          <w:sz w:val="24"/>
          <w:szCs w:val="24"/>
        </w:rPr>
        <w:t xml:space="preserve">, </w:t>
      </w:r>
      <w:r w:rsidR="00542770" w:rsidRPr="006C41DA">
        <w:rPr>
          <w:rFonts w:ascii="Arial" w:hAnsi="Arial" w:cs="Arial"/>
          <w:sz w:val="24"/>
          <w:szCs w:val="24"/>
        </w:rPr>
        <w:t>and perinatal intracranial haemorrhage occurs in some, including HPA1, HPA5b and HPA15b</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537-2995.2007.01208.x","author":[{"dropping-particle":"","family":"Ghevaert","given":"Cedric","non-dropping-particle":"","parse-names":false,"suffix":""},{"dropping-particle":"","family":"Campbell","given":"Kate","non-dropping-particle":"","parse-names":false,"suffix":""},{"dropping-particle":"","family":"Walton","given":"Jill","non-dropping-particle":"","parse-names":false,"suffix":""},{"dropping-particle":"","family":"Smith","given":"Graham A","non-dropping-particle":"","parse-names":false,"suffix":""},{"dropping-particle":"","family":"Allen","given":"Dave","non-dropping-particle":"","parse-names":false,"suffix":""},{"dropping-particle":"","family":"Williamson","given":"Lorna M","non-dropping-particle":"","parse-names":false,"suffix":""},{"dropping-particle":"","family":"Ouwehand","given":"Willem H","non-dropping-particle":"","parse-names":false,"suffix":""},{"dropping-particle":"","family":"Ranasinghe","given":"Edmund","non-dropping-particle":"","parse-names":false,"suffix":""}],"id":"ITEM-1","issue":"May","issued":{"date-parts":[["2007"]]},"page":"901-910","title":"I m m u n e h e m at o l o g i c d i s e a s e","type":"article-journal","volume":"47"},"uris":["http://www.mendeley.com/documents/?uuid=d4842ca3-be92-41f4-a08c-6844fa587aab"]}],"mendeley":{"formattedCitation":"(106)","plainTextFormattedCitation":"(106)","previouslyFormattedCitation":"(10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6)</w:t>
      </w:r>
      <w:r w:rsidR="00787600" w:rsidRPr="006C41DA">
        <w:rPr>
          <w:rFonts w:ascii="Arial" w:hAnsi="Arial" w:cs="Arial"/>
          <w:sz w:val="24"/>
          <w:szCs w:val="24"/>
        </w:rPr>
        <w:fldChar w:fldCharType="end"/>
      </w:r>
      <w:r w:rsidR="00542770" w:rsidRPr="006C41DA">
        <w:rPr>
          <w:rFonts w:ascii="Arial" w:hAnsi="Arial" w:cs="Arial"/>
          <w:sz w:val="24"/>
          <w:szCs w:val="24"/>
        </w:rPr>
        <w:t xml:space="preserve">. </w:t>
      </w:r>
      <w:r w:rsidRPr="006C41DA">
        <w:rPr>
          <w:rFonts w:ascii="Arial" w:hAnsi="Arial" w:cs="Arial"/>
          <w:sz w:val="24"/>
          <w:szCs w:val="24"/>
        </w:rPr>
        <w:t xml:space="preserve">HPA1 is the most common in Caucasians, and around half, including HPA1, are in the </w:t>
      </w:r>
      <w:proofErr w:type="spellStart"/>
      <w:r w:rsidRPr="006C41DA">
        <w:rPr>
          <w:rFonts w:ascii="Arial" w:hAnsi="Arial" w:cs="Arial"/>
          <w:sz w:val="24"/>
          <w:szCs w:val="24"/>
        </w:rPr>
        <w:t>GPIIIa</w:t>
      </w:r>
      <w:proofErr w:type="spellEnd"/>
      <w:r w:rsidRPr="006C41DA">
        <w:rPr>
          <w:rFonts w:ascii="Arial" w:hAnsi="Arial" w:cs="Arial"/>
          <w:sz w:val="24"/>
          <w:szCs w:val="24"/>
        </w:rPr>
        <w:t xml:space="preserve"> (β3 integrin subunit). </w:t>
      </w:r>
      <w:proofErr w:type="spellStart"/>
      <w:r w:rsidRPr="006C41DA">
        <w:rPr>
          <w:rFonts w:ascii="Arial" w:hAnsi="Arial" w:cs="Arial"/>
          <w:sz w:val="24"/>
          <w:szCs w:val="24"/>
        </w:rPr>
        <w:t>Allo</w:t>
      </w:r>
      <w:proofErr w:type="spellEnd"/>
      <w:r w:rsidRPr="006C41DA">
        <w:rPr>
          <w:rFonts w:ascii="Arial" w:hAnsi="Arial" w:cs="Arial"/>
          <w:sz w:val="24"/>
          <w:szCs w:val="24"/>
        </w:rPr>
        <w:t xml:space="preserve">-immunisation occurs if mother is HPA negative (2% of the population are HPA1 negative with the less common alleles, b, i.e. HPA1bb) while father is HPA positive (HPA1ab or HPA1aa) so that the </w:t>
      </w:r>
      <w:proofErr w:type="spellStart"/>
      <w:r w:rsidRPr="006C41DA">
        <w:rPr>
          <w:rFonts w:ascii="Arial" w:hAnsi="Arial" w:cs="Arial"/>
          <w:sz w:val="24"/>
          <w:szCs w:val="24"/>
        </w:rPr>
        <w:t>fetus</w:t>
      </w:r>
      <w:proofErr w:type="spellEnd"/>
      <w:r w:rsidRPr="006C41DA">
        <w:rPr>
          <w:rFonts w:ascii="Arial" w:hAnsi="Arial" w:cs="Arial"/>
          <w:sz w:val="24"/>
          <w:szCs w:val="24"/>
        </w:rPr>
        <w:t xml:space="preserve"> inherits at least one </w:t>
      </w:r>
      <w:r w:rsidR="00111DCC" w:rsidRPr="006C41DA">
        <w:rPr>
          <w:rFonts w:ascii="Arial" w:hAnsi="Arial" w:cs="Arial"/>
          <w:sz w:val="24"/>
          <w:szCs w:val="24"/>
        </w:rPr>
        <w:t>‘</w:t>
      </w:r>
      <w:r w:rsidRPr="006C41DA">
        <w:rPr>
          <w:rFonts w:ascii="Arial" w:hAnsi="Arial" w:cs="Arial"/>
          <w:sz w:val="24"/>
          <w:szCs w:val="24"/>
        </w:rPr>
        <w:t>a</w:t>
      </w:r>
      <w:r w:rsidR="00111DCC" w:rsidRPr="006C41DA">
        <w:rPr>
          <w:rFonts w:ascii="Arial" w:hAnsi="Arial" w:cs="Arial"/>
          <w:sz w:val="24"/>
          <w:szCs w:val="24"/>
        </w:rPr>
        <w:t>’</w:t>
      </w:r>
      <w:r w:rsidRPr="006C41DA">
        <w:rPr>
          <w:rFonts w:ascii="Arial" w:hAnsi="Arial" w:cs="Arial"/>
          <w:sz w:val="24"/>
          <w:szCs w:val="24"/>
        </w:rPr>
        <w:t xml:space="preserve"> allele. The antibodies against platelets in the </w:t>
      </w:r>
      <w:proofErr w:type="spellStart"/>
      <w:r w:rsidRPr="006C41DA">
        <w:rPr>
          <w:rFonts w:ascii="Arial" w:hAnsi="Arial" w:cs="Arial"/>
          <w:sz w:val="24"/>
          <w:szCs w:val="24"/>
        </w:rPr>
        <w:t>fetus</w:t>
      </w:r>
      <w:proofErr w:type="spellEnd"/>
      <w:r w:rsidRPr="006C41DA">
        <w:rPr>
          <w:rFonts w:ascii="Arial" w:hAnsi="Arial" w:cs="Arial"/>
          <w:sz w:val="24"/>
          <w:szCs w:val="24"/>
        </w:rPr>
        <w:t xml:space="preserve"> cause thrombocytopaenia and until recently treatment strategies focussed on improving platelet counts. </w:t>
      </w:r>
      <w:r w:rsidR="00542770" w:rsidRPr="006C41DA">
        <w:rPr>
          <w:rFonts w:ascii="Arial" w:hAnsi="Arial" w:cs="Arial"/>
          <w:sz w:val="24"/>
          <w:szCs w:val="24"/>
        </w:rPr>
        <w:t>Human leukocyte antigen status may also influence whether there is bleeding</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trf.13274","author":[{"dropping-particle":"","family":"Bierling","given":"Philippe","non-dropping-particle":"","parse-names":false,"suffix":""},{"dropping-particle":"","family":"Delbos","given":"Florent","non-dropping-particle":"","parse-names":false,"suffix":""},{"dropping-particle":"","family":"Croisille","given":"Laure","non-dropping-particle":"","parse-names":false,"suffix":""}],"id":"ITEM-1","issue":"January","issued":{"date-parts":[["2016"]]},"title":"Immune hemolytic disease","type":"article-journal","volume":"56"},"uris":["http://www.mendeley.com/documents/?uuid=68a09ac1-baf4-40bb-8565-93f09bfb737e"]}],"mendeley":{"formattedCitation":"(94)","plainTextFormattedCitation":"(94)","previouslyFormattedCitation":"(9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4)</w:t>
      </w:r>
      <w:r w:rsidR="00787600" w:rsidRPr="006C41DA">
        <w:rPr>
          <w:rFonts w:ascii="Arial" w:hAnsi="Arial" w:cs="Arial"/>
          <w:sz w:val="24"/>
          <w:szCs w:val="24"/>
        </w:rPr>
        <w:fldChar w:fldCharType="end"/>
      </w:r>
      <w:r w:rsidR="00542770" w:rsidRPr="006C41DA">
        <w:rPr>
          <w:rFonts w:ascii="Arial" w:hAnsi="Arial" w:cs="Arial"/>
          <w:sz w:val="24"/>
          <w:szCs w:val="24"/>
        </w:rPr>
        <w:t xml:space="preserve">. </w:t>
      </w:r>
      <w:r w:rsidRPr="006C41DA">
        <w:rPr>
          <w:rFonts w:ascii="Arial" w:hAnsi="Arial" w:cs="Arial"/>
          <w:sz w:val="24"/>
          <w:szCs w:val="24"/>
        </w:rPr>
        <w:t>However</w:t>
      </w:r>
      <w:r w:rsidR="00EF4182" w:rsidRPr="006C41DA">
        <w:rPr>
          <w:rFonts w:ascii="Arial" w:hAnsi="Arial" w:cs="Arial"/>
          <w:sz w:val="24"/>
          <w:szCs w:val="24"/>
        </w:rPr>
        <w:t>,</w:t>
      </w:r>
      <w:r w:rsidRPr="006C41DA">
        <w:rPr>
          <w:rFonts w:ascii="Arial" w:hAnsi="Arial" w:cs="Arial"/>
          <w:sz w:val="24"/>
          <w:szCs w:val="24"/>
        </w:rPr>
        <w:t xml:space="preserve"> it has become clear, using murine models, that there is also evidence of disruption of angiogenesis and endothelial function. Intracranial haemorrhage occurs, brain and retinal vessel density is reduced, angiogenic signalling is impaired and endothelial apoptosis is increased only in anti-β3 integrin-mediated FNAI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72/JCI77820.Thrombocytopenia","author":[{"dropping-particle":"","family":"Yougbaré","given":"Issaka","non-dropping-particle":"","parse-names":false,"suffix":""},{"dropping-particle":"","family":"Lang","given":"Sean","non-dropping-particle":"","parse-names":false,"suffix":""},{"dropping-particle":"","family":"Yang","given":"Hong","non-dropping-particle":"","parse-names":false,"suffix":""},{"dropping-particle":"","family":"Chen","given":"Pingguo","non-dropping-particle":"","parse-names":false,"suffix":""},{"dropping-particle":"","family":"Zhao","given":"Xu","non-dropping-particle":"","parse-names":false,"suffix":""},{"dropping-particle":"","family":"Tai","given":"Wei-she","non-dropping-particle":"","parse-names":false,"suffix":""},{"dropping-particle":"","family":"Zdravic","given":"Darko","non-dropping-particle":"","parse-names":false,"suffix":""},{"dropping-particle":"","family":"Vadasz","given":"Brian","non-dropping-particle":"","parse-names":false,"suffix":""},{"dropping-particle":"","family":"Li","given":"Conglei","non-dropping-particle":"","parse-names":false,"suffix":""},{"dropping-particle":"","family":"Piran","given":"Siavash","non-dropping-particle":"","parse-names":false,"suffix":""},{"dropping-particle":"","family":"Marshall","given":"Alexandra","non-dropping-particle":"","parse-names":false,"suffix":""},{"dropping-particle":"","family":"Zhu","given":"Guangheng","non-dropping-particle":"","parse-names":false,"suffix":""},{"dropping-particle":"","family":"Tiller","given":"Heidi","non-dropping-particle":"","parse-names":false,"suffix":""},{"dropping-particle":"","family":"Killie","given":"Mette Kjaer","non-dropping-particle":"","parse-names":false,"suffix":""},{"dropping-particle":"","family":"Boyd","given":"Shelley","non-dropping-particle":"","parse-names":false,"suffix":""},{"dropping-particle":"","family":"Leong-poi","given":"Howard","non-dropping-particle":"","parse-names":false,"suffix":""},{"dropping-particle":"","family":"Wen","given":"Xiao-yan","non-dropping-particle":"","parse-names":false,"suffix":""},{"dropping-particle":"","family":"Skogen","given":"Bjorn","non-dropping-particle":"","parse-names":false,"suffix":""},{"dropping-particle":"","family":"Adamson","given":"S Lee","non-dropping-particle":"","parse-names":false,"suffix":""},{"dropping-particle":"","family":"Freedman","given":"John","non-dropping-particle":"","parse-names":false,"suffix":""},{"dropping-particle":"","family":"Ni","given":"Heyu","non-dropping-particle":"","parse-names":false,"suffix":""}],"id":"ITEM-1","issue":"4","issued":{"date-parts":[["2015"]]},"title":"Maternal anti-platelet β 3 integrins impair angiogenesis and cause intracranial hemorrhage","type":"article-journal","volume":"125"},"uris":["http://www.mendeley.com/documents/?uuid=935b74ed-853a-4992-9993-22fec2acad29"]}],"mendeley":{"formattedCitation":"(107)","plainTextFormattedCitation":"(107)","previouslyFormattedCitation":"(10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7)</w:t>
      </w:r>
      <w:r w:rsidR="00787600" w:rsidRPr="006C41DA">
        <w:rPr>
          <w:rFonts w:ascii="Arial" w:hAnsi="Arial" w:cs="Arial"/>
          <w:sz w:val="24"/>
          <w:szCs w:val="24"/>
        </w:rPr>
        <w:fldChar w:fldCharType="end"/>
      </w:r>
      <w:r w:rsidRPr="006C41DA">
        <w:rPr>
          <w:rFonts w:ascii="Arial" w:hAnsi="Arial" w:cs="Arial"/>
          <w:sz w:val="24"/>
          <w:szCs w:val="24"/>
        </w:rPr>
        <w:t xml:space="preserve">. </w:t>
      </w:r>
    </w:p>
    <w:p w14:paraId="48C0C3BC" w14:textId="7B4839BE" w:rsidR="000B76BE" w:rsidRPr="006C41DA" w:rsidRDefault="00542770" w:rsidP="000B76BE">
      <w:pPr>
        <w:spacing w:line="480" w:lineRule="auto"/>
        <w:rPr>
          <w:rFonts w:ascii="Arial" w:hAnsi="Arial" w:cs="Arial"/>
          <w:sz w:val="24"/>
          <w:szCs w:val="24"/>
        </w:rPr>
      </w:pPr>
      <w:r w:rsidRPr="006C41DA">
        <w:rPr>
          <w:rFonts w:ascii="Arial" w:hAnsi="Arial" w:cs="Arial"/>
          <w:sz w:val="24"/>
          <w:szCs w:val="24"/>
        </w:rPr>
        <w:t xml:space="preserve">In a UK series, 26 of 200 infants had intracranial haemorrhage, of whom 19 were born alive; one died and 13 had permanent neurological sequelae, mainly cerebral </w:t>
      </w:r>
      <w:r w:rsidRPr="006C41DA">
        <w:rPr>
          <w:rFonts w:ascii="Arial" w:hAnsi="Arial" w:cs="Arial"/>
          <w:sz w:val="24"/>
          <w:szCs w:val="24"/>
        </w:rPr>
        <w:lastRenderedPageBreak/>
        <w:t>palsy including hemiplegia</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537-2995.2007.01208.x","author":[{"dropping-particle":"","family":"Ghevaert","given":"Cedric","non-dropping-particle":"","parse-names":false,"suffix":""},{"dropping-particle":"","family":"Campbell","given":"Kate","non-dropping-particle":"","parse-names":false,"suffix":""},{"dropping-particle":"","family":"Walton","given":"Jill","non-dropping-particle":"","parse-names":false,"suffix":""},{"dropping-particle":"","family":"Smith","given":"Graham A","non-dropping-particle":"","parse-names":false,"suffix":""},{"dropping-particle":"","family":"Allen","given":"Dave","non-dropping-particle":"","parse-names":false,"suffix":""},{"dropping-particle":"","family":"Williamson","given":"Lorna M","non-dropping-particle":"","parse-names":false,"suffix":""},{"dropping-particle":"","family":"Ouwehand","given":"Willem H","non-dropping-particle":"","parse-names":false,"suffix":""},{"dropping-particle":"","family":"Ranasinghe","given":"Edmund","non-dropping-particle":"","parse-names":false,"suffix":""}],"id":"ITEM-1","issue":"May","issued":{"date-parts":[["2007"]]},"page":"901-910","title":"I m m u n e h e m at o l o g i c d i s e a s e","type":"article-journal","volume":"47"},"uris":["http://www.mendeley.com/documents/?uuid=d4842ca3-be92-41f4-a08c-6844fa587aab"]}],"mendeley":{"formattedCitation":"(106)","plainTextFormattedCitation":"(106)","previouslyFormattedCitation":"(10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6)</w:t>
      </w:r>
      <w:r w:rsidR="00787600" w:rsidRPr="006C41DA">
        <w:rPr>
          <w:rFonts w:ascii="Arial" w:hAnsi="Arial" w:cs="Arial"/>
          <w:sz w:val="24"/>
          <w:szCs w:val="24"/>
        </w:rPr>
        <w:fldChar w:fldCharType="end"/>
      </w:r>
      <w:r w:rsidRPr="006C41DA">
        <w:rPr>
          <w:rFonts w:ascii="Arial" w:hAnsi="Arial" w:cs="Arial"/>
          <w:sz w:val="24"/>
          <w:szCs w:val="24"/>
        </w:rPr>
        <w:t xml:space="preserve">. </w:t>
      </w:r>
      <w:r w:rsidR="000B76BE" w:rsidRPr="006C41DA">
        <w:rPr>
          <w:rFonts w:ascii="Arial" w:hAnsi="Arial" w:cs="Arial"/>
          <w:sz w:val="24"/>
          <w:szCs w:val="24"/>
        </w:rPr>
        <w:t xml:space="preserve">In view of the poor neurological outcome intervention in pregnancy has been justified. </w:t>
      </w:r>
      <w:proofErr w:type="spellStart"/>
      <w:r w:rsidR="000B76BE" w:rsidRPr="006C41DA">
        <w:rPr>
          <w:rFonts w:ascii="Arial" w:hAnsi="Arial" w:cs="Arial"/>
          <w:sz w:val="24"/>
          <w:szCs w:val="24"/>
        </w:rPr>
        <w:t>Fetal</w:t>
      </w:r>
      <w:proofErr w:type="spellEnd"/>
      <w:r w:rsidR="000B76BE" w:rsidRPr="006C41DA">
        <w:rPr>
          <w:rFonts w:ascii="Arial" w:hAnsi="Arial" w:cs="Arial"/>
          <w:sz w:val="24"/>
          <w:szCs w:val="24"/>
        </w:rPr>
        <w:t xml:space="preserve"> blood sampling for diagnosis of thrombocytopenia and </w:t>
      </w:r>
      <w:proofErr w:type="spellStart"/>
      <w:r w:rsidR="000B76BE" w:rsidRPr="006C41DA">
        <w:rPr>
          <w:rFonts w:ascii="Arial" w:hAnsi="Arial" w:cs="Arial"/>
          <w:sz w:val="24"/>
          <w:szCs w:val="24"/>
        </w:rPr>
        <w:t>fetal</w:t>
      </w:r>
      <w:proofErr w:type="spellEnd"/>
      <w:r w:rsidR="000B76BE" w:rsidRPr="006C41DA">
        <w:rPr>
          <w:rFonts w:ascii="Arial" w:hAnsi="Arial" w:cs="Arial"/>
          <w:sz w:val="24"/>
          <w:szCs w:val="24"/>
        </w:rPr>
        <w:t xml:space="preserve"> </w:t>
      </w:r>
      <w:r w:rsidR="0097229B" w:rsidRPr="006C41DA">
        <w:rPr>
          <w:rFonts w:ascii="Arial" w:hAnsi="Arial" w:cs="Arial"/>
          <w:sz w:val="24"/>
          <w:szCs w:val="24"/>
        </w:rPr>
        <w:t xml:space="preserve">platelet </w:t>
      </w:r>
      <w:r w:rsidR="000B76BE" w:rsidRPr="006C41DA">
        <w:rPr>
          <w:rFonts w:ascii="Arial" w:hAnsi="Arial" w:cs="Arial"/>
          <w:sz w:val="24"/>
          <w:szCs w:val="24"/>
        </w:rPr>
        <w:t>transfusion were initially propose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Spencer","given":"Jillian A","non-dropping-particle":"","parse-names":false,"suffix":""},{"dropping-particle":"","family":"Burrows","given":"Robert F","non-dropping-particle":"","parse-names":false,"suffix":""}],"id":"ITEM-1","issued":{"date-parts":[["2001"]]},"title":"Feto-maternal alloimmune thrombocytopenia : a literature review and statistical analysis","type":"article-journal"},"uris":["http://www.mendeley.com/documents/?uuid=716d8175-9f5c-4307-a085-f0e767c43a70"]}],"mendeley":{"formattedCitation":"(90)","plainTextFormattedCitation":"(90)","previouslyFormattedCitation":"(9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0)</w:t>
      </w:r>
      <w:r w:rsidR="00787600" w:rsidRPr="006C41DA">
        <w:rPr>
          <w:rFonts w:ascii="Arial" w:hAnsi="Arial" w:cs="Arial"/>
          <w:sz w:val="24"/>
          <w:szCs w:val="24"/>
        </w:rPr>
        <w:fldChar w:fldCharType="end"/>
      </w:r>
      <w:r w:rsidR="005A0496" w:rsidRPr="006C41DA">
        <w:rPr>
          <w:rFonts w:ascii="Arial" w:hAnsi="Arial" w:cs="Arial"/>
          <w:sz w:val="24"/>
          <w:szCs w:val="24"/>
        </w:rPr>
        <w:t>,</w:t>
      </w:r>
      <w:r w:rsidR="000B76BE" w:rsidRPr="006C41DA">
        <w:rPr>
          <w:rFonts w:ascii="Arial" w:hAnsi="Arial" w:cs="Arial"/>
          <w:sz w:val="24"/>
          <w:szCs w:val="24"/>
        </w:rPr>
        <w:t xml:space="preserve"> but there was a high incidence of </w:t>
      </w:r>
      <w:proofErr w:type="spellStart"/>
      <w:r w:rsidR="000B76BE" w:rsidRPr="006C41DA">
        <w:rPr>
          <w:rFonts w:ascii="Arial" w:hAnsi="Arial" w:cs="Arial"/>
          <w:sz w:val="24"/>
          <w:szCs w:val="24"/>
        </w:rPr>
        <w:t>fetal</w:t>
      </w:r>
      <w:proofErr w:type="spellEnd"/>
      <w:r w:rsidR="000B76BE" w:rsidRPr="006C41DA">
        <w:rPr>
          <w:rFonts w:ascii="Arial" w:hAnsi="Arial" w:cs="Arial"/>
          <w:sz w:val="24"/>
          <w:szCs w:val="24"/>
        </w:rPr>
        <w:t xml:space="preserve"> loss</w:t>
      </w:r>
      <w:r w:rsidRPr="006C41DA">
        <w:rPr>
          <w:rFonts w:ascii="Arial" w:hAnsi="Arial" w:cs="Arial"/>
          <w:sz w:val="24"/>
          <w:szCs w:val="24"/>
        </w:rPr>
        <w:t>,</w:t>
      </w:r>
      <w:r w:rsidR="000B76BE" w:rsidRPr="006C41DA">
        <w:rPr>
          <w:rFonts w:ascii="Arial" w:hAnsi="Arial" w:cs="Arial"/>
          <w:sz w:val="24"/>
          <w:szCs w:val="24"/>
        </w:rPr>
        <w:t xml:space="preserve"> premature delivery </w:t>
      </w:r>
      <w:r w:rsidRPr="006C41DA">
        <w:rPr>
          <w:rFonts w:ascii="Arial" w:hAnsi="Arial" w:cs="Arial"/>
          <w:sz w:val="24"/>
          <w:szCs w:val="24"/>
        </w:rPr>
        <w:t xml:space="preserve">and perinatal death </w:t>
      </w:r>
      <w:r w:rsidR="000B76BE" w:rsidRPr="006C41DA">
        <w:rPr>
          <w:rFonts w:ascii="Arial" w:hAnsi="Arial" w:cs="Arial"/>
          <w:sz w:val="24"/>
          <w:szCs w:val="24"/>
        </w:rPr>
        <w:t>after these invasive procedure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537-2995.2007.01208.x","author":[{"dropping-particle":"","family":"Ghevaert","given":"Cedric","non-dropping-particle":"","parse-names":false,"suffix":""},{"dropping-particle":"","family":"Campbell","given":"Kate","non-dropping-particle":"","parse-names":false,"suffix":""},{"dropping-particle":"","family":"Walton","given":"Jill","non-dropping-particle":"","parse-names":false,"suffix":""},{"dropping-particle":"","family":"Smith","given":"Graham A","non-dropping-particle":"","parse-names":false,"suffix":""},{"dropping-particle":"","family":"Allen","given":"Dave","non-dropping-particle":"","parse-names":false,"suffix":""},{"dropping-particle":"","family":"Williamson","given":"Lorna M","non-dropping-particle":"","parse-names":false,"suffix":""},{"dropping-particle":"","family":"Ouwehand","given":"Willem H","non-dropping-particle":"","parse-names":false,"suffix":""},{"dropping-particle":"","family":"Ranasinghe","given":"Edmund","non-dropping-particle":"","parse-names":false,"suffix":""}],"id":"ITEM-1","issue":"May","issued":{"date-parts":[["2007"]]},"page":"901-910","title":"I m m u n e h e m at o l o g i c d i s e a s e","type":"article-journal","volume":"47"},"uris":["http://www.mendeley.com/documents/?uuid=d4842ca3-be92-41f4-a08c-6844fa587aab"]}],"mendeley":{"formattedCitation":"(106)","plainTextFormattedCitation":"(106)","previouslyFormattedCitation":"(10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6)</w:t>
      </w:r>
      <w:r w:rsidR="00787600" w:rsidRPr="006C41DA">
        <w:rPr>
          <w:rFonts w:ascii="Arial" w:hAnsi="Arial" w:cs="Arial"/>
          <w:sz w:val="24"/>
          <w:szCs w:val="24"/>
        </w:rPr>
        <w:fldChar w:fldCharType="end"/>
      </w:r>
      <w:r w:rsidR="0097229B"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82/blood-2016-10-739656.The","author":[{"dropping-particle":"","family":"Winkelhorst","given":"Dian","non-dropping-particle":"","parse-names":false,"suffix":""},{"dropping-particle":"","family":"Murphy","given":"Michael F","non-dropping-particle":"","parse-names":false,"suffix":""},{"dropping-particle":"","family":"Greinacher","given":"Andreas","non-dropping-particle":"","parse-names":false,"suffix":""},{"dropping-particle":"","family":"Shehata","given":"Nadine","non-dropping-particle":"","parse-names":false,"suffix":""},{"dropping-particle":"","family":"Bakchoul","given":"Taman","non-dropping-particle":"","parse-names":false,"suffix":""},{"dropping-particle":"","family":"Massey","given":"Edwin","non-dropping-particle":"","parse-names":false,"suffix":""},{"dropping-particle":"","family":"Baker","given":"Jillian","non-dropping-particle":"","parse-names":false,"suffix":""},{"dropping-particle":"","family":"Lieberman","given":"Lani","non-dropping-particle":"","parse-names":false,"suffix":""},{"dropping-particle":"","family":"Tanael","given":"Susano","non-dropping-particle":"","parse-names":false,"suffix":""},{"dropping-particle":"","family":"Hume","given":"Heather","non-dropping-particle":"","parse-names":false,"suffix":""},{"dropping-particle":"","family":"Arnold","given":"Donald M","non-dropping-particle":"","parse-names":false,"suffix":""},{"dropping-particle":"","family":"Baidya","given":"Shoma","non-dropping-particle":"","parse-names":false,"suffix":""},{"dropping-particle":"","family":"Ryan","given":"Greg","non-dropping-particle":"","parse-names":false,"suffix":""}],"id":"ITEM-1","issue":"11","issued":{"date-parts":[["2018"]]},"page":"1538-1548","title":"Antenatal management in fetal and neonatal alloimmune thrombocytopenia : a systematic review","type":"article-journal","volume":"129"},"uris":["http://www.mendeley.com/documents/?uuid=635fa61a-407d-4977-b243-df4576fb5346"]}],"mendeley":{"formattedCitation":"(108)","plainTextFormattedCitation":"(108)","previouslyFormattedCitation":"(108)"},"properties":{"noteIndex":0},"schema":"https://github.com/citation-style-language/schema/raw/master/csl-citation.json"}</w:instrText>
      </w:r>
      <w:r w:rsidR="0097229B" w:rsidRPr="006C41DA">
        <w:rPr>
          <w:rFonts w:ascii="Arial" w:hAnsi="Arial" w:cs="Arial"/>
          <w:sz w:val="24"/>
          <w:szCs w:val="24"/>
        </w:rPr>
        <w:fldChar w:fldCharType="separate"/>
      </w:r>
      <w:r w:rsidR="001E22A5" w:rsidRPr="006C41DA">
        <w:rPr>
          <w:rFonts w:ascii="Arial" w:hAnsi="Arial" w:cs="Arial"/>
          <w:noProof/>
          <w:sz w:val="24"/>
          <w:szCs w:val="24"/>
        </w:rPr>
        <w:t>(108)</w:t>
      </w:r>
      <w:r w:rsidR="0097229B" w:rsidRPr="006C41DA">
        <w:rPr>
          <w:rFonts w:ascii="Arial" w:hAnsi="Arial" w:cs="Arial"/>
          <w:sz w:val="24"/>
          <w:szCs w:val="24"/>
        </w:rPr>
        <w:fldChar w:fldCharType="end"/>
      </w:r>
      <w:r w:rsidR="000B76BE" w:rsidRPr="006C41DA">
        <w:rPr>
          <w:rFonts w:ascii="Arial" w:hAnsi="Arial" w:cs="Arial"/>
          <w:sz w:val="24"/>
          <w:szCs w:val="24"/>
        </w:rPr>
        <w:t>. Recent evidence suggests that intravenous immunoglobulin with or without steroids</w:t>
      </w:r>
      <w:r w:rsidR="005A049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5/s-2006-954958.","author":[{"dropping-particle":"","family":"Ward","given":"Mary J","non-dropping-particle":"","parse-names":false,"suffix":""},{"dropping-particle":"","family":"Ph","given":"D","non-dropping-particle":"","parse-names":false,"suffix":""},{"dropping-particle":"","family":"Pauliny","given":"Joanne","non-dropping-particle":"","parse-names":false,"suffix":""},{"dropping-particle":"","family":"Lipper","given":"Evelyn G","non-dropping-particle":"","parse-names":false,"suffix":""},{"dropping-particle":"","family":"Bussel","given":"James B","non-dropping-particle":"","parse-names":false,"suffix":""}],"id":"ITEM-1","issue":"212","issued":{"date-parts":[["2006"]]},"page":"487-492","title":"Long-Term Effects of Fetal and Neonatal Alloimmune Thrombocytopenia and Its Antenatal Treatment on the Medical and Developmental Outcomes of Affected Children","type":"article-journal","volume":"1"},"uris":["http://www.mendeley.com/documents/?uuid=2742265c-21ca-4f11-9f23-42a0794cf1c6"]}],"mendeley":{"formattedCitation":"(105)","plainTextFormattedCitation":"(105)","previouslyFormattedCitation":"(105)"},"properties":{"noteIndex":0},"schema":"https://github.com/citation-style-language/schema/raw/master/csl-citation.json"}</w:instrText>
      </w:r>
      <w:r w:rsidR="005A0496" w:rsidRPr="006C41DA">
        <w:rPr>
          <w:rFonts w:ascii="Arial" w:hAnsi="Arial" w:cs="Arial"/>
          <w:sz w:val="24"/>
          <w:szCs w:val="24"/>
        </w:rPr>
        <w:fldChar w:fldCharType="separate"/>
      </w:r>
      <w:r w:rsidR="001E22A5" w:rsidRPr="006C41DA">
        <w:rPr>
          <w:rFonts w:ascii="Arial" w:hAnsi="Arial" w:cs="Arial"/>
          <w:noProof/>
          <w:sz w:val="24"/>
          <w:szCs w:val="24"/>
        </w:rPr>
        <w:t>(105)</w:t>
      </w:r>
      <w:r w:rsidR="005A0496" w:rsidRPr="006C41DA">
        <w:rPr>
          <w:rFonts w:ascii="Arial" w:hAnsi="Arial" w:cs="Arial"/>
          <w:sz w:val="24"/>
          <w:szCs w:val="24"/>
        </w:rPr>
        <w:fldChar w:fldCharType="end"/>
      </w:r>
      <w:r w:rsidR="0097229B"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82/blood-2016-10-739656.The","author":[{"dropping-particle":"","family":"Winkelhorst","given":"Dian","non-dropping-particle":"","parse-names":false,"suffix":""},{"dropping-particle":"","family":"Murphy","given":"Michael F","non-dropping-particle":"","parse-names":false,"suffix":""},{"dropping-particle":"","family":"Greinacher","given":"Andreas","non-dropping-particle":"","parse-names":false,"suffix":""},{"dropping-particle":"","family":"Shehata","given":"Nadine","non-dropping-particle":"","parse-names":false,"suffix":""},{"dropping-particle":"","family":"Bakchoul","given":"Taman","non-dropping-particle":"","parse-names":false,"suffix":""},{"dropping-particle":"","family":"Massey","given":"Edwin","non-dropping-particle":"","parse-names":false,"suffix":""},{"dropping-particle":"","family":"Baker","given":"Jillian","non-dropping-particle":"","parse-names":false,"suffix":""},{"dropping-particle":"","family":"Lieberman","given":"Lani","non-dropping-particle":"","parse-names":false,"suffix":""},{"dropping-particle":"","family":"Tanael","given":"Susano","non-dropping-particle":"","parse-names":false,"suffix":""},{"dropping-particle":"","family":"Hume","given":"Heather","non-dropping-particle":"","parse-names":false,"suffix":""},{"dropping-particle":"","family":"Arnold","given":"Donald M","non-dropping-particle":"","parse-names":false,"suffix":""},{"dropping-particle":"","family":"Baidya","given":"Shoma","non-dropping-particle":"","parse-names":false,"suffix":""},{"dropping-particle":"","family":"Ryan","given":"Greg","non-dropping-particle":"","parse-names":false,"suffix":""}],"id":"ITEM-1","issue":"11","issued":{"date-parts":[["2018"]]},"page":"1538-1548","title":"Antenatal management in fetal and neonatal alloimmune thrombocytopenia : a systematic review","type":"article-journal","volume":"129"},"uris":["http://www.mendeley.com/documents/?uuid=635fa61a-407d-4977-b243-df4576fb5346"]}],"mendeley":{"formattedCitation":"(108)","plainTextFormattedCitation":"(108)","previouslyFormattedCitation":"(108)"},"properties":{"noteIndex":0},"schema":"https://github.com/citation-style-language/schema/raw/master/csl-citation.json"}</w:instrText>
      </w:r>
      <w:r w:rsidR="0097229B" w:rsidRPr="006C41DA">
        <w:rPr>
          <w:rFonts w:ascii="Arial" w:hAnsi="Arial" w:cs="Arial"/>
          <w:sz w:val="24"/>
          <w:szCs w:val="24"/>
        </w:rPr>
        <w:fldChar w:fldCharType="separate"/>
      </w:r>
      <w:r w:rsidR="001E22A5" w:rsidRPr="006C41DA">
        <w:rPr>
          <w:rFonts w:ascii="Arial" w:hAnsi="Arial" w:cs="Arial"/>
          <w:noProof/>
          <w:sz w:val="24"/>
          <w:szCs w:val="24"/>
        </w:rPr>
        <w:t>(108)</w:t>
      </w:r>
      <w:r w:rsidR="0097229B" w:rsidRPr="006C41DA">
        <w:rPr>
          <w:rFonts w:ascii="Arial" w:hAnsi="Arial" w:cs="Arial"/>
          <w:sz w:val="24"/>
          <w:szCs w:val="24"/>
        </w:rPr>
        <w:fldChar w:fldCharType="end"/>
      </w:r>
      <w:r w:rsidR="000B76BE" w:rsidRPr="006C41DA">
        <w:rPr>
          <w:rFonts w:ascii="Arial" w:hAnsi="Arial" w:cs="Arial"/>
          <w:sz w:val="24"/>
          <w:szCs w:val="24"/>
        </w:rPr>
        <w:t xml:space="preserve"> is more effective in preventing in utero or neonatal intracranial haemorrhag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Spencer","given":"Jillian A","non-dropping-particle":"","parse-names":false,"suffix":""},{"dropping-particle":"","family":"Burrows","given":"Robert F","non-dropping-particle":"","parse-names":false,"suffix":""}],"id":"ITEM-1","issued":{"date-parts":[["2001"]]},"title":"Feto-maternal alloimmune thrombocytopenia : a literature review and statistical analysis","type":"article-journal"},"uris":["http://www.mendeley.com/documents/?uuid=716d8175-9f5c-4307-a085-f0e767c43a70"]}],"mendeley":{"formattedCitation":"(90)","plainTextFormattedCitation":"(90)","previouslyFormattedCitation":"(9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90)</w:t>
      </w:r>
      <w:r w:rsidR="00787600" w:rsidRPr="006C41DA">
        <w:rPr>
          <w:rFonts w:ascii="Arial" w:hAnsi="Arial" w:cs="Arial"/>
          <w:sz w:val="24"/>
          <w:szCs w:val="24"/>
        </w:rPr>
        <w:fldChar w:fldCharType="end"/>
      </w:r>
      <w:r w:rsidRPr="006C41DA">
        <w:rPr>
          <w:rFonts w:ascii="Arial" w:hAnsi="Arial" w:cs="Arial"/>
          <w:sz w:val="24"/>
          <w:szCs w:val="24"/>
        </w:rPr>
        <w:t>. If intracranial haemorrhage is prevented, long term neurodevelopmental outcome is excellent whether the treatment is platelet transfusion or intravenous immunoglobul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earlhumdev.2004.05.007","author":[{"dropping-particle":"","family":"Radder","given":"Celine M","non-dropping-particle":"","parse-names":false,"suffix":""},{"dropping-particle":"De","family":"Haan","given":"Monique J J","non-dropping-particle":"","parse-names":false,"suffix":""},{"dropping-particle":"","family":"Brand","given":"Anneke","non-dropping-particle":"","parse-names":false,"suffix":""},{"dropping-particle":"","family":"Stoelhorst","given":"Gerlinde M S J","non-dropping-particle":"","parse-names":false,"suffix":""},{"dropping-particle":"","family":"Veen","given":"Sylvia","non-dropping-particle":"","parse-names":false,"suffix":""},{"dropping-particle":"","family":"Kanhai","given":"Humphrey H H","non-dropping-particle":"","parse-names":false,"suffix":""}],"id":"ITEM-1","issued":{"date-parts":[["2004"]]},"page":"65-76","title":"Follow up of children after antenatal treatment for alloimmune thrombocytopenia","type":"article-journal","volume":"80"},"uris":["http://www.mendeley.com/documents/?uuid=10842582-bb8f-47a3-aa0b-19accd498506"]}],"mendeley":{"formattedCitation":"(109)","plainTextFormattedCitation":"(109)","previouslyFormattedCitation":"(10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09)</w:t>
      </w:r>
      <w:r w:rsidR="00787600" w:rsidRPr="006C41DA">
        <w:rPr>
          <w:rFonts w:ascii="Arial" w:hAnsi="Arial" w:cs="Arial"/>
          <w:sz w:val="24"/>
          <w:szCs w:val="24"/>
        </w:rPr>
        <w:fldChar w:fldCharType="end"/>
      </w:r>
      <w:r w:rsidR="000B76BE" w:rsidRPr="006C41DA">
        <w:rPr>
          <w:rFonts w:ascii="Arial" w:hAnsi="Arial" w:cs="Arial"/>
          <w:sz w:val="24"/>
          <w:szCs w:val="24"/>
        </w:rPr>
        <w:t>. In a study from Australia the only intracranial haemorrhages were in unanticipated cases with invasive procedures</w:t>
      </w:r>
      <w:r w:rsidR="001E4A8A"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080/14767058.2016.1253064","author":[{"dropping-particle":"","family":"Crighton","given":"Gemma L","non-dropping-particle":"","parse-names":false,"suffix":""},{"dropping-particle":"","family":"Scarborough","given":"Ri","non-dropping-particle":"","parse-names":false,"suffix":""},{"dropping-particle":"","family":"Mcquilten","given":"Zoe K","non-dropping-particle":"","parse-names":false,"suffix":""},{"dropping-particle":"","family":"Phillips","given":"Louise E","non-dropping-particle":"","parse-names":false,"suffix":""},{"dropping-particle":"","family":"Savoia","given":"Helen F","non-dropping-particle":"","parse-names":false,"suffix":""},{"dropping-particle":"","family":"Williams","given":"Bronwyn","non-dropping-particle":"","parse-names":false,"suffix":""},{"dropping-particle":"","family":"Holdsworth","given":"Rhonda","non-dropping-particle":"","parse-names":false,"suffix":""},{"dropping-particle":"","family":"Henry","given":"Amanda","non-dropping-particle":"","parse-names":false,"suffix":""},{"dropping-particle":"","family":"Wood","given":"Erica M","non-dropping-particle":"","parse-names":false,"suffix":""},{"dropping-particle":"","family":"Cole","given":"Stephen A","non-dropping-particle":"","parse-names":false,"suffix":""},{"dropping-particle":"","family":"Nait","given":"Australian","non-dropping-particle":"","parse-names":false,"suffix":""},{"dropping-particle":"","family":"Savoia","given":"Helen F","non-dropping-particle":"","parse-names":false,"suffix":""},{"dropping-particle":"","family":"Williams","given":"Bronwyn","non-dropping-particle":"","parse-names":false,"suffix":""},{"dropping-particle":"","family":"Holdsworth","given":"Rhonda","non-dropping-particle":"","parse-names":false,"suffix":""},{"dropping-particle":"","family":"Henry","given":"Amanda","non-dropping-particle":"","parse-names":false,"suffix":""},{"dropping-particle":"","family":"Erica","given":"M","non-dropping-particle":"","parse-names":false,"suffix":""},{"dropping-particle":"","family":"Crighton","given":"Gemma L","non-dropping-particle":"","parse-names":false,"suffix":""},{"dropping-particle":"","family":"Scarborough","given":"Ri","non-dropping-particle":"","parse-names":false,"suffix":""},{"dropping-particle":"","family":"Mcquilten","given":"Zoe K","non-dropping-particle":"","parse-names":false,"suffix":""},{"dropping-particle":"","family":"Phillips","given":"Louise E","non-dropping-particle":"","parse-names":false,"suffix":""},{"dropping-particle":"","family":"Savoia","given":"Helen F","non-dropping-particle":"","parse-names":false,"suffix":""}],"id":"ITEM-1","issued":{"date-parts":[["2017"]]},"title":"Contemporary management of neonatal alloimmune thrombocytopenia : good outcomes in the intravenous immunoglobulin era : results from the Australian neonatal alloimmune thrombocytopenia registry steering committee Contemporary management of neonatal alloim","type":"article-journal","volume":"7058"},"uris":["http://www.mendeley.com/documents/?uuid=64df3fbb-6916-4dd0-ab6d-1a1c9806a206"]}],"mendeley":{"formattedCitation":"(4)","plainTextFormattedCitation":"(4)","previouslyFormattedCitation":"(4)"},"properties":{"noteIndex":0},"schema":"https://github.com/citation-style-language/schema/raw/master/csl-citation.json"}</w:instrText>
      </w:r>
      <w:r w:rsidR="001E4A8A" w:rsidRPr="006C41DA">
        <w:rPr>
          <w:rFonts w:ascii="Arial" w:hAnsi="Arial" w:cs="Arial"/>
          <w:sz w:val="24"/>
          <w:szCs w:val="24"/>
        </w:rPr>
        <w:fldChar w:fldCharType="separate"/>
      </w:r>
      <w:r w:rsidR="00AC541F" w:rsidRPr="006C41DA">
        <w:rPr>
          <w:rFonts w:ascii="Arial" w:hAnsi="Arial" w:cs="Arial"/>
          <w:noProof/>
          <w:sz w:val="24"/>
          <w:szCs w:val="24"/>
        </w:rPr>
        <w:t>(4)</w:t>
      </w:r>
      <w:r w:rsidR="001E4A8A" w:rsidRPr="006C41DA">
        <w:rPr>
          <w:rFonts w:ascii="Arial" w:hAnsi="Arial" w:cs="Arial"/>
          <w:sz w:val="24"/>
          <w:szCs w:val="24"/>
        </w:rPr>
        <w:fldChar w:fldCharType="end"/>
      </w:r>
      <w:r w:rsidR="000B76BE" w:rsidRPr="006C41DA">
        <w:rPr>
          <w:rFonts w:ascii="Arial" w:hAnsi="Arial" w:cs="Arial"/>
          <w:sz w:val="24"/>
          <w:szCs w:val="24"/>
        </w:rPr>
        <w:t>.</w:t>
      </w:r>
    </w:p>
    <w:p w14:paraId="2621ECCC" w14:textId="77777777" w:rsidR="000B76BE" w:rsidRPr="006C41DA" w:rsidRDefault="000B76BE" w:rsidP="00B664B6">
      <w:pPr>
        <w:spacing w:line="480" w:lineRule="auto"/>
        <w:rPr>
          <w:rFonts w:ascii="Arial" w:hAnsi="Arial" w:cs="Arial"/>
          <w:sz w:val="24"/>
          <w:szCs w:val="24"/>
        </w:rPr>
      </w:pPr>
    </w:p>
    <w:p w14:paraId="7E861E5B" w14:textId="77777777" w:rsidR="00E0691E" w:rsidRPr="006C41DA" w:rsidRDefault="00E0691E" w:rsidP="00B664B6">
      <w:pPr>
        <w:spacing w:line="480" w:lineRule="auto"/>
        <w:rPr>
          <w:rFonts w:ascii="Arial" w:hAnsi="Arial" w:cs="Arial"/>
          <w:i/>
          <w:sz w:val="24"/>
          <w:szCs w:val="24"/>
        </w:rPr>
      </w:pPr>
      <w:r w:rsidRPr="006C41DA">
        <w:rPr>
          <w:rFonts w:ascii="Arial" w:hAnsi="Arial" w:cs="Arial"/>
          <w:i/>
          <w:sz w:val="24"/>
          <w:szCs w:val="24"/>
        </w:rPr>
        <w:t>Twins</w:t>
      </w:r>
      <w:r w:rsidR="001D0258" w:rsidRPr="006C41DA">
        <w:rPr>
          <w:rFonts w:ascii="Arial" w:hAnsi="Arial" w:cs="Arial"/>
          <w:i/>
          <w:sz w:val="24"/>
          <w:szCs w:val="24"/>
        </w:rPr>
        <w:t xml:space="preserve"> and other multiple pregnancies</w:t>
      </w:r>
    </w:p>
    <w:p w14:paraId="7A477780" w14:textId="7ABA8693" w:rsidR="002463E9" w:rsidRPr="006C41DA" w:rsidRDefault="001D0258" w:rsidP="00C96828">
      <w:pPr>
        <w:spacing w:line="480" w:lineRule="auto"/>
        <w:rPr>
          <w:rFonts w:ascii="Arial" w:hAnsi="Arial" w:cs="Arial"/>
          <w:sz w:val="24"/>
          <w:szCs w:val="24"/>
        </w:rPr>
      </w:pPr>
      <w:r w:rsidRPr="006C41DA">
        <w:rPr>
          <w:rFonts w:ascii="Arial" w:hAnsi="Arial" w:cs="Arial"/>
          <w:sz w:val="24"/>
          <w:szCs w:val="24"/>
        </w:rPr>
        <w:t>Cerebral palsy is more common in twins</w:t>
      </w:r>
      <w:r w:rsidR="00B57D73" w:rsidRPr="006C41DA">
        <w:rPr>
          <w:rFonts w:ascii="Arial" w:hAnsi="Arial" w:cs="Arial"/>
          <w:sz w:val="24"/>
          <w:szCs w:val="24"/>
        </w:rPr>
        <w:t xml:space="preserve"> than in singletons</w:t>
      </w:r>
      <w:r w:rsidRPr="006C41DA">
        <w:rPr>
          <w:rFonts w:ascii="Arial" w:hAnsi="Arial" w:cs="Arial"/>
          <w:sz w:val="24"/>
          <w:szCs w:val="24"/>
        </w:rPr>
        <w:t>, particularly if they are</w:t>
      </w:r>
      <w:r w:rsidR="000317D0" w:rsidRPr="006C41DA">
        <w:rPr>
          <w:rFonts w:ascii="Arial" w:hAnsi="Arial" w:cs="Arial"/>
          <w:sz w:val="24"/>
          <w:szCs w:val="24"/>
        </w:rPr>
        <w:t xml:space="preserve"> the same sex,</w:t>
      </w:r>
      <w:r w:rsidRPr="006C41DA">
        <w:rPr>
          <w:rFonts w:ascii="Arial" w:hAnsi="Arial" w:cs="Arial"/>
          <w:sz w:val="24"/>
          <w:szCs w:val="24"/>
        </w:rPr>
        <w:t xml:space="preserve"> </w:t>
      </w:r>
      <w:r w:rsidR="00B57D73" w:rsidRPr="006C41DA">
        <w:rPr>
          <w:rFonts w:ascii="Arial" w:hAnsi="Arial" w:cs="Arial"/>
          <w:sz w:val="24"/>
          <w:szCs w:val="24"/>
        </w:rPr>
        <w:t xml:space="preserve">born </w:t>
      </w:r>
      <w:r w:rsidR="000317D0" w:rsidRPr="006C41DA">
        <w:rPr>
          <w:rFonts w:ascii="Arial" w:hAnsi="Arial" w:cs="Arial"/>
          <w:sz w:val="24"/>
          <w:szCs w:val="24"/>
        </w:rPr>
        <w:t xml:space="preserve">later in gestation and </w:t>
      </w:r>
      <w:r w:rsidRPr="006C41DA">
        <w:rPr>
          <w:rFonts w:ascii="Arial" w:hAnsi="Arial" w:cs="Arial"/>
          <w:sz w:val="24"/>
          <w:szCs w:val="24"/>
        </w:rPr>
        <w:t>with a co-twin death ante- or post-</w:t>
      </w:r>
      <w:proofErr w:type="spellStart"/>
      <w:r w:rsidRPr="006C41DA">
        <w:rPr>
          <w:rFonts w:ascii="Arial" w:hAnsi="Arial" w:cs="Arial"/>
          <w:sz w:val="24"/>
          <w:szCs w:val="24"/>
        </w:rPr>
        <w:t>natally</w:t>
      </w:r>
      <w:proofErr w:type="spellEnd"/>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36/fn.86.1.F9","ISBN":"1359-2998","ISSN":"1359-2998","PMID":"11815541","abstract":"AIM: To determine the neurodevelopmental morbidity in the surviving twin after fetal or infant death of the co-twin.\\n\\nMETHODS: Twin pregnancies with an antepartum or infant death delivered between 1981 and 1992 were identified from the Northern Perinatal Mortality Survey. Information on the neurodevelopmental morbidity of infant survivors of a deceased co-twin was obtained by a questionnaire sent to the community paediatrician or general practitioner.\\n\\nRESULTS: A total of 111 children who survived infancy after the fetal death of the co-twin (group 1) and 142 from liveborn twin pairs in which one twin died in infancy (group 2) were traced. Responses were received from 97 (87%) and 130 (92%) respectively. In group 1, the cerebral palsy prevalence was 93 (95% confidence interval (CI) 43 to 169) per 1000 infant survivors; it was more common in like-sex pairs (8/70) with a prevalence of 114 (95% CI 51 to 213) compared with 45 (95% CI 1 to 228) per 1000 infant survivors in unlike-sex pairs (1/22). The overall prevalence of neurodevelopmental morbidity (including developmental delay) was 175 (95% CI 106 to 266) per 1000. In group 2, the cerebral palsy prevalence was 154 (95% CI 84 to 223) per 1000 infant survivors in like-sex (16/104) and 77 (95% CI 9 to 251) in unlike-sex (2/26) survivors; the overall prevalence of neurodevelopmental morbidity was 246 (95% CI 172 to 320) per 1000.\\n\\nCONCLUSIONS: The risk of cerebral palsy is increased in the surviving twin after a fetal or infant co-twin death compared with the general twin population. Like-sex twins are at greater risk than unlike-sex. The probable cause, in addition to the consequences of prematurity, is twin-twin transfusion problems associated with monochorionicity.","author":[{"dropping-particle":"V","family":"Glinianaia","given":"S","non-dropping-particle":"","parse-names":false,"suffix":""},{"dropping-particle":"","family":"Pharoah","given":"P O D","non-dropping-particle":"","parse-names":false,"suffix":""},{"dropping-particle":"","family":"Wright","given":"C","non-dropping-particle":"","parse-names":false,"suffix":""},{"dropping-particle":"","family":"Rankin","given":"J M","non-dropping-particle":"","parse-names":false,"suffix":""}],"container-title":"Archives of disease in childhood. Fetal and neonatal edition","id":"ITEM-1","issue":"1","issued":{"date-parts":[["2002"]]},"page":"F9-15","title":"Fetal or infant death in twin pregnancy: neurodevelopmental consequence for the survivor.","type":"article-journal","volume":"86"},"uris":["http://www.mendeley.com/documents/?uuid=f3c1f085-bf23-4dec-839c-3df1b55771e5"]}],"mendeley":{"formattedCitation":"(110)","plainTextFormattedCitation":"(110)","previouslyFormattedCitation":"(11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0)</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3/siny.2002.0109","author":[{"dropping-particle":"","family":"Pharoah","given":"P O D","non-dropping-particle":"","parse-names":false,"suffix":""}],"id":"ITEM-1","issued":{"date-parts":[["2002"]]},"page":"223-230","title":"Neurological outcome in twins","type":"article-journal"},"uris":["http://www.mendeley.com/documents/?uuid=6eb0e109-2c81-4f9f-a0c6-20bce305a1bf"]}],"mendeley":{"formattedCitation":"(111)","plainTextFormattedCitation":"(111)","previouslyFormattedCitation":"(11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1)</w:t>
      </w:r>
      <w:r w:rsidR="00787600" w:rsidRPr="006C41DA">
        <w:rPr>
          <w:rFonts w:ascii="Arial" w:hAnsi="Arial" w:cs="Arial"/>
          <w:sz w:val="24"/>
          <w:szCs w:val="24"/>
        </w:rPr>
        <w:fldChar w:fldCharType="end"/>
      </w:r>
      <w:r w:rsidRPr="006C41DA">
        <w:rPr>
          <w:rFonts w:ascii="Arial" w:hAnsi="Arial" w:cs="Arial"/>
          <w:sz w:val="24"/>
          <w:szCs w:val="24"/>
        </w:rPr>
        <w:t>. Dizygotic twin</w:t>
      </w:r>
      <w:r w:rsidR="000317D0" w:rsidRPr="006C41DA">
        <w:rPr>
          <w:rFonts w:ascii="Arial" w:hAnsi="Arial" w:cs="Arial"/>
          <w:sz w:val="24"/>
          <w:szCs w:val="24"/>
        </w:rPr>
        <w:t>s</w:t>
      </w:r>
      <w:r w:rsidRPr="006C41DA">
        <w:rPr>
          <w:rFonts w:ascii="Arial" w:hAnsi="Arial" w:cs="Arial"/>
          <w:sz w:val="24"/>
          <w:szCs w:val="24"/>
        </w:rPr>
        <w:t xml:space="preserve"> almost always have separate placentas (dichorionic diamniotic), although occasionally there may be fusion. However, placentation in </w:t>
      </w:r>
      <w:proofErr w:type="spellStart"/>
      <w:r w:rsidRPr="006C41DA">
        <w:rPr>
          <w:rFonts w:ascii="Arial" w:hAnsi="Arial" w:cs="Arial"/>
          <w:sz w:val="24"/>
          <w:szCs w:val="24"/>
        </w:rPr>
        <w:t>monozygous</w:t>
      </w:r>
      <w:proofErr w:type="spellEnd"/>
      <w:r w:rsidRPr="006C41DA">
        <w:rPr>
          <w:rFonts w:ascii="Arial" w:hAnsi="Arial" w:cs="Arial"/>
          <w:sz w:val="24"/>
          <w:szCs w:val="24"/>
        </w:rPr>
        <w:t xml:space="preserve"> twins depends on how soon after fertilization the ovum splits: dichorionic diamniotic if &lt;3 days, monochorionic diamniotic if 4-8 days or monochorionic monoamniotic if &gt;8 day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3/siny.2002.0109","author":[{"dropping-particle":"","family":"Pharoah","given":"P O D","non-dropping-particle":"","parse-names":false,"suffix":""}],"id":"ITEM-1","issued":{"date-parts":[["2002"]]},"page":"223-230","title":"Neurological outcome in twins","type":"article-journal"},"uris":["http://www.mendeley.com/documents/?uuid=6eb0e109-2c81-4f9f-a0c6-20bce305a1bf"]}],"mendeley":{"formattedCitation":"(111)","plainTextFormattedCitation":"(111)","previouslyFormattedCitation":"(11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1)</w:t>
      </w:r>
      <w:r w:rsidR="00787600" w:rsidRPr="006C41DA">
        <w:rPr>
          <w:rFonts w:ascii="Arial" w:hAnsi="Arial" w:cs="Arial"/>
          <w:sz w:val="24"/>
          <w:szCs w:val="24"/>
        </w:rPr>
        <w:fldChar w:fldCharType="end"/>
      </w:r>
      <w:r w:rsidRPr="006C41DA">
        <w:rPr>
          <w:rFonts w:ascii="Arial" w:hAnsi="Arial" w:cs="Arial"/>
          <w:sz w:val="24"/>
          <w:szCs w:val="24"/>
        </w:rPr>
        <w:t xml:space="preserve">. </w:t>
      </w:r>
    </w:p>
    <w:p w14:paraId="22C05FD0" w14:textId="00FDB6F0" w:rsidR="005208BB" w:rsidRPr="006C41DA" w:rsidRDefault="00E0691E" w:rsidP="00EE78F6">
      <w:pPr>
        <w:spacing w:line="480" w:lineRule="auto"/>
        <w:rPr>
          <w:rFonts w:ascii="Arial" w:hAnsi="Arial" w:cs="Arial"/>
          <w:sz w:val="24"/>
          <w:szCs w:val="24"/>
        </w:rPr>
      </w:pPr>
      <w:r w:rsidRPr="006C41DA">
        <w:rPr>
          <w:rFonts w:ascii="Arial" w:hAnsi="Arial" w:cs="Arial"/>
          <w:sz w:val="24"/>
          <w:szCs w:val="24"/>
        </w:rPr>
        <w:t>It is well recognised that monochorionic diamniotic twin pregnancies may be complicated by twin-twin transfusion</w:t>
      </w:r>
      <w:r w:rsidR="0009321F" w:rsidRPr="006C41DA">
        <w:rPr>
          <w:rFonts w:ascii="Arial" w:hAnsi="Arial" w:cs="Arial"/>
          <w:sz w:val="24"/>
          <w:szCs w:val="24"/>
        </w:rPr>
        <w:t xml:space="preserve"> syndrome (TTTS)</w:t>
      </w:r>
      <w:r w:rsidR="004A3005" w:rsidRPr="006C41DA">
        <w:rPr>
          <w:rFonts w:ascii="Arial" w:hAnsi="Arial" w:cs="Arial"/>
          <w:sz w:val="24"/>
          <w:szCs w:val="24"/>
        </w:rPr>
        <w:t xml:space="preserve">, </w:t>
      </w:r>
      <w:r w:rsidRPr="006C41DA">
        <w:rPr>
          <w:rFonts w:ascii="Arial" w:hAnsi="Arial" w:cs="Arial"/>
          <w:sz w:val="24"/>
          <w:szCs w:val="24"/>
        </w:rPr>
        <w:t xml:space="preserve">related to </w:t>
      </w:r>
      <w:r w:rsidR="001C4AEA" w:rsidRPr="006C41DA">
        <w:rPr>
          <w:rFonts w:ascii="Arial" w:hAnsi="Arial" w:cs="Arial"/>
          <w:sz w:val="24"/>
          <w:szCs w:val="24"/>
        </w:rPr>
        <w:t xml:space="preserve">placental </w:t>
      </w:r>
      <w:r w:rsidRPr="006C41DA">
        <w:rPr>
          <w:rFonts w:ascii="Arial" w:hAnsi="Arial" w:cs="Arial"/>
          <w:sz w:val="24"/>
          <w:szCs w:val="24"/>
        </w:rPr>
        <w:t xml:space="preserve">vascular anastomoses (venous-venous, arterial-arterial </w:t>
      </w:r>
      <w:r w:rsidR="001C4AEA" w:rsidRPr="006C41DA">
        <w:rPr>
          <w:rFonts w:ascii="Arial" w:hAnsi="Arial" w:cs="Arial"/>
          <w:sz w:val="24"/>
          <w:szCs w:val="24"/>
        </w:rPr>
        <w:t>or</w:t>
      </w:r>
      <w:r w:rsidRPr="006C41DA">
        <w:rPr>
          <w:rFonts w:ascii="Arial" w:hAnsi="Arial" w:cs="Arial"/>
          <w:sz w:val="24"/>
          <w:szCs w:val="24"/>
        </w:rPr>
        <w:t xml:space="preserve"> </w:t>
      </w:r>
      <w:r w:rsidR="00805F50" w:rsidRPr="006C41DA">
        <w:rPr>
          <w:rFonts w:ascii="Arial" w:hAnsi="Arial" w:cs="Arial"/>
          <w:sz w:val="24"/>
          <w:szCs w:val="24"/>
        </w:rPr>
        <w:t>arterial-</w:t>
      </w:r>
      <w:r w:rsidRPr="006C41DA">
        <w:rPr>
          <w:rFonts w:ascii="Arial" w:hAnsi="Arial" w:cs="Arial"/>
          <w:sz w:val="24"/>
          <w:szCs w:val="24"/>
        </w:rPr>
        <w:t>venous</w:t>
      </w:r>
      <w:r w:rsidR="001C4AEA" w:rsidRPr="006C41DA">
        <w:rPr>
          <w:rFonts w:ascii="Arial" w:hAnsi="Arial" w:cs="Arial"/>
          <w:sz w:val="24"/>
          <w:szCs w:val="24"/>
        </w:rPr>
        <w: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7/thg.2016.39","ISBN":"1832-4274","ISSN":"18392628","PMID":"27203608","abstract":"&lt;p&gt;Perinatal mortality is increased considerably in multiple pregnancies compared to singleton pregnancies, with single intrauterine fetal demise (sIUFD) presenting a rare but unique perinatal problem. Monochorionic pregnancies are at particular risk of sIUFD due to bidirectional inter-twin placental vascular anastomoses. The resulting inter-twin blood flow can become unbalanced, causing acute and chronic inter-twin transfusion and profound anemia secondary to fetal exsanguination into the low-pressure circulation of the dead fetus. If the sIUFD occurs after 14 weeks’ gestation it is believed to have the most significant effect on the continuing pregnancy as the co-twin is at increased risk of preterm delivery, long-term neurological complications, and death. This article will focus on fetal brain injury in the surviving co-twin in the case of sIUFD, as it is the most common kind of injury in sIUFD, and one which concerns parents and may be the basis for terminating the pregnancy. We will outline how these brain injuries are thought to occur and describe potential pathophysiological mechanisms. We will discuss risk factors for brain injury in cases of sIUFD, including: chorionicity, cause of the sIUFD (spontaneous or secondary to an underlying pathological process such as twin-to-twin transfusion syndrome), gestation of delivery and how to prevent brain injury in the co-twin. We also review modes of imaging, discuss the difficulties in predicting the long-term outcome for co-twin survivors, and highlight the dearth of research in this area.&lt;/p&gt;","author":[{"dropping-particle":"","family":"Mackie","given":"Fiona L.","non-dropping-particle":"","parse-names":false,"suffix":""},{"dropping-particle":"","family":"Morris","given":"R. Katie","non-dropping-particle":"","parse-names":false,"suffix":""},{"dropping-particle":"","family":"Kilby","given":"Mark D.","non-dropping-particle":"","parse-names":false,"suffix":""}],"container-title":"Twin Research and Human Genetics","id":"ITEM-1","issue":"3","issued":{"date-parts":[["2016"]]},"page":"262-267","title":"Fetal Brain Injury in Survivors of Twin Pregnancies Complicated by Demise of One Twin: A Review","type":"article","volume":"19"},"uris":["http://www.mendeley.com/documents/?uuid=5313d26f-907f-482c-bb37-ffdb6f3229b0"]}],"mendeley":{"formattedCitation":"(112)","plainTextFormattedCitation":"(112)","previouslyFormattedCitation":"(11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2)</w:t>
      </w:r>
      <w:r w:rsidR="00787600" w:rsidRPr="006C41DA">
        <w:rPr>
          <w:rFonts w:ascii="Arial" w:hAnsi="Arial" w:cs="Arial"/>
          <w:sz w:val="24"/>
          <w:szCs w:val="24"/>
        </w:rPr>
        <w:fldChar w:fldCharType="end"/>
      </w:r>
      <w:r w:rsidR="001C4AEA" w:rsidRPr="006C41DA">
        <w:rPr>
          <w:rFonts w:ascii="Arial" w:hAnsi="Arial" w:cs="Arial"/>
          <w:sz w:val="24"/>
          <w:szCs w:val="24"/>
        </w:rPr>
        <w:t xml:space="preserve">. </w:t>
      </w:r>
      <w:r w:rsidR="00EE78F6" w:rsidRPr="006C41DA">
        <w:rPr>
          <w:rFonts w:ascii="Arial" w:hAnsi="Arial" w:cs="Arial"/>
          <w:sz w:val="24"/>
          <w:szCs w:val="24"/>
        </w:rPr>
        <w:t xml:space="preserve">In chronic TTTS, the recipient is usually the larger, but may sometimes be the smaller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BF02021539","ISBN":"0301-0449 (Print)","ISSN":"03010449","PMID":"7644307","abstract":"We report a case of diffuse hepatic and cerebral infarction in a surviving preterm co-twin and twin-twin transfusion syndrome studied by ultrasound and confirmed by post-mortem examination.","author":[{"dropping-particle":"","family":"Laveaucoupet","given":"J.","non-dropping-particle":"de","parse-names":false,"suffix":""},{"dropping-particle":"","family":"Ciorascu","given":"R.","non-dropping-particle":"","parse-names":false,"suffix":""},{"dropping-particle":"","family":"Lacaze","given":"T.","non-dropping-particle":"","parse-names":false,"suffix":""},{"dropping-particle":"","family":"Roset","given":"F.","non-dropping-particle":"","parse-names":false,"suffix":""},{"dropping-particle":"","family":"Musset","given":"D.","non-dropping-particle":"","parse-names":false,"suffix":""},{"dropping-particle":"","family":"Labrune","given":"M.","non-dropping-particle":"","parse-names":false,"suffix":""}],"container-title":"Pediatric Radiology","id":"ITEM-1","issue":"3","issued":{"date-parts":[["1995"]]},"page":"211-213","title":"Hepatic and cerebral infarction in the survivor after the in utero death of a co-twin: Sonographic pattern","type":"article-journal","volume":"25"},"uris":["http://www.mendeley.com/documents/?uuid=f7ef6c3a-a024-4da9-8b47-c74c1c8dbfd3"]}],"mendeley":{"formattedCitation":"(113)","plainTextFormattedCitation":"(113)","previouslyFormattedCitation":"(11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3)</w:t>
      </w:r>
      <w:r w:rsidR="00787600" w:rsidRPr="006C41DA">
        <w:rPr>
          <w:rFonts w:ascii="Arial" w:hAnsi="Arial" w:cs="Arial"/>
          <w:sz w:val="24"/>
          <w:szCs w:val="24"/>
        </w:rPr>
        <w:fldChar w:fldCharType="end"/>
      </w:r>
      <w:r w:rsidR="00EE78F6" w:rsidRPr="006C41DA">
        <w:rPr>
          <w:rFonts w:ascii="Arial" w:hAnsi="Arial" w:cs="Arial"/>
          <w:sz w:val="24"/>
          <w:szCs w:val="24"/>
        </w:rPr>
        <w:t xml:space="preserve">. </w:t>
      </w:r>
      <w:r w:rsidR="00EE78F6" w:rsidRPr="006C41DA">
        <w:rPr>
          <w:rFonts w:ascii="Arial" w:hAnsi="Arial" w:cs="Arial"/>
          <w:sz w:val="24"/>
          <w:szCs w:val="24"/>
        </w:rPr>
        <w:lastRenderedPageBreak/>
        <w:t xml:space="preserve">Typically, the recipient </w:t>
      </w:r>
      <w:r w:rsidR="00111DCC" w:rsidRPr="006C41DA">
        <w:rPr>
          <w:rFonts w:ascii="Arial" w:hAnsi="Arial" w:cs="Arial"/>
          <w:sz w:val="24"/>
          <w:szCs w:val="24"/>
        </w:rPr>
        <w:t>has circulatory overloaded</w:t>
      </w:r>
      <w:r w:rsidR="00EE78F6" w:rsidRPr="006C41DA">
        <w:rPr>
          <w:rFonts w:ascii="Arial" w:hAnsi="Arial" w:cs="Arial"/>
          <w:sz w:val="24"/>
          <w:szCs w:val="24"/>
        </w:rPr>
        <w:t>, with increased urine output and polyhydramnios as well as effects on the heart and systemic and pulmonar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56/NEJM196304112681502","ISSN":"0028-4793","PMID":"13937073","author":[{"dropping-particle":"","family":"Naeye","given":"Richard L.","non-dropping-particle":"","parse-names":false,"suffix":""}],"container-title":"New England Journal of Medicine","id":"ITEM-1","issue":"15","issued":{"date-parts":[["1963","4","11"]]},"page":"804-809","title":"Human Intrauterine Parabiotic Syndrome and Its Complications","type":"article-journal","volume":"268"},"uris":["http://www.mendeley.com/documents/?uuid=b212d41e-9b2a-3d3a-8999-78c4bf609c9f"]}],"mendeley":{"formattedCitation":"(114)","plainTextFormattedCitation":"(114)","previouslyFormattedCitation":"(11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4)</w:t>
      </w:r>
      <w:r w:rsidR="00787600" w:rsidRPr="006C41DA">
        <w:rPr>
          <w:rFonts w:ascii="Arial" w:hAnsi="Arial" w:cs="Arial"/>
          <w:sz w:val="24"/>
          <w:szCs w:val="24"/>
        </w:rPr>
        <w:fldChar w:fldCharType="end"/>
      </w:r>
      <w:r w:rsidR="00EE78F6" w:rsidRPr="006C41DA">
        <w:rPr>
          <w:rFonts w:ascii="Arial" w:hAnsi="Arial" w:cs="Arial"/>
          <w:sz w:val="24"/>
          <w:szCs w:val="24"/>
        </w:rPr>
        <w:t xml:space="preserve"> circulations which probably lead to systemic and pulmonary hypertens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jpedsurg.2012.08.021","ISSN":"0022-3468","author":[{"dropping-particle":"","family":"Shue","given":"Eveline H","non-dropping-particle":"","parse-names":false,"suffix":""},{"dropping-particle":"","family":"Soares","given":"Bruno","non-dropping-particle":"","parse-names":false,"suffix":""},{"dropping-particle":"","family":"Courtier","given":"Jesse","non-dropping-particle":"","parse-names":false,"suffix":""},{"dropping-particle":"","family":"Hogue","given":"Jacob","non-dropping-particle":"","parse-names":false,"suffix":""},{"dropping-particle":"","family":"Shimotake","given":"Thomas","non-dropping-particle":"","parse-names":false,"suffix":""},{"dropping-particle":"","family":"Mackenzie","given":"Tippi C","non-dropping-particle":"","parse-names":false,"suffix":""}],"container-title":"Journal of Pediatric Surgery","id":"ITEM-1","issue":"10","issued":{"date-parts":[["2012"]]},"page":"1938-1942","publisher":"Elsevier B.V.","title":"Type IV intestinal atresia , congenital bilateral perisylvian syndrome , and chronic pulmonary hypertension secondary to multiple vascular disruption syndrome in a monochorionic twin","type":"article-journal","volume":"47"},"uris":["http://www.mendeley.com/documents/?uuid=e0841726-316e-438e-9d54-fbf77f7e1890"]}],"mendeley":{"formattedCitation":"(115)","plainTextFormattedCitation":"(115)","previouslyFormattedCitation":"(11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5)</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722","ISBN":"1469-0705 (Electronic)\\r0960-7692 (Linking)","ISSN":"14690705","PMID":"25377504","abstract":"OBJECTIVE: To evaluate the incidence, type and severity of cerebral injury in the surviving monochorionic (MC) cotwin after single fetal demise in twin pregnancies. METHODS: All MC pregnancies with single fetal demise that were evaluated at the Leiden University Medical Center between 2002 and 2013 were included. Perinatal characteristics, neonatal outcome and the presence of cerebral injury, observed on neuroimaging, were recorded for all cotwin survivors. RESULTS: A total of 49 MC pregnancies with single fetal demise, including one MC triplet, were included in the study (n = 50 cotwins). Median gestational age at occurrence of single fetal demise was 25 weeks and median interval between single fetal demise and live birth was 61 days, with a median gestational age at birth of 36 weeks. Severe cerebral injury was diagnosed in 13 (26%) of the 50 cotwins and was detected antenatally in 4/50 (8%) and postnatally in 9/50 (18%) cases. Cerebral injury was mostly due to hypoxic-ischemic injury resulting in cystic periventricular leukomalacia, middle cerebral artery infarction or injury to basal ganglia, thalamus and/or cortex. Risk factors associated with severe cerebral injury were advanced gestational age at the occurrence of single fetal demise (odds ratio (OR), 1.14 (95% CI, 1.01-1.29) for each week of gestation; P = 0.03), twin-twin transfusion syndrome developing prior to single fetal demise (OR, 5.0 (95% CI, 1.30-19.13); P = 0.02) and a lower gestational age at birth (OR, 0.83 (95% CI, 0.69-0.99) for each week of gestation; P = 0.04). CONCLUSIONS: Single fetal demise in MC pregnancies is associated with severe cerebral injury occurring in 1 in 4 surviving cotwins. Routine antenatal and postnatal neuroimaging, followed by standardized long-term follow-up, is mandatory.","author":[{"dropping-particle":"","family":"Klink","given":"J. M M","non-dropping-particle":"Van","parse-names":false,"suffix":""},{"dropping-particle":"","family":"Steenis","given":"A.","non-dropping-particle":"Van","parse-names":false,"suffix":""},{"dropping-particle":"","family":"Steggerda","given":"S. J.","non-dropping-particle":"","parse-names":false,"suffix":""},{"dropping-particle":"","family":"Genova","given":"L.","non-dropping-particle":"","parse-names":false,"suffix":""},{"dropping-particle":"","family":"Sueters","given":"M.","non-dropping-particle":"","parse-names":false,"suffix":""},{"dropping-particle":"","family":"Oepkes","given":"D.","non-dropping-particle":"","parse-names":false,"suffix":""},{"dropping-particle":"","family":"Lopriore","given":"E.","non-dropping-particle":"","parse-names":false,"suffix":""}],"container-title":"Ultrasound in Obstetrics and Gynecology","id":"ITEM-1","issue":"3","issued":{"date-parts":[["2015"]]},"page":"294-300","title":"Single fetal demise in monochorionic pregnancies: Incidence and patterns of cerebral injury","type":"article-journal","volume":"45"},"uris":["http://www.mendeley.com/documents/?uuid=10ace99e-5680-453b-b535-fdca4633927e"]}],"mendeley":{"formattedCitation":"(116)","plainTextFormattedCitation":"(116)","previouslyFormattedCitation":"(11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59/000478844","ISSN":"16617819","abstract":"(2/493, 95% CI 0.1–1.5%) in uncomplicated monochorionic twins (odds ratio [OR] 10.3, 95% CI 2.4–43.9; p = 0.002). Two risk factors were independently associated with PPHN: se-vere prematurity (OR 3.3, 95% CI 1.0–11.4) and recipient sta-tus (OR 3.9, 95% CI 1.4–11.0). In TTTS recipients, another risk factor for PPHN is anaemia at birth (OR 7.2, 95% CI 1.8–29.6). Conclusion: Clinicians caring for neonates with TTTS should be aware of the 10-fold increased risk of PPHN compared to uncomplicated monochorionic twins. PPHN occurs more of-ten in case of premature delivery and in recipient twins, par-ticularly in the presence of anaemia at birth. As the develop-ment of severe PPHN is difficult to predict, we advise that all TTTS twins should be delivered in a tertiary care centre with iNO treatment options.","author":[{"dropping-particle":"","family":"Gijtenbeek","given":"Manon","non-dropping-particle":"","parse-names":false,"suffix":""},{"dropping-particle":"","family":"Haak","given":"M. C.","non-dropping-particle":"","parse-names":false,"suffix":""},{"dropping-particle":"","family":"Harkel","given":"Derk Jan","non-dropping-particle":"Ten","parse-names":false,"suffix":""},{"dropping-particle":"","family":"Pas","given":"Arjan B.","non-dropping-particle":"Te","parse-names":false,"suffix":""},{"dropping-particle":"","family":"Middeldorp","given":"Johanna M.","non-dropping-particle":"","parse-names":false,"suffix":""},{"dropping-particle":"","family":"Klumper","given":"Frans J.C.M.","non-dropping-particle":"","parse-names":false,"suffix":""},{"dropping-particle":"","family":"Geloven","given":"Nan","non-dropping-particle":"Van","parse-names":false,"suffix":""},{"dropping-particle":"","family":"Oepkes","given":"Dick","non-dropping-particle":"","parse-names":false,"suffix":""},{"dropping-particle":"","family":"Lopriore","given":"Enrico","non-dropping-particle":"","parse-names":false,"suffix":""}],"container-title":"Neonatology","id":"ITEM-1","issue":"4","issued":{"date-parts":[["2017"]]},"page":"402-408","title":"Persistent Pulmonary Hypertension of the Newborn in Twin-Twin Transfusion Syndrome: A Case-Control Study","type":"article-journal","volume":"112"},"uris":["http://www.mendeley.com/documents/?uuid=444a0c66-83ca-4288-9379-2d5305686944"]}],"mendeley":{"formattedCitation":"(117)","plainTextFormattedCitation":"(117)","previouslyFormattedCitation":"(11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7)</w:t>
      </w:r>
      <w:r w:rsidR="00787600" w:rsidRPr="006C41DA">
        <w:rPr>
          <w:rFonts w:ascii="Arial" w:hAnsi="Arial" w:cs="Arial"/>
          <w:sz w:val="24"/>
          <w:szCs w:val="24"/>
        </w:rPr>
        <w:fldChar w:fldCharType="end"/>
      </w:r>
      <w:r w:rsidR="00EE78F6" w:rsidRPr="006C41DA">
        <w:rPr>
          <w:rFonts w:ascii="Arial" w:hAnsi="Arial" w:cs="Arial"/>
          <w:sz w:val="24"/>
          <w:szCs w:val="24"/>
        </w:rPr>
        <w:t xml:space="preserve"> and even right ventricular outflow tract obstruc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6008","ISBN":"0960-7692","ISSN":"09607692","abstract":"Objectives Severe right ventricular outflow tract obstruction (RVOTO) is\na potential complication in recipient twins of twin-to-twin transfusion\nsyndrome (TTTS) that requires postnatal follow-up or treatment. We aimed\nto evaluate pregnancy characteristics of neonates with RVOTO from\ncomplicated monochorionic twin pregnancies, determine the incidence of\nRVOTO in TTTS cases and construct a prediction model for its\ndevelopment.\nMethods This was an observational cohort study of all complicated\nmonochorionic twin pregnancies with a postnatal diagnosis of RVOTO\nexamined at our center. Cases were referred for evaluation of the need\nfor fetal therapy or intervention because of TTTS, selective\nintrauterine growth restriction (sIUGR) or multiple congenital\nmalformations in one of the twins. Ultrasound data were retrieved from\nour monochorionic twin database. Among liveborn TTTS recipients treated\nprenatally with laser therapy, those with RVOTO were compared with those\nwithout RVOTO (controls). We describe four additional cases with RVOTO\nthat were not TTTS recipients.\nResults A total of 485 twin pregnancies received laser therapy for TTTS\nduring the study period. RVOTO was diagnosed in 3% (11/368) of liveborn\nTTTS recipients, of whom two showed mild Ebstein's anomaly. Before laser\ntherapy, pericardial effusion was seen in 45% (5/11) of RVOTO cases (P&lt;\n0.01) and abnormal A-wave in the ductus venosus (DV) in 73% (8/11)\n(P=0.03), significantly higher proportions than in controls. Mean\ngestational age at laser therapy was 17+ 3weeks in RVOTO cases compared\nwith 20+3weeks in controls (P=0.03). A prediction model for RVOTO was\nconstructed incorporating these three significant variables. One TTTS\ndonor had RVOTO after the development of transient hydrops following\nlaser therapy. Three larger twins in pregnancies complicated by sIUGR\ndeveloped RVOTO, the onset of which was detectable early in the second\ntrimester.\nConclusions RVOTO occurs in TTTS recipient twins but can also develop in\nTTTS donors and larger twins of pregnancies complicated by sIUGR.\nAbnormal flow in the DV, pericardial effusion and early gestational age\nat onset of TTTS are predictors of RVOTO in TTTS recipients, which\nsuggests increased vulnerability to hemodynamic imbalances in the fetal\nheart in early pregnancy. These findings could guide diagnostic\nfollow-up protocols after TTTS treatment. Copyright (C) 2016 ISUOG.\nPublished by John Wiley &amp; Sons Ltd.","author":[{"dropping-particle":"","family":"Eschbach","given":"S. J.","non-dropping-particle":"","parse-names":false,"suffix":""},{"dropping-particle":"","family":"Boons","given":"L. S. T. M.","non-dropping-particle":"","parse-names":false,"suffix":""},{"dropping-particle":"","family":"Zwet","given":"E.","non-dropping-particle":"Van","parse-names":false,"suffix":""},{"dropping-particle":"","family":"Middeldorp","given":"J. M.","non-dropping-particle":"","parse-names":false,"suffix":""},{"dropping-particle":"","family":"Klumper","given":"F. J. C. M.","non-dropping-particle":"","parse-names":false,"suffix":""},{"dropping-particle":"","family":"Lopriore","given":"E.","non-dropping-particle":"","parse-names":false,"suffix":""},{"dropping-particle":"","family":"Teunissen","given":"A. K. K.","non-dropping-particle":"","parse-names":false,"suffix":""},{"dropping-particle":"","family":"Rijlaarsdam","given":"M. E.","non-dropping-particle":"","parse-names":false,"suffix":""},{"dropping-particle":"","family":"Oepkes","given":"D.","non-dropping-particle":"","parse-names":false,"suffix":""},{"dropping-particle":"","family":"Harkel","given":"A. D. J.","non-dropping-particle":"Ten","parse-names":false,"suffix":""},{"dropping-particle":"","family":"Haak","given":"M. C.","non-dropping-particle":"","parse-names":false,"suffix":""}],"container-title":"Ultrasound in Obstetrics &amp; Gynecology","id":"ITEM-1","issue":"6","issued":{"date-parts":[["2017"]]},"page":"737-743","title":"Right ventricular outflow tract obstruction in complicated monochorionic twin pregnancy","type":"article-journal","volume":"49"},"uris":["http://www.mendeley.com/documents/?uuid=4b51a0c6-7ee4-4229-bb75-64c377a888d4"]}],"mendeley":{"formattedCitation":"(118)","plainTextFormattedCitation":"(118)","previouslyFormattedCitation":"(11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8)</w:t>
      </w:r>
      <w:r w:rsidR="00787600" w:rsidRPr="006C41DA">
        <w:rPr>
          <w:rFonts w:ascii="Arial" w:hAnsi="Arial" w:cs="Arial"/>
          <w:sz w:val="24"/>
          <w:szCs w:val="24"/>
        </w:rPr>
        <w:fldChar w:fldCharType="end"/>
      </w:r>
      <w:r w:rsidR="00EE78F6" w:rsidRPr="006C41DA">
        <w:rPr>
          <w:rFonts w:ascii="Arial" w:hAnsi="Arial" w:cs="Arial"/>
          <w:sz w:val="24"/>
          <w:szCs w:val="24"/>
        </w:rPr>
        <w:t xml:space="preserve">. The donor is </w:t>
      </w:r>
      <w:r w:rsidR="00111DCC" w:rsidRPr="006C41DA">
        <w:rPr>
          <w:rFonts w:ascii="Arial" w:hAnsi="Arial" w:cs="Arial"/>
          <w:sz w:val="24"/>
          <w:szCs w:val="24"/>
        </w:rPr>
        <w:t>hypovolaemic</w:t>
      </w:r>
      <w:r w:rsidR="00EE78F6" w:rsidRPr="006C41DA">
        <w:rPr>
          <w:rFonts w:ascii="Arial" w:hAnsi="Arial" w:cs="Arial"/>
          <w:sz w:val="24"/>
          <w:szCs w:val="24"/>
        </w:rPr>
        <w:t xml:space="preserve">, with decreased urine output and oligohydramnios. The chronic development of oligohydramnios in the donor and polyhydramnios in the recipient (Twin Oligohydramnios Polyhydramnios Sequence, TOPS) is thought to be occur when there are prominent arterial-venous anastomoses so that blood </w:t>
      </w:r>
      <w:r w:rsidR="00111DCC" w:rsidRPr="006C41DA">
        <w:rPr>
          <w:rFonts w:ascii="Arial" w:hAnsi="Arial" w:cs="Arial"/>
          <w:sz w:val="24"/>
          <w:szCs w:val="24"/>
        </w:rPr>
        <w:t xml:space="preserve">tends to </w:t>
      </w:r>
      <w:r w:rsidR="00EE78F6" w:rsidRPr="006C41DA">
        <w:rPr>
          <w:rFonts w:ascii="Arial" w:hAnsi="Arial" w:cs="Arial"/>
          <w:sz w:val="24"/>
          <w:szCs w:val="24"/>
        </w:rPr>
        <w:t>flow</w:t>
      </w:r>
      <w:r w:rsidR="00111DCC" w:rsidRPr="006C41DA">
        <w:rPr>
          <w:rFonts w:ascii="Arial" w:hAnsi="Arial" w:cs="Arial"/>
          <w:sz w:val="24"/>
          <w:szCs w:val="24"/>
        </w:rPr>
        <w:t xml:space="preserve"> in </w:t>
      </w:r>
      <w:r w:rsidR="00EE78F6" w:rsidRPr="006C41DA">
        <w:rPr>
          <w:rFonts w:ascii="Arial" w:hAnsi="Arial" w:cs="Arial"/>
          <w:sz w:val="24"/>
          <w:szCs w:val="24"/>
        </w:rPr>
        <w:t xml:space="preserve">one </w:t>
      </w:r>
      <w:r w:rsidR="00111DCC" w:rsidRPr="006C41DA">
        <w:rPr>
          <w:rFonts w:ascii="Arial" w:hAnsi="Arial" w:cs="Arial"/>
          <w:sz w:val="24"/>
          <w:szCs w:val="24"/>
        </w:rPr>
        <w:t>direc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9)</w:t>
      </w:r>
      <w:r w:rsidR="00787600" w:rsidRPr="006C41DA">
        <w:rPr>
          <w:rFonts w:ascii="Arial" w:hAnsi="Arial" w:cs="Arial"/>
          <w:sz w:val="24"/>
          <w:szCs w:val="24"/>
        </w:rPr>
        <w:fldChar w:fldCharType="end"/>
      </w:r>
      <w:r w:rsidR="00EE78F6" w:rsidRPr="006C41DA">
        <w:rPr>
          <w:rFonts w:ascii="Arial" w:hAnsi="Arial" w:cs="Arial"/>
          <w:sz w:val="24"/>
          <w:szCs w:val="24"/>
        </w:rPr>
        <w:t xml:space="preserve">. </w:t>
      </w:r>
    </w:p>
    <w:p w14:paraId="49288135" w14:textId="4F855A05" w:rsidR="00EE78F6" w:rsidRPr="006C41DA" w:rsidRDefault="00EE78F6" w:rsidP="00EE78F6">
      <w:pPr>
        <w:spacing w:line="480" w:lineRule="auto"/>
        <w:rPr>
          <w:rFonts w:ascii="Arial" w:hAnsi="Arial" w:cs="Arial"/>
          <w:sz w:val="24"/>
          <w:szCs w:val="24"/>
        </w:rPr>
      </w:pPr>
      <w:r w:rsidRPr="006C41DA">
        <w:rPr>
          <w:rFonts w:ascii="Arial" w:hAnsi="Arial" w:cs="Arial"/>
          <w:sz w:val="24"/>
          <w:szCs w:val="24"/>
        </w:rPr>
        <w:t>Placental histopathology suggests that there is a vascular anastomosis in 100% of monochorionic twin pregnancies but twin-twin transfusion affects &lt;10%</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Transfusion","given":"The Twin","non-dropping-particle":"","parse-names":false,"suffix":""}],"id":"ITEM-1","issued":{"date-parts":[["0"]]},"page":"111-114","title":"Syndrome 35","type":"article-journal"},"uris":["http://www.mendeley.com/documents/?uuid=89b7c7ad-fa55-4ea9-81fd-2109c09a083e"]}],"mendeley":{"formattedCitation":"(120)","plainTextFormattedCitation":"(120)","previouslyFormattedCitation":"(12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0)</w:t>
      </w:r>
      <w:r w:rsidR="00787600" w:rsidRPr="006C41DA">
        <w:rPr>
          <w:rFonts w:ascii="Arial" w:hAnsi="Arial" w:cs="Arial"/>
          <w:sz w:val="24"/>
          <w:szCs w:val="24"/>
        </w:rPr>
        <w:fldChar w:fldCharType="end"/>
      </w:r>
      <w:r w:rsidRPr="006C41DA">
        <w:rPr>
          <w:rFonts w:ascii="Arial" w:hAnsi="Arial" w:cs="Arial"/>
          <w:sz w:val="24"/>
          <w:szCs w:val="24"/>
        </w:rPr>
        <w:t>, probably because the majority do not have major arterial-venous anastomose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9)</w:t>
      </w:r>
      <w:r w:rsidR="00787600" w:rsidRPr="006C41DA">
        <w:rPr>
          <w:rFonts w:ascii="Arial" w:hAnsi="Arial" w:cs="Arial"/>
          <w:sz w:val="24"/>
          <w:szCs w:val="24"/>
        </w:rPr>
        <w:fldChar w:fldCharType="end"/>
      </w:r>
      <w:r w:rsidRPr="006C41DA">
        <w:rPr>
          <w:rFonts w:ascii="Arial" w:hAnsi="Arial" w:cs="Arial"/>
          <w:sz w:val="24"/>
          <w:szCs w:val="24"/>
        </w:rPr>
        <w:t xml:space="preserve">. </w:t>
      </w:r>
      <w:r w:rsidR="005208BB" w:rsidRPr="006C41DA">
        <w:rPr>
          <w:rFonts w:ascii="Arial" w:hAnsi="Arial" w:cs="Arial"/>
          <w:sz w:val="24"/>
          <w:szCs w:val="24"/>
        </w:rPr>
        <w:t>Originally, after birth, the diagnosis was made when there was a 5.0 g/dL difference in haemoglob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Transfusion","given":"The Twin","non-dropping-particle":"","parse-names":false,"suffix":""}],"id":"ITEM-1","issued":{"date-parts":[["0"]]},"page":"111-114","title":"Syndrome 35","type":"article-journal"},"uris":["http://www.mendeley.com/documents/?uuid=89b7c7ad-fa55-4ea9-81fd-2109c09a083e"]}],"mendeley":{"formattedCitation":"(120)","plainTextFormattedCitation":"(120)","previouslyFormattedCitation":"(12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0)</w:t>
      </w:r>
      <w:r w:rsidR="00787600" w:rsidRPr="006C41DA">
        <w:rPr>
          <w:rFonts w:ascii="Arial" w:hAnsi="Arial" w:cs="Arial"/>
          <w:sz w:val="24"/>
          <w:szCs w:val="24"/>
        </w:rPr>
        <w:fldChar w:fldCharType="end"/>
      </w:r>
      <w:r w:rsidR="005208BB" w:rsidRPr="006C41DA">
        <w:rPr>
          <w:rFonts w:ascii="Arial" w:hAnsi="Arial" w:cs="Arial"/>
          <w:sz w:val="24"/>
          <w:szCs w:val="24"/>
        </w:rPr>
        <w:t>. However, there is rarely such a large difference at birth</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9)</w:t>
      </w:r>
      <w:r w:rsidR="00787600" w:rsidRPr="006C41DA">
        <w:rPr>
          <w:rFonts w:ascii="Arial" w:hAnsi="Arial" w:cs="Arial"/>
          <w:sz w:val="24"/>
          <w:szCs w:val="24"/>
        </w:rPr>
        <w:fldChar w:fldCharType="end"/>
      </w:r>
      <w:r w:rsidR="005208BB" w:rsidRPr="006C41DA">
        <w:rPr>
          <w:rFonts w:ascii="Arial" w:hAnsi="Arial" w:cs="Arial"/>
          <w:sz w:val="24"/>
          <w:szCs w:val="24"/>
        </w:rPr>
        <w:t xml:space="preserve"> or at </w:t>
      </w:r>
      <w:proofErr w:type="spellStart"/>
      <w:r w:rsidR="005208BB" w:rsidRPr="006C41DA">
        <w:rPr>
          <w:rFonts w:ascii="Arial" w:hAnsi="Arial" w:cs="Arial"/>
          <w:sz w:val="24"/>
          <w:szCs w:val="24"/>
        </w:rPr>
        <w:t>fetal</w:t>
      </w:r>
      <w:proofErr w:type="spellEnd"/>
      <w:r w:rsidR="005208BB" w:rsidRPr="006C41DA">
        <w:rPr>
          <w:rFonts w:ascii="Arial" w:hAnsi="Arial" w:cs="Arial"/>
          <w:sz w:val="24"/>
          <w:szCs w:val="24"/>
        </w:rPr>
        <w:t xml:space="preserve"> blood sampling</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36/adc.65.7_Spec_No.657","ISBN":"1468-2044 (Electronic)","ISSN":"00039888","PMID":"1696801","abstract":"Thirteen fetuses (five twin, one triplet) were compromised by fetofetal transfusion syndrome in six pregnancies, five in the mid trimester, and one in the third trimester. This diagnosis, which was suspected because of ultrasound findings of discordant growth, discordant amniotic fluid volumes, concordant external genitalia, and monochorial placentation, was confirmed postnatally in each. Nine fetuses underwent blood sampling to aid diagnosis and assessment of fetal wellbeing. In contrast to fetofetal transfusion syndrome investigated postnatally, a difference in haemoglobin concentration of 50 g/l or more in utero was found in only one pregnancy, which was near term, although all had fetal erythroblastaemia and a difference in weight of 20% or more. In vivo confirmation of shared circulation was achieved in two pregnancies by transfusing adult Rh negative red cells into the smaller fetus and then detecting them by Kleihauer testing in blood aspirated from the larger. Invasive procedures also yielded information on fetal blood gas measurements (acidaemia in four and hypoxaemia in six) and amniotic pressure (raised in two). We suggest that comparison of haemoglobin concentrations is inaccurate in fetofetal transfusion syndrome in utero, the diagnosis of which may necessitate detection of a shared circulation using a marker such as adult red cells.","author":[{"dropping-particle":"","family":"Fisk","given":"N. M.","non-dropping-particle":"","parse-names":false,"suffix":""},{"dropping-particle":"","family":"Borrell","given":"A.","non-dropping-particle":"","parse-names":false,"suffix":""},{"dropping-particle":"","family":"Hubinont","given":"C.","non-dropping-particle":"","parse-names":false,"suffix":""},{"dropping-particle":"","family":"Tannirandorn","given":"Y.","non-dropping-particle":"","parse-names":false,"suffix":""},{"dropping-particle":"","family":"Nicolini","given":"U.","non-dropping-particle":"","parse-names":false,"suffix":""},{"dropping-particle":"","family":"Rodeck","given":"C. H.","non-dropping-particle":"","parse-names":false,"suffix":""}],"container-title":"Archives of Disease in Childhood","id":"ITEM-1","issue":"7 SPEC NO","issued":{"date-parts":[["1990"]]},"page":"657-661","title":"Fetofetal transfusion syndrome: Do the neonatal criteria apply in utero?","type":"article-journal","volume":"65"},"uris":["http://www.mendeley.com/documents/?uuid=1a1b8f81-efaa-4ae0-8a0b-669e992f6b80"]}],"mendeley":{"formattedCitation":"(121)","plainTextFormattedCitation":"(121)","previouslyFormattedCitation":"(12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1)</w:t>
      </w:r>
      <w:r w:rsidR="00787600" w:rsidRPr="006C41DA">
        <w:rPr>
          <w:rFonts w:ascii="Arial" w:hAnsi="Arial" w:cs="Arial"/>
          <w:sz w:val="24"/>
          <w:szCs w:val="24"/>
        </w:rPr>
        <w:fldChar w:fldCharType="end"/>
      </w:r>
      <w:r w:rsidR="005208BB" w:rsidRPr="006C41DA">
        <w:rPr>
          <w:rFonts w:ascii="Arial" w:hAnsi="Arial" w:cs="Arial"/>
          <w:sz w:val="24"/>
          <w:szCs w:val="24"/>
        </w:rPr>
        <w:t xml:space="preserve">, despite other evidence of a significant anastomosis between twins in utero, such as hydrops or </w:t>
      </w:r>
      <w:r w:rsidR="00FD09E4" w:rsidRPr="006C41DA">
        <w:rPr>
          <w:rFonts w:ascii="Arial" w:hAnsi="Arial" w:cs="Arial"/>
          <w:sz w:val="24"/>
          <w:szCs w:val="24"/>
        </w:rPr>
        <w:t xml:space="preserve">differences </w:t>
      </w:r>
      <w:r w:rsidR="005208BB" w:rsidRPr="006C41DA">
        <w:rPr>
          <w:rFonts w:ascii="Arial" w:hAnsi="Arial" w:cs="Arial"/>
          <w:sz w:val="24"/>
          <w:szCs w:val="24"/>
        </w:rPr>
        <w:t xml:space="preserve">in the amount of amniotic fluid on </w:t>
      </w:r>
      <w:proofErr w:type="spellStart"/>
      <w:r w:rsidR="005208BB" w:rsidRPr="006C41DA">
        <w:rPr>
          <w:rFonts w:ascii="Arial" w:hAnsi="Arial" w:cs="Arial"/>
          <w:sz w:val="24"/>
          <w:szCs w:val="24"/>
        </w:rPr>
        <w:t>fetal</w:t>
      </w:r>
      <w:proofErr w:type="spellEnd"/>
      <w:r w:rsidR="005208BB" w:rsidRPr="006C41DA">
        <w:rPr>
          <w:rFonts w:ascii="Arial" w:hAnsi="Arial" w:cs="Arial"/>
          <w:sz w:val="24"/>
          <w:szCs w:val="24"/>
        </w:rPr>
        <w:t xml:space="preserve"> ultrasound</w:t>
      </w:r>
      <w:r w:rsidR="00FD09E4" w:rsidRPr="006C41DA">
        <w:rPr>
          <w:rFonts w:ascii="Arial" w:hAnsi="Arial" w:cs="Arial"/>
          <w:sz w:val="24"/>
          <w:szCs w:val="24"/>
        </w:rPr>
        <w:t xml:space="preserve"> (TOPS), in estimated weight (selective Intrauterine growth Retardation; </w:t>
      </w:r>
      <w:proofErr w:type="spellStart"/>
      <w:r w:rsidR="00FD09E4" w:rsidRPr="006C41DA">
        <w:rPr>
          <w:rFonts w:ascii="Arial" w:hAnsi="Arial" w:cs="Arial"/>
          <w:sz w:val="24"/>
          <w:szCs w:val="24"/>
        </w:rPr>
        <w:t>sIUGR</w:t>
      </w:r>
      <w:proofErr w:type="spellEnd"/>
      <w:r w:rsidR="00FD09E4" w:rsidRPr="006C41DA">
        <w:rPr>
          <w:rFonts w:ascii="Arial" w:hAnsi="Arial" w:cs="Arial"/>
          <w:sz w:val="24"/>
          <w:szCs w:val="24"/>
        </w:rPr>
        <w:t xml:space="preserve">), or in </w:t>
      </w:r>
      <w:proofErr w:type="spellStart"/>
      <w:r w:rsidR="00FD09E4" w:rsidRPr="006C41DA">
        <w:rPr>
          <w:rFonts w:ascii="Arial" w:hAnsi="Arial" w:cs="Arial"/>
          <w:sz w:val="24"/>
          <w:szCs w:val="24"/>
        </w:rPr>
        <w:t>fetal</w:t>
      </w:r>
      <w:proofErr w:type="spellEnd"/>
      <w:r w:rsidR="00FD09E4" w:rsidRPr="006C41DA">
        <w:rPr>
          <w:rFonts w:ascii="Arial" w:hAnsi="Arial" w:cs="Arial"/>
          <w:sz w:val="24"/>
          <w:szCs w:val="24"/>
        </w:rPr>
        <w:t xml:space="preserve"> haemoglobin (Twin Anaemia Polycythaemia Sequence; TAPS)</w:t>
      </w:r>
      <w:r w:rsidR="005208BB" w:rsidRPr="006C41DA">
        <w:rPr>
          <w:rFonts w:ascii="Arial" w:hAnsi="Arial" w:cs="Arial"/>
          <w:sz w:val="24"/>
          <w:szCs w:val="24"/>
        </w:rPr>
        <w:t xml:space="preserve">. </w:t>
      </w:r>
      <w:r w:rsidRPr="006C41DA">
        <w:rPr>
          <w:rFonts w:ascii="Arial" w:hAnsi="Arial" w:cs="Arial"/>
          <w:sz w:val="24"/>
          <w:szCs w:val="24"/>
        </w:rPr>
        <w:t>However, large arterial-arterial and venous-venous anastomoses may allow flow in both directions with the risk of acute TTTS after the death of a co-twin</w:t>
      </w:r>
      <w:r w:rsidR="00B47FFA"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Fusi","given":"L","non-dropping-particle":"","parse-names":false,"suffix":""},{"dropping-particle":"","family":"Gordon","given":"H","non-dropping-particle":"","parse-names":false,"suffix":""}],"id":"ITEM-1","issue":"June","issued":{"date-parts":[["1990"]]},"page":"511-516","title":"Twin pregnancy complicated by single intrauterine death . Problems and outcome with conservative management","type":"article-journal","volume":"97"},"uris":["http://www.mendeley.com/documents/?uuid=e05aac84-0ced-4ce5-82b9-a0d40f477da7"]}],"mendeley":{"formattedCitation":"(122)","plainTextFormattedCitation":"(122)","previouslyFormattedCitation":"(122)"},"properties":{"noteIndex":0},"schema":"https://github.com/citation-style-language/schema/raw/master/csl-citation.json"}</w:instrText>
      </w:r>
      <w:r w:rsidR="00B47FFA" w:rsidRPr="006C41DA">
        <w:rPr>
          <w:rFonts w:ascii="Arial" w:hAnsi="Arial" w:cs="Arial"/>
          <w:sz w:val="24"/>
          <w:szCs w:val="24"/>
        </w:rPr>
        <w:fldChar w:fldCharType="separate"/>
      </w:r>
      <w:r w:rsidR="001E22A5" w:rsidRPr="006C41DA">
        <w:rPr>
          <w:rFonts w:ascii="Arial" w:hAnsi="Arial" w:cs="Arial"/>
          <w:noProof/>
          <w:sz w:val="24"/>
          <w:szCs w:val="24"/>
        </w:rPr>
        <w:t>(122)</w:t>
      </w:r>
      <w:r w:rsidR="00B47FFA" w:rsidRPr="006C41DA">
        <w:rPr>
          <w:rFonts w:ascii="Arial" w:hAnsi="Arial" w:cs="Arial"/>
          <w:sz w:val="24"/>
          <w:szCs w:val="24"/>
        </w:rPr>
        <w:fldChar w:fldCharType="end"/>
      </w:r>
      <w:r w:rsidRPr="006C41DA">
        <w:rPr>
          <w:rFonts w:ascii="Arial" w:hAnsi="Arial" w:cs="Arial"/>
          <w:sz w:val="24"/>
          <w:szCs w:val="24"/>
        </w:rPr>
        <w:t>, after amnioreduction</w:t>
      </w:r>
      <w:r w:rsidR="00787600" w:rsidRPr="006C41DA">
        <w:rPr>
          <w:rFonts w:ascii="Arial" w:hAnsi="Arial" w:cs="Arial"/>
          <w:sz w:val="24"/>
          <w:szCs w:val="24"/>
        </w:rPr>
        <w:fldChar w:fldCharType="begin" w:fldLock="1"/>
      </w:r>
      <w:r w:rsidR="00015FCF" w:rsidRPr="006C41DA">
        <w:rPr>
          <w:rFonts w:ascii="Arial" w:hAnsi="Arial" w:cs="Arial"/>
          <w:sz w:val="24"/>
          <w:szCs w:val="24"/>
        </w:rPr>
        <w:instrText>ADDIN CSL_CITATION {"citationItems":[{"id":"ITEM-1","itemData":{"DOI":"10.1159/000487187","ISSN":"14219964","PMID":"29558751","abstract":"We present the first case of a monochorionic twin pregnancy in which sudden hematologic changes occurred as a complication of the amnioreduction procedure for twin-twin transfusion syndrome (TTTS). At 33 weeks of gestation, 4 days after the amnioreduction, the recipient developed severe anemia while the donor developed severe polycythemia. Postnatal placental examination revealed several arteriovenous and venoarterial anastomoses, a pale placental mass of the recipient and a congested and plethoric placental mass of the donor. We speculate on the pathophysiologic changes and potential deleterious effects provoked by the decompressive amnioreduction. Decompression of the placenta and anastomoses after the amnioreduction may have led to an acute blood shift from recipient to donor (thus also a reversal of feto-fetal transfusion), resulting in anemia in the recipient and polycythemia in the donor twin. In the past 15 years, 13 TTTS cases with late presentation were treated with amnioreduction. This is the first time we encountered this severe complication, yielding an incidence of 8%. Although the optimal treatment in TTTS with late presentation is not known, perinatologists should be aware that treatment with amnioreduction can lead to sudden hematologic changes.","author":[{"dropping-particle":"","family":"Kosinska-Kaczynska","given":"Katarzyna","non-dropping-particle":"","parse-names":false,"suffix":""},{"dropping-particle":"","family":"Lipa","given":"Michal","non-dropping-particle":"","parse-names":false,"suffix":""},{"dropping-particle":"","family":"Szymusik","given":"Iwona","non-dropping-particle":"","parse-names":false,"suffix":""},{"dropping-particle":"","family":"Bomba-Opon","given":"Dorota","non-dropping-particle":"","parse-names":false,"suffix":""},{"dropping-particle":"","family":"Brawura-Biskupski-Samaha","given":"Robert","non-dropping-particle":"","parse-names":false,"suffix":""},{"dropping-particle":"","family":"Kozlowski","given":"Szymon","non-dropping-particle":"","parse-names":false,"suffix":""},{"dropping-particle":"","family":"Tollenaar","given":"Lisanne S.A.","non-dropping-particle":"","parse-names":false,"suffix":""},{"dropping-particle":"","family":"Oepkes","given":"Dick","non-dropping-particle":"","parse-names":false,"suffix":""},{"dropping-particle":"","family":"Wielgos","given":"Miroslaw","non-dropping-particle":"","parse-names":false,"suffix":""},{"dropping-particle":"","family":"Lopriore","given":"Enrico","non-dropping-particle":"","parse-names":false,"suffix":""}],"container-title":"Fetal Diagnosis and Therapy","id":"ITEM-1","issued":{"date-parts":[["2018"]]},"page":"1-4","title":"Sudden Fetal Hematologic Changes as a Complication of Amnioreduction in Twin-Twin Transfusion Syndrome","type":"article-journal"},"uris":["http://www.mendeley.com/documents/?uuid=db043651-01d2-4efc-a7d4-f9571482a819"]}],"mendeley":{"formattedCitation":"(10)","plainTextFormattedCitation":"(10)","previouslyFormattedCitation":"(10)"},"properties":{"noteIndex":0},"schema":"https://github.com/citation-style-language/schema/raw/master/csl-citation.json"}</w:instrText>
      </w:r>
      <w:r w:rsidR="00787600" w:rsidRPr="006C41DA">
        <w:rPr>
          <w:rFonts w:ascii="Arial" w:hAnsi="Arial" w:cs="Arial"/>
          <w:sz w:val="24"/>
          <w:szCs w:val="24"/>
        </w:rPr>
        <w:fldChar w:fldCharType="separate"/>
      </w:r>
      <w:r w:rsidR="00015FCF" w:rsidRPr="006C41DA">
        <w:rPr>
          <w:rFonts w:ascii="Arial" w:hAnsi="Arial" w:cs="Arial"/>
          <w:noProof/>
          <w:sz w:val="24"/>
          <w:szCs w:val="24"/>
        </w:rPr>
        <w:t>(10)</w:t>
      </w:r>
      <w:r w:rsidR="00787600" w:rsidRPr="006C41DA">
        <w:rPr>
          <w:rFonts w:ascii="Arial" w:hAnsi="Arial" w:cs="Arial"/>
          <w:sz w:val="24"/>
          <w:szCs w:val="24"/>
        </w:rPr>
        <w:fldChar w:fldCharType="end"/>
      </w:r>
      <w:r w:rsidRPr="006C41DA">
        <w:rPr>
          <w:rFonts w:ascii="Arial" w:hAnsi="Arial" w:cs="Arial"/>
          <w:sz w:val="24"/>
          <w:szCs w:val="24"/>
        </w:rPr>
        <w:t>, or at birth</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9)</w:t>
      </w:r>
      <w:r w:rsidR="00787600" w:rsidRPr="006C41DA">
        <w:rPr>
          <w:rFonts w:ascii="Arial" w:hAnsi="Arial" w:cs="Arial"/>
          <w:sz w:val="24"/>
          <w:szCs w:val="24"/>
        </w:rPr>
        <w:fldChar w:fldCharType="end"/>
      </w:r>
      <w:r w:rsidRPr="006C41DA">
        <w:rPr>
          <w:rFonts w:ascii="Arial" w:hAnsi="Arial" w:cs="Arial"/>
          <w:sz w:val="24"/>
          <w:szCs w:val="24"/>
        </w:rPr>
        <w:t xml:space="preserve">. In the latter situation, one twin may be acutely anaemic without </w:t>
      </w:r>
      <w:proofErr w:type="spellStart"/>
      <w:r w:rsidRPr="006C41DA">
        <w:rPr>
          <w:rFonts w:ascii="Arial" w:hAnsi="Arial" w:cs="Arial"/>
          <w:sz w:val="24"/>
          <w:szCs w:val="24"/>
        </w:rPr>
        <w:t>reticulocytosis</w:t>
      </w:r>
      <w:proofErr w:type="spellEnd"/>
      <w:r w:rsidRPr="006C41DA">
        <w:rPr>
          <w:rFonts w:ascii="Arial" w:hAnsi="Arial" w:cs="Arial"/>
          <w:sz w:val="24"/>
          <w:szCs w:val="24"/>
        </w:rPr>
        <w:t xml:space="preserve">, sometimes requiring transfusion, while the other is </w:t>
      </w:r>
      <w:proofErr w:type="spellStart"/>
      <w:r w:rsidRPr="006C41DA">
        <w:rPr>
          <w:rFonts w:ascii="Arial" w:hAnsi="Arial" w:cs="Arial"/>
          <w:sz w:val="24"/>
          <w:szCs w:val="24"/>
        </w:rPr>
        <w:t>polycythaemic</w:t>
      </w:r>
      <w:proofErr w:type="spellEnd"/>
      <w:r w:rsidRPr="006C41DA">
        <w:rPr>
          <w:rFonts w:ascii="Arial" w:hAnsi="Arial" w:cs="Arial"/>
          <w:sz w:val="24"/>
          <w:szCs w:val="24"/>
        </w:rPr>
        <w:t>, sometimes requiring exchang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9)</w:t>
      </w:r>
      <w:r w:rsidR="00787600" w:rsidRPr="006C41DA">
        <w:rPr>
          <w:rFonts w:ascii="Arial" w:hAnsi="Arial" w:cs="Arial"/>
          <w:sz w:val="24"/>
          <w:szCs w:val="24"/>
        </w:rPr>
        <w:fldChar w:fldCharType="end"/>
      </w:r>
      <w:r w:rsidRPr="006C41DA">
        <w:rPr>
          <w:rFonts w:ascii="Arial" w:hAnsi="Arial" w:cs="Arial"/>
          <w:sz w:val="24"/>
          <w:szCs w:val="24"/>
        </w:rPr>
        <w:t>.</w:t>
      </w:r>
    </w:p>
    <w:p w14:paraId="31F1B582" w14:textId="3FC2E000" w:rsidR="00C96828" w:rsidRPr="006C41DA" w:rsidRDefault="00FD09E4" w:rsidP="00C96828">
      <w:pPr>
        <w:spacing w:line="480" w:lineRule="auto"/>
        <w:rPr>
          <w:rFonts w:ascii="Arial" w:hAnsi="Arial" w:cs="Arial"/>
          <w:sz w:val="24"/>
          <w:szCs w:val="24"/>
        </w:rPr>
      </w:pPr>
      <w:r w:rsidRPr="006C41DA">
        <w:rPr>
          <w:rFonts w:ascii="Arial" w:hAnsi="Arial" w:cs="Arial"/>
          <w:sz w:val="24"/>
          <w:szCs w:val="24"/>
        </w:rPr>
        <w:t>D</w:t>
      </w:r>
      <w:r w:rsidR="00887DE1" w:rsidRPr="006C41DA">
        <w:rPr>
          <w:rFonts w:ascii="Arial" w:hAnsi="Arial" w:cs="Arial"/>
          <w:sz w:val="24"/>
          <w:szCs w:val="24"/>
        </w:rPr>
        <w:t xml:space="preserve">ifferences in haemoglobin </w:t>
      </w:r>
      <w:r w:rsidRPr="006C41DA">
        <w:rPr>
          <w:rFonts w:ascii="Arial" w:hAnsi="Arial" w:cs="Arial"/>
          <w:sz w:val="24"/>
          <w:szCs w:val="24"/>
        </w:rPr>
        <w:t xml:space="preserve">have been reported in monochorionic diamniotic twin pregnancies in TTTS, </w:t>
      </w:r>
      <w:r w:rsidR="004369B1" w:rsidRPr="006C41DA">
        <w:rPr>
          <w:rFonts w:ascii="Arial" w:hAnsi="Arial" w:cs="Arial"/>
          <w:sz w:val="24"/>
          <w:szCs w:val="24"/>
        </w:rPr>
        <w:t>TAPS</w:t>
      </w:r>
      <w:r w:rsidRPr="006C41DA">
        <w:rPr>
          <w:rFonts w:ascii="Arial" w:hAnsi="Arial" w:cs="Arial"/>
          <w:sz w:val="24"/>
          <w:szCs w:val="24"/>
        </w:rPr>
        <w:t xml:space="preserve"> and </w:t>
      </w:r>
      <w:proofErr w:type="spellStart"/>
      <w:r w:rsidR="00887DE1" w:rsidRPr="006C41DA">
        <w:rPr>
          <w:rFonts w:ascii="Arial" w:hAnsi="Arial" w:cs="Arial"/>
          <w:sz w:val="24"/>
          <w:szCs w:val="24"/>
        </w:rPr>
        <w:t>sIUGR</w:t>
      </w:r>
      <w:proofErr w:type="spellEnd"/>
      <w:r w:rsidR="001E7467" w:rsidRPr="006C41DA">
        <w:rPr>
          <w:rFonts w:ascii="Arial" w:hAnsi="Arial" w:cs="Arial"/>
          <w:sz w:val="24"/>
          <w:szCs w:val="24"/>
        </w:rPr>
        <w:t>.</w:t>
      </w:r>
      <w:r w:rsidR="004369B1" w:rsidRPr="006C41DA">
        <w:rPr>
          <w:rFonts w:ascii="Arial" w:hAnsi="Arial" w:cs="Arial"/>
          <w:sz w:val="24"/>
          <w:szCs w:val="24"/>
        </w:rPr>
        <w:t xml:space="preserve"> </w:t>
      </w:r>
      <w:r w:rsidR="00111DCC" w:rsidRPr="006C41DA">
        <w:rPr>
          <w:rFonts w:ascii="Arial" w:hAnsi="Arial" w:cs="Arial"/>
          <w:sz w:val="24"/>
          <w:szCs w:val="24"/>
        </w:rPr>
        <w:t xml:space="preserve"> TAPS occurs where there </w:t>
      </w:r>
      <w:r w:rsidRPr="006C41DA">
        <w:rPr>
          <w:rFonts w:ascii="Arial" w:hAnsi="Arial" w:cs="Arial"/>
          <w:sz w:val="24"/>
          <w:szCs w:val="24"/>
        </w:rPr>
        <w:t>are</w:t>
      </w:r>
      <w:r w:rsidR="00111DCC" w:rsidRPr="006C41DA">
        <w:rPr>
          <w:rFonts w:ascii="Arial" w:hAnsi="Arial" w:cs="Arial"/>
          <w:sz w:val="24"/>
          <w:szCs w:val="24"/>
        </w:rPr>
        <w:t xml:space="preserve"> only</w:t>
      </w:r>
      <w:r w:rsidRPr="006C41DA">
        <w:rPr>
          <w:rFonts w:ascii="Arial" w:hAnsi="Arial" w:cs="Arial"/>
          <w:sz w:val="24"/>
          <w:szCs w:val="24"/>
        </w:rPr>
        <w:t xml:space="preserve"> a few</w:t>
      </w:r>
      <w:r w:rsidR="00111DCC" w:rsidRPr="006C41DA">
        <w:rPr>
          <w:rFonts w:ascii="Arial" w:hAnsi="Arial" w:cs="Arial"/>
          <w:sz w:val="24"/>
          <w:szCs w:val="24"/>
        </w:rPr>
        <w:t xml:space="preserve"> </w:t>
      </w:r>
      <w:r w:rsidRPr="006C41DA">
        <w:rPr>
          <w:rFonts w:ascii="Arial" w:hAnsi="Arial" w:cs="Arial"/>
          <w:sz w:val="24"/>
          <w:szCs w:val="24"/>
        </w:rPr>
        <w:lastRenderedPageBreak/>
        <w:t>(</w:t>
      </w:r>
      <w:r w:rsidR="00111DCC" w:rsidRPr="006C41DA">
        <w:rPr>
          <w:rFonts w:ascii="Arial" w:hAnsi="Arial" w:cs="Arial"/>
          <w:sz w:val="24"/>
          <w:szCs w:val="24"/>
        </w:rPr>
        <w:t>one or two</w:t>
      </w:r>
      <w:r w:rsidRPr="006C41DA">
        <w:rPr>
          <w:rFonts w:ascii="Arial" w:hAnsi="Arial" w:cs="Arial"/>
          <w:sz w:val="24"/>
          <w:szCs w:val="24"/>
        </w:rPr>
        <w:t>)</w:t>
      </w:r>
      <w:r w:rsidR="00111DCC" w:rsidRPr="006C41DA">
        <w:rPr>
          <w:rFonts w:ascii="Arial" w:hAnsi="Arial" w:cs="Arial"/>
          <w:sz w:val="24"/>
          <w:szCs w:val="24"/>
        </w:rPr>
        <w:t xml:space="preserve"> narrow inter-twin </w:t>
      </w:r>
      <w:proofErr w:type="spellStart"/>
      <w:r w:rsidR="00111DCC" w:rsidRPr="006C41DA">
        <w:rPr>
          <w:rFonts w:ascii="Arial" w:hAnsi="Arial" w:cs="Arial"/>
          <w:sz w:val="24"/>
          <w:szCs w:val="24"/>
        </w:rPr>
        <w:t>anastamoses</w:t>
      </w:r>
      <w:proofErr w:type="spellEnd"/>
      <w:r w:rsidR="00111DCC" w:rsidRPr="006C41DA">
        <w:rPr>
          <w:rFonts w:ascii="Arial" w:hAnsi="Arial" w:cs="Arial"/>
          <w:sz w:val="24"/>
          <w:szCs w:val="24"/>
        </w:rPr>
        <w:t xml:space="preserve"> resulting in progressive polycythaemia in one twin and anaemia in the other</w:t>
      </w:r>
      <w:r w:rsidR="00111DC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111DCC" w:rsidRPr="006C41DA">
        <w:rPr>
          <w:rFonts w:ascii="Arial" w:hAnsi="Arial" w:cs="Arial"/>
          <w:sz w:val="24"/>
          <w:szCs w:val="24"/>
        </w:rPr>
        <w:fldChar w:fldCharType="separate"/>
      </w:r>
      <w:r w:rsidR="001E22A5" w:rsidRPr="006C41DA">
        <w:rPr>
          <w:rFonts w:ascii="Arial" w:hAnsi="Arial" w:cs="Arial"/>
          <w:noProof/>
          <w:sz w:val="24"/>
          <w:szCs w:val="24"/>
        </w:rPr>
        <w:t>(119)</w:t>
      </w:r>
      <w:r w:rsidR="00111DCC" w:rsidRPr="006C41DA">
        <w:rPr>
          <w:rFonts w:ascii="Arial" w:hAnsi="Arial" w:cs="Arial"/>
          <w:sz w:val="24"/>
          <w:szCs w:val="24"/>
        </w:rPr>
        <w:fldChar w:fldCharType="end"/>
      </w:r>
      <w:r w:rsidR="00111DCC" w:rsidRPr="006C41DA">
        <w:rPr>
          <w:rFonts w:ascii="Arial" w:hAnsi="Arial" w:cs="Arial"/>
          <w:sz w:val="24"/>
          <w:szCs w:val="24"/>
        </w:rPr>
        <w:t xml:space="preserve">.   </w:t>
      </w:r>
      <w:r w:rsidR="00EE78F6" w:rsidRPr="006C41DA">
        <w:rPr>
          <w:rFonts w:ascii="Arial" w:hAnsi="Arial" w:cs="Arial"/>
          <w:sz w:val="24"/>
          <w:szCs w:val="24"/>
        </w:rPr>
        <w:t xml:space="preserve">In the absence of TOPS, </w:t>
      </w:r>
      <w:r w:rsidR="005208BB" w:rsidRPr="006C41DA">
        <w:rPr>
          <w:rFonts w:ascii="Arial" w:hAnsi="Arial" w:cs="Arial"/>
          <w:sz w:val="24"/>
          <w:szCs w:val="24"/>
        </w:rPr>
        <w:t xml:space="preserve">TAPS with </w:t>
      </w:r>
      <w:proofErr w:type="spellStart"/>
      <w:r w:rsidR="00EE78F6" w:rsidRPr="006C41DA">
        <w:rPr>
          <w:rFonts w:ascii="Arial" w:hAnsi="Arial" w:cs="Arial"/>
          <w:sz w:val="24"/>
          <w:szCs w:val="24"/>
        </w:rPr>
        <w:t>fetal</w:t>
      </w:r>
      <w:proofErr w:type="spellEnd"/>
      <w:r w:rsidR="00EE78F6" w:rsidRPr="006C41DA">
        <w:rPr>
          <w:rFonts w:ascii="Arial" w:hAnsi="Arial" w:cs="Arial"/>
          <w:sz w:val="24"/>
          <w:szCs w:val="24"/>
        </w:rPr>
        <w:t xml:space="preserve"> anaemia </w:t>
      </w:r>
      <w:r w:rsidR="005208BB" w:rsidRPr="006C41DA">
        <w:rPr>
          <w:rFonts w:ascii="Arial" w:hAnsi="Arial" w:cs="Arial"/>
          <w:sz w:val="24"/>
          <w:szCs w:val="24"/>
        </w:rPr>
        <w:t xml:space="preserve">in the donor </w:t>
      </w:r>
      <w:r w:rsidR="00EE78F6" w:rsidRPr="006C41DA">
        <w:rPr>
          <w:rFonts w:ascii="Arial" w:hAnsi="Arial" w:cs="Arial"/>
          <w:sz w:val="24"/>
          <w:szCs w:val="24"/>
        </w:rPr>
        <w:t>can now be inferred if the MCA peak systolic velocity (PSV) on Doppler scanning is high</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93/omcr/omw096","author":[{"dropping-particle":"","family":"Machino","given":"Hidenori","non-dropping-particle":"","parse-names":false,"suffix":""},{"dropping-particle":"","family":"Iriyama","given":"Takayuki","non-dropping-particle":"","parse-names":false,"suffix":""},{"dropping-particle":"","family":"Nakayama","given":"Toshio","non-dropping-particle":"","parse-names":false,"suffix":""},{"dropping-particle":"","family":"Komatsu","given":"Atsushi","non-dropping-particle":"","parse-names":false,"suffix":""},{"dropping-particle":"","family":"Nagamatsu","given":"Takeshi","non-dropping-particle":"","parse-names":false,"suffix":""},{"dropping-particle":"","family":"Osuga","given":"Yutaka","non-dropping-particle":"","parse-names":false,"suffix":""},{"dropping-particle":"","family":"Fujii","given":"Tomoyuki","non-dropping-particle":"","parse-names":false,"suffix":""}],"id":"ITEM-1","issued":{"date-parts":[["2017"]]},"page":"7-9","title":"CASE REPORT A case of a surviving co-twin diagnosed with porencephaly and renal hypoplasia after a single intrauterine fetal death at 21 weeks of gestation in a monochorionic monoamniotic twin pregnancy","type":"article-journal"},"uris":["http://www.mendeley.com/documents/?uuid=76ba5af6-1d78-4e14-9f87-8e1682b19ebe"]}],"mendeley":{"formattedCitation":"(123)","plainTextFormattedCitation":"(123)","previouslyFormattedCitation":"(12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3)</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925","ISBN":"1469-0705 (Electronic)\\r0960-7692 (Linking)","ISSN":"14690705","PMID":"26094734","abstract":"OBJECTIVE: To evaluate the diagnostic accuracy of middle cerebral artery peak systolic velocity (MCA-PSV) Doppler measurements in prediction of hemoglobin levels in twin anemia-polycythemia sequence (TAPS).\\n\\nMETHODS: This study involved a consecutive cohort comprising monochorionic twin pregnancies complicated by TAPS managed at three European fetal medicine centers between 2005 and 2013. The accuracy of MCA-PSV, measured immediately prior to fetal hemoglobin (Hb) measurement by fetal or cord blood sampling, for prediction of anemia and polycythemia was assessed using 2 × 2 tables.\\n\\nRESULTS: A total of 116 measurements (74 recorded in donors and 42 in recipients) from 43 twin pregnancies complicated by TAPS were available for analysis. MCA-PSV multiples of the median (MoM) values correlated well with Hb levels (r = - 0.86; P &lt; 0.001). The sensitivity of MCA-PSV ≥ 1.5 MoM to predict severe anemia (Hb deficit &gt; 5 SD below the mean) in TAPS donors was 94% (95% CI, 85-98%); specificity was 74% (95% CI, 62-83%); positive and negative predictive values were 76% (95% CI, 65-85%) and 94% (95% CI, 83-98%), respectively. The sensitivity of MCA-PSV ≤ 1.0 MoM to predict polycythemia (Hb level &gt; 5 SD above the mean) in TAPS recipients was 97% (95% CI, 87-99%); specificity was 96% (95% CI, 89-99%); positive and negative predictive values were 93% (95% CI, 81-97%) and 99% (95% CI, 93-100%), respectively.\\n\\nCONCLUSION: MCA-PSV measurement has high diagnostic accuracy for predicting abnormal Hb levels in fetuses with TAPS. Copyright © 2015 ISUOG. Published by John Wiley &amp; Sons Ltd.","author":[{"dropping-particle":"","family":"Slaghekke","given":"F.","non-dropping-particle":"","parse-names":false,"suffix":""},{"dropping-particle":"","family":"Pasman","given":"S.","non-dropping-particle":"","parse-names":false,"suffix":""},{"dropping-particle":"","family":"Veujoz","given":"M.","non-dropping-particle":"","parse-names":false,"suffix":""},{"dropping-particle":"","family":"Middeldorp","given":"J. M.","non-dropping-particle":"","parse-names":false,"suffix":""},{"dropping-particle":"","family":"Lewi","given":"L.","non-dropping-particle":"","parse-names":false,"suffix":""},{"dropping-particle":"","family":"Devlieger","given":"R.","non-dropping-particle":"","parse-names":false,"suffix":""},{"dropping-particle":"","family":"Favre","given":"R.","non-dropping-particle":"","parse-names":false,"suffix":""},{"dropping-particle":"","family":"Lopriore","given":"E.","non-dropping-particle":"","parse-names":false,"suffix":""},{"dropping-particle":"","family":"Oepkes","given":"D.","non-dropping-particle":"","parse-names":false,"suffix":""}],"container-title":"Ultrasound in Obstetrics and Gynecology","id":"ITEM-1","issue":"4","issued":{"date-parts":[["2015"]]},"page":"432-436","title":"Middle cerebral artery peak systolic velocity to predict fetal hemoglobin levels in twin anemia-polycythemia sequence","type":"article-journal","volume":"46"},"uris":["http://www.mendeley.com/documents/?uuid=a4251626-95b2-45fa-bd81-a87002d53ed9"]}],"mendeley":{"formattedCitation":"(124)","plainTextFormattedCitation":"(124)","previouslyFormattedCitation":"(12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4)</w:t>
      </w:r>
      <w:r w:rsidR="00787600" w:rsidRPr="006C41DA">
        <w:rPr>
          <w:rFonts w:ascii="Arial" w:hAnsi="Arial" w:cs="Arial"/>
          <w:sz w:val="24"/>
          <w:szCs w:val="24"/>
        </w:rPr>
        <w:fldChar w:fldCharType="end"/>
      </w:r>
      <w:r w:rsidR="00EE78F6" w:rsidRPr="006C41DA">
        <w:rPr>
          <w:rFonts w:ascii="Arial" w:hAnsi="Arial" w:cs="Arial"/>
          <w:sz w:val="24"/>
          <w:szCs w:val="24"/>
        </w:rPr>
        <w:t xml:space="preserve">, while low MCA PSV is seen in the </w:t>
      </w:r>
      <w:proofErr w:type="spellStart"/>
      <w:r w:rsidR="00EE78F6" w:rsidRPr="006C41DA">
        <w:rPr>
          <w:rFonts w:ascii="Arial" w:hAnsi="Arial" w:cs="Arial"/>
          <w:sz w:val="24"/>
          <w:szCs w:val="24"/>
        </w:rPr>
        <w:t>polycythaemic</w:t>
      </w:r>
      <w:proofErr w:type="spellEnd"/>
      <w:r w:rsidR="00EE78F6" w:rsidRPr="006C41DA">
        <w:rPr>
          <w:rFonts w:ascii="Arial" w:hAnsi="Arial" w:cs="Arial"/>
          <w:sz w:val="24"/>
          <w:szCs w:val="24"/>
        </w:rPr>
        <w:t xml:space="preserve"> </w:t>
      </w:r>
      <w:r w:rsidR="005208BB" w:rsidRPr="006C41DA">
        <w:rPr>
          <w:rFonts w:ascii="Arial" w:hAnsi="Arial" w:cs="Arial"/>
          <w:sz w:val="24"/>
          <w:szCs w:val="24"/>
        </w:rPr>
        <w:t xml:space="preserve">recipient </w:t>
      </w:r>
      <w:r w:rsidR="00EE78F6" w:rsidRPr="006C41DA">
        <w:rPr>
          <w:rFonts w:ascii="Arial" w:hAnsi="Arial" w:cs="Arial"/>
          <w:sz w:val="24"/>
          <w:szCs w:val="24"/>
        </w:rPr>
        <w:t>tw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925","ISBN":"1469-0705 (Electronic)\\r0960-7692 (Linking)","ISSN":"14690705","PMID":"26094734","abstract":"OBJECTIVE: To evaluate the diagnostic accuracy of middle cerebral artery peak systolic velocity (MCA-PSV) Doppler measurements in prediction of hemoglobin levels in twin anemia-polycythemia sequence (TAPS).\\n\\nMETHODS: This study involved a consecutive cohort comprising monochorionic twin pregnancies complicated by TAPS managed at three European fetal medicine centers between 2005 and 2013. The accuracy of MCA-PSV, measured immediately prior to fetal hemoglobin (Hb) measurement by fetal or cord blood sampling, for prediction of anemia and polycythemia was assessed using 2 × 2 tables.\\n\\nRESULTS: A total of 116 measurements (74 recorded in donors and 42 in recipients) from 43 twin pregnancies complicated by TAPS were available for analysis. MCA-PSV multiples of the median (MoM) values correlated well with Hb levels (r = - 0.86; P &lt; 0.001). The sensitivity of MCA-PSV ≥ 1.5 MoM to predict severe anemia (Hb deficit &gt; 5 SD below the mean) in TAPS donors was 94% (95% CI, 85-98%); specificity was 74% (95% CI, 62-83%); positive and negative predictive values were 76% (95% CI, 65-85%) and 94% (95% CI, 83-98%), respectively. The sensitivity of MCA-PSV ≤ 1.0 MoM to predict polycythemia (Hb level &gt; 5 SD above the mean) in TAPS recipients was 97% (95% CI, 87-99%); specificity was 96% (95% CI, 89-99%); positive and negative predictive values were 93% (95% CI, 81-97%) and 99% (95% CI, 93-100%), respectively.\\n\\nCONCLUSION: MCA-PSV measurement has high diagnostic accuracy for predicting abnormal Hb levels in fetuses with TAPS. Copyright © 2015 ISUOG. Published by John Wiley &amp; Sons Ltd.","author":[{"dropping-particle":"","family":"Slaghekke","given":"F.","non-dropping-particle":"","parse-names":false,"suffix":""},{"dropping-particle":"","family":"Pasman","given":"S.","non-dropping-particle":"","parse-names":false,"suffix":""},{"dropping-particle":"","family":"Veujoz","given":"M.","non-dropping-particle":"","parse-names":false,"suffix":""},{"dropping-particle":"","family":"Middeldorp","given":"J. M.","non-dropping-particle":"","parse-names":false,"suffix":""},{"dropping-particle":"","family":"Lewi","given":"L.","non-dropping-particle":"","parse-names":false,"suffix":""},{"dropping-particle":"","family":"Devlieger","given":"R.","non-dropping-particle":"","parse-names":false,"suffix":""},{"dropping-particle":"","family":"Favre","given":"R.","non-dropping-particle":"","parse-names":false,"suffix":""},{"dropping-particle":"","family":"Lopriore","given":"E.","non-dropping-particle":"","parse-names":false,"suffix":""},{"dropping-particle":"","family":"Oepkes","given":"D.","non-dropping-particle":"","parse-names":false,"suffix":""}],"container-title":"Ultrasound in Obstetrics and Gynecology","id":"ITEM-1","issue":"4","issued":{"date-parts":[["2015"]]},"page":"432-436","title":"Middle cerebral artery peak systolic velocity to predict fetal hemoglobin levels in twin anemia-polycythemia sequence","type":"article-journal","volume":"46"},"uris":["http://www.mendeley.com/documents/?uuid=a4251626-95b2-45fa-bd81-a87002d53ed9"]}],"mendeley":{"formattedCitation":"(124)","plainTextFormattedCitation":"(124)","previouslyFormattedCitation":"(12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4)</w:t>
      </w:r>
      <w:r w:rsidR="00787600" w:rsidRPr="006C41DA">
        <w:rPr>
          <w:rFonts w:ascii="Arial" w:hAnsi="Arial" w:cs="Arial"/>
          <w:sz w:val="24"/>
          <w:szCs w:val="24"/>
        </w:rPr>
        <w:fldChar w:fldCharType="end"/>
      </w:r>
      <w:r w:rsidR="00EE78F6" w:rsidRPr="006C41DA">
        <w:rPr>
          <w:rFonts w:ascii="Arial" w:hAnsi="Arial" w:cs="Arial"/>
          <w:sz w:val="24"/>
          <w:szCs w:val="24"/>
        </w:rPr>
        <w:t>.</w:t>
      </w:r>
      <w:r w:rsidR="005208BB" w:rsidRPr="006C41DA">
        <w:rPr>
          <w:rFonts w:ascii="Arial" w:hAnsi="Arial" w:cs="Arial"/>
          <w:sz w:val="24"/>
          <w:szCs w:val="24"/>
        </w:rPr>
        <w:t xml:space="preserve"> The diagnosis is confirmed if at delivery, the donor twin has a haemoglobin 8.0 g/L less than the recipient but with a higher reticulocyte count, excluding acute TT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7474086.2017.1324290","ISBN":"1747-4086","ISSN":"17474094","PMID":"28460542","abstract":"INTRODUCTION Monochorionic twins are at risk of severe complications including twin-twin transfusion syndrome (TTTS), twin anemia-polycythemia sequence (TAPS) and acute peripartum TTTS. The pathophysiology is based on inter-twin blood transfusion through placental vascular anastomoses. Areas covered: This review focuses on the incidence, management and outcome of neonatal hematological complications at birth in TTTS, TAPS and acute peripartum TTTS. Expert commentary: Hematological disorders are often present at birth in monochorionic twins and include acute or chronic anemia, polycythemia and thrombocytopenia. Routine measurement of complete blood counts in all complicated monochorionic twins is strongly recommended. Increased awareness on these disorders and correct diagnostic tests will lead to prompt and adequate management at birth.","author":[{"dropping-particle":"","family":"Verbeek","given":"Lianne","non-dropping-particle":"","parse-names":false,"suffix":""},{"dropping-particle":"","family":"Slaghekke","given":"Femke","non-dropping-particle":"","parse-names":false,"suffix":""},{"dropping-particle":"","family":"Sueters","given":"Marieke","non-dropping-particle":"","parse-names":false,"suffix":""},{"dropping-particle":"","family":"Middeldorp","given":"Johanna M.","non-dropping-particle":"","parse-names":false,"suffix":""},{"dropping-particle":"","family":"Klumper","given":"Frans J.","non-dropping-particle":"","parse-names":false,"suffix":""},{"dropping-particle":"","family":"Haak","given":"Monique C.","non-dropping-particle":"","parse-names":false,"suffix":""},{"dropping-particle":"","family":"Oepkes","given":"Dick","non-dropping-particle":"","parse-names":false,"suffix":""},{"dropping-particle":"","family":"Lopriore","given":"Enrico","non-dropping-particle":"","parse-names":false,"suffix":""}],"container-title":"Expert Review of Hematology","id":"ITEM-1","issue":"6","issued":{"date-parts":[["2017"]]},"page":"525-532","publisher":"Taylor &amp; Francis","title":"Hematological disorders at birth in complicated monochorionic twins","type":"article-journal","volume":"10"},"uris":["http://www.mendeley.com/documents/?uuid=4900a715-dc39-4f43-a1ed-13db078edd51"]}],"mendeley":{"formattedCitation":"(119)","plainTextFormattedCitation":"(119)","previouslyFormattedCitation":"(11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9)</w:t>
      </w:r>
      <w:r w:rsidR="00787600" w:rsidRPr="006C41DA">
        <w:rPr>
          <w:rFonts w:ascii="Arial" w:hAnsi="Arial" w:cs="Arial"/>
          <w:sz w:val="24"/>
          <w:szCs w:val="24"/>
        </w:rPr>
        <w:fldChar w:fldCharType="end"/>
      </w:r>
      <w:r w:rsidR="005208BB" w:rsidRPr="006C41DA">
        <w:rPr>
          <w:rFonts w:ascii="Arial" w:hAnsi="Arial" w:cs="Arial"/>
          <w:sz w:val="24"/>
          <w:szCs w:val="24"/>
        </w:rPr>
        <w:t>.</w:t>
      </w:r>
      <w:r w:rsidR="007C0251" w:rsidRPr="006C41DA">
        <w:rPr>
          <w:rFonts w:ascii="Arial" w:hAnsi="Arial" w:cs="Arial"/>
          <w:sz w:val="24"/>
          <w:szCs w:val="24"/>
        </w:rPr>
        <w:t xml:space="preserve"> </w:t>
      </w:r>
      <w:r w:rsidRPr="006C41DA">
        <w:rPr>
          <w:rFonts w:ascii="Arial" w:hAnsi="Arial" w:cs="Arial"/>
          <w:sz w:val="24"/>
          <w:szCs w:val="24"/>
        </w:rPr>
        <w:t xml:space="preserve">Interestingly, there are similar discrepancies in MCA PSV in </w:t>
      </w:r>
      <w:proofErr w:type="spellStart"/>
      <w:r w:rsidRPr="006C41DA">
        <w:rPr>
          <w:rFonts w:ascii="Arial" w:hAnsi="Arial" w:cs="Arial"/>
          <w:sz w:val="24"/>
          <w:szCs w:val="24"/>
        </w:rPr>
        <w:t>sIUGR</w:t>
      </w:r>
      <w:proofErr w:type="spellEnd"/>
      <w:r w:rsidRPr="006C41DA">
        <w:rPr>
          <w:rFonts w:ascii="Arial" w:hAnsi="Arial" w:cs="Arial"/>
          <w:sz w:val="24"/>
          <w:szCs w:val="24"/>
        </w:rPr>
        <w:t>, suggesting that part of the pathology involves TTTS. However, i</w:t>
      </w:r>
      <w:r w:rsidR="00B160BA" w:rsidRPr="006C41DA">
        <w:rPr>
          <w:rFonts w:ascii="Arial" w:hAnsi="Arial" w:cs="Arial"/>
          <w:sz w:val="24"/>
          <w:szCs w:val="24"/>
        </w:rPr>
        <w:t xml:space="preserve">ntrauterine growth restriction of any cause can result in polycythaemia, so there may be differential haemoglobin levels at delivery in monochorionic twins with </w:t>
      </w:r>
      <w:proofErr w:type="spellStart"/>
      <w:r w:rsidR="00B160BA" w:rsidRPr="006C41DA">
        <w:rPr>
          <w:rFonts w:ascii="Arial" w:hAnsi="Arial" w:cs="Arial"/>
          <w:sz w:val="24"/>
          <w:szCs w:val="24"/>
        </w:rPr>
        <w:t>sIUGR</w:t>
      </w:r>
      <w:proofErr w:type="spellEnd"/>
      <w:r w:rsidRPr="006C41DA">
        <w:rPr>
          <w:rFonts w:ascii="Arial" w:hAnsi="Arial" w:cs="Arial"/>
          <w:sz w:val="24"/>
          <w:szCs w:val="24"/>
        </w:rPr>
        <w:t xml:space="preserve"> unrelated to TTTS</w:t>
      </w:r>
      <w:r w:rsidR="00B160BA" w:rsidRPr="006C41DA">
        <w:rPr>
          <w:rFonts w:ascii="Arial" w:hAnsi="Arial" w:cs="Arial"/>
          <w:sz w:val="24"/>
          <w:szCs w:val="24"/>
        </w:rPr>
        <w:t xml:space="preserve">.  In these </w:t>
      </w:r>
      <w:proofErr w:type="spellStart"/>
      <w:r w:rsidR="00B160BA" w:rsidRPr="006C41DA">
        <w:rPr>
          <w:rFonts w:ascii="Arial" w:hAnsi="Arial" w:cs="Arial"/>
          <w:sz w:val="24"/>
          <w:szCs w:val="24"/>
        </w:rPr>
        <w:t>fetuses</w:t>
      </w:r>
      <w:proofErr w:type="spellEnd"/>
      <w:r w:rsidR="00B160BA" w:rsidRPr="006C41DA">
        <w:rPr>
          <w:rFonts w:ascii="Arial" w:hAnsi="Arial" w:cs="Arial"/>
          <w:sz w:val="24"/>
          <w:szCs w:val="24"/>
        </w:rPr>
        <w:t xml:space="preserve"> there is an unequal share of placental territory with the smaller twin usually having a marginal or velamentous cord insertion and only a third or less of the placenta.</w:t>
      </w:r>
      <w:r w:rsidRPr="006C41DA">
        <w:rPr>
          <w:rFonts w:ascii="Arial" w:hAnsi="Arial" w:cs="Arial"/>
          <w:sz w:val="24"/>
          <w:szCs w:val="24"/>
        </w:rPr>
        <w:t xml:space="preserve"> </w:t>
      </w:r>
    </w:p>
    <w:p w14:paraId="20CCFB3E" w14:textId="77777777" w:rsidR="00EE78F6" w:rsidRPr="006C41DA" w:rsidRDefault="00EE78F6" w:rsidP="00A55D84">
      <w:pPr>
        <w:spacing w:line="480" w:lineRule="auto"/>
        <w:rPr>
          <w:rFonts w:ascii="Arial" w:hAnsi="Arial" w:cs="Arial"/>
          <w:i/>
          <w:sz w:val="24"/>
          <w:szCs w:val="24"/>
        </w:rPr>
      </w:pPr>
    </w:p>
    <w:p w14:paraId="72CF4A25" w14:textId="77777777" w:rsidR="001B6299" w:rsidRPr="006C41DA" w:rsidRDefault="001B6299" w:rsidP="00A55D84">
      <w:pPr>
        <w:spacing w:line="480" w:lineRule="auto"/>
        <w:rPr>
          <w:rFonts w:ascii="Arial" w:hAnsi="Arial" w:cs="Arial"/>
          <w:i/>
          <w:sz w:val="24"/>
          <w:szCs w:val="24"/>
        </w:rPr>
      </w:pPr>
      <w:r w:rsidRPr="006C41DA">
        <w:rPr>
          <w:rFonts w:ascii="Arial" w:hAnsi="Arial" w:cs="Arial"/>
          <w:i/>
          <w:sz w:val="24"/>
          <w:szCs w:val="24"/>
        </w:rPr>
        <w:t>Death of one twin with vascular disruption in the other: autopsy data</w:t>
      </w:r>
    </w:p>
    <w:p w14:paraId="155C585E" w14:textId="6001AC31" w:rsidR="001B6299" w:rsidRPr="006C41DA" w:rsidRDefault="002A727B" w:rsidP="00A55D84">
      <w:pPr>
        <w:spacing w:line="480" w:lineRule="auto"/>
        <w:rPr>
          <w:rFonts w:ascii="Arial" w:hAnsi="Arial" w:cs="Arial"/>
          <w:sz w:val="24"/>
          <w:szCs w:val="24"/>
        </w:rPr>
      </w:pPr>
      <w:r w:rsidRPr="006C41DA">
        <w:rPr>
          <w:rFonts w:ascii="Arial" w:hAnsi="Arial" w:cs="Arial"/>
          <w:sz w:val="24"/>
          <w:szCs w:val="24"/>
        </w:rPr>
        <w:t xml:space="preserve">Reviewing the literature, Carlson </w:t>
      </w:r>
      <w:r w:rsidR="005208BB" w:rsidRPr="006C41DA">
        <w:rPr>
          <w:rFonts w:ascii="Arial" w:hAnsi="Arial" w:cs="Arial"/>
          <w:sz w:val="24"/>
          <w:szCs w:val="24"/>
        </w:rPr>
        <w:t>and Towers</w:t>
      </w:r>
      <w:r w:rsidRPr="006C41DA">
        <w:rPr>
          <w:rFonts w:ascii="Arial" w:hAnsi="Arial" w:cs="Arial"/>
          <w:sz w:val="24"/>
          <w:szCs w:val="24"/>
        </w:rPr>
        <w:t xml:space="preserve"> </w:t>
      </w:r>
      <w:r w:rsidR="008F5CE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d":"ITEM-1","issued":{"date-parts":[["0"]]},"title":"Carlson_1989","type":"article"},"uris":["http://www.mendeley.com/documents/?uuid=1a1536e6-b8fe-4e8a-9654-6d0b6f7687a4"]}],"mendeley":{"formattedCitation":"(125)","plainTextFormattedCitation":"(125)","previouslyFormattedCitation":"(125)"},"properties":{"noteIndex":0},"schema":"https://github.com/citation-style-language/schema/raw/master/csl-citation.json"}</w:instrText>
      </w:r>
      <w:r w:rsidR="008F5CE6" w:rsidRPr="006C41DA">
        <w:rPr>
          <w:rFonts w:ascii="Arial" w:hAnsi="Arial" w:cs="Arial"/>
          <w:sz w:val="24"/>
          <w:szCs w:val="24"/>
        </w:rPr>
        <w:fldChar w:fldCharType="separate"/>
      </w:r>
      <w:r w:rsidR="001E22A5" w:rsidRPr="006C41DA">
        <w:rPr>
          <w:rFonts w:ascii="Arial" w:hAnsi="Arial" w:cs="Arial"/>
          <w:noProof/>
          <w:sz w:val="24"/>
          <w:szCs w:val="24"/>
        </w:rPr>
        <w:t>(125)</w:t>
      </w:r>
      <w:r w:rsidR="008F5CE6" w:rsidRPr="006C41DA">
        <w:rPr>
          <w:rFonts w:ascii="Arial" w:hAnsi="Arial" w:cs="Arial"/>
          <w:sz w:val="24"/>
          <w:szCs w:val="24"/>
        </w:rPr>
        <w:fldChar w:fldCharType="end"/>
      </w:r>
      <w:r w:rsidR="008F5CE6" w:rsidRPr="006C41DA">
        <w:rPr>
          <w:rFonts w:ascii="Arial" w:hAnsi="Arial" w:cs="Arial"/>
          <w:sz w:val="24"/>
          <w:szCs w:val="24"/>
        </w:rPr>
        <w:t xml:space="preserve"> </w:t>
      </w:r>
      <w:r w:rsidRPr="006C41DA">
        <w:rPr>
          <w:rFonts w:ascii="Arial" w:hAnsi="Arial" w:cs="Arial"/>
          <w:sz w:val="24"/>
          <w:szCs w:val="24"/>
        </w:rPr>
        <w:t>suggested that the risk of death or disability after death of the cotwin was 17% (5/29 reported in 4 manuscripts)</w:t>
      </w:r>
      <w:r w:rsidR="007C0251" w:rsidRPr="006C41DA">
        <w:rPr>
          <w:rFonts w:ascii="Arial" w:hAnsi="Arial" w:cs="Arial"/>
          <w:sz w:val="24"/>
          <w:szCs w:val="24"/>
        </w:rPr>
        <w:t xml:space="preserve"> and</w:t>
      </w:r>
      <w:r w:rsidRPr="006C41DA">
        <w:rPr>
          <w:rFonts w:ascii="Arial" w:hAnsi="Arial" w:cs="Arial"/>
          <w:sz w:val="24"/>
          <w:szCs w:val="24"/>
        </w:rPr>
        <w:t xml:space="preserve"> was as common in dichorionic as in monochorionic twinning (1.4%). </w:t>
      </w:r>
      <w:r w:rsidR="0043375A" w:rsidRPr="006C41DA">
        <w:rPr>
          <w:rFonts w:ascii="Arial" w:hAnsi="Arial" w:cs="Arial"/>
          <w:sz w:val="24"/>
          <w:szCs w:val="24"/>
        </w:rPr>
        <w:t>However, in Carlson and Towers’ series</w:t>
      </w:r>
      <w:r w:rsidR="008F5CE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d":"ITEM-1","issued":{"date-parts":[["0"]]},"title":"Carlson_1989","type":"article"},"uris":["http://www.mendeley.com/documents/?uuid=1a1536e6-b8fe-4e8a-9654-6d0b6f7687a4"]}],"mendeley":{"formattedCitation":"(125)","plainTextFormattedCitation":"(125)","previouslyFormattedCitation":"(125)"},"properties":{"noteIndex":0},"schema":"https://github.com/citation-style-language/schema/raw/master/csl-citation.json"}</w:instrText>
      </w:r>
      <w:r w:rsidR="008F5CE6" w:rsidRPr="006C41DA">
        <w:rPr>
          <w:rFonts w:ascii="Arial" w:hAnsi="Arial" w:cs="Arial"/>
          <w:sz w:val="24"/>
          <w:szCs w:val="24"/>
        </w:rPr>
        <w:fldChar w:fldCharType="separate"/>
      </w:r>
      <w:r w:rsidR="001E22A5" w:rsidRPr="006C41DA">
        <w:rPr>
          <w:rFonts w:ascii="Arial" w:hAnsi="Arial" w:cs="Arial"/>
          <w:noProof/>
          <w:sz w:val="24"/>
          <w:szCs w:val="24"/>
        </w:rPr>
        <w:t>(125)</w:t>
      </w:r>
      <w:r w:rsidR="008F5CE6" w:rsidRPr="006C41DA">
        <w:rPr>
          <w:rFonts w:ascii="Arial" w:hAnsi="Arial" w:cs="Arial"/>
          <w:sz w:val="24"/>
          <w:szCs w:val="24"/>
        </w:rPr>
        <w:fldChar w:fldCharType="end"/>
      </w:r>
      <w:r w:rsidR="0043375A" w:rsidRPr="006C41DA">
        <w:rPr>
          <w:rFonts w:ascii="Arial" w:hAnsi="Arial" w:cs="Arial"/>
          <w:sz w:val="24"/>
          <w:szCs w:val="24"/>
        </w:rPr>
        <w:t xml:space="preserve">, the infant with twin-twin transfusion and the one with </w:t>
      </w:r>
      <w:proofErr w:type="spellStart"/>
      <w:r w:rsidR="0043375A" w:rsidRPr="006C41DA">
        <w:rPr>
          <w:rFonts w:ascii="Arial" w:hAnsi="Arial" w:cs="Arial"/>
          <w:sz w:val="24"/>
          <w:szCs w:val="24"/>
        </w:rPr>
        <w:t>multicystic</w:t>
      </w:r>
      <w:proofErr w:type="spellEnd"/>
      <w:r w:rsidR="0043375A" w:rsidRPr="006C41DA">
        <w:rPr>
          <w:rFonts w:ascii="Arial" w:hAnsi="Arial" w:cs="Arial"/>
          <w:sz w:val="24"/>
          <w:szCs w:val="24"/>
        </w:rPr>
        <w:t xml:space="preserve"> encephalomalacia were both monochorionic. </w:t>
      </w:r>
      <w:r w:rsidRPr="006C41DA">
        <w:rPr>
          <w:rFonts w:ascii="Arial" w:hAnsi="Arial" w:cs="Arial"/>
          <w:sz w:val="24"/>
          <w:szCs w:val="24"/>
        </w:rPr>
        <w:t>Twin-twin transfusion may be associated with in-utero death of one twin, more commonly the donor</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722","ISBN":"1469-0705 (Electronic)\\r0960-7692 (Linking)","ISSN":"14690705","PMID":"25377504","abstract":"OBJECTIVE: To evaluate the incidence, type and severity of cerebral injury in the surviving monochorionic (MC) cotwin after single fetal demise in twin pregnancies. METHODS: All MC pregnancies with single fetal demise that were evaluated at the Leiden University Medical Center between 2002 and 2013 were included. Perinatal characteristics, neonatal outcome and the presence of cerebral injury, observed on neuroimaging, were recorded for all cotwin survivors. RESULTS: A total of 49 MC pregnancies with single fetal demise, including one MC triplet, were included in the study (n = 50 cotwins). Median gestational age at occurrence of single fetal demise was 25 weeks and median interval between single fetal demise and live birth was 61 days, with a median gestational age at birth of 36 weeks. Severe cerebral injury was diagnosed in 13 (26%) of the 50 cotwins and was detected antenatally in 4/50 (8%) and postnatally in 9/50 (18%) cases. Cerebral injury was mostly due to hypoxic-ischemic injury resulting in cystic periventricular leukomalacia, middle cerebral artery infarction or injury to basal ganglia, thalamus and/or cortex. Risk factors associated with severe cerebral injury were advanced gestational age at the occurrence of single fetal demise (odds ratio (OR), 1.14 (95% CI, 1.01-1.29) for each week of gestation; P = 0.03), twin-twin transfusion syndrome developing prior to single fetal demise (OR, 5.0 (95% CI, 1.30-19.13); P = 0.02) and a lower gestational age at birth (OR, 0.83 (95% CI, 0.69-0.99) for each week of gestation; P = 0.04). CONCLUSIONS: Single fetal demise in MC pregnancies is associated with severe cerebral injury occurring in 1 in 4 surviving cotwins. Routine antenatal and postnatal neuroimaging, followed by standardized long-term follow-up, is mandatory.","author":[{"dropping-particle":"","family":"Klink","given":"J. M M","non-dropping-particle":"Van","parse-names":false,"suffix":""},{"dropping-particle":"","family":"Steenis","given":"A.","non-dropping-particle":"Van","parse-names":false,"suffix":""},{"dropping-particle":"","family":"Steggerda","given":"S. J.","non-dropping-particle":"","parse-names":false,"suffix":""},{"dropping-particle":"","family":"Genova","given":"L.","non-dropping-particle":"","parse-names":false,"suffix":""},{"dropping-particle":"","family":"Sueters","given":"M.","non-dropping-particle":"","parse-names":false,"suffix":""},{"dropping-particle":"","family":"Oepkes","given":"D.","non-dropping-particle":"","parse-names":false,"suffix":""},{"dropping-particle":"","family":"Lopriore","given":"E.","non-dropping-particle":"","parse-names":false,"suffix":""}],"container-title":"Ultrasound in Obstetrics and Gynecology","id":"ITEM-1","issue":"3","issued":{"date-parts":[["2015"]]},"page":"294-300","title":"Single fetal demise in monochorionic pregnancies: Incidence and patterns of cerebral injury","type":"article-journal","volume":"45"},"uris":["http://www.mendeley.com/documents/?uuid=10ace99e-5680-453b-b535-fdca4633927e"]}],"mendeley":{"formattedCitation":"(116)","plainTextFormattedCitation":"(116)","previouslyFormattedCitation":"(11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Wessel","given":"Jens","non-dropping-particle":"","parse-names":false,"suffix":""}],"id":"ITEM-1","issued":{"date-parts":[["1988"]]},"title":"Intrauterine death of a single fetus in twin pregnancies","type":"article-journal","volume":"16"},"uris":["http://www.mendeley.com/documents/?uuid=581ad54c-48a7-4a77-b037-9172bd52f63d"]}],"mendeley":{"formattedCitation":"(126)","plainTextFormattedCitation":"(126)","previouslyFormattedCitation":"(12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6)</w:t>
      </w:r>
      <w:r w:rsidR="00787600" w:rsidRPr="006C41DA">
        <w:rPr>
          <w:rFonts w:ascii="Arial" w:hAnsi="Arial" w:cs="Arial"/>
          <w:sz w:val="24"/>
          <w:szCs w:val="24"/>
        </w:rPr>
        <w:fldChar w:fldCharType="end"/>
      </w:r>
      <w:r w:rsidRPr="006C41DA">
        <w:rPr>
          <w:rFonts w:ascii="Arial" w:hAnsi="Arial" w:cs="Arial"/>
          <w:sz w:val="24"/>
          <w:szCs w:val="24"/>
        </w:rPr>
        <w:t xml:space="preserve">. </w:t>
      </w:r>
      <w:r w:rsidR="00711653" w:rsidRPr="006C41DA">
        <w:rPr>
          <w:rFonts w:ascii="Arial" w:hAnsi="Arial" w:cs="Arial"/>
          <w:sz w:val="24"/>
          <w:szCs w:val="24"/>
        </w:rPr>
        <w:t>Intrauterine growth restriction plays a part in a significant proportion</w:t>
      </w:r>
      <w:r w:rsidR="008F5CE6" w:rsidRPr="006C41DA">
        <w:rPr>
          <w:rFonts w:ascii="Arial" w:hAnsi="Arial" w:cs="Arial"/>
          <w:sz w:val="24"/>
          <w:szCs w:val="24"/>
        </w:rPr>
        <w:t>,</w:t>
      </w:r>
      <w:r w:rsidR="00711653" w:rsidRPr="006C41DA">
        <w:rPr>
          <w:rFonts w:ascii="Arial" w:hAnsi="Arial" w:cs="Arial"/>
          <w:sz w:val="24"/>
          <w:szCs w:val="24"/>
        </w:rPr>
        <w:t xml:space="preserve"> and in the majority of cases, it is the smaller twin that dies; there may be overlap between these aetiologies as it is not easy to exclude TTTS. </w:t>
      </w:r>
      <w:r w:rsidRPr="006C41DA">
        <w:rPr>
          <w:rFonts w:ascii="Arial" w:hAnsi="Arial" w:cs="Arial"/>
          <w:sz w:val="24"/>
          <w:szCs w:val="24"/>
        </w:rPr>
        <w:t xml:space="preserve">Although the </w:t>
      </w:r>
      <w:r w:rsidRPr="006C41DA">
        <w:rPr>
          <w:rFonts w:ascii="Arial" w:hAnsi="Arial" w:cs="Arial"/>
          <w:sz w:val="24"/>
          <w:szCs w:val="24"/>
        </w:rPr>
        <w:lastRenderedPageBreak/>
        <w:t xml:space="preserve">surviving twin may be normal at follow-up, he or she is at risk of neonatal death or </w:t>
      </w:r>
      <w:proofErr w:type="gramStart"/>
      <w:r w:rsidRPr="006C41DA">
        <w:rPr>
          <w:rFonts w:ascii="Arial" w:hAnsi="Arial" w:cs="Arial"/>
          <w:sz w:val="24"/>
          <w:szCs w:val="24"/>
        </w:rPr>
        <w:t>long term</w:t>
      </w:r>
      <w:proofErr w:type="gramEnd"/>
      <w:r w:rsidRPr="006C41DA">
        <w:rPr>
          <w:rFonts w:ascii="Arial" w:hAnsi="Arial" w:cs="Arial"/>
          <w:sz w:val="24"/>
          <w:szCs w:val="24"/>
        </w:rPr>
        <w:t xml:space="preserve"> disability. There is a risk of cord knot in monochorionic monoamniotic twin pregnancies which may lead to death of one twin and brain damage in the other</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93/omcr/omw096","author":[{"dropping-particle":"","family":"Machino","given":"Hidenori","non-dropping-particle":"","parse-names":false,"suffix":""},{"dropping-particle":"","family":"Iriyama","given":"Takayuki","non-dropping-particle":"","parse-names":false,"suffix":""},{"dropping-particle":"","family":"Nakayama","given":"Toshio","non-dropping-particle":"","parse-names":false,"suffix":""},{"dropping-particle":"","family":"Komatsu","given":"Atsushi","non-dropping-particle":"","parse-names":false,"suffix":""},{"dropping-particle":"","family":"Nagamatsu","given":"Takeshi","non-dropping-particle":"","parse-names":false,"suffix":""},{"dropping-particle":"","family":"Osuga","given":"Yutaka","non-dropping-particle":"","parse-names":false,"suffix":""},{"dropping-particle":"","family":"Fujii","given":"Tomoyuki","non-dropping-particle":"","parse-names":false,"suffix":""}],"id":"ITEM-1","issued":{"date-parts":[["2017"]]},"page":"7-9","title":"CASE REPORT A case of a surviving co-twin diagnosed with porencephaly and renal hypoplasia after a single intrauterine fetal death at 21 weeks of gestation in a monochorionic monoamniotic twin pregnancy","type":"article-journal"},"uris":["http://www.mendeley.com/documents/?uuid=76ba5af6-1d78-4e14-9f87-8e1682b19ebe"]}],"mendeley":{"formattedCitation":"(123)","plainTextFormattedCitation":"(123)","previouslyFormattedCitation":"(12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3)</w:t>
      </w:r>
      <w:r w:rsidR="00787600" w:rsidRPr="006C41DA">
        <w:rPr>
          <w:rFonts w:ascii="Arial" w:hAnsi="Arial" w:cs="Arial"/>
          <w:sz w:val="24"/>
          <w:szCs w:val="24"/>
        </w:rPr>
        <w:fldChar w:fldCharType="end"/>
      </w:r>
      <w:r w:rsidR="008F5CE6" w:rsidRPr="006C41DA">
        <w:rPr>
          <w:rFonts w:ascii="Arial" w:hAnsi="Arial" w:cs="Arial"/>
          <w:sz w:val="24"/>
          <w:szCs w:val="24"/>
        </w:rPr>
        <w:t>. However,</w:t>
      </w:r>
      <w:r w:rsidRPr="006C41DA">
        <w:rPr>
          <w:rFonts w:ascii="Arial" w:hAnsi="Arial" w:cs="Arial"/>
          <w:sz w:val="24"/>
          <w:szCs w:val="24"/>
        </w:rPr>
        <w:t xml:space="preserve"> this is </w:t>
      </w:r>
      <w:r w:rsidR="008D5E4A" w:rsidRPr="006C41DA">
        <w:rPr>
          <w:rFonts w:ascii="Arial" w:hAnsi="Arial" w:cs="Arial"/>
          <w:sz w:val="24"/>
          <w:szCs w:val="24"/>
        </w:rPr>
        <w:t xml:space="preserve">rare and TTTS and </w:t>
      </w:r>
      <w:proofErr w:type="spellStart"/>
      <w:r w:rsidR="008D5E4A" w:rsidRPr="006C41DA">
        <w:rPr>
          <w:rFonts w:ascii="Arial" w:hAnsi="Arial" w:cs="Arial"/>
          <w:sz w:val="24"/>
          <w:szCs w:val="24"/>
        </w:rPr>
        <w:t>sIUGR</w:t>
      </w:r>
      <w:proofErr w:type="spellEnd"/>
      <w:r w:rsidR="008D5E4A" w:rsidRPr="006C41DA">
        <w:rPr>
          <w:rFonts w:ascii="Arial" w:hAnsi="Arial" w:cs="Arial"/>
          <w:sz w:val="24"/>
          <w:szCs w:val="24"/>
        </w:rPr>
        <w:t xml:space="preserve"> are </w:t>
      </w:r>
      <w:r w:rsidRPr="006C41DA">
        <w:rPr>
          <w:rFonts w:ascii="Arial" w:hAnsi="Arial" w:cs="Arial"/>
          <w:sz w:val="24"/>
          <w:szCs w:val="24"/>
        </w:rPr>
        <w:t xml:space="preserve">less common </w:t>
      </w:r>
      <w:r w:rsidR="008F5CE6" w:rsidRPr="006C41DA">
        <w:rPr>
          <w:rFonts w:ascii="Arial" w:hAnsi="Arial" w:cs="Arial"/>
          <w:sz w:val="24"/>
          <w:szCs w:val="24"/>
        </w:rPr>
        <w:t xml:space="preserve">monochorionic monoamniotic </w:t>
      </w:r>
      <w:r w:rsidRPr="006C41DA">
        <w:rPr>
          <w:rFonts w:ascii="Arial" w:hAnsi="Arial" w:cs="Arial"/>
          <w:sz w:val="24"/>
          <w:szCs w:val="24"/>
        </w:rPr>
        <w:t xml:space="preserve">than in monochorionic diamniotic twins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722","ISBN":"1469-0705 (Electronic)\\r0960-7692 (Linking)","ISSN":"14690705","PMID":"25377504","abstract":"OBJECTIVE: To evaluate the incidence, type and severity of cerebral injury in the surviving monochorionic (MC) cotwin after single fetal demise in twin pregnancies. METHODS: All MC pregnancies with single fetal demise that were evaluated at the Leiden University Medical Center between 2002 and 2013 were included. Perinatal characteristics, neonatal outcome and the presence of cerebral injury, observed on neuroimaging, were recorded for all cotwin survivors. RESULTS: A total of 49 MC pregnancies with single fetal demise, including one MC triplet, were included in the study (n = 50 cotwins). Median gestational age at occurrence of single fetal demise was 25 weeks and median interval between single fetal demise and live birth was 61 days, with a median gestational age at birth of 36 weeks. Severe cerebral injury was diagnosed in 13 (26%) of the 50 cotwins and was detected antenatally in 4/50 (8%) and postnatally in 9/50 (18%) cases. Cerebral injury was mostly due to hypoxic-ischemic injury resulting in cystic periventricular leukomalacia, middle cerebral artery infarction or injury to basal ganglia, thalamus and/or cortex. Risk factors associated with severe cerebral injury were advanced gestational age at the occurrence of single fetal demise (odds ratio (OR), 1.14 (95% CI, 1.01-1.29) for each week of gestation; P = 0.03), twin-twin transfusion syndrome developing prior to single fetal demise (OR, 5.0 (95% CI, 1.30-19.13); P = 0.02) and a lower gestational age at birth (OR, 0.83 (95% CI, 0.69-0.99) for each week of gestation; P = 0.04). CONCLUSIONS: Single fetal demise in MC pregnancies is associated with severe cerebral injury occurring in 1 in 4 surviving cotwins. Routine antenatal and postnatal neuroimaging, followed by standardized long-term follow-up, is mandatory.","author":[{"dropping-particle":"","family":"Klink","given":"J. M M","non-dropping-particle":"Van","parse-names":false,"suffix":""},{"dropping-particle":"","family":"Steenis","given":"A.","non-dropping-particle":"Van","parse-names":false,"suffix":""},{"dropping-particle":"","family":"Steggerda","given":"S. J.","non-dropping-particle":"","parse-names":false,"suffix":""},{"dropping-particle":"","family":"Genova","given":"L.","non-dropping-particle":"","parse-names":false,"suffix":""},{"dropping-particle":"","family":"Sueters","given":"M.","non-dropping-particle":"","parse-names":false,"suffix":""},{"dropping-particle":"","family":"Oepkes","given":"D.","non-dropping-particle":"","parse-names":false,"suffix":""},{"dropping-particle":"","family":"Lopriore","given":"E.","non-dropping-particle":"","parse-names":false,"suffix":""}],"container-title":"Ultrasound in Obstetrics and Gynecology","id":"ITEM-1","issue":"3","issued":{"date-parts":[["2015"]]},"page":"294-300","title":"Single fetal demise in monochorionic pregnancies: Incidence and patterns of cerebral injury","type":"article-journal","volume":"45"},"uris":["http://www.mendeley.com/documents/?uuid=10ace99e-5680-453b-b535-fdca4633927e"]}],"mendeley":{"formattedCitation":"(116)","plainTextFormattedCitation":"(116)","previouslyFormattedCitation":"(11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6)</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9114","author":[{"dropping-particle":"V","family":"Glinianaia","given":"Svetlana","non-dropping-particle":"","parse-names":false,"suffix":""},{"dropping-particle":"","family":"Rankin","given":"Judith","non-dropping-particle":"","parse-names":false,"suffix":""},{"dropping-particle":"","family":"Khalil","given":"Asma","non-dropping-particle":"","parse-names":false,"suffix":""},{"dropping-particle":"","family":"Binder","given":"Julia","non-dropping-particle":"","parse-names":false,"suffix":""},{"dropping-particle":"","family":"Waring","given":"Gareth","non-dropping-particle":"","parse-names":false,"suffix":""},{"dropping-particle":"","family":"Sturgiss","given":"Stephen N","non-dropping-particle":"","parse-names":false,"suffix":""},{"dropping-particle":"","family":"Thilaganathan","given":"Basky","non-dropping-particle":"","parse-names":false,"suffix":""},{"dropping-particle":"","family":"Hannon","given":"Therese","non-dropping-particle":"","parse-names":false,"suffix":""}],"id":"ITEM-1","issued":{"date-parts":[["2013"]]},"page":"2000-2013","title":"Accepted Article","type":"article-journal"},"uris":["http://www.mendeley.com/documents/?uuid=d48e8e8a-4c9a-4145-a81b-fca74282998b"]}],"mendeley":{"formattedCitation":"(127)","plainTextFormattedCitation":"(127)","previouslyFormattedCitation":"(12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7)</w:t>
      </w:r>
      <w:r w:rsidR="00787600" w:rsidRPr="006C41DA">
        <w:rPr>
          <w:rFonts w:ascii="Arial" w:hAnsi="Arial" w:cs="Arial"/>
          <w:sz w:val="24"/>
          <w:szCs w:val="24"/>
        </w:rPr>
        <w:fldChar w:fldCharType="end"/>
      </w:r>
      <w:r w:rsidR="008D5E4A" w:rsidRPr="006C41DA">
        <w:rPr>
          <w:rFonts w:ascii="Arial" w:hAnsi="Arial" w:cs="Arial"/>
          <w:sz w:val="24"/>
          <w:szCs w:val="24"/>
        </w:rPr>
        <w:t>, while the described neurological complications are usually those of premature delivery e.g. intraventricular haemorrhag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9114","author":[{"dropping-particle":"V","family":"Glinianaia","given":"Svetlana","non-dropping-particle":"","parse-names":false,"suffix":""},{"dropping-particle":"","family":"Rankin","given":"Judith","non-dropping-particle":"","parse-names":false,"suffix":""},{"dropping-particle":"","family":"Khalil","given":"Asma","non-dropping-particle":"","parse-names":false,"suffix":""},{"dropping-particle":"","family":"Binder","given":"Julia","non-dropping-particle":"","parse-names":false,"suffix":""},{"dropping-particle":"","family":"Waring","given":"Gareth","non-dropping-particle":"","parse-names":false,"suffix":""},{"dropping-particle":"","family":"Sturgiss","given":"Stephen N","non-dropping-particle":"","parse-names":false,"suffix":""},{"dropping-particle":"","family":"Thilaganathan","given":"Basky","non-dropping-particle":"","parse-names":false,"suffix":""},{"dropping-particle":"","family":"Hannon","given":"Therese","non-dropping-particle":"","parse-names":false,"suffix":""}],"id":"ITEM-1","issued":{"date-parts":[["2013"]]},"page":"2000-2013","title":"Accepted Article","type":"article-journal"},"uris":["http://www.mendeley.com/documents/?uuid=d48e8e8a-4c9a-4145-a81b-fca74282998b"]}],"mendeley":{"formattedCitation":"(127)","plainTextFormattedCitation":"(127)","previouslyFormattedCitation":"(12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7)</w:t>
      </w:r>
      <w:r w:rsidR="00787600" w:rsidRPr="006C41DA">
        <w:rPr>
          <w:rFonts w:ascii="Arial" w:hAnsi="Arial" w:cs="Arial"/>
          <w:sz w:val="24"/>
          <w:szCs w:val="24"/>
        </w:rPr>
        <w:fldChar w:fldCharType="end"/>
      </w:r>
      <w:r w:rsidRPr="006C41DA">
        <w:rPr>
          <w:rFonts w:ascii="Arial" w:hAnsi="Arial" w:cs="Arial"/>
          <w:sz w:val="24"/>
          <w:szCs w:val="24"/>
        </w:rPr>
        <w:t xml:space="preserve">. </w:t>
      </w:r>
      <w:r w:rsidR="0043375A" w:rsidRPr="006C41DA">
        <w:rPr>
          <w:rFonts w:ascii="Arial" w:hAnsi="Arial" w:cs="Arial"/>
          <w:sz w:val="24"/>
          <w:szCs w:val="24"/>
        </w:rPr>
        <w:t xml:space="preserve">The dead twin may be </w:t>
      </w:r>
      <w:proofErr w:type="spellStart"/>
      <w:r w:rsidR="0043375A" w:rsidRPr="006C41DA">
        <w:rPr>
          <w:rFonts w:ascii="Arial" w:hAnsi="Arial" w:cs="Arial"/>
          <w:sz w:val="24"/>
          <w:szCs w:val="24"/>
        </w:rPr>
        <w:t>acardiac</w:t>
      </w:r>
      <w:proofErr w:type="spellEnd"/>
      <w:r w:rsidR="0043375A" w:rsidRPr="006C41DA">
        <w:rPr>
          <w:rFonts w:ascii="Arial" w:hAnsi="Arial" w:cs="Arial"/>
          <w:sz w:val="24"/>
          <w:szCs w:val="24"/>
        </w:rPr>
        <w:t xml:space="preserve"> with Twin Reverse Arterial Perfusion (TRAP)</w:t>
      </w:r>
      <w:r w:rsidR="008F5CE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4953/turkjped.2017.06.020","ISSN":"0041-4301","PMID":"30035411","abstract":"Yapıcıoğlu-Yıldızdaş H, Ece Ü, Sucu M, Yurdakul G, Şimşek H, Özlü F. Twin reversed arterial perfusion syndrome in a monochorionic monoamniotic twin pregnancy. Turk J Pediatr 2017; 59: 724-727. Twin reversed arterial perfusion syndrome is mostly seen in monochorionic diamniotic twin pregnancies with an estimated incidence of 1/9500-11000 pregnancies. One of the twins is acardiac with various abnormalities especially with upper part of the body, and mortality is 100%. The other twin functions as a pump twin and mostly has polyhydramnios and heart failure; and mortality rate is high due to prematurity and heart failure. Herein we report a TRAP syndrome and the prognosis of pump twin who was born at 30 weeks gestational age.","author":[{"dropping-particle":"","family":"Yapıcıoğlu-Yıldızdaş","given":"Hacer","non-dropping-particle":"","parse-names":false,"suffix":""},{"dropping-particle":"","family":"Ece","given":"Ümit","non-dropping-particle":"","parse-names":false,"suffix":""},{"dropping-particle":"","family":"Sucu","given":"Mete","non-dropping-particle":"","parse-names":false,"suffix":""},{"dropping-particle":"","family":"Yurdakul","given":"Gülseren","non-dropping-particle":"","parse-names":false,"suffix":""},{"dropping-particle":"","family":"Şimşek","given":"Hüseyin","non-dropping-particle":"","parse-names":false,"suffix":""},{"dropping-particle":"","family":"Özlü","given":"Ferda","non-dropping-particle":"","parse-names":false,"suffix":""}],"container-title":"The Turkish journal of pediatrics","id":"ITEM-1","issue":"6","issued":{"date-parts":[["2017"]]},"page":"724-727","title":"Twin reversed arterial perfusion syndrome in a monochorionic monoamniotic twin pregnancy.","type":"article-journal","volume":"59"},"uris":["http://www.mendeley.com/documents/?uuid=1d2e819f-d8d5-35c9-ad22-301abe8a98a5"]}],"mendeley":{"formattedCitation":"(128)","plainTextFormattedCitation":"(128)","previouslyFormattedCitation":"(128)"},"properties":{"noteIndex":0},"schema":"https://github.com/citation-style-language/schema/raw/master/csl-citation.json"}</w:instrText>
      </w:r>
      <w:r w:rsidR="008F5CE6" w:rsidRPr="006C41DA">
        <w:rPr>
          <w:rFonts w:ascii="Arial" w:hAnsi="Arial" w:cs="Arial"/>
          <w:sz w:val="24"/>
          <w:szCs w:val="24"/>
        </w:rPr>
        <w:fldChar w:fldCharType="separate"/>
      </w:r>
      <w:r w:rsidR="001E22A5" w:rsidRPr="006C41DA">
        <w:rPr>
          <w:rFonts w:ascii="Arial" w:hAnsi="Arial" w:cs="Arial"/>
          <w:noProof/>
          <w:sz w:val="24"/>
          <w:szCs w:val="24"/>
        </w:rPr>
        <w:t>(128)</w:t>
      </w:r>
      <w:r w:rsidR="008F5CE6" w:rsidRPr="006C41DA">
        <w:rPr>
          <w:rFonts w:ascii="Arial" w:hAnsi="Arial" w:cs="Arial"/>
          <w:sz w:val="24"/>
          <w:szCs w:val="24"/>
        </w:rPr>
        <w:fldChar w:fldCharType="end"/>
      </w:r>
      <w:r w:rsidR="0043375A" w:rsidRPr="006C41DA">
        <w:rPr>
          <w:rFonts w:ascii="Arial" w:hAnsi="Arial" w:cs="Arial"/>
          <w:sz w:val="24"/>
          <w:szCs w:val="24"/>
        </w:rPr>
        <w:t>.</w:t>
      </w:r>
      <w:r w:rsidR="00B319A6" w:rsidRPr="006C41DA">
        <w:rPr>
          <w:rFonts w:ascii="Arial" w:hAnsi="Arial" w:cs="Arial"/>
          <w:sz w:val="24"/>
          <w:szCs w:val="24"/>
        </w:rPr>
        <w:t xml:space="preserve"> </w:t>
      </w:r>
      <w:proofErr w:type="spellStart"/>
      <w:r w:rsidR="00395064" w:rsidRPr="006C41DA">
        <w:rPr>
          <w:rFonts w:ascii="Arial" w:hAnsi="Arial" w:cs="Arial"/>
          <w:sz w:val="24"/>
          <w:szCs w:val="24"/>
        </w:rPr>
        <w:t>Hydrancephaly</w:t>
      </w:r>
      <w:proofErr w:type="spellEnd"/>
      <w:r w:rsidR="00395064" w:rsidRPr="006C41DA">
        <w:rPr>
          <w:rFonts w:ascii="Arial" w:hAnsi="Arial" w:cs="Arial"/>
          <w:sz w:val="24"/>
          <w:szCs w:val="24"/>
        </w:rPr>
        <w:t>,</w:t>
      </w:r>
      <w:r w:rsidR="001855D8" w:rsidRPr="006C41DA">
        <w:rPr>
          <w:rFonts w:ascii="Arial" w:hAnsi="Arial" w:cs="Arial"/>
          <w:sz w:val="24"/>
          <w:szCs w:val="24"/>
        </w:rPr>
        <w:t xml:space="preserve"> global</w:t>
      </w:r>
      <w:r w:rsidR="00395064" w:rsidRPr="006C41DA">
        <w:rPr>
          <w:rFonts w:ascii="Arial" w:hAnsi="Arial" w:cs="Arial"/>
          <w:sz w:val="24"/>
          <w:szCs w:val="24"/>
        </w:rPr>
        <w:t xml:space="preserve">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d":"ITEM-1","issued":{"date-parts":[["0"]]},"title":"Carlson_1989","type":"article"},"uris":["http://www.mendeley.com/documents/?uuid=1a1536e6-b8fe-4e8a-9654-6d0b6f7687a4"]}],"mendeley":{"formattedCitation":"(125)","plainTextFormattedCitation":"(125)","previouslyFormattedCitation":"(12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5)</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S0022-3476(69)80034-X","ISBN":"0022-3476 (Print)","ISSN":"00223476","PMID":"5767341","abstract":"Three infants with intrauterine disseminated intravascular coagulation are presented.Each was the product of a twin pregnancy with a macerated sibling. Renal cortical and cerebral necrosis were the predominant features. Two other similar patients have been previously reported. It appears likely that the feto-fetal exchange of thromboplastic material from a dead fetus through vascular shunts in a monochorionic placenta is responsible for this syndrome. With conservative management, the renal cortical necrosis may not necessarily be fatal, but the prognosis is probably poor because of the severity of the cerebral damage. © 1969 The C. V. Mosby Company.","author":[{"dropping-particle":"","family":"Moore","given":"Conner M.","non-dropping-particle":"","parse-names":false,"suffix":""},{"dropping-particle":"","family":"McAdams","given":"A. James","non-dropping-particle":"","parse-names":false,"suffix":""},{"dropping-particle":"","family":"Sutherland","given":"James","non-dropping-particle":"","parse-names":false,"suffix":""}],"container-title":"The Journal of Pediatrics","id":"ITEM-1","issue":"4","issued":{"date-parts":[["1969"]]},"page":"523-528","title":"Intrauterine disseminated intravascularcoagulation: A syndrome of multiple pregnancy with a dead twin fetus","type":"article-journal","volume":"74"},"uris":["http://www.mendeley.com/documents/?uuid=c2c47504-1071-4c22-909c-28b148822c20"]}],"mendeley":{"formattedCitation":"(129)","plainTextFormattedCitation":"(129)","previouslyFormattedCitation":"(12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9)</w:t>
      </w:r>
      <w:r w:rsidR="00787600" w:rsidRPr="006C41DA">
        <w:rPr>
          <w:rFonts w:ascii="Arial" w:hAnsi="Arial" w:cs="Arial"/>
          <w:sz w:val="24"/>
          <w:szCs w:val="24"/>
        </w:rPr>
        <w:fldChar w:fldCharType="end"/>
      </w:r>
      <w:r w:rsidR="0018268F"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01-5660","PMID":"6741417","abstract":"Fifteen cases were reviewed over a five-year period at a perinatal centre with intrauterine demise of one member of a multiple gestation. Nine cases were monozygotic twin pairs, two were dizygotic, and two were triples . Gestational age ranged from 27 to 39 weeks. The management protocol consisted of delivery in all cases after confirmation of the diagnosis. In 4 cases delivery was immediate because of spontaneous labor. In the other cases elective delivery was performed if the gestational age was 37 weeks or greater or there was evidence of preeclampsia or if amniocentesis revealed a mature lecithinsphingomyelin (L/S) ratio. Steroids were given if the L/S was immature or the attempt at amniocentesis was unsuccessful and delivery was performed 48 hours after initiation of steroid therapy. Cesarean section was the mode of delivery in 14 of the 15 cases. All of the cotwins and cotriplets survived. One survivor of a monozygous twin pair has multicystic encephalomalacia possibly implicating perinatal arterial occlusion or in utero disseminated intravascular coagulation (DIC). The intrauterine deaths are categorized into possibly avoidable deaths (2/15), unavoidable due to congenital anomalies (3/15), and unknown or unavoidable deaths (8/15).","author":[{"dropping-particle":"","family":"D'Alton","given":"M E","non-dropping-particle":"","parse-names":false,"suffix":""},{"dropping-particle":"","family":"Newton","given":"E R","non-dropping-particle":"","parse-names":false,"suffix":""},{"dropping-particle":"","family":"Cetrulo","given":"C L","non-dropping-particle":"","parse-names":false,"suffix":""}],"container-title":"Acta geneticae medicae et gemellologiae","id":"ITEM-1","issue":"1","issued":{"date-parts":[["1984"]]},"page":"43-9","title":"Intrauterine fetal demise in multiple gestation.","type":"article-journal","volume":"33"},"uris":["http://www.mendeley.com/documents/?uuid=0866b41f-43ca-3d31-ae7f-a71b875afd5e"]},{"id":"ITEM-2","itemData":{"ISSN":"0002-9378","PMID":"14981409","abstract":"Multicystic encephalomalacia occurs in approximately 20% of surviving cotwins after second- and third-trimester intrauterine fetal death of one twin in monochorionic pregnancies. We report a case of multicystic encephalomalacia after the demise of a cotwin in the first trimester diagnosed by magnetic resonance imaging and confirmed pathologically.","author":[{"dropping-particle":"","family":"Weiss","given":"Joshua L","non-dropping-particle":"","parse-names":false,"suffix":""},{"dropping-particle":"","family":"Cleary-Goldman","given":"Jane","non-dropping-particle":"","parse-names":false,"suffix":""},{"dropping-particle":"","family":"Tanji","given":"Kurenai","non-dropping-particle":"","parse-names":false,"suffix":""},{"dropping-particle":"","family":"Budorick","given":"Nancy","non-dropping-particle":"","parse-names":false,"suffix":""},{"dropping-particle":"","family":"D'alton","given":"Mary E","non-dropping-particle":"","parse-names":false,"suffix":""}],"container-title":"American journal of obstetrics and gynecology","id":"ITEM-2","issue":"2","issued":{"date-parts":[["2004","2"]]},"page":"563-5","title":"Multicystic encephalomalacia after first-trimester intrauterine fetal death in monochorionic twins.","type":"article-journal","volume":"190"},"uris":["http://www.mendeley.com/documents/?uuid=55e9234c-5c1c-30b0-af30-873ed972bc74"]}],"mendeley":{"formattedCitation":"(130,131)","plainTextFormattedCitation":"(130,131)","previouslyFormattedCitation":"(130,131)"},"properties":{"noteIndex":0},"schema":"https://github.com/citation-style-language/schema/raw/master/csl-citation.json"}</w:instrText>
      </w:r>
      <w:r w:rsidR="0018268F" w:rsidRPr="006C41DA">
        <w:rPr>
          <w:rFonts w:ascii="Arial" w:hAnsi="Arial" w:cs="Arial"/>
          <w:sz w:val="24"/>
          <w:szCs w:val="24"/>
        </w:rPr>
        <w:fldChar w:fldCharType="separate"/>
      </w:r>
      <w:r w:rsidR="001E22A5" w:rsidRPr="006C41DA">
        <w:rPr>
          <w:rFonts w:ascii="Arial" w:hAnsi="Arial" w:cs="Arial"/>
          <w:noProof/>
          <w:sz w:val="24"/>
          <w:szCs w:val="24"/>
        </w:rPr>
        <w:t>(130,131)</w:t>
      </w:r>
      <w:r w:rsidR="0018268F" w:rsidRPr="006C41DA">
        <w:rPr>
          <w:rFonts w:ascii="Arial" w:hAnsi="Arial" w:cs="Arial"/>
          <w:sz w:val="24"/>
          <w:szCs w:val="24"/>
        </w:rPr>
        <w:fldChar w:fldCharType="end"/>
      </w:r>
      <w:r w:rsidR="00C751B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2-510X","PMID":"5016689","author":[{"dropping-particle":"","family":"Aicardi","given":"J","non-dropping-particle":"","parse-names":false,"suffix":""},{"dropping-particle":"","family":"Goutières","given":"F","non-dropping-particle":"","parse-names":false,"suffix":""},{"dropping-particle":"","family":"Verbois","given":"A H","non-dropping-particle":"De","parse-names":false,"suffix":""}],"container-title":"Journal of the neurological sciences","id":"ITEM-1","issue":"4","issued":{"date-parts":[["1972","4"]]},"page":"357-73","title":"Multicystic encephalomalacia of infants and its relation to abnormal gestation and hydranencephaly.","type":"article-journal","volume":"15"},"uris":["http://www.mendeley.com/documents/?uuid=4109d410-a506-39a7-96f3-20a6546861d8"]}],"mendeley":{"formattedCitation":"(132)","plainTextFormattedCitation":"(132)","previouslyFormattedCitation":"(132)"},"properties":{"noteIndex":0},"schema":"https://github.com/citation-style-language/schema/raw/master/csl-citation.json"}</w:instrText>
      </w:r>
      <w:r w:rsidR="00C751B0" w:rsidRPr="006C41DA">
        <w:rPr>
          <w:rFonts w:ascii="Arial" w:hAnsi="Arial" w:cs="Arial"/>
          <w:sz w:val="24"/>
          <w:szCs w:val="24"/>
        </w:rPr>
        <w:fldChar w:fldCharType="separate"/>
      </w:r>
      <w:r w:rsidR="001E22A5" w:rsidRPr="006C41DA">
        <w:rPr>
          <w:rFonts w:ascii="Arial" w:hAnsi="Arial" w:cs="Arial"/>
          <w:noProof/>
          <w:sz w:val="24"/>
          <w:szCs w:val="24"/>
        </w:rPr>
        <w:t>(132)</w:t>
      </w:r>
      <w:r w:rsidR="00C751B0" w:rsidRPr="006C41DA">
        <w:rPr>
          <w:rFonts w:ascii="Arial" w:hAnsi="Arial" w:cs="Arial"/>
          <w:sz w:val="24"/>
          <w:szCs w:val="24"/>
        </w:rPr>
        <w:fldChar w:fldCharType="end"/>
      </w:r>
      <w:r w:rsidR="001855D8" w:rsidRPr="006C41DA">
        <w:rPr>
          <w:rFonts w:ascii="Arial" w:hAnsi="Arial" w:cs="Arial"/>
          <w:sz w:val="24"/>
          <w:szCs w:val="24"/>
        </w:rPr>
        <w:t xml:space="preserve"> or parieto-occipital</w:t>
      </w:r>
      <w:r w:rsidR="00C751B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2-510X","PMID":"5016689","author":[{"dropping-particle":"","family":"Aicardi","given":"J","non-dropping-particle":"","parse-names":false,"suffix":""},{"dropping-particle":"","family":"Goutières","given":"F","non-dropping-particle":"","parse-names":false,"suffix":""},{"dropping-particle":"","family":"Verbois","given":"A H","non-dropping-particle":"De","parse-names":false,"suffix":""}],"container-title":"Journal of the neurological sciences","id":"ITEM-1","issue":"4","issued":{"date-parts":[["1972","4"]]},"page":"357-73","title":"Multicystic encephalomalacia of infants and its relation to abnormal gestation and hydranencephaly.","type":"article-journal","volume":"15"},"uris":["http://www.mendeley.com/documents/?uuid=4109d410-a506-39a7-96f3-20a6546861d8"]}],"mendeley":{"formattedCitation":"(132)","plainTextFormattedCitation":"(132)","previouslyFormattedCitation":"(132)"},"properties":{"noteIndex":0},"schema":"https://github.com/citation-style-language/schema/raw/master/csl-citation.json"}</w:instrText>
      </w:r>
      <w:r w:rsidR="00C751B0" w:rsidRPr="006C41DA">
        <w:rPr>
          <w:rFonts w:ascii="Arial" w:hAnsi="Arial" w:cs="Arial"/>
          <w:sz w:val="24"/>
          <w:szCs w:val="24"/>
        </w:rPr>
        <w:fldChar w:fldCharType="separate"/>
      </w:r>
      <w:r w:rsidR="001E22A5" w:rsidRPr="006C41DA">
        <w:rPr>
          <w:rFonts w:ascii="Arial" w:hAnsi="Arial" w:cs="Arial"/>
          <w:noProof/>
          <w:sz w:val="24"/>
          <w:szCs w:val="24"/>
        </w:rPr>
        <w:t>(132)</w:t>
      </w:r>
      <w:r w:rsidR="00C751B0" w:rsidRPr="006C41DA">
        <w:rPr>
          <w:rFonts w:ascii="Arial" w:hAnsi="Arial" w:cs="Arial"/>
          <w:sz w:val="24"/>
          <w:szCs w:val="24"/>
        </w:rPr>
        <w:fldChar w:fldCharType="end"/>
      </w:r>
      <w:r w:rsidR="00E9776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2-3069","PMID":"5946178","author":[{"dropping-particle":"","family":"Manterola","given":"A","non-dropping-particle":"","parse-names":false,"suffix":""},{"dropping-particle":"","family":"Towbin","given":"A","non-dropping-particle":"","parse-names":false,"suffix":""},{"dropping-particle":"","family":"Yakovlev","given":"P I","non-dropping-particle":"","parse-names":false,"suffix":""}],"container-title":"Journal of neuropathology and experimental neurology","id":"ITEM-1","issue":"3","issued":{"date-parts":[["1966","7"]]},"page":"479-88","title":"Cerebral infarction in the human fetus near term.","type":"article-journal","volume":"25"},"uris":["http://www.mendeley.com/documents/?uuid=50e310e5-dba4-33ec-b8f3-ef8104cf7005"]}],"mendeley":{"formattedCitation":"(133)","plainTextFormattedCitation":"(133)","previouslyFormattedCitation":"(133)"},"properties":{"noteIndex":0},"schema":"https://github.com/citation-style-language/schema/raw/master/csl-citation.json"}</w:instrText>
      </w:r>
      <w:r w:rsidR="00E97760" w:rsidRPr="006C41DA">
        <w:rPr>
          <w:rFonts w:ascii="Arial" w:hAnsi="Arial" w:cs="Arial"/>
          <w:sz w:val="24"/>
          <w:szCs w:val="24"/>
        </w:rPr>
        <w:fldChar w:fldCharType="separate"/>
      </w:r>
      <w:r w:rsidR="001E22A5" w:rsidRPr="006C41DA">
        <w:rPr>
          <w:rFonts w:ascii="Arial" w:hAnsi="Arial" w:cs="Arial"/>
          <w:noProof/>
          <w:sz w:val="24"/>
          <w:szCs w:val="24"/>
        </w:rPr>
        <w:t>(133)</w:t>
      </w:r>
      <w:r w:rsidR="00E97760" w:rsidRPr="006C41DA">
        <w:rPr>
          <w:rFonts w:ascii="Arial" w:hAnsi="Arial" w:cs="Arial"/>
          <w:sz w:val="24"/>
          <w:szCs w:val="24"/>
        </w:rPr>
        <w:fldChar w:fldCharType="end"/>
      </w:r>
      <w:r w:rsidR="001855D8" w:rsidRPr="006C41DA">
        <w:rPr>
          <w:rFonts w:ascii="Arial" w:hAnsi="Arial" w:cs="Arial"/>
          <w:sz w:val="24"/>
          <w:szCs w:val="24"/>
        </w:rPr>
        <w:t xml:space="preserve"> </w:t>
      </w:r>
      <w:proofErr w:type="spellStart"/>
      <w:r w:rsidR="001855D8" w:rsidRPr="006C41DA">
        <w:rPr>
          <w:rFonts w:ascii="Arial" w:hAnsi="Arial" w:cs="Arial"/>
          <w:sz w:val="24"/>
          <w:szCs w:val="24"/>
        </w:rPr>
        <w:t>multicystic</w:t>
      </w:r>
      <w:proofErr w:type="spellEnd"/>
      <w:r w:rsidR="001855D8" w:rsidRPr="006C41DA">
        <w:rPr>
          <w:rFonts w:ascii="Arial" w:hAnsi="Arial" w:cs="Arial"/>
          <w:sz w:val="24"/>
          <w:szCs w:val="24"/>
        </w:rPr>
        <w:t xml:space="preserve"> encephalomalacia</w:t>
      </w:r>
      <w:r w:rsidR="00DA0DA4" w:rsidRPr="006C41DA">
        <w:rPr>
          <w:rFonts w:ascii="Arial" w:hAnsi="Arial" w:cs="Arial"/>
          <w:sz w:val="24"/>
          <w:szCs w:val="24"/>
        </w:rPr>
        <w:t>, and focal infarction</w:t>
      </w:r>
      <w:r w:rsidR="005111B2" w:rsidRPr="006C41DA">
        <w:rPr>
          <w:rFonts w:ascii="Arial" w:hAnsi="Arial" w:cs="Arial"/>
          <w:sz w:val="24"/>
          <w:szCs w:val="24"/>
        </w:rPr>
        <w:t xml:space="preserve"> or porencephaly</w:t>
      </w:r>
      <w:r w:rsidR="0018268F"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28","PMID":"2652011","author":[{"dropping-particle":"","family":"Landy","given":"H J","non-dropping-particle":"","parse-names":false,"suffix":""},{"dropping-particle":"","family":"Weingold","given":"A B","non-dropping-particle":"","parse-names":false,"suffix":""}],"container-title":"Obstetrical &amp; gynecological survey","id":"ITEM-1","issue":"3","issued":{"date-parts":[["1989","3"]]},"page":"171-6","title":"Management of a multiple gestation complicated by an antepartum fetal demise.","type":"article-journal","volume":"44"},"uris":["http://www.mendeley.com/documents/?uuid=360808a2-e8b2-3388-86aa-681298808604"]}],"mendeley":{"formattedCitation":"(134)","plainTextFormattedCitation":"(134)","previouslyFormattedCitation":"(134)"},"properties":{"noteIndex":0},"schema":"https://github.com/citation-style-language/schema/raw/master/csl-citation.json"}</w:instrText>
      </w:r>
      <w:r w:rsidR="0018268F" w:rsidRPr="006C41DA">
        <w:rPr>
          <w:rFonts w:ascii="Arial" w:hAnsi="Arial" w:cs="Arial"/>
          <w:sz w:val="24"/>
          <w:szCs w:val="24"/>
        </w:rPr>
        <w:fldChar w:fldCharType="separate"/>
      </w:r>
      <w:r w:rsidR="001E22A5" w:rsidRPr="006C41DA">
        <w:rPr>
          <w:rFonts w:ascii="Arial" w:hAnsi="Arial" w:cs="Arial"/>
          <w:noProof/>
          <w:sz w:val="24"/>
          <w:szCs w:val="24"/>
        </w:rPr>
        <w:t>(134)</w:t>
      </w:r>
      <w:r w:rsidR="0018268F" w:rsidRPr="006C41DA">
        <w:rPr>
          <w:rFonts w:ascii="Arial" w:hAnsi="Arial" w:cs="Arial"/>
          <w:sz w:val="24"/>
          <w:szCs w:val="24"/>
        </w:rPr>
        <w:fldChar w:fldCharType="end"/>
      </w:r>
      <w:r w:rsidR="00DA0DA4" w:rsidRPr="006C41DA">
        <w:rPr>
          <w:rFonts w:ascii="Arial" w:hAnsi="Arial" w:cs="Arial"/>
          <w:sz w:val="24"/>
          <w:szCs w:val="24"/>
        </w:rPr>
        <w:t xml:space="preserve">, typically involving the </w:t>
      </w:r>
      <w:r w:rsidR="001855D8" w:rsidRPr="006C41DA">
        <w:rPr>
          <w:rFonts w:ascii="Arial" w:hAnsi="Arial" w:cs="Arial"/>
          <w:sz w:val="24"/>
          <w:szCs w:val="24"/>
        </w:rPr>
        <w:t xml:space="preserve">parietal </w:t>
      </w:r>
      <w:r w:rsidR="00DA0DA4" w:rsidRPr="006C41DA">
        <w:rPr>
          <w:rFonts w:ascii="Arial" w:hAnsi="Arial" w:cs="Arial"/>
          <w:sz w:val="24"/>
          <w:szCs w:val="24"/>
        </w:rPr>
        <w:t>region</w:t>
      </w:r>
      <w:r w:rsidR="006518E1"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340-6199","PMID":"976279","abstract":"We analyzed the gestational, parturitional, neonatal (GPN) histories of 281 severely mentally retarded patients with cerebral palsy to define the etiology or pathogenesis of cerebral palsy in each patient. No association between type of cerebral palsy and GPN histories was found except for an increase in spastic-athetoid patients in the breech delivery subgroup. Significant findings include: increased incidence of prematurity and postmaturity, small and large for-gestational age (GA) fetal size, a normal birthweight for GA distribution of patients with diabetic mothers, an excess of mothers greater than or equal to 35 and less than or equal to 20 years old, an increased immediately-previous sib interval of 2.59 years suggestive of an \"infertility factor\", an unremarkable GPN history in one third of the cases, in another one third GPN problems not usually associated with a high risk of CNS damage, and in one third gross complications which were probably responsible for the CP, including: an increased incidence of breech deliveries, twinning, prolonged and precipitous labor and placental complications; no increased association of athetosis and Rh incompatibility or incidence of toxemia was found. Disseminated intravascular coagulation due to prenatal death of a twin may have been the cause of brain damage in several patients.","author":[{"dropping-particle":"V","family":"Durkin","given":"M","non-dropping-particle":"","parse-names":false,"suffix":""},{"dropping-particle":"","family":"Kaveggia","given":"E G","non-dropping-particle":"","parse-names":false,"suffix":""},{"dropping-particle":"","family":"Pendleton","given":"E","non-dropping-particle":"","parse-names":false,"suffix":""},{"dropping-particle":"","family":"Neuhaüser","given":"G","non-dropping-particle":"","parse-names":false,"suffix":""},{"dropping-particle":"","family":"Opitz","given":"J M","non-dropping-particle":"","parse-names":false,"suffix":""}],"container-title":"European journal of pediatrics","id":"ITEM-1","issue":"2","issued":{"date-parts":[["1976","9","1"]]},"page":"67-81","title":"Analysis of etiologic factors in cerebral palsy with severe mental retardation. I. Analysis of gestational, parturitional and neonatal data.","type":"article-journal","volume":"123"},"uris":["http://www.mendeley.com/documents/?uuid=5e58b715-8cb7-3597-a7ab-de0de7b8a26e"]}],"mendeley":{"formattedCitation":"(135)","plainTextFormattedCitation":"(135)","previouslyFormattedCitation":"(135)"},"properties":{"noteIndex":0},"schema":"https://github.com/citation-style-language/schema/raw/master/csl-citation.json"}</w:instrText>
      </w:r>
      <w:r w:rsidR="006518E1" w:rsidRPr="006C41DA">
        <w:rPr>
          <w:rFonts w:ascii="Arial" w:hAnsi="Arial" w:cs="Arial"/>
          <w:sz w:val="24"/>
          <w:szCs w:val="24"/>
        </w:rPr>
        <w:fldChar w:fldCharType="separate"/>
      </w:r>
      <w:r w:rsidR="001E22A5" w:rsidRPr="006C41DA">
        <w:rPr>
          <w:rFonts w:ascii="Arial" w:hAnsi="Arial" w:cs="Arial"/>
          <w:noProof/>
          <w:sz w:val="24"/>
          <w:szCs w:val="24"/>
        </w:rPr>
        <w:t>(135)</w:t>
      </w:r>
      <w:r w:rsidR="006518E1" w:rsidRPr="006C41DA">
        <w:rPr>
          <w:rFonts w:ascii="Arial" w:hAnsi="Arial" w:cs="Arial"/>
          <w:sz w:val="24"/>
          <w:szCs w:val="24"/>
        </w:rPr>
        <w:fldChar w:fldCharType="end"/>
      </w:r>
      <w:r w:rsidR="006518E1"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468-2044","PMID":"3717990","abstract":"It has been suggested that because of vascular interchange between the monozygous twins vascular disruptions from a deceased cotwin with disseminated intravascular coagulation causes embolisation in the surviving twin. This study reports six cases in which all the surviving monozygous twins had central nervous system infarcts and three had multiple organ infarcts, including pulmonary and hepatic infarcts, which have not been reported previously. Fetal death in utero occurred 1-11 weeks before the live birth of the monozygous survivor. In three cases there was pathological confirmation of a continuing process with infarcts ranging in age from a few days to eight weeks. Four infants died in the early neonatal period, and the remaining two survived with considerable handicap. A review of the published reports confirmed the high risk of vascular disruption affecting many organ systems and the extremely poor prognosis for subsequent death or handicap. We recommend that after detection of fetal death in utero in a suspected monozygous twin pregnancy careful consideration should be given to prompt delivery of the survivor and investigations should be carried out to rule out infarction in the central nervous system and other organs that are at risk.","author":[{"dropping-particle":"","family":"Szymonowicz","given":"W","non-dropping-particle":"","parse-names":false,"suffix":""},{"dropping-particle":"","family":"Preston","given":"H","non-dropping-particle":"","parse-names":false,"suffix":""},{"dropping-particle":"","family":"Yu","given":"V Y","non-dropping-particle":"","parse-names":false,"suffix":""}],"container-title":"Archives of disease in childhood","id":"ITEM-1","issue":"5","issued":{"date-parts":[["1986","5"]]},"page":"454-8","title":"The surviving monozygotic twin.","type":"article-journal","volume":"61"},"uris":["http://www.mendeley.com/documents/?uuid=9b99a599-96ef-3d34-b106-fda7f3476ae9"]}],"mendeley":{"formattedCitation":"(136)","plainTextFormattedCitation":"(136)","previouslyFormattedCitation":"(136)"},"properties":{"noteIndex":0},"schema":"https://github.com/citation-style-language/schema/raw/master/csl-citation.json"}</w:instrText>
      </w:r>
      <w:r w:rsidR="006518E1" w:rsidRPr="006C41DA">
        <w:rPr>
          <w:rFonts w:ascii="Arial" w:hAnsi="Arial" w:cs="Arial"/>
          <w:sz w:val="24"/>
          <w:szCs w:val="24"/>
        </w:rPr>
        <w:fldChar w:fldCharType="separate"/>
      </w:r>
      <w:r w:rsidR="001E22A5" w:rsidRPr="006C41DA">
        <w:rPr>
          <w:rFonts w:ascii="Arial" w:hAnsi="Arial" w:cs="Arial"/>
          <w:noProof/>
          <w:sz w:val="24"/>
          <w:szCs w:val="24"/>
        </w:rPr>
        <w:t>(136)</w:t>
      </w:r>
      <w:r w:rsidR="006518E1" w:rsidRPr="006C41DA">
        <w:rPr>
          <w:rFonts w:ascii="Arial" w:hAnsi="Arial" w:cs="Arial"/>
          <w:sz w:val="24"/>
          <w:szCs w:val="24"/>
        </w:rPr>
        <w:fldChar w:fldCharType="end"/>
      </w:r>
      <w:r w:rsidR="00DA0DA4" w:rsidRPr="006C41DA">
        <w:rPr>
          <w:rFonts w:ascii="Arial" w:hAnsi="Arial" w:cs="Arial"/>
          <w:sz w:val="24"/>
          <w:szCs w:val="24"/>
        </w:rPr>
        <w:t xml:space="preserve"> but also the cerebellum</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d":"ITEM-1","issued":{"date-parts":[["0"]]},"title":"Carlson_1989","type":"article"},"uris":["http://www.mendeley.com/documents/?uuid=1a1536e6-b8fe-4e8a-9654-6d0b6f7687a4"]}],"mendeley":{"formattedCitation":"(125)","plainTextFormattedCitation":"(125)","previouslyFormattedCitation":"(12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5)</w:t>
      </w:r>
      <w:r w:rsidR="00787600" w:rsidRPr="006C41DA">
        <w:rPr>
          <w:rFonts w:ascii="Arial" w:hAnsi="Arial" w:cs="Arial"/>
          <w:sz w:val="24"/>
          <w:szCs w:val="24"/>
        </w:rPr>
        <w:fldChar w:fldCharType="end"/>
      </w:r>
      <w:r w:rsidR="006518E1"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468-2044","PMID":"3717990","abstract":"It has been suggested that because of vascular interchange between the monozygous twins vascular disruptions from a deceased cotwin with disseminated intravascular coagulation causes embolisation in the surviving twin. This study reports six cases in which all the surviving monozygous twins had central nervous system infarcts and three had multiple organ infarcts, including pulmonary and hepatic infarcts, which have not been reported previously. Fetal death in utero occurred 1-11 weeks before the live birth of the monozygous survivor. In three cases there was pathological confirmation of a continuing process with infarcts ranging in age from a few days to eight weeks. Four infants died in the early neonatal period, and the remaining two survived with considerable handicap. A review of the published reports confirmed the high risk of vascular disruption affecting many organ systems and the extremely poor prognosis for subsequent death or handicap. We recommend that after detection of fetal death in utero in a suspected monozygous twin pregnancy careful consideration should be given to prompt delivery of the survivor and investigations should be carried out to rule out infarction in the central nervous system and other organs that are at risk.","author":[{"dropping-particle":"","family":"Szymonowicz","given":"W","non-dropping-particle":"","parse-names":false,"suffix":""},{"dropping-particle":"","family":"Preston","given":"H","non-dropping-particle":"","parse-names":false,"suffix":""},{"dropping-particle":"","family":"Yu","given":"V Y","non-dropping-particle":"","parse-names":false,"suffix":""}],"container-title":"Archives of disease in childhood","id":"ITEM-1","issue":"5","issued":{"date-parts":[["1986","5"]]},"page":"454-8","title":"The surviving monozygotic twin.","type":"article-journal","volume":"61"},"uris":["http://www.mendeley.com/documents/?uuid=9b99a599-96ef-3d34-b106-fda7f3476ae9"]}],"mendeley":{"formattedCitation":"(136)","plainTextFormattedCitation":"(136)","previouslyFormattedCitation":"(136)"},"properties":{"noteIndex":0},"schema":"https://github.com/citation-style-language/schema/raw/master/csl-citation.json"}</w:instrText>
      </w:r>
      <w:r w:rsidR="006518E1" w:rsidRPr="006C41DA">
        <w:rPr>
          <w:rFonts w:ascii="Arial" w:hAnsi="Arial" w:cs="Arial"/>
          <w:sz w:val="24"/>
          <w:szCs w:val="24"/>
        </w:rPr>
        <w:fldChar w:fldCharType="separate"/>
      </w:r>
      <w:r w:rsidR="001E22A5" w:rsidRPr="006C41DA">
        <w:rPr>
          <w:rFonts w:ascii="Arial" w:hAnsi="Arial" w:cs="Arial"/>
          <w:noProof/>
          <w:sz w:val="24"/>
          <w:szCs w:val="24"/>
        </w:rPr>
        <w:t>(136)</w:t>
      </w:r>
      <w:r w:rsidR="006518E1" w:rsidRPr="006C41DA">
        <w:rPr>
          <w:rFonts w:ascii="Arial" w:hAnsi="Arial" w:cs="Arial"/>
          <w:sz w:val="24"/>
          <w:szCs w:val="24"/>
        </w:rPr>
        <w:fldChar w:fldCharType="end"/>
      </w:r>
      <w:r w:rsidR="00DA0DA4" w:rsidRPr="006C41DA">
        <w:rPr>
          <w:rFonts w:ascii="Arial" w:hAnsi="Arial" w:cs="Arial"/>
          <w:sz w:val="24"/>
          <w:szCs w:val="24"/>
        </w:rPr>
        <w:t xml:space="preserve">, </w:t>
      </w:r>
      <w:r w:rsidR="005111B2" w:rsidRPr="006C41DA">
        <w:rPr>
          <w:rFonts w:ascii="Arial" w:hAnsi="Arial" w:cs="Arial"/>
          <w:sz w:val="24"/>
          <w:szCs w:val="24"/>
        </w:rPr>
        <w:t>spinal cord</w:t>
      </w:r>
      <w:r w:rsidR="00365D15"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28","PMID":"2652011","author":[{"dropping-particle":"","family":"Landy","given":"H J","non-dropping-particle":"","parse-names":false,"suffix":""},{"dropping-particle":"","family":"Weingold","given":"A B","non-dropping-particle":"","parse-names":false,"suffix":""}],"container-title":"Obstetrical &amp; gynecological survey","id":"ITEM-1","issue":"3","issued":{"date-parts":[["1989","3"]]},"page":"171-6","title":"Management of a multiple gestation complicated by an antepartum fetal demise.","type":"article-journal","volume":"44"},"uris":["http://www.mendeley.com/documents/?uuid=360808a2-e8b2-3388-86aa-681298808604"]}],"mendeley":{"formattedCitation":"(134)","plainTextFormattedCitation":"(134)","previouslyFormattedCitation":"(134)"},"properties":{"noteIndex":0},"schema":"https://github.com/citation-style-language/schema/raw/master/csl-citation.json"}</w:instrText>
      </w:r>
      <w:r w:rsidR="00365D15" w:rsidRPr="006C41DA">
        <w:rPr>
          <w:rFonts w:ascii="Arial" w:hAnsi="Arial" w:cs="Arial"/>
          <w:sz w:val="24"/>
          <w:szCs w:val="24"/>
        </w:rPr>
        <w:fldChar w:fldCharType="separate"/>
      </w:r>
      <w:r w:rsidR="001E22A5" w:rsidRPr="006C41DA">
        <w:rPr>
          <w:rFonts w:ascii="Arial" w:hAnsi="Arial" w:cs="Arial"/>
          <w:noProof/>
          <w:sz w:val="24"/>
          <w:szCs w:val="24"/>
        </w:rPr>
        <w:t>(134)</w:t>
      </w:r>
      <w:r w:rsidR="00365D15" w:rsidRPr="006C41DA">
        <w:rPr>
          <w:rFonts w:ascii="Arial" w:hAnsi="Arial" w:cs="Arial"/>
          <w:sz w:val="24"/>
          <w:szCs w:val="24"/>
        </w:rPr>
        <w:fldChar w:fldCharType="end"/>
      </w:r>
      <w:r w:rsidR="005111B2" w:rsidRPr="006C41DA">
        <w:rPr>
          <w:rFonts w:ascii="Arial" w:hAnsi="Arial" w:cs="Arial"/>
          <w:sz w:val="24"/>
          <w:szCs w:val="24"/>
        </w:rPr>
        <w:t xml:space="preserve">, </w:t>
      </w:r>
      <w:r w:rsidR="006518E1" w:rsidRPr="006C41DA">
        <w:rPr>
          <w:rFonts w:ascii="Arial" w:hAnsi="Arial" w:cs="Arial"/>
          <w:sz w:val="24"/>
          <w:szCs w:val="24"/>
        </w:rPr>
        <w:t>thalamus</w:t>
      </w:r>
      <w:r w:rsidR="006518E1"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6518E1" w:rsidRPr="006C41DA">
        <w:rPr>
          <w:rFonts w:ascii="Arial" w:hAnsi="Arial" w:cs="Arial"/>
          <w:sz w:val="24"/>
          <w:szCs w:val="24"/>
        </w:rPr>
        <w:fldChar w:fldCharType="separate"/>
      </w:r>
      <w:r w:rsidR="00770B6F" w:rsidRPr="006C41DA">
        <w:rPr>
          <w:rFonts w:ascii="Arial" w:hAnsi="Arial" w:cs="Arial"/>
          <w:noProof/>
          <w:sz w:val="24"/>
          <w:szCs w:val="24"/>
        </w:rPr>
        <w:t>(23)</w:t>
      </w:r>
      <w:r w:rsidR="006518E1" w:rsidRPr="006C41DA">
        <w:rPr>
          <w:rFonts w:ascii="Arial" w:hAnsi="Arial" w:cs="Arial"/>
          <w:sz w:val="24"/>
          <w:szCs w:val="24"/>
        </w:rPr>
        <w:fldChar w:fldCharType="end"/>
      </w:r>
      <w:r w:rsidR="006518E1" w:rsidRPr="006C41DA">
        <w:rPr>
          <w:rFonts w:ascii="Arial" w:hAnsi="Arial" w:cs="Arial"/>
          <w:sz w:val="24"/>
          <w:szCs w:val="24"/>
        </w:rPr>
        <w:t>, caudate, occipital</w:t>
      </w:r>
      <w:r w:rsidR="006518E1"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468-2044","PMID":"3717990","abstract":"It has been suggested that because of vascular interchange between the monozygous twins vascular disruptions from a deceased cotwin with disseminated intravascular coagulation causes embolisation in the surviving twin. This study reports six cases in which all the surviving monozygous twins had central nervous system infarcts and three had multiple organ infarcts, including pulmonary and hepatic infarcts, which have not been reported previously. Fetal death in utero occurred 1-11 weeks before the live birth of the monozygous survivor. In three cases there was pathological confirmation of a continuing process with infarcts ranging in age from a few days to eight weeks. Four infants died in the early neonatal period, and the remaining two survived with considerable handicap. A review of the published reports confirmed the high risk of vascular disruption affecting many organ systems and the extremely poor prognosis for subsequent death or handicap. We recommend that after detection of fetal death in utero in a suspected monozygous twin pregnancy careful consideration should be given to prompt delivery of the survivor and investigations should be carried out to rule out infarction in the central nervous system and other organs that are at risk.","author":[{"dropping-particle":"","family":"Szymonowicz","given":"W","non-dropping-particle":"","parse-names":false,"suffix":""},{"dropping-particle":"","family":"Preston","given":"H","non-dropping-particle":"","parse-names":false,"suffix":""},{"dropping-particle":"","family":"Yu","given":"V Y","non-dropping-particle":"","parse-names":false,"suffix":""}],"container-title":"Archives of disease in childhood","id":"ITEM-1","issue":"5","issued":{"date-parts":[["1986","5"]]},"page":"454-8","title":"The surviving monozygotic twin.","type":"article-journal","volume":"61"},"uris":["http://www.mendeley.com/documents/?uuid=9b99a599-96ef-3d34-b106-fda7f3476ae9"]}],"mendeley":{"formattedCitation":"(136)","plainTextFormattedCitation":"(136)","previouslyFormattedCitation":"(136)"},"properties":{"noteIndex":0},"schema":"https://github.com/citation-style-language/schema/raw/master/csl-citation.json"}</w:instrText>
      </w:r>
      <w:r w:rsidR="006518E1" w:rsidRPr="006C41DA">
        <w:rPr>
          <w:rFonts w:ascii="Arial" w:hAnsi="Arial" w:cs="Arial"/>
          <w:sz w:val="24"/>
          <w:szCs w:val="24"/>
        </w:rPr>
        <w:fldChar w:fldCharType="separate"/>
      </w:r>
      <w:r w:rsidR="001E22A5" w:rsidRPr="006C41DA">
        <w:rPr>
          <w:rFonts w:ascii="Arial" w:hAnsi="Arial" w:cs="Arial"/>
          <w:noProof/>
          <w:sz w:val="24"/>
          <w:szCs w:val="24"/>
        </w:rPr>
        <w:t>(136)</w:t>
      </w:r>
      <w:r w:rsidR="006518E1" w:rsidRPr="006C41DA">
        <w:rPr>
          <w:rFonts w:ascii="Arial" w:hAnsi="Arial" w:cs="Arial"/>
          <w:sz w:val="24"/>
          <w:szCs w:val="24"/>
        </w:rPr>
        <w:fldChar w:fldCharType="end"/>
      </w:r>
      <w:r w:rsidR="006518E1" w:rsidRPr="006C41DA">
        <w:rPr>
          <w:rFonts w:ascii="Arial" w:hAnsi="Arial" w:cs="Arial"/>
          <w:sz w:val="24"/>
          <w:szCs w:val="24"/>
        </w:rPr>
        <w:t xml:space="preserve">, </w:t>
      </w:r>
      <w:r w:rsidR="00DA0DA4" w:rsidRPr="006C41DA">
        <w:rPr>
          <w:rFonts w:ascii="Arial" w:hAnsi="Arial" w:cs="Arial"/>
          <w:sz w:val="24"/>
          <w:szCs w:val="24"/>
        </w:rPr>
        <w:t>temporal and frontal</w:t>
      </w:r>
      <w:r w:rsidR="001E76F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Stevenson, Lewis; McGowan","given":"Lillian E.","non-dropping-particle":"","parse-names":false,"suffix":""}],"container-title":"Arch Pathol","id":"ITEM-1","issued":{"date-parts":[["1942"]]},"page":"286-300","title":"Encephalomalcia with cavity formation in infants","type":"article-journal","volume":"34"},"uris":["http://www.mendeley.com/documents/?uuid=d9416b8b-95dc-45f9-a519-5f57a744cd8c"]}],"mendeley":{"formattedCitation":"(137)","plainTextFormattedCitation":"(137)","previouslyFormattedCitation":"(137)"},"properties":{"noteIndex":0},"schema":"https://github.com/citation-style-language/schema/raw/master/csl-citation.json"}</w:instrText>
      </w:r>
      <w:r w:rsidR="001E76F7" w:rsidRPr="006C41DA">
        <w:rPr>
          <w:rFonts w:ascii="Arial" w:hAnsi="Arial" w:cs="Arial"/>
          <w:sz w:val="24"/>
          <w:szCs w:val="24"/>
        </w:rPr>
        <w:fldChar w:fldCharType="separate"/>
      </w:r>
      <w:r w:rsidR="001E22A5" w:rsidRPr="006C41DA">
        <w:rPr>
          <w:rFonts w:ascii="Arial" w:hAnsi="Arial" w:cs="Arial"/>
          <w:noProof/>
          <w:sz w:val="24"/>
          <w:szCs w:val="24"/>
        </w:rPr>
        <w:t>(137)</w:t>
      </w:r>
      <w:r w:rsidR="001E76F7" w:rsidRPr="006C41DA">
        <w:rPr>
          <w:rFonts w:ascii="Arial" w:hAnsi="Arial" w:cs="Arial"/>
          <w:sz w:val="24"/>
          <w:szCs w:val="24"/>
        </w:rPr>
        <w:fldChar w:fldCharType="end"/>
      </w:r>
      <w:r w:rsidR="00DA0DA4" w:rsidRPr="006C41DA">
        <w:rPr>
          <w:rFonts w:ascii="Arial" w:hAnsi="Arial" w:cs="Arial"/>
          <w:sz w:val="24"/>
          <w:szCs w:val="24"/>
        </w:rPr>
        <w:t xml:space="preserve"> lobes</w:t>
      </w:r>
      <w:r w:rsidR="00395064" w:rsidRPr="006C41DA">
        <w:rPr>
          <w:rFonts w:ascii="Arial" w:hAnsi="Arial" w:cs="Arial"/>
          <w:sz w:val="24"/>
          <w:szCs w:val="24"/>
        </w:rPr>
        <w:t>,</w:t>
      </w:r>
      <w:r w:rsidR="00DA0DA4" w:rsidRPr="006C41DA">
        <w:rPr>
          <w:rFonts w:ascii="Arial" w:hAnsi="Arial" w:cs="Arial"/>
          <w:sz w:val="24"/>
          <w:szCs w:val="24"/>
        </w:rPr>
        <w:t xml:space="preserve"> has been described at autopsy. There may also be </w:t>
      </w:r>
      <w:r w:rsidR="00395064" w:rsidRPr="006C41DA">
        <w:rPr>
          <w:rFonts w:ascii="Arial" w:hAnsi="Arial" w:cs="Arial"/>
          <w:sz w:val="24"/>
          <w:szCs w:val="24"/>
        </w:rPr>
        <w:t>limb</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0887-8994(95)00219-7","ISSN":"08878994","PMID":"8771162","abstract":"The prenatal histories, clinical courses, and neuroradiographic studies of 8 infants who had survived the in utero demise of a homozygous co-twin were reviewed. Three distinct modes of clinical presentation were found: (1) severe neonatal encephalopathy with seizures; (2) a more benign neonatal course with onset of seizures and profound developmental disabilities within the first 6 months of age; (3) late infantile presentation with seizures. Only the third group had milder outcomes. Neuroradiographic studies demonstrated two pathologic patterns: varying degrees of periventricular white matter infarction with migrational abnormalities observed with earlier demise of the co-twin, and multicystic encephalomalacia observed when the demise occurred at or near term. Pathophysiology is uncertain and most likely multifactorial. Exsanguination injury to the survivor can occur acutely following co-twin demise, so urgent delivery may be appropriate at or near term. © 1995.","author":[{"dropping-particle":"","family":"Weig","given":"Spencer G.","non-dropping-particle":"","parse-names":false,"suffix":""},{"dropping-particle":"","family":"Marshall","given":"Paul C.","non-dropping-particle":"","parse-names":false,"suffix":""},{"dropping-particle":"","family":"Abroms","given":"Israel F.","non-dropping-particle":"","parse-names":false,"suffix":""},{"dropping-particle":"","family":"Gauthier","given":"Naomi S.","non-dropping-particle":"","parse-names":false,"suffix":""}],"container-title":"Pediatric Neurology","id":"ITEM-1","issue":"4","issued":{"date-parts":[["1995"]]},"page":"279-285","title":"Patterns of cerebral injury and clinical presentation in the vascular disruptive syndrome of monozygotic twins","type":"article-journal","volume":"13"},"uris":["http://www.mendeley.com/documents/?uuid=56732007-8ec6-4e09-975f-dca426d6ba40"]}],"mendeley":{"formattedCitation":"(138)","plainTextFormattedCitation":"(138)","previouslyFormattedCitation":"(13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38)</w:t>
      </w:r>
      <w:r w:rsidR="00787600" w:rsidRPr="006C41DA">
        <w:rPr>
          <w:rFonts w:ascii="Arial" w:hAnsi="Arial" w:cs="Arial"/>
          <w:sz w:val="24"/>
          <w:szCs w:val="24"/>
        </w:rPr>
        <w:fldChar w:fldCharType="end"/>
      </w:r>
      <w:r w:rsidR="00395064" w:rsidRPr="006C41DA">
        <w:rPr>
          <w:rFonts w:ascii="Arial" w:hAnsi="Arial" w:cs="Arial"/>
          <w:sz w:val="24"/>
          <w:szCs w:val="24"/>
        </w:rPr>
        <w:t xml:space="preserve">, </w:t>
      </w:r>
      <w:r w:rsidR="00907D32" w:rsidRPr="006C41DA">
        <w:rPr>
          <w:rFonts w:ascii="Arial" w:hAnsi="Arial" w:cs="Arial"/>
          <w:sz w:val="24"/>
          <w:szCs w:val="24"/>
        </w:rPr>
        <w:t xml:space="preserve">skin, </w:t>
      </w:r>
      <w:r w:rsidR="00395064" w:rsidRPr="006C41DA">
        <w:rPr>
          <w:rFonts w:ascii="Arial" w:hAnsi="Arial" w:cs="Arial"/>
          <w:sz w:val="24"/>
          <w:szCs w:val="24"/>
        </w:rPr>
        <w:t>renal</w:t>
      </w:r>
      <w:r w:rsidR="00365D15"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93/omcr/omw096","author":[{"dropping-particle":"","family":"Machino","given":"Hidenori","non-dropping-particle":"","parse-names":false,"suffix":""},{"dropping-particle":"","family":"Iriyama","given":"Takayuki","non-dropping-particle":"","parse-names":false,"suffix":""},{"dropping-particle":"","family":"Nakayama","given":"Toshio","non-dropping-particle":"","parse-names":false,"suffix":""},{"dropping-particle":"","family":"Komatsu","given":"Atsushi","non-dropping-particle":"","parse-names":false,"suffix":""},{"dropping-particle":"","family":"Nagamatsu","given":"Takeshi","non-dropping-particle":"","parse-names":false,"suffix":""},{"dropping-particle":"","family":"Osuga","given":"Yutaka","non-dropping-particle":"","parse-names":false,"suffix":""},{"dropping-particle":"","family":"Fujii","given":"Tomoyuki","non-dropping-particle":"","parse-names":false,"suffix":""}],"id":"ITEM-1","issued":{"date-parts":[["2017"]]},"page":"7-9","title":"CASE REPORT A case of a surviving co-twin diagnosed with porencephaly and renal hypoplasia after a single intrauterine fetal death at 21 weeks of gestation in a monochorionic monoamniotic twin pregnancy","type":"article-journal"},"uris":["http://www.mendeley.com/documents/?uuid=76ba5af6-1d78-4e14-9f87-8e1682b19ebe"]}],"mendeley":{"formattedCitation":"(123)","plainTextFormattedCitation":"(123)","previouslyFormattedCitation":"(123)"},"properties":{"noteIndex":0},"schema":"https://github.com/citation-style-language/schema/raw/master/csl-citation.json"}</w:instrText>
      </w:r>
      <w:r w:rsidR="00365D15" w:rsidRPr="006C41DA">
        <w:rPr>
          <w:rFonts w:ascii="Arial" w:hAnsi="Arial" w:cs="Arial"/>
          <w:sz w:val="24"/>
          <w:szCs w:val="24"/>
        </w:rPr>
        <w:fldChar w:fldCharType="separate"/>
      </w:r>
      <w:r w:rsidR="001E22A5" w:rsidRPr="006C41DA">
        <w:rPr>
          <w:rFonts w:ascii="Arial" w:hAnsi="Arial" w:cs="Arial"/>
          <w:noProof/>
          <w:sz w:val="24"/>
          <w:szCs w:val="24"/>
        </w:rPr>
        <w:t>(123)</w:t>
      </w:r>
      <w:r w:rsidR="00365D15" w:rsidRPr="006C41DA">
        <w:rPr>
          <w:rFonts w:ascii="Arial" w:hAnsi="Arial" w:cs="Arial"/>
          <w:sz w:val="24"/>
          <w:szCs w:val="24"/>
        </w:rPr>
        <w:fldChar w:fldCharType="end"/>
      </w:r>
      <w:r w:rsidR="00C751B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468-2044","PMID":"3717990","abstract":"It has been suggested that because of vascular interchange between the monozygous twins vascular disruptions from a deceased cotwin with disseminated intravascular coagulation causes embolisation in the surviving twin. This study reports six cases in which all the surviving monozygous twins had central nervous system infarcts and three had multiple organ infarcts, including pulmonary and hepatic infarcts, which have not been reported previously. Fetal death in utero occurred 1-11 weeks before the live birth of the monozygous survivor. In three cases there was pathological confirmation of a continuing process with infarcts ranging in age from a few days to eight weeks. Four infants died in the early neonatal period, and the remaining two survived with considerable handicap. A review of the published reports confirmed the high risk of vascular disruption affecting many organ systems and the extremely poor prognosis for subsequent death or handicap. We recommend that after detection of fetal death in utero in a suspected monozygous twin pregnancy careful consideration should be given to prompt delivery of the survivor and investigations should be carried out to rule out infarction in the central nervous system and other organs that are at risk.","author":[{"dropping-particle":"","family":"Szymonowicz","given":"W","non-dropping-particle":"","parse-names":false,"suffix":""},{"dropping-particle":"","family":"Preston","given":"H","non-dropping-particle":"","parse-names":false,"suffix":""},{"dropping-particle":"","family":"Yu","given":"V Y","non-dropping-particle":"","parse-names":false,"suffix":""}],"container-title":"Archives of disease in childhood","id":"ITEM-1","issue":"5","issued":{"date-parts":[["1986","5"]]},"page":"454-8","title":"The surviving monozygotic twin.","type":"article-journal","volume":"61"},"uris":["http://www.mendeley.com/documents/?uuid=9b99a599-96ef-3d34-b106-fda7f3476ae9"]}],"mendeley":{"formattedCitation":"(136)","plainTextFormattedCitation":"(136)","previouslyFormattedCitation":"(136)"},"properties":{"noteIndex":0},"schema":"https://github.com/citation-style-language/schema/raw/master/csl-citation.json"}</w:instrText>
      </w:r>
      <w:r w:rsidR="00C751B0" w:rsidRPr="006C41DA">
        <w:rPr>
          <w:rFonts w:ascii="Arial" w:hAnsi="Arial" w:cs="Arial"/>
          <w:sz w:val="24"/>
          <w:szCs w:val="24"/>
        </w:rPr>
        <w:fldChar w:fldCharType="separate"/>
      </w:r>
      <w:r w:rsidR="001E22A5" w:rsidRPr="006C41DA">
        <w:rPr>
          <w:rFonts w:ascii="Arial" w:hAnsi="Arial" w:cs="Arial"/>
          <w:noProof/>
          <w:sz w:val="24"/>
          <w:szCs w:val="24"/>
        </w:rPr>
        <w:t>(136)</w:t>
      </w:r>
      <w:r w:rsidR="00C751B0" w:rsidRPr="006C41DA">
        <w:rPr>
          <w:rFonts w:ascii="Arial" w:hAnsi="Arial" w:cs="Arial"/>
          <w:sz w:val="24"/>
          <w:szCs w:val="24"/>
        </w:rPr>
        <w:fldChar w:fldCharType="end"/>
      </w:r>
      <w:r w:rsidR="000B34C6" w:rsidRPr="006C41DA">
        <w:rPr>
          <w:rFonts w:ascii="Arial" w:hAnsi="Arial" w:cs="Arial"/>
          <w:sz w:val="24"/>
          <w:szCs w:val="24"/>
        </w:rPr>
        <w:t>, hepatic</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BF02021539","ISBN":"0301-0449 (Print)","ISSN":"03010449","PMID":"7644307","abstract":"We report a case of diffuse hepatic and cerebral infarction in a surviving preterm co-twin and twin-twin transfusion syndrome studied by ultrasound and confirmed by post-mortem examination.","author":[{"dropping-particle":"","family":"Laveaucoupet","given":"J.","non-dropping-particle":"de","parse-names":false,"suffix":""},{"dropping-particle":"","family":"Ciorascu","given":"R.","non-dropping-particle":"","parse-names":false,"suffix":""},{"dropping-particle":"","family":"Lacaze","given":"T.","non-dropping-particle":"","parse-names":false,"suffix":""},{"dropping-particle":"","family":"Roset","given":"F.","non-dropping-particle":"","parse-names":false,"suffix":""},{"dropping-particle":"","family":"Musset","given":"D.","non-dropping-particle":"","parse-names":false,"suffix":""},{"dropping-particle":"","family":"Labrune","given":"M.","non-dropping-particle":"","parse-names":false,"suffix":""}],"container-title":"Pediatric Radiology","id":"ITEM-1","issue":"3","issued":{"date-parts":[["1995"]]},"page":"211-213","title":"Hepatic and cerebral infarction in the survivor after the in utero death of a co-twin: Sonographic pattern","type":"article-journal","volume":"25"},"uris":["http://www.mendeley.com/documents/?uuid=f7ef6c3a-a024-4da9-8b47-c74c1c8dbfd3"]}],"mendeley":{"formattedCitation":"(113)","plainTextFormattedCitation":"(113)","previouslyFormattedCitation":"(11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3)</w:t>
      </w:r>
      <w:r w:rsidR="00787600" w:rsidRPr="006C41DA">
        <w:rPr>
          <w:rFonts w:ascii="Arial" w:hAnsi="Arial" w:cs="Arial"/>
          <w:sz w:val="24"/>
          <w:szCs w:val="24"/>
        </w:rPr>
        <w:fldChar w:fldCharType="end"/>
      </w:r>
      <w:r w:rsidR="000B34C6" w:rsidRPr="006C41DA">
        <w:rPr>
          <w:rFonts w:ascii="Arial" w:hAnsi="Arial" w:cs="Arial"/>
          <w:sz w:val="24"/>
          <w:szCs w:val="24"/>
        </w:rPr>
        <w:t>, gut</w:t>
      </w:r>
      <w:r w:rsidR="00395064" w:rsidRPr="006C41DA">
        <w:rPr>
          <w:rFonts w:ascii="Arial" w:hAnsi="Arial" w:cs="Arial"/>
          <w:sz w:val="24"/>
          <w:szCs w:val="24"/>
        </w:rPr>
        <w:t xml:space="preserve"> </w:t>
      </w:r>
      <w:r w:rsidR="00907D32" w:rsidRPr="006C41DA">
        <w:rPr>
          <w:rFonts w:ascii="Arial" w:hAnsi="Arial" w:cs="Arial"/>
          <w:sz w:val="24"/>
          <w:szCs w:val="24"/>
        </w:rPr>
        <w:t xml:space="preserve">(atresia and gastroschisis) </w:t>
      </w:r>
      <w:r w:rsidR="00395064" w:rsidRPr="006C41DA">
        <w:rPr>
          <w:rFonts w:ascii="Arial" w:hAnsi="Arial" w:cs="Arial"/>
          <w:sz w:val="24"/>
          <w:szCs w:val="24"/>
        </w:rPr>
        <w:t>and splenic</w:t>
      </w:r>
      <w:r w:rsidR="00C751B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468-2044","PMID":"3717990","abstract":"It has been suggested that because of vascular interchange between the monozygous twins vascular disruptions from a deceased cotwin with disseminated intravascular coagulation causes embolisation in the surviving twin. This study reports six cases in which all the surviving monozygous twins had central nervous system infarcts and three had multiple organ infarcts, including pulmonary and hepatic infarcts, which have not been reported previously. Fetal death in utero occurred 1-11 weeks before the live birth of the monozygous survivor. In three cases there was pathological confirmation of a continuing process with infarcts ranging in age from a few days to eight weeks. Four infants died in the early neonatal period, and the remaining two survived with considerable handicap. A review of the published reports confirmed the high risk of vascular disruption affecting many organ systems and the extremely poor prognosis for subsequent death or handicap. We recommend that after detection of fetal death in utero in a suspected monozygous twin pregnancy careful consideration should be given to prompt delivery of the survivor and investigations should be carried out to rule out infarction in the central nervous system and other organs that are at risk.","author":[{"dropping-particle":"","family":"Szymonowicz","given":"W","non-dropping-particle":"","parse-names":false,"suffix":""},{"dropping-particle":"","family":"Preston","given":"H","non-dropping-particle":"","parse-names":false,"suffix":""},{"dropping-particle":"","family":"Yu","given":"V Y","non-dropping-particle":"","parse-names":false,"suffix":""}],"container-title":"Archives of disease in childhood","id":"ITEM-1","issue":"5","issued":{"date-parts":[["1986","5"]]},"page":"454-8","title":"The surviving monozygotic twin.","type":"article-journal","volume":"61"},"uris":["http://www.mendeley.com/documents/?uuid=9b99a599-96ef-3d34-b106-fda7f3476ae9"]}],"mendeley":{"formattedCitation":"(136)","plainTextFormattedCitation":"(136)","previouslyFormattedCitation":"(136)"},"properties":{"noteIndex":0},"schema":"https://github.com/citation-style-language/schema/raw/master/csl-citation.json"}</w:instrText>
      </w:r>
      <w:r w:rsidR="00C751B0" w:rsidRPr="006C41DA">
        <w:rPr>
          <w:rFonts w:ascii="Arial" w:hAnsi="Arial" w:cs="Arial"/>
          <w:sz w:val="24"/>
          <w:szCs w:val="24"/>
        </w:rPr>
        <w:fldChar w:fldCharType="separate"/>
      </w:r>
      <w:r w:rsidR="001E22A5" w:rsidRPr="006C41DA">
        <w:rPr>
          <w:rFonts w:ascii="Arial" w:hAnsi="Arial" w:cs="Arial"/>
          <w:noProof/>
          <w:sz w:val="24"/>
          <w:szCs w:val="24"/>
        </w:rPr>
        <w:t>(136)</w:t>
      </w:r>
      <w:r w:rsidR="00C751B0" w:rsidRPr="006C41DA">
        <w:rPr>
          <w:rFonts w:ascii="Arial" w:hAnsi="Arial" w:cs="Arial"/>
          <w:sz w:val="24"/>
          <w:szCs w:val="24"/>
        </w:rPr>
        <w:fldChar w:fldCharType="end"/>
      </w:r>
      <w:r w:rsidR="00395064" w:rsidRPr="006C41DA">
        <w:rPr>
          <w:rFonts w:ascii="Arial" w:hAnsi="Arial" w:cs="Arial"/>
          <w:sz w:val="24"/>
          <w:szCs w:val="24"/>
        </w:rPr>
        <w:t xml:space="preserve"> infarction</w:t>
      </w:r>
      <w:r w:rsidR="000B34C6" w:rsidRPr="006C41DA">
        <w:rPr>
          <w:rFonts w:ascii="Arial" w:hAnsi="Arial" w:cs="Arial"/>
          <w:sz w:val="24"/>
          <w:szCs w:val="24"/>
        </w:rPr>
        <w:t>, sometimes</w:t>
      </w:r>
      <w:r w:rsidR="00395064" w:rsidRPr="006C41DA">
        <w:rPr>
          <w:rFonts w:ascii="Arial" w:hAnsi="Arial" w:cs="Arial"/>
          <w:sz w:val="24"/>
          <w:szCs w:val="24"/>
        </w:rPr>
        <w:t xml:space="preserve"> with thrombus in the supplying arteries as well as pulmonary artery thrombu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S0022-3476(69)80034-X","ISBN":"0022-3476 (Print)","ISSN":"00223476","PMID":"5767341","abstract":"Three infants with intrauterine disseminated intravascular coagulation are presented.Each was the product of a twin pregnancy with a macerated sibling. Renal cortical and cerebral necrosis were the predominant features. Two other similar patients have been previously reported. It appears likely that the feto-fetal exchange of thromboplastic material from a dead fetus through vascular shunts in a monochorionic placenta is responsible for this syndrome. With conservative management, the renal cortical necrosis may not necessarily be fatal, but the prognosis is probably poor because of the severity of the cerebral damage. © 1969 The C. V. Mosby Company.","author":[{"dropping-particle":"","family":"Moore","given":"Conner M.","non-dropping-particle":"","parse-names":false,"suffix":""},{"dropping-particle":"","family":"McAdams","given":"A. James","non-dropping-particle":"","parse-names":false,"suffix":""},{"dropping-particle":"","family":"Sutherland","given":"James","non-dropping-particle":"","parse-names":false,"suffix":""}],"container-title":"The Journal of Pediatrics","id":"ITEM-1","issue":"4","issued":{"date-parts":[["1969"]]},"page":"523-528","title":"Intrauterine disseminated intravascularcoagulation: A syndrome of multiple pregnancy with a dead twin fetus","type":"article-journal","volume":"74"},"uris":["http://www.mendeley.com/documents/?uuid=c2c47504-1071-4c22-909c-28b148822c20"]}],"mendeley":{"formattedCitation":"(129)","plainTextFormattedCitation":"(129)","previouslyFormattedCitation":"(12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9)</w:t>
      </w:r>
      <w:r w:rsidR="00787600" w:rsidRPr="006C41DA">
        <w:rPr>
          <w:rFonts w:ascii="Arial" w:hAnsi="Arial" w:cs="Arial"/>
          <w:sz w:val="24"/>
          <w:szCs w:val="24"/>
        </w:rPr>
        <w:fldChar w:fldCharType="end"/>
      </w:r>
      <w:r w:rsidR="00395064" w:rsidRPr="006C41DA">
        <w:rPr>
          <w:rFonts w:ascii="Arial" w:hAnsi="Arial" w:cs="Arial"/>
          <w:sz w:val="24"/>
          <w:szCs w:val="24"/>
        </w:rPr>
        <w:t xml:space="preserve">. </w:t>
      </w:r>
    </w:p>
    <w:p w14:paraId="12B6C96B" w14:textId="77777777" w:rsidR="001B6299" w:rsidRPr="006C41DA" w:rsidRDefault="001B6299" w:rsidP="00A55D84">
      <w:pPr>
        <w:spacing w:line="480" w:lineRule="auto"/>
        <w:rPr>
          <w:rFonts w:ascii="Arial" w:hAnsi="Arial" w:cs="Arial"/>
          <w:i/>
          <w:sz w:val="24"/>
          <w:szCs w:val="24"/>
        </w:rPr>
      </w:pPr>
      <w:proofErr w:type="spellStart"/>
      <w:r w:rsidRPr="006C41DA">
        <w:rPr>
          <w:rFonts w:ascii="Arial" w:hAnsi="Arial" w:cs="Arial"/>
          <w:i/>
          <w:sz w:val="24"/>
          <w:szCs w:val="24"/>
        </w:rPr>
        <w:t>Fetal</w:t>
      </w:r>
      <w:proofErr w:type="spellEnd"/>
      <w:r w:rsidRPr="006C41DA">
        <w:rPr>
          <w:rFonts w:ascii="Arial" w:hAnsi="Arial" w:cs="Arial"/>
          <w:i/>
          <w:sz w:val="24"/>
          <w:szCs w:val="24"/>
        </w:rPr>
        <w:t xml:space="preserve"> imaging after death of </w:t>
      </w:r>
      <w:r w:rsidR="00900D33" w:rsidRPr="006C41DA">
        <w:rPr>
          <w:rFonts w:ascii="Arial" w:hAnsi="Arial" w:cs="Arial"/>
          <w:i/>
          <w:sz w:val="24"/>
          <w:szCs w:val="24"/>
        </w:rPr>
        <w:t xml:space="preserve">a </w:t>
      </w:r>
      <w:r w:rsidRPr="006C41DA">
        <w:rPr>
          <w:rFonts w:ascii="Arial" w:hAnsi="Arial" w:cs="Arial"/>
          <w:i/>
          <w:sz w:val="24"/>
          <w:szCs w:val="24"/>
        </w:rPr>
        <w:t xml:space="preserve">twin </w:t>
      </w:r>
    </w:p>
    <w:p w14:paraId="5740B820" w14:textId="653C5B82" w:rsidR="00910940" w:rsidRPr="006C41DA" w:rsidRDefault="001B6299" w:rsidP="00692366">
      <w:pPr>
        <w:spacing w:line="480" w:lineRule="auto"/>
        <w:rPr>
          <w:rFonts w:ascii="Arial" w:hAnsi="Arial" w:cs="Arial"/>
          <w:sz w:val="24"/>
          <w:szCs w:val="24"/>
        </w:rPr>
      </w:pPr>
      <w:r w:rsidRPr="006C41DA">
        <w:rPr>
          <w:rFonts w:ascii="Arial" w:hAnsi="Arial" w:cs="Arial"/>
          <w:sz w:val="24"/>
          <w:szCs w:val="24"/>
        </w:rPr>
        <w:t xml:space="preserve">Laser photocoagulation to reduce shunting across the placental vascular anastomosis appears to be associated with a lower risk of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loss and neurological impairment than conservative management of TTTS</w:t>
      </w:r>
      <w:r w:rsidR="00B160BA" w:rsidRPr="006C41DA">
        <w:rPr>
          <w:rFonts w:ascii="Arial" w:hAnsi="Arial" w:cs="Arial"/>
          <w:sz w:val="24"/>
          <w:szCs w:val="24"/>
        </w:rPr>
        <w:t xml:space="preserve"> or serial amnioreduction</w:t>
      </w:r>
      <w:r w:rsidR="00C751B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C751B0" w:rsidRPr="006C41DA">
        <w:rPr>
          <w:rFonts w:ascii="Arial" w:hAnsi="Arial" w:cs="Arial"/>
          <w:sz w:val="24"/>
          <w:szCs w:val="24"/>
        </w:rPr>
        <w:fldChar w:fldCharType="separate"/>
      </w:r>
      <w:r w:rsidR="00770B6F" w:rsidRPr="006C41DA">
        <w:rPr>
          <w:rFonts w:ascii="Arial" w:hAnsi="Arial" w:cs="Arial"/>
          <w:noProof/>
          <w:sz w:val="24"/>
          <w:szCs w:val="24"/>
        </w:rPr>
        <w:t>(23)</w:t>
      </w:r>
      <w:r w:rsidR="00C751B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9.05.034","ISSN":"0002-9378","author":[{"dropping-particle":"","family":"Wagner","given":"Marise M","non-dropping-particle":"","parse-names":false,"suffix":""},{"dropping-particle":"","family":"Lopriore","given":"Enrico","non-dropping-particle":"","parse-names":false,"suffix":""},{"dropping-particle":"","family":"Klumper","given":"Frans J","non-dropping-particle":"","parse-names":false,"suffix":""},{"dropping-particle":"","family":"Oepkes","given":"Dick","non-dropping-particle":"","parse-names":false,"suffix":""},{"dropping-particle":"","family":"Vandenbussche","given":"Frank P H A","non-dropping-particle":"","parse-names":false,"suffix":""},{"dropping-particle":"","family":"Middeldorp","given":"Johanna M","non-dropping-particle":"","parse-names":false,"suffix":""}],"container-title":"YMOB","id":"ITEM-1","issue":"3","issued":{"date-parts":[["2009"]]},"page":"286.e1-286.e6","publisher":"Elsevier Inc.","title":"compared with conservative management","type":"article-journal","volume":"201"},"uris":["http://www.mendeley.com/documents/?uuid=0ffb9ff9-97ae-46f4-b9e0-a472343550c8"]}],"mendeley":{"formattedCitation":"(139)","plainTextFormattedCitation":"(139)","previouslyFormattedCitation":"(13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3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Narbona-arias","given":"Isidoro","non-dropping-particle":"","parse-names":false,"suffix":""}],"id":"ITEM-1","issue":"January","issued":{"date-parts":[["2017"]]},"title":"Neurological complications after therapy for fetal-fetal transfusion syndrome : a systematic review of the outcomes at 24 months","type":"article-journal"},"uris":["http://www.mendeley.com/documents/?uuid=2204cee9-969e-47f4-95fb-2cab0cc4b9eb"]}],"mendeley":{"formattedCitation":"(140)","plainTextFormattedCitation":"(140)","previouslyFormattedCitation":"(14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0)</w:t>
      </w:r>
      <w:r w:rsidR="00787600" w:rsidRPr="006C41DA">
        <w:rPr>
          <w:rFonts w:ascii="Arial" w:hAnsi="Arial" w:cs="Arial"/>
          <w:sz w:val="24"/>
          <w:szCs w:val="24"/>
        </w:rPr>
        <w:fldChar w:fldCharType="end"/>
      </w:r>
      <w:r w:rsidRPr="006C41DA">
        <w:rPr>
          <w:rFonts w:ascii="Arial" w:hAnsi="Arial" w:cs="Arial"/>
          <w:sz w:val="24"/>
          <w:szCs w:val="24"/>
        </w:rPr>
        <w:t xml:space="preserve">. </w:t>
      </w:r>
      <w:r w:rsidR="00900D33" w:rsidRPr="006C41DA">
        <w:rPr>
          <w:rFonts w:ascii="Arial" w:hAnsi="Arial" w:cs="Arial"/>
          <w:sz w:val="24"/>
          <w:szCs w:val="24"/>
        </w:rPr>
        <w:t xml:space="preserve">Pregnancies at risk are therefore </w:t>
      </w:r>
      <w:r w:rsidR="00736D5A" w:rsidRPr="006C41DA">
        <w:rPr>
          <w:rFonts w:ascii="Arial" w:hAnsi="Arial" w:cs="Arial"/>
          <w:sz w:val="24"/>
          <w:szCs w:val="24"/>
        </w:rPr>
        <w:t xml:space="preserve">now </w:t>
      </w:r>
      <w:r w:rsidR="00900D33" w:rsidRPr="006C41DA">
        <w:rPr>
          <w:rFonts w:ascii="Arial" w:hAnsi="Arial" w:cs="Arial"/>
          <w:sz w:val="24"/>
          <w:szCs w:val="24"/>
        </w:rPr>
        <w:t>imaged regularly in order to plan intervention. A</w:t>
      </w:r>
      <w:r w:rsidR="00395064" w:rsidRPr="006C41DA">
        <w:rPr>
          <w:rFonts w:ascii="Arial" w:hAnsi="Arial" w:cs="Arial"/>
          <w:sz w:val="24"/>
          <w:szCs w:val="24"/>
        </w:rPr>
        <w:t>ntenatal ultrasound and latterly magnetic resonance imaging (MRI)</w:t>
      </w:r>
      <w:r w:rsidR="00173DD7" w:rsidRPr="006C41DA">
        <w:rPr>
          <w:rFonts w:ascii="Arial" w:hAnsi="Arial" w:cs="Arial"/>
          <w:sz w:val="24"/>
          <w:szCs w:val="24"/>
        </w:rPr>
        <w:t xml:space="preserve"> </w:t>
      </w:r>
      <w:r w:rsidR="0082033E" w:rsidRPr="006C41DA">
        <w:rPr>
          <w:rFonts w:ascii="Arial" w:hAnsi="Arial" w:cs="Arial"/>
          <w:sz w:val="24"/>
          <w:szCs w:val="24"/>
        </w:rPr>
        <w:t xml:space="preserve">after death of the donor </w:t>
      </w:r>
      <w:r w:rsidR="00D017D6" w:rsidRPr="006C41DA">
        <w:rPr>
          <w:rFonts w:ascii="Arial" w:hAnsi="Arial" w:cs="Arial"/>
          <w:sz w:val="24"/>
          <w:szCs w:val="24"/>
        </w:rPr>
        <w:t xml:space="preserve">or the recipient </w:t>
      </w:r>
      <w:r w:rsidR="0082033E" w:rsidRPr="006C41DA">
        <w:rPr>
          <w:rFonts w:ascii="Arial" w:hAnsi="Arial" w:cs="Arial"/>
          <w:sz w:val="24"/>
          <w:szCs w:val="24"/>
        </w:rPr>
        <w:t xml:space="preserve">twin </w:t>
      </w:r>
      <w:r w:rsidR="00173DD7" w:rsidRPr="006C41DA">
        <w:rPr>
          <w:rFonts w:ascii="Arial" w:hAnsi="Arial" w:cs="Arial"/>
          <w:sz w:val="24"/>
          <w:szCs w:val="24"/>
        </w:rPr>
        <w:t>has shown</w:t>
      </w:r>
      <w:r w:rsidR="00900D33" w:rsidRPr="006C41DA">
        <w:rPr>
          <w:rFonts w:ascii="Arial" w:hAnsi="Arial" w:cs="Arial"/>
          <w:sz w:val="24"/>
          <w:szCs w:val="24"/>
        </w:rPr>
        <w:t xml:space="preserve"> a wide range of imaging abnormalities</w:t>
      </w:r>
      <w:r w:rsidR="00D017D6" w:rsidRPr="006C41DA">
        <w:rPr>
          <w:rFonts w:ascii="Arial" w:hAnsi="Arial" w:cs="Arial"/>
          <w:sz w:val="24"/>
          <w:szCs w:val="24"/>
        </w:rPr>
        <w:t xml:space="preserve"> </w:t>
      </w:r>
      <w:r w:rsidR="00D017D6" w:rsidRPr="006C41DA">
        <w:rPr>
          <w:rFonts w:ascii="Arial" w:hAnsi="Arial" w:cs="Arial"/>
          <w:noProof/>
          <w:sz w:val="24"/>
          <w:szCs w:val="24"/>
        </w:rPr>
        <w:t>in the survivor</w:t>
      </w:r>
      <w:r w:rsidR="00D017D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D017D6" w:rsidRPr="006C41DA">
        <w:rPr>
          <w:rFonts w:ascii="Arial" w:hAnsi="Arial" w:cs="Arial"/>
          <w:sz w:val="24"/>
          <w:szCs w:val="24"/>
        </w:rPr>
        <w:fldChar w:fldCharType="separate"/>
      </w:r>
      <w:r w:rsidR="00770B6F" w:rsidRPr="006C41DA">
        <w:rPr>
          <w:rFonts w:ascii="Arial" w:hAnsi="Arial" w:cs="Arial"/>
          <w:noProof/>
          <w:sz w:val="24"/>
          <w:szCs w:val="24"/>
        </w:rPr>
        <w:t>(23)</w:t>
      </w:r>
      <w:r w:rsidR="00D017D6" w:rsidRPr="006C41DA">
        <w:rPr>
          <w:rFonts w:ascii="Arial" w:hAnsi="Arial" w:cs="Arial"/>
          <w:sz w:val="24"/>
          <w:szCs w:val="24"/>
        </w:rPr>
        <w:fldChar w:fldCharType="end"/>
      </w:r>
      <w:r w:rsidR="00900D33" w:rsidRPr="006C41DA">
        <w:rPr>
          <w:rFonts w:ascii="Arial" w:hAnsi="Arial" w:cs="Arial"/>
          <w:sz w:val="24"/>
          <w:szCs w:val="24"/>
        </w:rPr>
        <w:t>. Focal ischaemic abnormalities include</w:t>
      </w:r>
      <w:r w:rsidR="004467E3" w:rsidRPr="006C41DA">
        <w:rPr>
          <w:rFonts w:ascii="Arial" w:hAnsi="Arial" w:cs="Arial"/>
          <w:sz w:val="24"/>
          <w:szCs w:val="24"/>
        </w:rPr>
        <w:t xml:space="preserve"> infarction within the territory of the middle (</w:t>
      </w:r>
      <w:r w:rsidR="00900D33" w:rsidRPr="006C41DA">
        <w:rPr>
          <w:rFonts w:ascii="Arial" w:hAnsi="Arial" w:cs="Arial"/>
          <w:sz w:val="24"/>
          <w:szCs w:val="24"/>
        </w:rPr>
        <w:t>MCA</w:t>
      </w:r>
      <w:r w:rsidR="004467E3" w:rsidRPr="006C41DA">
        <w:rPr>
          <w:rFonts w:ascii="Arial" w:hAnsi="Arial" w:cs="Arial"/>
          <w:sz w:val="24"/>
          <w:szCs w:val="24"/>
        </w:rPr>
        <w: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471-0528.2009.02128.x","author":[{"dropping-particle":"","family":"Donoghue","given":"K O","non-dropping-particle":"","parse-names":false,"suffix":""},{"dropping-particle":"","family":"Rutherford","given":"M A","non-dropping-particle":"","parse-names":false,"suffix":""},{"dropping-particle":"","family":"Engineer","given":"N","non-dropping-particle":"","parse-names":false,"suffix":""},{"dropping-particle":"","family":"Wimalasundera","given":"R C","non-dropping-particle":"","parse-names":false,"suffix":""},{"dropping-particle":"","family":"Cowan","given":"F M","non-dropping-particle":"","parse-names":false,"suffix":""}],"id":"ITEM-1","issued":{"date-parts":[["2009"]]},"page":"804-812","title":"Transfusional fetal complications after single intrauterine death in monochorionic multiple pregnancy are reduced but not prevented by vascular occlusion","type":"article-journal"},"uris":["http://www.mendeley.com/documents/?uuid=b4b268b8-0357-4388-9819-4d205a484111"]}],"mendeley":{"formattedCitation":"(141)","plainTextFormattedCitation":"(141)","previouslyFormattedCitation":"(14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1)</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8.06.062","ISBN":"1097-6868","ISSN":"00029378","PMID":"18928987","abstract":"Objective: This study was undertaken to evaluate intracranial magnetic resonance imaging abnormalities in the surviving fetus after a cotwin demise. Study Design: This is a retrospective observational study evaluating the intracranial findings of surviving twins after demise of a monochorionic cotwin. A total of 47 cases of cotwin demise were identified from an magnetic resonance imaging database consisting of all fetal magentic resonance imagings performed at the University of California San Francisco. Twenty-one of these cases were monochorionic twins who had not undergone an intervention (fetal radiofrequency ablation and placental laser ablation) and these comprised the study group. The magnetic resonance imagings were reviewed by a pediatric neuroradiologist who was blinded to the ultrasound and clinical findings. Results: The mean gestational age at the time of cotwin demise was 196/7weeks (range 124/7weeks-265/7weeks) with an average interval of 43/7weeks between the time of cotwin demise and fetal magnetic resonance imaging (range 0-121/7weeks). Nine cases (41%) were associated with diagnosed twin-twin transfusion syndrome. Abnormal findings, including polymicrogyria, germinolytic cysts, intracranial hemorrhage, ventriculomegaly, and delayed sulcation were identified by fetal magnetic resonance imaging in 7 (33%) cases, the majority of which had a normal ultrasound. Conclusion: Prenatal magnetic resonance imaging is a valuable tool in evaluating the fetal brain after a cotwin demise. © 2008 Mosby, Inc. All rights reserved.","author":[{"dropping-particle":"","family":"Jelin","given":"Angie C.","non-dropping-particle":"","parse-names":false,"suffix":""},{"dropping-particle":"","family":"Norton","given":"Mary E.","non-dropping-particle":"","parse-names":false,"suffix":""},{"dropping-particle":"","family":"Bartha","given":"Agnes I.","non-dropping-particle":"","parse-names":false,"suffix":""},{"dropping-particle":"","family":"Fick","given":"Andrea L.","non-dropping-particle":"","parse-names":false,"suffix":""},{"dropping-particle":"","family":"Glenn","given":"Orit A.","non-dropping-particle":"","parse-names":false,"suffix":""}],"container-title":"American Journal of Obstetrics and Gynecology","id":"ITEM-1","issue":"4","issued":{"date-parts":[["2008"]]},"page":"1-5","title":"Intracranial magnetic resonance imaging findings in the surviving fetus after spontaneous monochorionic cotwin demise","type":"article-journal","volume":"199"},"uris":["http://www.mendeley.com/documents/?uuid=74f82379-097a-4156-9c86-0f6381673084"]}],"mendeley":{"formattedCitation":"(142)","plainTextFormattedCitation":"(142)","previouslyFormattedCitation":"(14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2)</w:t>
      </w:r>
      <w:r w:rsidR="00787600" w:rsidRPr="006C41DA">
        <w:rPr>
          <w:rFonts w:ascii="Arial" w:hAnsi="Arial" w:cs="Arial"/>
          <w:sz w:val="24"/>
          <w:szCs w:val="24"/>
        </w:rPr>
        <w:fldChar w:fldCharType="end"/>
      </w:r>
      <w:r w:rsidR="00EF28B7" w:rsidRPr="006C41DA">
        <w:rPr>
          <w:rFonts w:ascii="Arial" w:hAnsi="Arial" w:cs="Arial"/>
          <w:sz w:val="24"/>
          <w:szCs w:val="24"/>
        </w:rPr>
        <w:t xml:space="preserve"> or posterior (PCA)</w:t>
      </w:r>
      <w:r w:rsidR="00EF28B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105","ISBN":"0960-7692 (Print)\\r0960-7692 (Linking)","ISSN":"09607692","PMID":"15287053","abstract":"OBJECTIVE: To assess the incidence of parenchymal lesions on early and late neonatal brain scans and its association with the presence or absence of intermittent absent or reversed end-diastolic umbilical artery flow velocity (A/REDV) in monochorionic twins complicated by selective intrauterine growth restriction (IUGR), as compared to dichorionic twins and monochorionic twins without selective IUGR. METHODS: This was a prospective cohort study involving 42 monochorionic twins diagnosed with selective IUGR and managed expectantly. The presence or absence of intermittent A/REDV was recorded in all cases. This study group was compared to dichorionic twins (n = 29) and monochorionic twins without selective IUGR (n = 32) delivered at 26-34 weeks during the study period. All infants underwent an early neonatal brain scan (at or before the fourth day of postnatal life) and at least one follow-up scan during the first 28 days of postnatal life. Perinatal outcome and the incidence of neurological damage were compared between the study groups. RESULTS: The incidence of intrauterine fetal death (IUD) and periventricular leukomalacia was significantly increased in monochorionic twins complicated with selective IUGR, as compared with the other study groups. Intermittent A/REDV was observed in 22/42 (52.4%) twin pairs, and was always present in the growth-restricted twin. The incidence of IUD (overall 9/44 (20.5%) vs. 0/40, P &lt; 0.001; smaller twin 6/22 (27.3%) vs. 0/20, P &lt; 0.05) and parenchymal brain damage (overall 7/35 (20.0%) vs. 2/40 (5.0%), P = 0.07; larger twin 7/19 (36.8%) vs. 1/20 (5.0%), P &lt; 0.05) was significantly higher in pregnancies with intermittent A/REDV than in those without intermittent A/REDV. Brain damage usually occurred in the larger twin, irrespective of whether the smaller twin was liveborn or not. CONCLUSIONS: The presence of intermittent A/REDV in monochorionic twins with selective IUGR identifies a subgroup with an elevated risk of intrauterine demise of the smaller twin and neurological damage in the larger twin; this latter finding is not restricted to cases with IUD of the cotwin.","author":[{"dropping-particle":"","family":"Gratacós","given":"E.","non-dropping-particle":"","parse-names":false,"suffix":""},{"dropping-particle":"","family":"Carreras","given":"E.","non-dropping-particle":"","parse-names":false,"suffix":""},{"dropping-particle":"","family":"Becker","given":"J.","non-dropping-particle":"","parse-names":false,"suffix":""},{"dropping-particle":"","family":"Lewi","given":"L.","non-dropping-particle":"","parse-names":false,"suffix":""},{"dropping-particle":"","family":"Enríquez","given":"G.","non-dropping-particle":"","parse-names":false,"suffix":""},{"dropping-particle":"","family":"Perapoch","given":"J.","non-dropping-particle":"","parse-names":false,"suffix":""},{"dropping-particle":"","family":"Higueras","given":"T.","non-dropping-particle":"","parse-names":false,"suffix":""},{"dropping-particle":"","family":"Cabero","given":"L.","non-dropping-particle":"","parse-names":false,"suffix":""},{"dropping-particle":"","family":"Deprest","given":"J.","non-dropping-particle":"","parse-names":false,"suffix":""}],"container-title":"Ultrasound in Obstetrics and Gynecology","id":"ITEM-1","issue":"2","issued":{"date-parts":[["2004"]]},"page":"159-163","title":"Prevalence of neurological damage in monochorionic twins with selective intrauterine growth restriction and intermittent absent or reversed end-diastolic umbilical artery flow","type":"article-journal","volume":"24"},"uris":["http://www.mendeley.com/documents/?uuid=2f6cc34f-ab4d-4d81-8bc3-f60dcc4a00c1"]}],"mendeley":{"formattedCitation":"(66)","plainTextFormattedCitation":"(66)","previouslyFormattedCitation":"(66)"},"properties":{"noteIndex":0},"schema":"https://github.com/citation-style-language/schema/raw/master/csl-citation.json"}</w:instrText>
      </w:r>
      <w:r w:rsidR="00EF28B7" w:rsidRPr="006C41DA">
        <w:rPr>
          <w:rFonts w:ascii="Arial" w:hAnsi="Arial" w:cs="Arial"/>
          <w:sz w:val="24"/>
          <w:szCs w:val="24"/>
        </w:rPr>
        <w:fldChar w:fldCharType="separate"/>
      </w:r>
      <w:r w:rsidR="001E22A5" w:rsidRPr="006C41DA">
        <w:rPr>
          <w:rFonts w:ascii="Arial" w:hAnsi="Arial" w:cs="Arial"/>
          <w:noProof/>
          <w:sz w:val="24"/>
          <w:szCs w:val="24"/>
        </w:rPr>
        <w:t>(66)</w:t>
      </w:r>
      <w:r w:rsidR="00EF28B7" w:rsidRPr="006C41DA">
        <w:rPr>
          <w:rFonts w:ascii="Arial" w:hAnsi="Arial" w:cs="Arial"/>
          <w:sz w:val="24"/>
          <w:szCs w:val="24"/>
        </w:rPr>
        <w:fldChar w:fldCharType="end"/>
      </w:r>
      <w:r w:rsidR="00EF28B7" w:rsidRPr="006C41DA">
        <w:rPr>
          <w:rFonts w:ascii="Arial" w:hAnsi="Arial" w:cs="Arial"/>
          <w:sz w:val="24"/>
          <w:szCs w:val="24"/>
        </w:rPr>
        <w:t xml:space="preserve"> cerebral artery</w:t>
      </w:r>
      <w:r w:rsidR="00900D33" w:rsidRPr="006C41DA">
        <w:rPr>
          <w:rFonts w:ascii="Arial" w:hAnsi="Arial" w:cs="Arial"/>
          <w:sz w:val="24"/>
          <w:szCs w:val="24"/>
        </w:rPr>
        <w:t xml:space="preserve">, </w:t>
      </w:r>
      <w:proofErr w:type="spellStart"/>
      <w:r w:rsidR="00692366" w:rsidRPr="006C41DA">
        <w:rPr>
          <w:rFonts w:ascii="Arial" w:hAnsi="Arial" w:cs="Arial"/>
          <w:sz w:val="24"/>
          <w:szCs w:val="24"/>
        </w:rPr>
        <w:t>germinolytic</w:t>
      </w:r>
      <w:proofErr w:type="spellEnd"/>
      <w:r w:rsidR="00692366" w:rsidRPr="006C41DA">
        <w:rPr>
          <w:rFonts w:ascii="Arial" w:hAnsi="Arial" w:cs="Arial"/>
          <w:sz w:val="24"/>
          <w:szCs w:val="24"/>
        </w:rPr>
        <w:t xml:space="preserve"> cys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8.06.062","ISBN":"1097-6868","ISSN":"00029378","PMID":"18928987","abstract":"Objective: This study was undertaken to evaluate intracranial magnetic resonance imaging abnormalities in the surviving fetus after a cotwin demise. Study Design: This is a retrospective observational study evaluating the intracranial findings of surviving twins after demise of a monochorionic cotwin. A total of 47 cases of cotwin demise were identified from an magnetic resonance imaging database consisting of all fetal magentic resonance imagings performed at the University of California San Francisco. Twenty-one of these cases were monochorionic twins who had not undergone an intervention (fetal radiofrequency ablation and placental laser ablation) and these comprised the study group. The magnetic resonance imagings were reviewed by a pediatric neuroradiologist who was blinded to the ultrasound and clinical findings. Results: The mean gestational age at the time of cotwin demise was 196/7weeks (range 124/7weeks-265/7weeks) with an average interval of 43/7weeks between the time of cotwin demise and fetal magnetic resonance imaging (range 0-121/7weeks). Nine cases (41%) were associated with diagnosed twin-twin transfusion syndrome. Abnormal findings, including polymicrogyria, germinolytic cysts, intracranial hemorrhage, ventriculomegaly, and delayed sulcation were identified by fetal magnetic resonance imaging in 7 (33%) cases, the majority of which had a normal ultrasound. Conclusion: Prenatal magnetic resonance imaging is a valuable tool in evaluating the fetal brain after a cotwin demise. © 2008 Mosby, Inc. All rights reserved.","author":[{"dropping-particle":"","family":"Jelin","given":"Angie C.","non-dropping-particle":"","parse-names":false,"suffix":""},{"dropping-particle":"","family":"Norton","given":"Mary E.","non-dropping-particle":"","parse-names":false,"suffix":""},{"dropping-particle":"","family":"Bartha","given":"Agnes I.","non-dropping-particle":"","parse-names":false,"suffix":""},{"dropping-particle":"","family":"Fick","given":"Andrea L.","non-dropping-particle":"","parse-names":false,"suffix":""},{"dropping-particle":"","family":"Glenn","given":"Orit A.","non-dropping-particle":"","parse-names":false,"suffix":""}],"container-title":"American Journal of Obstetrics and Gynecology","id":"ITEM-1","issue":"4","issued":{"date-parts":[["2008"]]},"page":"1-5","title":"Intracranial magnetic resonance imaging findings in the surviving fetus after spontaneous monochorionic cotwin demise","type":"article-journal","volume":"199"},"uris":["http://www.mendeley.com/documents/?uuid=74f82379-097a-4156-9c86-0f6381673084"]}],"mendeley":{"formattedCitation":"(142)","plainTextFormattedCitation":"(142)","previouslyFormattedCitation":"(14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2)</w:t>
      </w:r>
      <w:r w:rsidR="00787600" w:rsidRPr="006C41DA">
        <w:rPr>
          <w:rFonts w:ascii="Arial" w:hAnsi="Arial" w:cs="Arial"/>
          <w:sz w:val="24"/>
          <w:szCs w:val="24"/>
        </w:rPr>
        <w:fldChar w:fldCharType="end"/>
      </w:r>
      <w:r w:rsidR="00692366" w:rsidRPr="006C41DA">
        <w:rPr>
          <w:rFonts w:ascii="Arial" w:hAnsi="Arial" w:cs="Arial"/>
          <w:sz w:val="24"/>
          <w:szCs w:val="24"/>
        </w:rPr>
        <w:t xml:space="preserve">, </w:t>
      </w:r>
      <w:r w:rsidR="00900D33" w:rsidRPr="006C41DA">
        <w:rPr>
          <w:rFonts w:ascii="Arial" w:hAnsi="Arial" w:cs="Arial"/>
          <w:sz w:val="24"/>
          <w:szCs w:val="24"/>
        </w:rPr>
        <w:t xml:space="preserve">capsular cyst with </w:t>
      </w:r>
      <w:r w:rsidR="00900D33" w:rsidRPr="006C41DA">
        <w:rPr>
          <w:rFonts w:ascii="Arial" w:hAnsi="Arial" w:cs="Arial"/>
          <w:sz w:val="24"/>
          <w:szCs w:val="24"/>
        </w:rPr>
        <w:lastRenderedPageBreak/>
        <w:t>ipsilateral periventricular dilata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De","family":"Laveaucoupet","given":"Jocelyne","non-dropping-particle":"","parse-names":false,"suffix":""},{"dropping-particle":"","family":"Boithias-gue","given":"Claire","non-dropping-particle":"","parse-names":false,"suffix":""},{"dropping-particle":"","family":"Musset","given":"Dominique","non-dropping-particle":"","parse-names":false,"suffix":""}],"id":"ITEM-1","issue":"September 2000","issued":{"date-parts":[["2001"]]},"page":"729-736","title":"Fetal magnetic resonance imaging ( MRI ) of ischemic brain injury","type":"article-journal"},"uris":["http://www.mendeley.com/documents/?uuid=81af7f4f-b819-4aec-9439-64b28524482f"]}],"mendeley":{"formattedCitation":"(143)","plainTextFormattedCitation":"(143)","previouslyFormattedCitation":"(14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3)</w:t>
      </w:r>
      <w:r w:rsidR="00787600" w:rsidRPr="006C41DA">
        <w:rPr>
          <w:rFonts w:ascii="Arial" w:hAnsi="Arial" w:cs="Arial"/>
          <w:sz w:val="24"/>
          <w:szCs w:val="24"/>
        </w:rPr>
        <w:fldChar w:fldCharType="end"/>
      </w:r>
      <w:r w:rsidR="00900D33" w:rsidRPr="006C41DA">
        <w:rPr>
          <w:rFonts w:ascii="Arial" w:hAnsi="Arial" w:cs="Arial"/>
          <w:sz w:val="24"/>
          <w:szCs w:val="24"/>
        </w:rPr>
        <w:t xml:space="preserve"> considered to be of venous origin</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ana.21334","ISBN":"0364-5134","ISSN":"03645134","PMID":"18306227","abstract":"OBJECTIVE: Perinatal stroke commonly causes childhood neurological morbidity. Presumed perinatal ischemic stroke (PPIS) defines children presenting outside a normal perinatal period with chronic, focal infarction on neuroimaging. Infarcts are assumed to represent arterial strokes, but recent evidence suggests the periventricular venous infarction (PVI) of infants born preterm may also occur in utero and present as PPIS. Using the largest published cohort, we aimed to define arterial and PVI PPIS syndromes and their outcomes.\\n\\nMETHODS: A PPIS consecutive cohort was identified (SickKids Children's Stroke Program, 1992-2006). Systematic neuroradiological scoring executed by blinded investigators included previously defined arterial stroke syndromes. PVI criteria included unilateral injury with at least four of the following conditions: (1) focal periventricular encephalomalacia, (2) internal capsule T2 prolongation, (3) cortical and (4) relative basal ganglia sparing, and (5) remote hemorrhage. Arterial and PVI classifications were validated and correlated with neurological outcomes (Pediatric Stroke Outcome Measure).\\n\\nRESULTS: In 59 PPISs (64% male), 94% of lesions fell within potential middle cerebral artery territories. Although arterial proximal M1 infarction was most common (n = 19; 35%), venous PVI was second (n = 12; 22%) and accounted for 75% of subcortical injuries. Motor outcomes (mean follow-up, 5.3 years) were predicted by basal ganglia involvement including leg hemiparesis, spasticity, and need for assistive devices (p &lt; 0.01). Nonmotor outcomes were associated with cortical involvement, including cognitive/behavioral outcomes, visual deficits, and epilepsy (p &lt; 0.01). Classification interrater reliability was excellent (correlation coefficients &gt; 0.975).\\n\\nINTERPRETATION: Recognizable PPIS patterns predict long-term morbidity and may guide surveillance, therapy, and counseling. PVI is an underrecognized cause of PPIS and congenital hemiplegia.","author":[{"dropping-particle":"","family":"Kirton","given":"Adam","non-dropping-particle":"","parse-names":false,"suffix":""},{"dropping-particle":"","family":"DeVeber","given":"Gabrielle","non-dropping-particle":"","parse-names":false,"suffix":""},{"dropping-particle":"","family":"Pontigon","given":"Ann Marie","non-dropping-particle":"","parse-names":false,"suffix":""},{"dropping-particle":"","family":"Macgregor","given":"Daune","non-dropping-particle":"","parse-names":false,"suffix":""},{"dropping-particle":"","family":"Shroff","given":"Manohar","non-dropping-particle":"","parse-names":false,"suffix":""}],"container-title":"Annals of Neurology","id":"ITEM-1","issue":"4","issued":{"date-parts":[["2008"]]},"page":"436-443","title":"Presumed perinatal ischemic stroke: Vascular classification predicts outcomes","type":"article-journal","volume":"63"},"uris":["http://www.mendeley.com/documents/?uuid=7c834e3b-cdba-4464-acc3-a6fbfb7d833f"]}],"mendeley":{"formattedCitation":"(43)","plainTextFormattedCitation":"(43)","previouslyFormattedCitation":"(43)"},"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3)</w:t>
      </w:r>
      <w:r w:rsidR="00787600" w:rsidRPr="006C41DA">
        <w:rPr>
          <w:rFonts w:ascii="Arial" w:hAnsi="Arial" w:cs="Arial"/>
          <w:sz w:val="24"/>
          <w:szCs w:val="24"/>
        </w:rPr>
        <w:fldChar w:fldCharType="end"/>
      </w:r>
      <w:r w:rsidR="00900D33" w:rsidRPr="006C41DA">
        <w:rPr>
          <w:rFonts w:ascii="Arial" w:hAnsi="Arial" w:cs="Arial"/>
          <w:sz w:val="24"/>
          <w:szCs w:val="24"/>
        </w:rPr>
        <w:t>, hemispheric asymmetr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00900D33" w:rsidRPr="006C41DA">
        <w:rPr>
          <w:rFonts w:ascii="Arial" w:hAnsi="Arial" w:cs="Arial"/>
          <w:sz w:val="24"/>
          <w:szCs w:val="24"/>
        </w:rPr>
        <w:t>, porencephaly</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9)</w:t>
      </w:r>
      <w:r w:rsidR="00787600" w:rsidRPr="006C41DA">
        <w:rPr>
          <w:rFonts w:ascii="Arial" w:hAnsi="Arial" w:cs="Arial"/>
          <w:sz w:val="24"/>
          <w:szCs w:val="24"/>
        </w:rPr>
        <w:fldChar w:fldCharType="end"/>
      </w:r>
      <w:r w:rsidR="00900D33" w:rsidRPr="006C41DA">
        <w:rPr>
          <w:rFonts w:ascii="Arial" w:hAnsi="Arial" w:cs="Arial"/>
          <w:sz w:val="24"/>
          <w:szCs w:val="24"/>
        </w:rPr>
        <w:t>, polymicrogyria</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8.06.062","ISBN":"1097-6868","ISSN":"00029378","PMID":"18928987","abstract":"Objective: This study was undertaken to evaluate intracranial magnetic resonance imaging abnormalities in the surviving fetus after a cotwin demise. Study Design: This is a retrospective observational study evaluating the intracranial findings of surviving twins after demise of a monochorionic cotwin. A total of 47 cases of cotwin demise were identified from an magnetic resonance imaging database consisting of all fetal magentic resonance imagings performed at the University of California San Francisco. Twenty-one of these cases were monochorionic twins who had not undergone an intervention (fetal radiofrequency ablation and placental laser ablation) and these comprised the study group. The magnetic resonance imagings were reviewed by a pediatric neuroradiologist who was blinded to the ultrasound and clinical findings. Results: The mean gestational age at the time of cotwin demise was 196/7weeks (range 124/7weeks-265/7weeks) with an average interval of 43/7weeks between the time of cotwin demise and fetal magnetic resonance imaging (range 0-121/7weeks). Nine cases (41%) were associated with diagnosed twin-twin transfusion syndrome. Abnormal findings, including polymicrogyria, germinolytic cysts, intracranial hemorrhage, ventriculomegaly, and delayed sulcation were identified by fetal magnetic resonance imaging in 7 (33%) cases, the majority of which had a normal ultrasound. Conclusion: Prenatal magnetic resonance imaging is a valuable tool in evaluating the fetal brain after a cotwin demise. © 2008 Mosby, Inc. All rights reserved.","author":[{"dropping-particle":"","family":"Jelin","given":"Angie C.","non-dropping-particle":"","parse-names":false,"suffix":""},{"dropping-particle":"","family":"Norton","given":"Mary E.","non-dropping-particle":"","parse-names":false,"suffix":""},{"dropping-particle":"","family":"Bartha","given":"Agnes I.","non-dropping-particle":"","parse-names":false,"suffix":""},{"dropping-particle":"","family":"Fick","given":"Andrea L.","non-dropping-particle":"","parse-names":false,"suffix":""},{"dropping-particle":"","family":"Glenn","given":"Orit A.","non-dropping-particle":"","parse-names":false,"suffix":""}],"container-title":"American Journal of Obstetrics and Gynecology","id":"ITEM-1","issue":"4","issued":{"date-parts":[["2008"]]},"page":"1-5","title":"Intracranial magnetic resonance imaging findings in the surviving fetus after spontaneous monochorionic cotwin demise","type":"article-journal","volume":"199"},"uris":["http://www.mendeley.com/documents/?uuid=74f82379-097a-4156-9c86-0f6381673084"]}],"mendeley":{"formattedCitation":"(142)","plainTextFormattedCitation":"(142)","previouslyFormattedCitation":"(14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2)</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9)</w:t>
      </w:r>
      <w:r w:rsidR="00787600" w:rsidRPr="006C41DA">
        <w:rPr>
          <w:rFonts w:ascii="Arial" w:hAnsi="Arial" w:cs="Arial"/>
          <w:sz w:val="24"/>
          <w:szCs w:val="24"/>
        </w:rPr>
        <w:fldChar w:fldCharType="end"/>
      </w:r>
      <w:r w:rsidR="00900D33" w:rsidRPr="006C41DA">
        <w:rPr>
          <w:rFonts w:ascii="Arial" w:hAnsi="Arial" w:cs="Arial"/>
          <w:sz w:val="24"/>
          <w:szCs w:val="24"/>
        </w:rPr>
        <w:t>, and subdural</w:t>
      </w:r>
      <w:r w:rsidR="00692366" w:rsidRPr="006C41DA">
        <w:rPr>
          <w:rFonts w:ascii="Arial" w:hAnsi="Arial" w:cs="Arial"/>
          <w:sz w:val="24"/>
          <w:szCs w:val="24"/>
        </w:rPr>
        <w:t xml:space="preserve"> </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49)</w:t>
      </w:r>
      <w:r w:rsidR="00787600" w:rsidRPr="006C41DA">
        <w:rPr>
          <w:rFonts w:ascii="Arial" w:hAnsi="Arial" w:cs="Arial"/>
          <w:sz w:val="24"/>
          <w:szCs w:val="24"/>
        </w:rPr>
        <w:fldChar w:fldCharType="end"/>
      </w:r>
      <w:r w:rsidR="00692366" w:rsidRPr="006C41DA">
        <w:rPr>
          <w:rFonts w:ascii="Arial" w:hAnsi="Arial" w:cs="Arial"/>
          <w:sz w:val="24"/>
          <w:szCs w:val="24"/>
        </w:rPr>
        <w:t xml:space="preserve"> and intracranial</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8.06.062","ISBN":"1097-6868","ISSN":"00029378","PMID":"18928987","abstract":"Objective: This study was undertaken to evaluate intracranial magnetic resonance imaging abnormalities in the surviving fetus after a cotwin demise. Study Design: This is a retrospective observational study evaluating the intracranial findings of surviving twins after demise of a monochorionic cotwin. A total of 47 cases of cotwin demise were identified from an magnetic resonance imaging database consisting of all fetal magentic resonance imagings performed at the University of California San Francisco. Twenty-one of these cases were monochorionic twins who had not undergone an intervention (fetal radiofrequency ablation and placental laser ablation) and these comprised the study group. The magnetic resonance imagings were reviewed by a pediatric neuroradiologist who was blinded to the ultrasound and clinical findings. Results: The mean gestational age at the time of cotwin demise was 196/7weeks (range 124/7weeks-265/7weeks) with an average interval of 43/7weeks between the time of cotwin demise and fetal magnetic resonance imaging (range 0-121/7weeks). Nine cases (41%) were associated with diagnosed twin-twin transfusion syndrome. Abnormal findings, including polymicrogyria, germinolytic cysts, intracranial hemorrhage, ventriculomegaly, and delayed sulcation were identified by fetal magnetic resonance imaging in 7 (33%) cases, the majority of which had a normal ultrasound. Conclusion: Prenatal magnetic resonance imaging is a valuable tool in evaluating the fetal brain after a cotwin demise. © 2008 Mosby, Inc. All rights reserved.","author":[{"dropping-particle":"","family":"Jelin","given":"Angie C.","non-dropping-particle":"","parse-names":false,"suffix":""},{"dropping-particle":"","family":"Norton","given":"Mary E.","non-dropping-particle":"","parse-names":false,"suffix":""},{"dropping-particle":"","family":"Bartha","given":"Agnes I.","non-dropping-particle":"","parse-names":false,"suffix":""},{"dropping-particle":"","family":"Fick","given":"Andrea L.","non-dropping-particle":"","parse-names":false,"suffix":""},{"dropping-particle":"","family":"Glenn","given":"Orit A.","non-dropping-particle":"","parse-names":false,"suffix":""}],"container-title":"American Journal of Obstetrics and Gynecology","id":"ITEM-1","issue":"4","issued":{"date-parts":[["2008"]]},"page":"1-5","title":"Intracranial magnetic resonance imaging findings in the surviving fetus after spontaneous monochorionic cotwin demise","type":"article-journal","volume":"199"},"uris":["http://www.mendeley.com/documents/?uuid=74f82379-097a-4156-9c86-0f6381673084"]}],"mendeley":{"formattedCitation":"(142)","plainTextFormattedCitation":"(142)","previouslyFormattedCitation":"(14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2)</w:t>
      </w:r>
      <w:r w:rsidR="00787600" w:rsidRPr="006C41DA">
        <w:rPr>
          <w:rFonts w:ascii="Arial" w:hAnsi="Arial" w:cs="Arial"/>
          <w:sz w:val="24"/>
          <w:szCs w:val="24"/>
        </w:rPr>
        <w:fldChar w:fldCharType="end"/>
      </w:r>
      <w:r w:rsidR="00692366" w:rsidRPr="006C41DA">
        <w:rPr>
          <w:rFonts w:ascii="Arial" w:hAnsi="Arial" w:cs="Arial"/>
          <w:sz w:val="24"/>
          <w:szCs w:val="24"/>
        </w:rPr>
        <w:t xml:space="preserve"> haemorrhage which may be associated with transverse sinus thrombosi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8.06.062","ISBN":"1097-6868","ISSN":"00029378","PMID":"18928987","abstract":"Objective: This study was undertaken to evaluate intracranial magnetic resonance imaging abnormalities in the surviving fetus after a cotwin demise. Study Design: This is a retrospective observational study evaluating the intracranial findings of surviving twins after demise of a monochorionic cotwin. A total of 47 cases of cotwin demise were identified from an magnetic resonance imaging database consisting of all fetal magentic resonance imagings performed at the University of California San Francisco. Twenty-one of these cases were monochorionic twins who had not undergone an intervention (fetal radiofrequency ablation and placental laser ablation) and these comprised the study group. The magnetic resonance imagings were reviewed by a pediatric neuroradiologist who was blinded to the ultrasound and clinical findings. Results: The mean gestational age at the time of cotwin demise was 196/7weeks (range 124/7weeks-265/7weeks) with an average interval of 43/7weeks between the time of cotwin demise and fetal magnetic resonance imaging (range 0-121/7weeks). Nine cases (41%) were associated with diagnosed twin-twin transfusion syndrome. Abnormal findings, including polymicrogyria, germinolytic cysts, intracranial hemorrhage, ventriculomegaly, and delayed sulcation were identified by fetal magnetic resonance imaging in 7 (33%) cases, the majority of which had a normal ultrasound. Conclusion: Prenatal magnetic resonance imaging is a valuable tool in evaluating the fetal brain after a cotwin demise. © 2008 Mosby, Inc. All rights reserved.","author":[{"dropping-particle":"","family":"Jelin","given":"Angie C.","non-dropping-particle":"","parse-names":false,"suffix":""},{"dropping-particle":"","family":"Norton","given":"Mary E.","non-dropping-particle":"","parse-names":false,"suffix":""},{"dropping-particle":"","family":"Bartha","given":"Agnes I.","non-dropping-particle":"","parse-names":false,"suffix":""},{"dropping-particle":"","family":"Fick","given":"Andrea L.","non-dropping-particle":"","parse-names":false,"suffix":""},{"dropping-particle":"","family":"Glenn","given":"Orit A.","non-dropping-particle":"","parse-names":false,"suffix":""}],"container-title":"American Journal of Obstetrics and Gynecology","id":"ITEM-1","issue":"4","issued":{"date-parts":[["2008"]]},"page":"1-5","title":"Intracranial magnetic resonance imaging findings in the surviving fetus after spontaneous monochorionic cotwin demise","type":"article-journal","volume":"199"},"uris":["http://www.mendeley.com/documents/?uuid=74f82379-097a-4156-9c86-0f6381673084"]}],"mendeley":{"formattedCitation":"(142)","plainTextFormattedCitation":"(142)","previouslyFormattedCitation":"(14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2)</w:t>
      </w:r>
      <w:r w:rsidR="00787600" w:rsidRPr="006C41DA">
        <w:rPr>
          <w:rFonts w:ascii="Arial" w:hAnsi="Arial" w:cs="Arial"/>
          <w:sz w:val="24"/>
          <w:szCs w:val="24"/>
        </w:rPr>
        <w:fldChar w:fldCharType="end"/>
      </w:r>
      <w:r w:rsidR="00900D33" w:rsidRPr="006C41DA">
        <w:rPr>
          <w:rFonts w:ascii="Arial" w:hAnsi="Arial" w:cs="Arial"/>
          <w:sz w:val="24"/>
          <w:szCs w:val="24"/>
        </w:rPr>
        <w:t>. Global abnormalities include ventriculomegaly</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De","family":"Laveaucoupet","given":"Jocelyne","non-dropping-particle":"","parse-names":false,"suffix":""},{"dropping-particle":"","family":"Boithias-gue","given":"Claire","non-dropping-particle":"","parse-names":false,"suffix":""},{"dropping-particle":"","family":"Musset","given":"Dominique","non-dropping-particle":"","parse-names":false,"suffix":""}],"id":"ITEM-1","issue":"September 2000","issued":{"date-parts":[["2001"]]},"page":"729-736","title":"Fetal magnetic resonance imaging ( MRI ) of ischemic brain injury","type":"article-journal"},"uris":["http://www.mendeley.com/documents/?uuid=81af7f4f-b819-4aec-9439-64b28524482f"]}],"mendeley":{"formattedCitation":"(143)","plainTextFormattedCitation":"(143)","previouslyFormattedCitation":"(14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3)</w:t>
      </w:r>
      <w:r w:rsidR="00787600" w:rsidRPr="006C41DA">
        <w:rPr>
          <w:rFonts w:ascii="Arial" w:hAnsi="Arial" w:cs="Arial"/>
          <w:sz w:val="24"/>
          <w:szCs w:val="24"/>
        </w:rPr>
        <w:fldChar w:fldCharType="end"/>
      </w:r>
      <w:r w:rsidR="00900D33" w:rsidRPr="006C41DA">
        <w:rPr>
          <w:rFonts w:ascii="Arial" w:hAnsi="Arial" w:cs="Arial"/>
          <w:sz w:val="24"/>
          <w:szCs w:val="24"/>
        </w:rPr>
        <w:t xml:space="preserve">, </w:t>
      </w:r>
      <w:proofErr w:type="spellStart"/>
      <w:r w:rsidR="00900D33" w:rsidRPr="006C41DA">
        <w:rPr>
          <w:rFonts w:ascii="Arial" w:hAnsi="Arial" w:cs="Arial"/>
          <w:sz w:val="24"/>
          <w:szCs w:val="24"/>
        </w:rPr>
        <w:t>hydrancephaly</w:t>
      </w:r>
      <w:proofErr w:type="spellEnd"/>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De","family":"Laveaucoupet","given":"Jocelyne","non-dropping-particle":"","parse-names":false,"suffix":""},{"dropping-particle":"","family":"Boithias-gue","given":"Claire","non-dropping-particle":"","parse-names":false,"suffix":""},{"dropping-particle":"","family":"Musset","given":"Dominique","non-dropping-particle":"","parse-names":false,"suffix":""}],"id":"ITEM-1","issue":"September 2000","issued":{"date-parts":[["2001"]]},"page":"729-736","title":"Fetal magnetic resonance imaging ( MRI ) of ischemic brain injury","type":"article-journal"},"uris":["http://www.mendeley.com/documents/?uuid=81af7f4f-b819-4aec-9439-64b28524482f"]}],"mendeley":{"formattedCitation":"(143)","plainTextFormattedCitation":"(143)","previouslyFormattedCitation":"(14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3)</w:t>
      </w:r>
      <w:r w:rsidR="00787600" w:rsidRPr="006C41DA">
        <w:rPr>
          <w:rFonts w:ascii="Arial" w:hAnsi="Arial" w:cs="Arial"/>
          <w:sz w:val="24"/>
          <w:szCs w:val="24"/>
        </w:rPr>
        <w:fldChar w:fldCharType="end"/>
      </w:r>
      <w:r w:rsidR="00900D33" w:rsidRPr="006C41DA">
        <w:rPr>
          <w:rFonts w:ascii="Arial" w:hAnsi="Arial" w:cs="Arial"/>
          <w:sz w:val="24"/>
          <w:szCs w:val="24"/>
        </w:rPr>
        <w:t>, global or posterior encephalomalacia</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48/radiol.2018171267","ISBN":"2018171267","author":[{"dropping-particle":"","family":"Conte","given":"Giorgio","non-dropping-particle":"","parse-names":false,"suffix":""},{"dropping-particle":"","family":"Righini","given":"Andrea","non-dropping-particle":"","parse-names":false,"suffix":""},{"dropping-particle":"","family":"Griffiths","given":"Paul D","non-dropping-particle":"","parse-names":false,"suffix":""},{"dropping-particle":"","family":"Rustico","given":"Mariangela","non-dropping-particle":"","parse-names":false,"suffix":""}],"id":"ITEM-1","issued":{"date-parts":[["2018"]]},"title":"Original Research @Bullet Pediatric Imaging","type":"article-journal"},"uris":["http://www.mendeley.com/documents/?uuid=8bf36f4b-ba9c-408e-a009-85099fd54621"]}],"mendeley":{"formattedCitation":"(38)","plainTextFormattedCitation":"(38)","previouslyFormattedCitation":"(38)"},"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38)</w:t>
      </w:r>
      <w:r w:rsidR="00787600" w:rsidRPr="006C41DA">
        <w:rPr>
          <w:rFonts w:ascii="Arial" w:hAnsi="Arial" w:cs="Arial"/>
          <w:sz w:val="24"/>
          <w:szCs w:val="24"/>
        </w:rPr>
        <w:fldChar w:fldCharType="end"/>
      </w:r>
      <w:r w:rsidR="00900D33" w:rsidRPr="006C41DA">
        <w:rPr>
          <w:rFonts w:ascii="Arial" w:hAnsi="Arial" w:cs="Arial"/>
          <w:sz w:val="24"/>
          <w:szCs w:val="24"/>
        </w:rPr>
        <w:t xml:space="preserve"> and bilateral parasagittal and </w:t>
      </w:r>
      <w:proofErr w:type="spellStart"/>
      <w:r w:rsidR="00900D33" w:rsidRPr="006C41DA">
        <w:rPr>
          <w:rFonts w:ascii="Arial" w:hAnsi="Arial" w:cs="Arial"/>
          <w:sz w:val="24"/>
          <w:szCs w:val="24"/>
        </w:rPr>
        <w:t>periSylvian</w:t>
      </w:r>
      <w:proofErr w:type="spellEnd"/>
      <w:r w:rsidR="00900D33" w:rsidRPr="006C41DA">
        <w:rPr>
          <w:rFonts w:ascii="Arial" w:hAnsi="Arial" w:cs="Arial"/>
          <w:sz w:val="24"/>
          <w:szCs w:val="24"/>
        </w:rPr>
        <w:t xml:space="preserve"> ischaemia</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48/radiol.2018171267","ISBN":"2018171267","author":[{"dropping-particle":"","family":"Conte","given":"Giorgio","non-dropping-particle":"","parse-names":false,"suffix":""},{"dropping-particle":"","family":"Righini","given":"Andrea","non-dropping-particle":"","parse-names":false,"suffix":""},{"dropping-particle":"","family":"Griffiths","given":"Paul D","non-dropping-particle":"","parse-names":false,"suffix":""},{"dropping-particle":"","family":"Rustico","given":"Mariangela","non-dropping-particle":"","parse-names":false,"suffix":""}],"id":"ITEM-1","issued":{"date-parts":[["2018"]]},"title":"Original Research @Bullet Pediatric Imaging","type":"article-journal"},"uris":["http://www.mendeley.com/documents/?uuid=8bf36f4b-ba9c-408e-a009-85099fd54621"]}],"mendeley":{"formattedCitation":"(38)","plainTextFormattedCitation":"(38)","previouslyFormattedCitation":"(38)"},"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38)</w:t>
      </w:r>
      <w:r w:rsidR="00787600" w:rsidRPr="006C41DA">
        <w:rPr>
          <w:rFonts w:ascii="Arial" w:hAnsi="Arial" w:cs="Arial"/>
          <w:sz w:val="24"/>
          <w:szCs w:val="24"/>
        </w:rPr>
        <w:fldChar w:fldCharType="end"/>
      </w:r>
      <w:r w:rsidR="00900D33" w:rsidRPr="006C41DA">
        <w:rPr>
          <w:rFonts w:ascii="Arial" w:hAnsi="Arial" w:cs="Arial"/>
          <w:sz w:val="24"/>
          <w:szCs w:val="24"/>
        </w:rPr>
        <w:t xml:space="preserve">. In a European multicentre study of 434 pregnancies complicated by intrauterine death of one </w:t>
      </w:r>
      <w:proofErr w:type="spellStart"/>
      <w:r w:rsidR="00900D33" w:rsidRPr="006C41DA">
        <w:rPr>
          <w:rFonts w:ascii="Arial" w:hAnsi="Arial" w:cs="Arial"/>
          <w:sz w:val="24"/>
          <w:szCs w:val="24"/>
        </w:rPr>
        <w:t>fetus</w:t>
      </w:r>
      <w:proofErr w:type="spellEnd"/>
      <w:r w:rsidR="00900D33" w:rsidRPr="006C41DA">
        <w:rPr>
          <w:rFonts w:ascii="Arial" w:hAnsi="Arial" w:cs="Arial"/>
          <w:sz w:val="24"/>
          <w:szCs w:val="24"/>
        </w:rPr>
        <w:t>, either spontaneous or after intervention, Conte et al documented isolated ventriculomegaly in 15</w:t>
      </w:r>
      <w:r w:rsidR="00C751B0" w:rsidRPr="006C41DA">
        <w:rPr>
          <w:rFonts w:ascii="Arial" w:hAnsi="Arial" w:cs="Arial"/>
          <w:sz w:val="24"/>
          <w:szCs w:val="24"/>
        </w:rPr>
        <w:t>,</w:t>
      </w:r>
      <w:r w:rsidR="00900D33" w:rsidRPr="006C41DA">
        <w:rPr>
          <w:rFonts w:ascii="Arial" w:hAnsi="Arial" w:cs="Arial"/>
          <w:sz w:val="24"/>
          <w:szCs w:val="24"/>
        </w:rPr>
        <w:t xml:space="preserve"> while 42 (</w:t>
      </w:r>
      <w:r w:rsidR="00D017D6" w:rsidRPr="006C41DA">
        <w:rPr>
          <w:rFonts w:ascii="Arial" w:hAnsi="Arial" w:cs="Arial"/>
          <w:sz w:val="24"/>
          <w:szCs w:val="24"/>
        </w:rPr>
        <w:t xml:space="preserve">9.7%; </w:t>
      </w:r>
      <w:r w:rsidR="00900D33" w:rsidRPr="006C41DA">
        <w:rPr>
          <w:rFonts w:ascii="Arial" w:hAnsi="Arial" w:cs="Arial"/>
          <w:sz w:val="24"/>
          <w:szCs w:val="24"/>
        </w:rPr>
        <w:t>34 monochorionic diamniotic twins, 4 monochorionic monoamniotic twins and 4 triplets) had parenchymal abnormality, 21 global and 21 focal</w:t>
      </w:r>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48/radiol.2018171267","ISBN":"2018171267","author":[{"dropping-particle":"","family":"Conte","given":"Giorgio","non-dropping-particle":"","parse-names":false,"suffix":""},{"dropping-particle":"","family":"Righini","given":"Andrea","non-dropping-particle":"","parse-names":false,"suffix":""},{"dropping-particle":"","family":"Griffiths","given":"Paul D","non-dropping-particle":"","parse-names":false,"suffix":""},{"dropping-particle":"","family":"Rustico","given":"Mariangela","non-dropping-particle":"","parse-names":false,"suffix":""}],"id":"ITEM-1","issued":{"date-parts":[["2018"]]},"title":"Original Research @Bullet Pediatric Imaging","type":"article-journal"},"uris":["http://www.mendeley.com/documents/?uuid=8bf36f4b-ba9c-408e-a009-85099fd54621"]}],"mendeley":{"formattedCitation":"(38)","plainTextFormattedCitation":"(38)","previouslyFormattedCitation":"(38)"},"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38)</w:t>
      </w:r>
      <w:r w:rsidR="00787600" w:rsidRPr="006C41DA">
        <w:rPr>
          <w:rFonts w:ascii="Arial" w:hAnsi="Arial" w:cs="Arial"/>
          <w:sz w:val="24"/>
          <w:szCs w:val="24"/>
        </w:rPr>
        <w:fldChar w:fldCharType="end"/>
      </w:r>
      <w:r w:rsidR="00900D33" w:rsidRPr="006C41DA">
        <w:rPr>
          <w:rFonts w:ascii="Arial" w:hAnsi="Arial" w:cs="Arial"/>
          <w:sz w:val="24"/>
          <w:szCs w:val="24"/>
        </w:rPr>
        <w:t xml:space="preserve">.  </w:t>
      </w:r>
      <w:r w:rsidR="00910940" w:rsidRPr="006C41DA">
        <w:rPr>
          <w:rFonts w:ascii="Arial" w:hAnsi="Arial" w:cs="Arial"/>
          <w:sz w:val="24"/>
          <w:szCs w:val="24"/>
        </w:rPr>
        <w:t xml:space="preserve">Risk factors for cerebral injury in the surviving twin include diagnosis of TTTS, later gestational age at which the co-twin dies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471-0528.2009.02128.x","author":[{"dropping-particle":"","family":"Donoghue","given":"K O","non-dropping-particle":"","parse-names":false,"suffix":""},{"dropping-particle":"","family":"Rutherford","given":"M A","non-dropping-particle":"","parse-names":false,"suffix":""},{"dropping-particle":"","family":"Engineer","given":"N","non-dropping-particle":"","parse-names":false,"suffix":""},{"dropping-particle":"","family":"Wimalasundera","given":"R C","non-dropping-particle":"","parse-names":false,"suffix":""},{"dropping-particle":"","family":"Cowan","given":"F M","non-dropping-particle":"","parse-names":false,"suffix":""}],"id":"ITEM-1","issued":{"date-parts":[["2009"]]},"page":"804-812","title":"Transfusional fetal complications after single intrauterine death in monochorionic multiple pregnancy are reduced but not prevented by vascular occlusion","type":"article-journal"},"uris":["http://www.mendeley.com/documents/?uuid=b4b268b8-0357-4388-9819-4d205a484111"]}],"mendeley":{"formattedCitation":"(141)","plainTextFormattedCitation":"(141)","previouslyFormattedCitation":"(14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1)</w:t>
      </w:r>
      <w:r w:rsidR="00787600" w:rsidRPr="006C41DA">
        <w:rPr>
          <w:rFonts w:ascii="Arial" w:hAnsi="Arial" w:cs="Arial"/>
          <w:sz w:val="24"/>
          <w:szCs w:val="24"/>
        </w:rPr>
        <w:fldChar w:fldCharType="end"/>
      </w:r>
      <w:r w:rsidR="00910940" w:rsidRPr="006C41DA">
        <w:rPr>
          <w:rFonts w:ascii="Arial" w:hAnsi="Arial" w:cs="Arial"/>
          <w:sz w:val="24"/>
          <w:szCs w:val="24"/>
        </w:rPr>
        <w:t xml:space="preserve"> and earlier gestation at which the survivor is born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722","ISBN":"1469-0705 (Electronic)\\r0960-7692 (Linking)","ISSN":"14690705","PMID":"25377504","abstract":"OBJECTIVE: To evaluate the incidence, type and severity of cerebral injury in the surviving monochorionic (MC) cotwin after single fetal demise in twin pregnancies. METHODS: All MC pregnancies with single fetal demise that were evaluated at the Leiden University Medical Center between 2002 and 2013 were included. Perinatal characteristics, neonatal outcome and the presence of cerebral injury, observed on neuroimaging, were recorded for all cotwin survivors. RESULTS: A total of 49 MC pregnancies with single fetal demise, including one MC triplet, were included in the study (n = 50 cotwins). Median gestational age at occurrence of single fetal demise was 25 weeks and median interval between single fetal demise and live birth was 61 days, with a median gestational age at birth of 36 weeks. Severe cerebral injury was diagnosed in 13 (26%) of the 50 cotwins and was detected antenatally in 4/50 (8%) and postnatally in 9/50 (18%) cases. Cerebral injury was mostly due to hypoxic-ischemic injury resulting in cystic periventricular leukomalacia, middle cerebral artery infarction or injury to basal ganglia, thalamus and/or cortex. Risk factors associated with severe cerebral injury were advanced gestational age at the occurrence of single fetal demise (odds ratio (OR), 1.14 (95% CI, 1.01-1.29) for each week of gestation; P = 0.03), twin-twin transfusion syndrome developing prior to single fetal demise (OR, 5.0 (95% CI, 1.30-19.13); P = 0.02) and a lower gestational age at birth (OR, 0.83 (95% CI, 0.69-0.99) for each week of gestation; P = 0.04). CONCLUSIONS: Single fetal demise in MC pregnancies is associated with severe cerebral injury occurring in 1 in 4 surviving cotwins. Routine antenatal and postnatal neuroimaging, followed by standardized long-term follow-up, is mandatory.","author":[{"dropping-particle":"","family":"Klink","given":"J. M M","non-dropping-particle":"Van","parse-names":false,"suffix":""},{"dropping-particle":"","family":"Steenis","given":"A.","non-dropping-particle":"Van","parse-names":false,"suffix":""},{"dropping-particle":"","family":"Steggerda","given":"S. J.","non-dropping-particle":"","parse-names":false,"suffix":""},{"dropping-particle":"","family":"Genova","given":"L.","non-dropping-particle":"","parse-names":false,"suffix":""},{"dropping-particle":"","family":"Sueters","given":"M.","non-dropping-particle":"","parse-names":false,"suffix":""},{"dropping-particle":"","family":"Oepkes","given":"D.","non-dropping-particle":"","parse-names":false,"suffix":""},{"dropping-particle":"","family":"Lopriore","given":"E.","non-dropping-particle":"","parse-names":false,"suffix":""}],"container-title":"Ultrasound in Obstetrics and Gynecology","id":"ITEM-1","issue":"3","issued":{"date-parts":[["2015"]]},"page":"294-300","title":"Single fetal demise in monochorionic pregnancies: Incidence and patterns of cerebral injury","type":"article-journal","volume":"45"},"uris":["http://www.mendeley.com/documents/?uuid=10ace99e-5680-453b-b535-fdca4633927e"]}],"mendeley":{"formattedCitation":"(116)","plainTextFormattedCitation":"(116)","previouslyFormattedCitation":"(11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6)</w:t>
      </w:r>
      <w:r w:rsidR="00787600" w:rsidRPr="006C41DA">
        <w:rPr>
          <w:rFonts w:ascii="Arial" w:hAnsi="Arial" w:cs="Arial"/>
          <w:sz w:val="24"/>
          <w:szCs w:val="24"/>
        </w:rPr>
        <w:fldChar w:fldCharType="end"/>
      </w:r>
      <w:r w:rsidR="00910940" w:rsidRPr="006C41DA">
        <w:rPr>
          <w:rFonts w:ascii="Arial" w:hAnsi="Arial" w:cs="Arial"/>
          <w:sz w:val="24"/>
          <w:szCs w:val="24"/>
        </w:rPr>
        <w:t>.</w:t>
      </w:r>
    </w:p>
    <w:p w14:paraId="68E498D0" w14:textId="77777777" w:rsidR="00B21814" w:rsidRPr="006C41DA" w:rsidRDefault="00B21814" w:rsidP="0009321F">
      <w:pPr>
        <w:spacing w:line="480" w:lineRule="auto"/>
        <w:rPr>
          <w:rFonts w:ascii="Arial" w:hAnsi="Arial" w:cs="Arial"/>
          <w:i/>
          <w:sz w:val="24"/>
          <w:szCs w:val="24"/>
        </w:rPr>
      </w:pPr>
      <w:proofErr w:type="spellStart"/>
      <w:r w:rsidRPr="006C41DA">
        <w:rPr>
          <w:rFonts w:ascii="Arial" w:hAnsi="Arial" w:cs="Arial"/>
          <w:i/>
          <w:sz w:val="24"/>
          <w:szCs w:val="24"/>
        </w:rPr>
        <w:t>Fetal</w:t>
      </w:r>
      <w:proofErr w:type="spellEnd"/>
      <w:r w:rsidRPr="006C41DA">
        <w:rPr>
          <w:rFonts w:ascii="Arial" w:hAnsi="Arial" w:cs="Arial"/>
          <w:i/>
          <w:sz w:val="24"/>
          <w:szCs w:val="24"/>
        </w:rPr>
        <w:t xml:space="preserve"> stroke in twin pregnancies where both survive</w:t>
      </w:r>
    </w:p>
    <w:p w14:paraId="24C740B3" w14:textId="4E333305" w:rsidR="00F028D8" w:rsidRPr="006C41DA" w:rsidRDefault="00F028D8" w:rsidP="0009321F">
      <w:pPr>
        <w:spacing w:line="480" w:lineRule="auto"/>
        <w:rPr>
          <w:rFonts w:ascii="Arial" w:hAnsi="Arial" w:cs="Arial"/>
          <w:sz w:val="24"/>
          <w:szCs w:val="24"/>
        </w:rPr>
      </w:pPr>
      <w:r w:rsidRPr="006C41DA">
        <w:rPr>
          <w:rFonts w:ascii="Arial" w:hAnsi="Arial" w:cs="Arial"/>
          <w:sz w:val="24"/>
          <w:szCs w:val="24"/>
        </w:rPr>
        <w:t>Unilateral cerebral palsy may also occur perinatally in one twin even if both survive</w:t>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Denbow","given":"M L","non-dropping-particle":"","parse-names":false,"suffix":""},{"dropping-particle":"","family":"Battin","given":"M R","non-dropping-particle":"","parse-names":false,"suffix":""},{"dropping-particle":"","family":"Cowan","given":"F","non-dropping-particle":"","parse-names":false,"suffix":""},{"dropping-particle":"","family":"Azzopardi","given":"D","non-dropping-particle":"","parse-names":false,"suffix":""}],"id":"ITEM-1","issued":{"date-parts":[["1995"]]},"page":"479-483","title":"Neonatal cranial ultrasonographic findings in preterm twins complicated by severe fetofetal transfusion syndrome","type":"article-journal"},"uris":["http://www.mendeley.com/documents/?uuid=cddba997-3e8c-410b-b8e9-8a7b5c006d22"]}],"mendeley":{"formattedCitation":"(145)","plainTextFormattedCitation":"(145)","previouslyFormattedCitation":"(145)"},"properties":{"noteIndex":0},"schema":"https://github.com/citation-style-language/schema/raw/master/csl-citation.json"}</w:instrText>
      </w:r>
      <w:r w:rsidR="000B4B5C" w:rsidRPr="006C41DA">
        <w:rPr>
          <w:rFonts w:ascii="Arial" w:hAnsi="Arial" w:cs="Arial"/>
          <w:sz w:val="24"/>
          <w:szCs w:val="24"/>
        </w:rPr>
        <w:fldChar w:fldCharType="separate"/>
      </w:r>
      <w:r w:rsidR="001E22A5" w:rsidRPr="006C41DA">
        <w:rPr>
          <w:rFonts w:ascii="Arial" w:hAnsi="Arial" w:cs="Arial"/>
          <w:noProof/>
          <w:sz w:val="24"/>
          <w:szCs w:val="24"/>
        </w:rPr>
        <w:t>(145)</w:t>
      </w:r>
      <w:r w:rsidR="000B4B5C" w:rsidRPr="006C41DA">
        <w:rPr>
          <w:rFonts w:ascii="Arial" w:hAnsi="Arial" w:cs="Arial"/>
          <w:sz w:val="24"/>
          <w:szCs w:val="24"/>
        </w:rPr>
        <w:fldChar w:fldCharType="end"/>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0B4B5C" w:rsidRPr="006C41DA">
        <w:rPr>
          <w:rFonts w:ascii="Arial" w:hAnsi="Arial" w:cs="Arial"/>
          <w:sz w:val="24"/>
          <w:szCs w:val="24"/>
        </w:rPr>
        <w:fldChar w:fldCharType="separate"/>
      </w:r>
      <w:r w:rsidR="001E22A5" w:rsidRPr="006C41DA">
        <w:rPr>
          <w:rFonts w:ascii="Arial" w:hAnsi="Arial" w:cs="Arial"/>
          <w:noProof/>
          <w:sz w:val="24"/>
          <w:szCs w:val="24"/>
        </w:rPr>
        <w:t>(144)</w:t>
      </w:r>
      <w:r w:rsidR="000B4B5C" w:rsidRPr="006C41DA">
        <w:rPr>
          <w:rFonts w:ascii="Arial" w:hAnsi="Arial" w:cs="Arial"/>
          <w:sz w:val="24"/>
          <w:szCs w:val="24"/>
        </w:rPr>
        <w:fldChar w:fldCharType="end"/>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0B4B5C" w:rsidRPr="006C41DA">
        <w:rPr>
          <w:rFonts w:ascii="Arial" w:hAnsi="Arial" w:cs="Arial"/>
          <w:sz w:val="24"/>
          <w:szCs w:val="24"/>
        </w:rPr>
        <w:fldChar w:fldCharType="separate"/>
      </w:r>
      <w:r w:rsidR="00770B6F" w:rsidRPr="006C41DA">
        <w:rPr>
          <w:rFonts w:ascii="Arial" w:hAnsi="Arial" w:cs="Arial"/>
          <w:noProof/>
          <w:sz w:val="24"/>
          <w:szCs w:val="24"/>
        </w:rPr>
        <w:t>(23)</w:t>
      </w:r>
      <w:r w:rsidR="000B4B5C" w:rsidRPr="006C41DA">
        <w:rPr>
          <w:rFonts w:ascii="Arial" w:hAnsi="Arial" w:cs="Arial"/>
          <w:sz w:val="24"/>
          <w:szCs w:val="24"/>
        </w:rPr>
        <w:fldChar w:fldCharType="end"/>
      </w:r>
      <w:r w:rsidRPr="006C41DA">
        <w:rPr>
          <w:rFonts w:ascii="Arial" w:hAnsi="Arial" w:cs="Arial"/>
          <w:sz w:val="24"/>
          <w:szCs w:val="24"/>
        </w:rPr>
        <w:t xml:space="preserve"> and is occasionally associated with brain damage in the other survivor</w:t>
      </w:r>
      <w:r w:rsidR="00D017D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D017D6" w:rsidRPr="006C41DA">
        <w:rPr>
          <w:rFonts w:ascii="Arial" w:hAnsi="Arial" w:cs="Arial"/>
          <w:sz w:val="24"/>
          <w:szCs w:val="24"/>
        </w:rPr>
        <w:fldChar w:fldCharType="separate"/>
      </w:r>
      <w:r w:rsidR="00770B6F" w:rsidRPr="006C41DA">
        <w:rPr>
          <w:rFonts w:ascii="Arial" w:hAnsi="Arial" w:cs="Arial"/>
          <w:noProof/>
          <w:sz w:val="24"/>
          <w:szCs w:val="24"/>
        </w:rPr>
        <w:t>(23)</w:t>
      </w:r>
      <w:r w:rsidR="00D017D6"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09.01.048","ISBN":"1097-6868 (Electronic)","ISSN":"00029378","PMID":"19375567","abstract":"Objectives: We sought to document the pregnancy and neurodevelopmental outcome in monochorionic diamniotic twin pregnancies and to identify risk factors for death and impairment. Study Design: We conducted a prospective cohort study of 136 monochorionic twins followed up from the first trimester until infancy. Results: A total of 122 (90%) pregnancies resulted in 2 survivors, 6 (4%) in 1 survivor and 8 (6%) in no survivor. In all, 230 (92%) of 250 surviving infants were assessed at a mean age of 24 months. Neurodevelopmental impairment was present in 22 (10%) infants. Death or impairment of 1 or both infants occurred in 28 (22%) of 126 pregnancies. Twin-to-twin transfusion syndrome and assisted conception increased the risk of both death and impairment, whereas early-onset discordant growth only increased the risk of death. Conclusion: The mortality in this prospective series was 8% and neurodevelopmental impairment occurred in 10% of infants. © 2009 Mosby, Inc. All rights reserved.","author":[{"dropping-particle":"","family":"Ortibus","given":"Els","non-dropping-particle":"","parse-names":false,"suffix":""},{"dropping-particle":"","family":"Lopriore","given":"Enrico","non-dropping-particle":"","parse-names":false,"suffix":""},{"dropping-particle":"","family":"Deprest","given":"Jan","non-dropping-particle":"","parse-names":false,"suffix":""},{"dropping-particle":"","family":"Vandenbussche","given":"Frank P.","non-dropping-particle":"","parse-names":false,"suffix":""},{"dropping-particle":"","family":"Walther","given":"Frans J.","non-dropping-particle":"","parse-names":false,"suffix":""},{"dropping-particle":"","family":"Diemert","given":"Anke","non-dropping-particle":"","parse-names":false,"suffix":""},{"dropping-particle":"","family":"Hecher","given":"Kurt","non-dropping-particle":"","parse-names":false,"suffix":""},{"dropping-particle":"","family":"Lagae","given":"Lieven","non-dropping-particle":"","parse-names":false,"suffix":""},{"dropping-particle":"","family":"Cock","given":"Paul","non-dropping-particle":"De","parse-names":false,"suffix":""},{"dropping-particle":"","family":"Lewi","given":"Paul J.","non-dropping-particle":"","parse-names":false,"suffix":""},{"dropping-particle":"","family":"Lewi","given":"Liesbeth","non-dropping-particle":"","parse-names":false,"suffix":""}],"container-title":"American Journal of Obstetrics and Gynecology","id":"ITEM-1","issue":"5","issued":{"date-parts":[["2009"]]},"page":"494.e1-494.e8","publisher":"Mosby, Inc.","title":"The pregnancy and long-term neurodevelopmental outcome of monochorionic diamniotic twin gestations: a multicenter prospective cohort study from the first trimester onward","type":"article-journal","volume":"200"},"uris":["http://www.mendeley.com/documents/?uuid=e4681bda-b27d-479f-99a2-730c58a03cad"]}],"mendeley":{"formattedCitation":"(146)","plainTextFormattedCitation":"(146)","previouslyFormattedCitation":"(14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6)</w:t>
      </w:r>
      <w:r w:rsidR="00787600" w:rsidRPr="006C41DA">
        <w:rPr>
          <w:rFonts w:ascii="Arial" w:hAnsi="Arial" w:cs="Arial"/>
          <w:sz w:val="24"/>
          <w:szCs w:val="24"/>
        </w:rPr>
        <w:fldChar w:fldCharType="end"/>
      </w:r>
      <w:r w:rsidRPr="006C41DA">
        <w:rPr>
          <w:rFonts w:ascii="Arial" w:hAnsi="Arial" w:cs="Arial"/>
          <w:sz w:val="24"/>
          <w:szCs w:val="24"/>
        </w:rPr>
        <w:t xml:space="preserve">. </w:t>
      </w:r>
      <w:r w:rsidR="00D017D6" w:rsidRPr="006C41DA">
        <w:rPr>
          <w:rFonts w:ascii="Arial" w:hAnsi="Arial" w:cs="Arial"/>
          <w:sz w:val="24"/>
          <w:szCs w:val="24"/>
        </w:rPr>
        <w:t>Although s</w:t>
      </w:r>
      <w:r w:rsidRPr="006C41DA">
        <w:rPr>
          <w:rFonts w:ascii="Arial" w:hAnsi="Arial" w:cs="Arial"/>
          <w:sz w:val="24"/>
          <w:szCs w:val="24"/>
        </w:rPr>
        <w:t xml:space="preserve">ome of the data </w:t>
      </w:r>
      <w:r w:rsidR="00D017D6" w:rsidRPr="006C41DA">
        <w:rPr>
          <w:rFonts w:ascii="Arial" w:hAnsi="Arial" w:cs="Arial"/>
          <w:sz w:val="24"/>
          <w:szCs w:val="24"/>
        </w:rPr>
        <w:t>is antenatal</w:t>
      </w:r>
      <w:r w:rsidR="00D017D6"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D017D6" w:rsidRPr="006C41DA">
        <w:rPr>
          <w:rFonts w:ascii="Arial" w:hAnsi="Arial" w:cs="Arial"/>
          <w:sz w:val="24"/>
          <w:szCs w:val="24"/>
        </w:rPr>
        <w:fldChar w:fldCharType="separate"/>
      </w:r>
      <w:r w:rsidR="00770B6F" w:rsidRPr="006C41DA">
        <w:rPr>
          <w:rFonts w:ascii="Arial" w:hAnsi="Arial" w:cs="Arial"/>
          <w:noProof/>
          <w:sz w:val="24"/>
          <w:szCs w:val="24"/>
        </w:rPr>
        <w:t>(23)</w:t>
      </w:r>
      <w:r w:rsidR="00D017D6" w:rsidRPr="006C41DA">
        <w:rPr>
          <w:rFonts w:ascii="Arial" w:hAnsi="Arial" w:cs="Arial"/>
          <w:sz w:val="24"/>
          <w:szCs w:val="24"/>
        </w:rPr>
        <w:fldChar w:fldCharType="end"/>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Denbow","given":"M L","non-dropping-particle":"","parse-names":false,"suffix":""},{"dropping-particle":"","family":"Battin","given":"M R","non-dropping-particle":"","parse-names":false,"suffix":""},{"dropping-particle":"","family":"Cowan","given":"F","non-dropping-particle":"","parse-names":false,"suffix":""},{"dropping-particle":"","family":"Azzopardi","given":"D","non-dropping-particle":"","parse-names":false,"suffix":""}],"id":"ITEM-1","issued":{"date-parts":[["1995"]]},"page":"479-483","title":"Neonatal cranial ultrasonographic findings in preterm twins complicated by severe fetofetal transfusion syndrome","type":"article-journal"},"uris":["http://www.mendeley.com/documents/?uuid=cddba997-3e8c-410b-b8e9-8a7b5c006d22"]}],"mendeley":{"formattedCitation":"(145)","plainTextFormattedCitation":"(145)","previouslyFormattedCitation":"(145)"},"properties":{"noteIndex":0},"schema":"https://github.com/citation-style-language/schema/raw/master/csl-citation.json"}</w:instrText>
      </w:r>
      <w:r w:rsidR="000B4B5C" w:rsidRPr="006C41DA">
        <w:rPr>
          <w:rFonts w:ascii="Arial" w:hAnsi="Arial" w:cs="Arial"/>
          <w:sz w:val="24"/>
          <w:szCs w:val="24"/>
        </w:rPr>
        <w:fldChar w:fldCharType="separate"/>
      </w:r>
      <w:r w:rsidR="001E22A5" w:rsidRPr="006C41DA">
        <w:rPr>
          <w:rFonts w:ascii="Arial" w:hAnsi="Arial" w:cs="Arial"/>
          <w:noProof/>
          <w:sz w:val="24"/>
          <w:szCs w:val="24"/>
        </w:rPr>
        <w:t>(145)</w:t>
      </w:r>
      <w:r w:rsidR="000B4B5C" w:rsidRPr="006C41DA">
        <w:rPr>
          <w:rFonts w:ascii="Arial" w:hAnsi="Arial" w:cs="Arial"/>
          <w:sz w:val="24"/>
          <w:szCs w:val="24"/>
        </w:rPr>
        <w:fldChar w:fldCharType="end"/>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0B4B5C" w:rsidRPr="006C41DA">
        <w:rPr>
          <w:rFonts w:ascii="Arial" w:hAnsi="Arial" w:cs="Arial"/>
          <w:sz w:val="24"/>
          <w:szCs w:val="24"/>
        </w:rPr>
        <w:fldChar w:fldCharType="separate"/>
      </w:r>
      <w:r w:rsidR="001E22A5" w:rsidRPr="006C41DA">
        <w:rPr>
          <w:rFonts w:ascii="Arial" w:hAnsi="Arial" w:cs="Arial"/>
          <w:noProof/>
          <w:sz w:val="24"/>
          <w:szCs w:val="24"/>
        </w:rPr>
        <w:t>(144)</w:t>
      </w:r>
      <w:r w:rsidR="000B4B5C" w:rsidRPr="006C41DA">
        <w:rPr>
          <w:rFonts w:ascii="Arial" w:hAnsi="Arial" w:cs="Arial"/>
          <w:sz w:val="24"/>
          <w:szCs w:val="24"/>
        </w:rPr>
        <w:fldChar w:fldCharType="end"/>
      </w:r>
      <w:r w:rsidR="00D017D6" w:rsidRPr="006C41DA">
        <w:rPr>
          <w:rFonts w:ascii="Arial" w:hAnsi="Arial" w:cs="Arial"/>
          <w:sz w:val="24"/>
          <w:szCs w:val="24"/>
        </w:rPr>
        <w:t xml:space="preserve">, some </w:t>
      </w:r>
      <w:r w:rsidRPr="006C41DA">
        <w:rPr>
          <w:rFonts w:ascii="Arial" w:hAnsi="Arial" w:cs="Arial"/>
          <w:sz w:val="24"/>
          <w:szCs w:val="24"/>
        </w:rPr>
        <w:t>c</w:t>
      </w:r>
      <w:r w:rsidR="00D017D6" w:rsidRPr="006C41DA">
        <w:rPr>
          <w:rFonts w:ascii="Arial" w:hAnsi="Arial" w:cs="Arial"/>
          <w:sz w:val="24"/>
          <w:szCs w:val="24"/>
        </w:rPr>
        <w:t>o</w:t>
      </w:r>
      <w:r w:rsidRPr="006C41DA">
        <w:rPr>
          <w:rFonts w:ascii="Arial" w:hAnsi="Arial" w:cs="Arial"/>
          <w:sz w:val="24"/>
          <w:szCs w:val="24"/>
        </w:rPr>
        <w:t>me</w:t>
      </w:r>
      <w:r w:rsidR="00D017D6" w:rsidRPr="006C41DA">
        <w:rPr>
          <w:rFonts w:ascii="Arial" w:hAnsi="Arial" w:cs="Arial"/>
          <w:sz w:val="24"/>
          <w:szCs w:val="24"/>
        </w:rPr>
        <w:t>s</w:t>
      </w:r>
      <w:r w:rsidRPr="006C41DA">
        <w:rPr>
          <w:rFonts w:ascii="Arial" w:hAnsi="Arial" w:cs="Arial"/>
          <w:sz w:val="24"/>
          <w:szCs w:val="24"/>
        </w:rPr>
        <w:t xml:space="preserve"> from children diagnosed after birth so it could not be certain that the stroke occurred in utero. </w:t>
      </w:r>
      <w:proofErr w:type="spellStart"/>
      <w:r w:rsidRPr="006C41DA">
        <w:rPr>
          <w:rFonts w:ascii="Arial" w:hAnsi="Arial" w:cs="Arial"/>
          <w:sz w:val="24"/>
          <w:szCs w:val="24"/>
        </w:rPr>
        <w:t>Golomb</w:t>
      </w:r>
      <w:proofErr w:type="spellEnd"/>
      <w:r w:rsidRPr="006C41DA">
        <w:rPr>
          <w:rFonts w:ascii="Arial" w:hAnsi="Arial" w:cs="Arial"/>
          <w:sz w:val="24"/>
          <w:szCs w:val="24"/>
        </w:rPr>
        <w:t xml:space="preserve"> et al reported 4/35 (11%) infants with presumed perinatal arterial stroke were one of a surviving twin pa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05.12.008","author":[{"dropping-particle":"","family":"Golomb","given":"Meredith R","non-dropping-particle":"","parse-names":false,"suffix":""},{"dropping-particle":"","family":"Williams","given":"Linda S","non-dropping-particle":"","parse-names":false,"suffix":""},{"dropping-particle":"","family":"Garg","given":"Bhuwan P","non-dropping-particle":"","parse-names":false,"suffix":""}],"id":"ITEM-1","issued":{"date-parts":[["2006"]]},"page":"75-77","title":"Perinatal Stroke in Twins Without Co-twin Demise","type":"article-journal","volume":"040"},"uris":["http://www.mendeley.com/documents/?uuid=5d87764a-9153-492c-aeb5-fd1e19ee30c3"]}],"mendeley":{"formattedCitation":"(147)","plainTextFormattedCitation":"(147)","previouslyFormattedCitation":"(14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7)</w:t>
      </w:r>
      <w:r w:rsidR="00787600" w:rsidRPr="006C41DA">
        <w:rPr>
          <w:rFonts w:ascii="Arial" w:hAnsi="Arial" w:cs="Arial"/>
          <w:sz w:val="24"/>
          <w:szCs w:val="24"/>
        </w:rPr>
        <w:fldChar w:fldCharType="end"/>
      </w:r>
      <w:r w:rsidRPr="006C41DA">
        <w:rPr>
          <w:rFonts w:ascii="Arial" w:hAnsi="Arial" w:cs="Arial"/>
          <w:sz w:val="24"/>
          <w:szCs w:val="24"/>
        </w:rPr>
        <w:t xml:space="preserve">; at least 2 were </w:t>
      </w:r>
      <w:proofErr w:type="spellStart"/>
      <w:r w:rsidRPr="006C41DA">
        <w:rPr>
          <w:rFonts w:ascii="Arial" w:hAnsi="Arial" w:cs="Arial"/>
          <w:sz w:val="24"/>
          <w:szCs w:val="24"/>
        </w:rPr>
        <w:t>dizygous</w:t>
      </w:r>
      <w:proofErr w:type="spellEnd"/>
      <w:r w:rsidRPr="006C41DA">
        <w:rPr>
          <w:rFonts w:ascii="Arial" w:hAnsi="Arial" w:cs="Arial"/>
          <w:sz w:val="24"/>
          <w:szCs w:val="24"/>
        </w:rPr>
        <w:t>. Interestingly one of 35 (3%) presenting in later childhood was also a twin and it is possible that in utero factors determine differences in manifestations of cerebrovascular disease in twins</w:t>
      </w:r>
      <w:r w:rsidR="00D017D6" w:rsidRPr="006C41DA">
        <w:rPr>
          <w:rFonts w:ascii="Arial" w:hAnsi="Arial" w:cs="Arial"/>
          <w:sz w:val="24"/>
          <w:szCs w:val="24"/>
        </w:rPr>
        <w:t xml:space="preserve"> in childhoo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121622","abstract":"We describe twin girls with bilateral cerebrovascular disease. In one child, a diagnosis of moyamoya disease was made after presentation in infancy with an acute hemiparesis; her asymptomatic sibling was found to have significant bilateral cerebrovascular disease after neuropsychological evaluation and assessment with transcranial Doppler ultrasound. Both subjects showed a discrepancy between verbal and performance IQ and and deficits on a test of frontal-lobe function suggesting that these domains should be targeted in cognitive assessment. Family members of subjects with moyamoya are at risk of cerebrovascular disease. Clinical symptoms do not reliably predict disease and those at risk should be offered screening with non-invasive vascular imaging.","author":[{"dropping-particle":"","family":"Ganesan","given":"V.","non-dropping-particle":"","parse-names":false,"suffix":""},{"dropping-particle":"","family":"Isaacs","given":"E.","non-dropping-particle":"","parse-names":false,"suffix":""},{"dropping-particle":"","family":"Kirkham","given":"F.J.","non-dropping-particle":"","parse-names":false,"suffix":""}],"container-title":"Developmental Medicine and Child Neurology","id":"ITEM-1","issue":"9","issued":{"date-parts":[["1997"]]},"title":"Variable presentation of cerebrovascular disease in monovular twins","type":"article-journal","volume":"39"},"uris":["http://www.mendeley.com/documents/?uuid=14e149ed-3cb0-3d97-9b5c-903a2566b47e"]}],"mendeley":{"formattedCitation":"(148)","plainTextFormattedCitation":"(148)","previouslyFormattedCitation":"(14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8)</w:t>
      </w:r>
      <w:r w:rsidR="00787600" w:rsidRPr="006C41DA">
        <w:rPr>
          <w:rFonts w:ascii="Arial" w:hAnsi="Arial" w:cs="Arial"/>
          <w:sz w:val="24"/>
          <w:szCs w:val="24"/>
        </w:rPr>
        <w:fldChar w:fldCharType="end"/>
      </w:r>
      <w:r w:rsidR="00D017D6" w:rsidRPr="006C41DA">
        <w:rPr>
          <w:rFonts w:ascii="Arial" w:hAnsi="Arial" w:cs="Arial"/>
          <w:sz w:val="24"/>
          <w:szCs w:val="24"/>
        </w:rPr>
        <w:t xml:space="preserve"> and possibly in later life</w:t>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therosclerosis.2013.08.032","ISSN":"00219150","PMID":"24267227","abstract":"INTRODUCTION Altered carotid blood flow velocities (CFV) have a complex background but the underlying genetic contribution is still unclear. We sought to evaluate the influence of genetics, shared and unshared environmental components on individual differences of CFV. METHODS 193 healthy twin pairs, 126 monozygotic (MZ) and 67 dizygotic (DZ) (mean age 53 ± 14 years) recruited in Italy, in the United States and in Hungary underwent bilateral color-coded Doppler flow assessment of the common carotid artery (CCA) and of the internal carotid artery (ICA) in order to assess the peak systolic (PSV) and end diastolic (EDV) velocities. Means of bilateral CFV values were used in the analysis. RESULTS Age- and country-adjusted intra-class correlations were higher in monozygotic than in dizygotic pairs for mean PSV of the ICA indicating a heritability of 63%. Unique environmental factors contributed to 37% of ICA PSV. With regards to the mean PSV and EDV of the CCA, and EDV of the ICA, heritability analysis indicated no discernible role for genetic components, while the contributions of shared and unshared environmental factors ranged between 56% and 63%, and between 37% and 44% adjusted for age and country, respectively. Mean ICA/CCA ratio was driven by unique environmental factors (82%) with modest heritability (18%). CONCLUSIONS Our study showed that the heritability of ICA PSV and ICA/CCA ratio is moderate, while the findings do not support heritability of other investigated CFV values. Environmental effects account for a moderate to major portion of the variance. These findings support the value of early ultrasound screening as well as the prevention of modifiable environmental factors in case of altered carotid flow velocities.","author":[{"dropping-particle":"","family":"Lucatelli","given":"Pierleone","non-dropping-particle":"","parse-names":false,"suffix":""},{"dropping-particle":"","family":"Tarnoki","given":"Adam Domonkos","non-dropping-particle":"","parse-names":false,"suffix":""},{"dropping-particle":"","family":"Tarnoki","given":"David Laszlo","non-dropping-particle":"","parse-names":false,"suffix":""},{"dropping-particle":"","family":"Giannoni","given":"Maria Fabrizia","non-dropping-particle":"","parse-names":false,"suffix":""},{"dropping-particle":"","family":"Gazzetti","given":"Marianna","non-dropping-particle":"","parse-names":false,"suffix":""},{"dropping-particle":"","family":"Boatta","given":"Emanuele","non-dropping-particle":"","parse-names":false,"suffix":""},{"dropping-particle":"","family":"Zini","given":"Chiara","non-dropping-particle":"","parse-names":false,"suffix":""},{"dropping-particle":"","family":"Cotichini","given":"Rodolfo","non-dropping-particle":"","parse-names":false,"suffix":""},{"dropping-particle":"","family":"Baracchini","given":"Claudio","non-dropping-particle":"","parse-names":false,"suffix":""},{"dropping-particle":"","family":"Meneghetti","given":"Giorgio","non-dropping-particle":"","parse-names":false,"suffix":""},{"dropping-particle":"","family":"Nisticó","given":"Lorenza","non-dropping-particle":"","parse-names":false,"suffix":""},{"dropping-particle":"","family":"Fagnani","given":"Corrado","non-dropping-particle":"","parse-names":false,"suffix":""},{"dropping-particle":"","family":"Karlinger","given":"Kinga","non-dropping-particle":"","parse-names":false,"suffix":""},{"dropping-particle":"","family":"Horvath","given":"Tamas","non-dropping-particle":"","parse-names":false,"suffix":""},{"dropping-particle":"","family":"Molnar","given":"Andrea Agnes","non-dropping-particle":"","parse-names":false,"suffix":""},{"dropping-particle":"","family":"Garami","given":"Zsolt","non-dropping-particle":"","parse-names":false,"suffix":""},{"dropping-particle":"","family":"Medda","given":"Emanuela","non-dropping-particle":"","parse-names":false,"suffix":""},{"dropping-particle":"","family":"Stazi","given":"Maria Antonietta","non-dropping-particle":"","parse-names":false,"suffix":""},{"dropping-particle":"","family":"Berczi","given":"Viktor","non-dropping-particle":"","parse-names":false,"suffix":""},{"dropping-particle":"","family":"Fanelli","given":"Fabrizio","non-dropping-particle":"","parse-names":false,"suffix":""}],"container-title":"Atherosclerosis","id":"ITEM-1","issue":"2","issued":{"date-parts":[["2013","12"]]},"page":"205-210","title":"Genetic and environmental effects on carotid flow velocities: An international twin study","type":"article-journal","volume":"231"},"uris":["http://www.mendeley.com/documents/?uuid=71bbd90c-43d3-3e18-acd8-2950f30167da"]}],"mendeley":{"formattedCitation":"(149)","plainTextFormattedCitation":"(149)","previouslyFormattedCitation":"(149)"},"properties":{"noteIndex":0},"schema":"https://github.com/citation-style-language/schema/raw/master/csl-citation.json"}</w:instrText>
      </w:r>
      <w:r w:rsidR="000B4B5C" w:rsidRPr="006C41DA">
        <w:rPr>
          <w:rFonts w:ascii="Arial" w:hAnsi="Arial" w:cs="Arial"/>
          <w:sz w:val="24"/>
          <w:szCs w:val="24"/>
        </w:rPr>
        <w:fldChar w:fldCharType="separate"/>
      </w:r>
      <w:r w:rsidR="001E22A5" w:rsidRPr="006C41DA">
        <w:rPr>
          <w:rFonts w:ascii="Arial" w:hAnsi="Arial" w:cs="Arial"/>
          <w:noProof/>
          <w:sz w:val="24"/>
          <w:szCs w:val="24"/>
        </w:rPr>
        <w:t>(149)</w:t>
      </w:r>
      <w:r w:rsidR="000B4B5C" w:rsidRPr="006C41DA">
        <w:rPr>
          <w:rFonts w:ascii="Arial" w:hAnsi="Arial" w:cs="Arial"/>
          <w:sz w:val="24"/>
          <w:szCs w:val="24"/>
        </w:rPr>
        <w:fldChar w:fldCharType="end"/>
      </w:r>
      <w:r w:rsidR="000B4B5C"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1524-4628","PMID":"11872902","abstract":"BACKGROUND AND PURPOSE Few studies have assessed the overall importance of genetic factors on stroke risk, and the results have been contradictory. We used a large, population-based twin register and nationwide registries of death and hospitalization with long-term follow-up to estimate the effect of genetic factors on the risk of stroke. METHODS Through the population-based Danish Twin Register, we identified same-sex twin pairs born in 1870 through 1952 for whom at least 1 twin was recorded under a stroke diagnosis in the Register of Causes of Death or the Danish National Discharge Register. From the day of the first stroke event in each twin pair, the live co-twins were followed up for stroke. In survival analyses, we estimated the age- and sex-adjusted effect of zygosity on the risk of stroke death or hospitalization for stroke. Concordance rates, tetrachoric correlations, and heritability were also assessed. RESULTS Thirty-five of 351 monozygotic pairs (10%) and 34 of 639 dizygotic pairs (5%) were concordant for stroke death. The age- and sex-adjusted relative risk of stroke death in monozygotic compared with dizygotic co-twins was 2.1 (95% CI, 1.3 to 3.3). The probandwise concordance rates were 0.18 (95% CI, 0.14 to 0.22) for monozygotic and 0.10 (95% CI, 0.08 to 0.13) for dizygotic pairs. Thirty-three of 309 monozygotic pairs (11%) and 39 of 560 dizygotic pairs (7%) were concordant for stroke hospitalization or stroke death. The age- and sex-adjusted relative risk of stroke hospitalization or stroke death in monozygotic compared with dizygotic co-twins was 1.5 (95% CI, 0.9 to 2.4). The probandwise concordance rates were 0.19 (95% CI, 0.15 to 0.24) for monozygotic and 0.13 (95% CI, 0.10 to 0.16) for dizygotic pairs. The heritability estimates were 0.32 for the liability to stroke death and 0.17 for the liability to stroke hospitalization or stroke death. CONCLUSIONS The observed increased risk of stroke death and stroke hospitalization in monozygotic compared with dizygotic co-twins suggests that genetic factors increase the risk of stroke and that the size of this effect is moderate.","author":[{"dropping-particle":"","family":"Bak","given":"Søren","non-dropping-particle":"","parse-names":false,"suffix":""},{"dropping-particle":"","family":"Gaist","given":"David","non-dropping-particle":"","parse-names":false,"suffix":""},{"dropping-particle":"","family":"Sindrup","given":"Søren Hein","non-dropping-particle":"","parse-names":false,"suffix":""},{"dropping-particle":"","family":"Skytthe","given":"Axel","non-dropping-particle":"","parse-names":false,"suffix":""},{"dropping-particle":"","family":"Christensen","given":"Kaare","non-dropping-particle":"","parse-names":false,"suffix":""}],"container-title":"Stroke","id":"ITEM-1","issue":"3","issued":{"date-parts":[["2002","3"]]},"page":"769-74","title":"Genetic liability in stroke: a long-term follow-up study of Danish twins.","type":"article-journal","volume":"33"},"uris":["http://www.mendeley.com/documents/?uuid=cddae7f9-0772-3073-b7f5-73a053034bfd"]}],"mendeley":{"formattedCitation":"(150)","plainTextFormattedCitation":"(150)","previouslyFormattedCitation":"(150)"},"properties":{"noteIndex":0},"schema":"https://github.com/citation-style-language/schema/raw/master/csl-citation.json"}</w:instrText>
      </w:r>
      <w:r w:rsidR="000B4B5C" w:rsidRPr="006C41DA">
        <w:rPr>
          <w:rFonts w:ascii="Arial" w:hAnsi="Arial" w:cs="Arial"/>
          <w:sz w:val="24"/>
          <w:szCs w:val="24"/>
        </w:rPr>
        <w:fldChar w:fldCharType="separate"/>
      </w:r>
      <w:r w:rsidR="001E22A5" w:rsidRPr="006C41DA">
        <w:rPr>
          <w:rFonts w:ascii="Arial" w:hAnsi="Arial" w:cs="Arial"/>
          <w:noProof/>
          <w:sz w:val="24"/>
          <w:szCs w:val="24"/>
        </w:rPr>
        <w:t>(150)</w:t>
      </w:r>
      <w:r w:rsidR="000B4B5C" w:rsidRPr="006C41DA">
        <w:rPr>
          <w:rFonts w:ascii="Arial" w:hAnsi="Arial" w:cs="Arial"/>
          <w:sz w:val="24"/>
          <w:szCs w:val="24"/>
        </w:rPr>
        <w:fldChar w:fldCharType="end"/>
      </w:r>
      <w:r w:rsidRPr="006C41DA">
        <w:rPr>
          <w:rFonts w:ascii="Arial" w:hAnsi="Arial" w:cs="Arial"/>
          <w:sz w:val="24"/>
          <w:szCs w:val="24"/>
        </w:rPr>
        <w:t>. Benders et al showed that stroke in premature infants is also more common in one of a pair of twins, typically monochorionic with TT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61/STROKEAHA.106.479311","ISBN":"1538-3598 (Electronic)\\r0098-7484 (Linking)","ISSN":"00392499","PMID":"17495219","abstract":"BACKGROUND AND PURPOSE: Most perinatal arterial stroke (PAS) studies that investigated infant characteristics have excluded preterm infants from the study population. We sought to analyze the imaging findings and antenatal and perinatal risk factors in preterm infants with PAS. METHODS: This was a hospital-based, case-control study of preterm infants. Case infants were confirmed by reviewing brain imaging scans and medical records (n=31). Three controls per case were individually matched with case infants from the study population. RESULTS: Gestational age ranged between 27 and 36 weeks, and birth weight ranged between 580 and 3180 g. PAS was more common on the left side (61%), and 7% had bilateral PAS. The majority of strokes involved the middle cerebral artery distribution. Involvement of 1 or more lenticulostriate branches was most common among infants with a gestational age of 28 to 32 weeks, but main branch involvement was seen only in those with a gestational age of &gt;32 weeks. Twin-to-twin-transfusion syndrome, fetal heart rate abnormality, and hypoglycemia were identified as independent risk factors for PAS. CONCLUSIONS: Preterm PAS is associated with prenatal, perinatal, and postpartum risk factors. We were unable to identify any maternal risk factors. Involvement of the different branches of the middle cerebral artery changed with an increase in gestational age.","author":[{"dropping-particle":"","family":"Benders","given":"Manon J N L","non-dropping-particle":"","parse-names":false,"suffix":""},{"dropping-particle":"","family":"Groenendaal","given":"Floris","non-dropping-particle":"","parse-names":false,"suffix":""},{"dropping-particle":"","family":"Uiterwaal","given":"Cuno S P M","non-dropping-particle":"","parse-names":false,"suffix":""},{"dropping-particle":"","family":"Nikkels","given":"Peter G J","non-dropping-particle":"","parse-names":false,"suffix":""},{"dropping-particle":"","family":"Bruinse","given":"Hein W.","non-dropping-particle":"","parse-names":false,"suffix":""},{"dropping-particle":"","family":"Nievelstein","given":"Rutger A J","non-dropping-particle":"","parse-names":false,"suffix":""},{"dropping-particle":"","family":"Vries","given":"Linda S.","non-dropping-particle":"De","parse-names":false,"suffix":""}],"container-title":"Stroke","id":"ITEM-1","issue":"6","issued":{"date-parts":[["2007"]]},"page":"1759-1765","title":"Maternal and infant characteristics associated with perinatal arterial stroke in the preterm infant","type":"article-journal","volume":"38"},"uris":["http://www.mendeley.com/documents/?uuid=82e572c2-0630-419e-a452-7382a7d5baf2"]}],"mendeley":{"formattedCitation":"(151)","plainTextFormattedCitation":"(151)","previouslyFormattedCitation":"(15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1)</w:t>
      </w:r>
      <w:r w:rsidR="00787600" w:rsidRPr="006C41DA">
        <w:rPr>
          <w:rFonts w:ascii="Arial" w:hAnsi="Arial" w:cs="Arial"/>
          <w:sz w:val="24"/>
          <w:szCs w:val="24"/>
        </w:rPr>
        <w:fldChar w:fldCharType="end"/>
      </w:r>
      <w:r w:rsidRPr="006C41DA">
        <w:rPr>
          <w:rFonts w:ascii="Arial" w:hAnsi="Arial" w:cs="Arial"/>
          <w:sz w:val="24"/>
          <w:szCs w:val="24"/>
        </w:rPr>
        <w:t xml:space="preserve">; in more </w:t>
      </w:r>
      <w:r w:rsidRPr="006C41DA">
        <w:rPr>
          <w:rFonts w:ascii="Arial" w:hAnsi="Arial" w:cs="Arial"/>
          <w:sz w:val="24"/>
          <w:szCs w:val="24"/>
        </w:rPr>
        <w:lastRenderedPageBreak/>
        <w:t>than half the pairs both survived. In another series from the Indianapolis group, of 23 infants born prematurely who had focal infarction, 5 were one of surviving twin pair; one had had twin-twin transfus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07.12.012","author":[{"dropping-particle":"","family":"Golomb","given":"Meredith R","non-dropping-particle":"","parse-names":false,"suffix":""},{"dropping-particle":"","family":"Garg","given":"Bhuwan P","non-dropping-particle":"","parse-names":false,"suffix":""},{"dropping-particle":"","family":"Edwards-brown","given":"Mary","non-dropping-particle":"","parse-names":false,"suffix":""},{"dropping-particle":"","family":"Williams","given":"Linda S","non-dropping-particle":"","parse-names":false,"suffix":""}],"id":"ITEM-1","issued":{"date-parts":[["2008"]]},"page":"329-334","title":"Very Early Arterial Ischemic Stroke in Premature Infants","type":"article-journal"},"uris":["http://www.mendeley.com/documents/?uuid=b50600e2-112d-4c60-939e-401522d948eb"]}],"mendeley":{"formattedCitation":"(152)","plainTextFormattedCitation":"(152)","previouslyFormattedCitation":"(15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2)</w:t>
      </w:r>
      <w:r w:rsidR="00787600" w:rsidRPr="006C41DA">
        <w:rPr>
          <w:rFonts w:ascii="Arial" w:hAnsi="Arial" w:cs="Arial"/>
          <w:sz w:val="24"/>
          <w:szCs w:val="24"/>
        </w:rPr>
        <w:fldChar w:fldCharType="end"/>
      </w:r>
      <w:r w:rsidRPr="006C41DA">
        <w:rPr>
          <w:rFonts w:ascii="Arial" w:hAnsi="Arial" w:cs="Arial"/>
          <w:sz w:val="24"/>
          <w:szCs w:val="24"/>
        </w:rPr>
        <w:t xml:space="preserve">.  </w:t>
      </w:r>
    </w:p>
    <w:p w14:paraId="0B09E467" w14:textId="77777777" w:rsidR="00F028D8" w:rsidRPr="006C41DA" w:rsidRDefault="00F028D8" w:rsidP="00F028D8">
      <w:pPr>
        <w:spacing w:line="480" w:lineRule="auto"/>
        <w:rPr>
          <w:rFonts w:ascii="Arial" w:hAnsi="Arial" w:cs="Arial"/>
          <w:i/>
          <w:sz w:val="24"/>
          <w:szCs w:val="24"/>
        </w:rPr>
      </w:pPr>
      <w:r w:rsidRPr="006C41DA">
        <w:rPr>
          <w:rFonts w:ascii="Arial" w:hAnsi="Arial" w:cs="Arial"/>
          <w:i/>
          <w:sz w:val="24"/>
          <w:szCs w:val="24"/>
        </w:rPr>
        <w:t>Development of cortical malformations in twins</w:t>
      </w:r>
    </w:p>
    <w:p w14:paraId="370CAF89" w14:textId="31F8A9C6" w:rsidR="00F028D8" w:rsidRPr="006C41DA" w:rsidRDefault="002463E9" w:rsidP="0009321F">
      <w:pPr>
        <w:spacing w:line="480" w:lineRule="auto"/>
        <w:rPr>
          <w:rFonts w:ascii="Arial" w:hAnsi="Arial" w:cs="Arial"/>
          <w:sz w:val="24"/>
          <w:szCs w:val="24"/>
        </w:rPr>
      </w:pPr>
      <w:proofErr w:type="spellStart"/>
      <w:r w:rsidRPr="006C41DA">
        <w:rPr>
          <w:rFonts w:ascii="Arial" w:hAnsi="Arial" w:cs="Arial"/>
          <w:sz w:val="24"/>
          <w:szCs w:val="24"/>
        </w:rPr>
        <w:t>Schizencephaly</w:t>
      </w:r>
      <w:proofErr w:type="spellEnd"/>
      <w:r w:rsidRPr="006C41DA">
        <w:rPr>
          <w:rFonts w:ascii="Arial" w:hAnsi="Arial" w:cs="Arial"/>
          <w:sz w:val="24"/>
          <w:szCs w:val="24"/>
        </w:rPr>
        <w:t xml:space="preserve"> is twice as common in monozygotic twins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ajmg.a.30862","ISBN":"1552-4825 (Print)\\r1552-4825 (Linking)","ISSN":"15524825","PMID":"16059942","abstract":"Schizencephaly is a rare congenital brain defect characterized by gray matter lined clefts of the cerebral mantle, frequently accompanied by other defects of the CNS such as absence of the corpus callosum. This study in a California population of &gt;4 million births from 1985-2001 found a population prevalence of 1.54/100,000. Among 63 cases, there was an association with young parental age in isolated schizencephaly (RR 3.9 mothers; 5.8 fathers), which was also seen in mothers but not fathers of non-isolated cases (RR 3.2). Monozygotic twins may also be at increased risk for schizencephaly (RR 2.1). One third of cases had a non-CNS abnormality, over half of which could be classified as secondary to vascular disruption, including gastroschisis, bowel atresias, and amniotic band disruption sequence. Other apparent rare causes included chromosomal aneuploidy, non-random associations, and unusual syndromes. Our observations suggest that schizencephaly has heterogeneous etiologies many of which are vascular disruptive in origin.","author":[{"dropping-particle":"","family":"Curry","given":"Cynthia J.","non-dropping-particle":"","parse-names":false,"suffix":""},{"dropping-particle":"","family":"Lammer","given":"Edward J.","non-dropping-particle":"","parse-names":false,"suffix":""},{"dropping-particle":"","family":"Nelson","given":"Verne","non-dropping-particle":"","parse-names":false,"suffix":""},{"dropping-particle":"","family":"Shaw","given":"Gary M.","non-dropping-particle":"","parse-names":false,"suffix":""}],"container-title":"American Journal of Medical Genetics","id":"ITEM-1","issue":"2","issued":{"date-parts":[["2005"]]},"page":"181-189","title":"Schizencephaly: Heterogeneous etiologies in a population of 4 million California births","type":"article-journal","volume":"137 A"},"uris":["http://www.mendeley.com/documents/?uuid=c5124cc9-c5de-43b6-81b9-9ca1c5eabaf1"]}],"mendeley":{"formattedCitation":"(27)","plainTextFormattedCitation":"(27)","previouslyFormattedCitation":"(27)"},"properties":{"noteIndex":0},"schema":"https://github.com/citation-style-language/schema/raw/master/csl-citation.json"}</w:instrText>
      </w:r>
      <w:r w:rsidR="00787600" w:rsidRPr="006C41DA">
        <w:rPr>
          <w:rFonts w:ascii="Arial" w:hAnsi="Arial" w:cs="Arial"/>
          <w:sz w:val="24"/>
          <w:szCs w:val="24"/>
        </w:rPr>
        <w:fldChar w:fldCharType="separate"/>
      </w:r>
      <w:r w:rsidR="00770B6F" w:rsidRPr="006C41DA">
        <w:rPr>
          <w:rFonts w:ascii="Arial" w:hAnsi="Arial" w:cs="Arial"/>
          <w:noProof/>
          <w:sz w:val="24"/>
          <w:szCs w:val="24"/>
        </w:rPr>
        <w:t>(27)</w:t>
      </w:r>
      <w:r w:rsidR="00787600" w:rsidRPr="006C41DA">
        <w:rPr>
          <w:rFonts w:ascii="Arial" w:hAnsi="Arial" w:cs="Arial"/>
          <w:sz w:val="24"/>
          <w:szCs w:val="24"/>
        </w:rPr>
        <w:fldChar w:fldCharType="end"/>
      </w:r>
      <w:r w:rsidRPr="006C41DA">
        <w:rPr>
          <w:rFonts w:ascii="Arial" w:hAnsi="Arial" w:cs="Arial"/>
          <w:sz w:val="24"/>
          <w:szCs w:val="24"/>
        </w:rPr>
        <w:t xml:space="preserve">. </w:t>
      </w:r>
      <w:r w:rsidR="00896587" w:rsidRPr="006C41DA">
        <w:rPr>
          <w:rFonts w:ascii="Arial" w:hAnsi="Arial" w:cs="Arial"/>
          <w:sz w:val="24"/>
          <w:szCs w:val="24"/>
        </w:rPr>
        <w:t xml:space="preserve">In a study from Seattle of </w:t>
      </w:r>
      <w:proofErr w:type="spellStart"/>
      <w:r w:rsidR="00896587" w:rsidRPr="006C41DA">
        <w:rPr>
          <w:rFonts w:ascii="Arial" w:hAnsi="Arial" w:cs="Arial"/>
          <w:sz w:val="24"/>
          <w:szCs w:val="24"/>
        </w:rPr>
        <w:t>hydrancephaly</w:t>
      </w:r>
      <w:proofErr w:type="spellEnd"/>
      <w:r w:rsidR="00896587" w:rsidRPr="006C41DA">
        <w:rPr>
          <w:rFonts w:ascii="Arial" w:hAnsi="Arial" w:cs="Arial"/>
          <w:sz w:val="24"/>
          <w:szCs w:val="24"/>
        </w:rPr>
        <w:t xml:space="preserve"> and porencephaly, 6 of 56 (11%) were twins, 5 same sex (all both mal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bstract":"Monozygotic twinning has been associated with a variety of vascular disruptive defects including congenital hydranencephaly/porencephaly. Data involving 24 cases of congenital hydranencephaly/porencephaly associated with twinning are reported. In these cases, the finding of a preponderance of monozygotic twins and the common association of a deceased co-twin support the hypothesis of a vascular disruptive etiology. These defects are presumed to be secondary to embolic phenomena or thromboplastin release from the deceased co-twin to the survivor via the vascular interconnections of a conjoined monochorionic placenta. In all cases of hydranencephaly/porencephaly, a careful examination of the placenta and membranes for evidence of a deceased co-twin is warranted prior to providing recurrence risk counseling","author":[{"dropping-particle":"","family":"Jung","given":"J H","non-dropping-particle":"","parse-names":false,"suffix":""},{"dropping-particle":"","family":"Graham Jr.","given":"J M","non-dropping-particle":"","parse-names":false,"suffix":""},{"dropping-particle":"","family":"Schultz","given":"N","non-dropping-particle":"","parse-names":false,"suffix":""},{"dropping-particle":"","family":"Smith","given":"D W","non-dropping-particle":"","parse-names":false,"suffix":""}],"container-title":"Pediatrics","id":"ITEM-1","issue":"4","issued":{"date-parts":[["1984"]]},"page":"467-469","title":"Congenital hydranencephaly/porencephaly due to vascular disruption in monozygotic twins","type":"article-journal","volume":"73"},"uris":["http://www.mendeley.com/documents/?uuid=a2aa0497-c04b-4427-8041-b1236b3562b2"]}],"mendeley":{"formattedCitation":"(153)","plainTextFormattedCitation":"(153)","previouslyFormattedCitation":"(15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3)</w:t>
      </w:r>
      <w:r w:rsidR="00787600" w:rsidRPr="006C41DA">
        <w:rPr>
          <w:rFonts w:ascii="Arial" w:hAnsi="Arial" w:cs="Arial"/>
          <w:sz w:val="24"/>
          <w:szCs w:val="24"/>
        </w:rPr>
        <w:fldChar w:fldCharType="end"/>
      </w:r>
      <w:r w:rsidR="00896587" w:rsidRPr="006C41DA">
        <w:rPr>
          <w:rFonts w:ascii="Arial" w:hAnsi="Arial" w:cs="Arial"/>
          <w:sz w:val="24"/>
          <w:szCs w:val="24"/>
        </w:rPr>
        <w:t xml:space="preserve">. </w:t>
      </w:r>
      <w:r w:rsidR="00042E21" w:rsidRPr="006C41DA">
        <w:rPr>
          <w:rFonts w:ascii="Arial" w:hAnsi="Arial" w:cs="Arial"/>
          <w:sz w:val="24"/>
          <w:szCs w:val="24"/>
        </w:rPr>
        <w:t>Polymicrogyria type II has also been reported in both the smaller and the larger of monochorionic twins with suspected TTTS, in some in association with focal infarction</w:t>
      </w:r>
      <w:r w:rsidR="00B01025"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59/000243900","ISBN":"0006-3126 (Print)\\r0006-3126 (Linking)","ISSN":"16617819","PMID":"8043696","abstract":"We report 5 cases of abnormal cortical plate (polymicrogyria or microgyric-like pattern) and heterotopias associated with hypoxic-ischemic brain injuries in monochorionic diamniotic twin fetuses of respectively 22, 26, 28, 31, 32 weeks gestation. These fetuses belonged to a series of 5 pairs of patients (10 cases) presenting with the characteristic features of the twin-to-twin transfusion syndrome. Three of them (2 donors and 1 recipient) were macerated and the brains were not available for study. Two (most likely recipient twins) survived. In the remaining 5 fetuses (3 donors and 2 recipients) with neuropathological study there were cortical plate abnormalities. In 2 cases, the cortex was dysmorphic and consisted of focal nodular distribution or vertical stripes of neurons. True polymicrogyria was focal in 2 cases and involved almost the entire surface of the hemispheres in another one. Heterotopias of immature cells were found in 4 cases, either in the white matter or in the cortex or in both sites. There was a focal laminar necrosis only in 2 cases. The morphological pattern of the anomalies depends on the time of occurrence of the insult and on its severity. These abnormalities, although similar to those already described in singleton fetuses, illustrate the variety of cortical dysmorphia which may be associated with fetal hypoxic-ischemic injuries and emphasize the particular vulnerability of the brain in monozygotic twins, whether it belongs to the donor or the recipient.","author":[{"dropping-particle":"","family":"Larroche","given":"J. Cl","non-dropping-particle":"","parse-names":false,"suffix":""},{"dropping-particle":"","family":"Girard","given":"N.","non-dropping-particle":"","parse-names":false,"suffix":""},{"dropping-particle":"","family":"Narcy","given":"F.","non-dropping-particle":"","parse-names":false,"suffix":""},{"dropping-particle":"","family":"Fallet","given":"C.","non-dropping-particle":"","parse-names":false,"suffix":""}],"container-title":"Neonatology","id":"ITEM-1","issue":"6","issued":{"date-parts":[["1994"]]},"page":"343-352","title":"Abnormal cortical plate (Polymicrogyria), heterotopias and brain damage in monozygous twins","type":"article-journal","volume":"65"},"uris":["http://www.mendeley.com/documents/?uuid=6d34ccdd-34f8-461c-8d66-1a6bafa72d52"]}],"mendeley":{"formattedCitation":"(154)","plainTextFormattedCitation":"(154)","previouslyFormattedCitation":"(154)"},"properties":{"noteIndex":0},"schema":"https://github.com/citation-style-language/schema/raw/master/csl-citation.json"}</w:instrText>
      </w:r>
      <w:r w:rsidR="00B01025" w:rsidRPr="006C41DA">
        <w:rPr>
          <w:rFonts w:ascii="Arial" w:hAnsi="Arial" w:cs="Arial"/>
          <w:sz w:val="24"/>
          <w:szCs w:val="24"/>
        </w:rPr>
        <w:fldChar w:fldCharType="separate"/>
      </w:r>
      <w:r w:rsidR="001E22A5" w:rsidRPr="006C41DA">
        <w:rPr>
          <w:rFonts w:ascii="Arial" w:hAnsi="Arial" w:cs="Arial"/>
          <w:noProof/>
          <w:sz w:val="24"/>
          <w:szCs w:val="24"/>
        </w:rPr>
        <w:t>(154)</w:t>
      </w:r>
      <w:r w:rsidR="00B01025" w:rsidRPr="006C41DA">
        <w:rPr>
          <w:rFonts w:ascii="Arial" w:hAnsi="Arial" w:cs="Arial"/>
          <w:sz w:val="24"/>
          <w:szCs w:val="24"/>
        </w:rPr>
        <w:fldChar w:fldCharType="end"/>
      </w:r>
      <w:r w:rsidR="00042E21" w:rsidRPr="006C41DA">
        <w:rPr>
          <w:rFonts w:ascii="Arial" w:hAnsi="Arial" w:cs="Arial"/>
          <w:sz w:val="24"/>
          <w:szCs w:val="24"/>
        </w:rPr>
        <w:t>. The timing of the insult is consistent with an effect before or during neuronal migration at the time of the formation of the cortical plate</w:t>
      </w:r>
      <w:r w:rsidR="00B01025"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59/000243900","ISBN":"0006-3126 (Print)\\r0006-3126 (Linking)","ISSN":"16617819","PMID":"8043696","abstract":"We report 5 cases of abnormal cortical plate (polymicrogyria or microgyric-like pattern) and heterotopias associated with hypoxic-ischemic brain injuries in monochorionic diamniotic twin fetuses of respectively 22, 26, 28, 31, 32 weeks gestation. These fetuses belonged to a series of 5 pairs of patients (10 cases) presenting with the characteristic features of the twin-to-twin transfusion syndrome. Three of them (2 donors and 1 recipient) were macerated and the brains were not available for study. Two (most likely recipient twins) survived. In the remaining 5 fetuses (3 donors and 2 recipients) with neuropathological study there were cortical plate abnormalities. In 2 cases, the cortex was dysmorphic and consisted of focal nodular distribution or vertical stripes of neurons. True polymicrogyria was focal in 2 cases and involved almost the entire surface of the hemispheres in another one. Heterotopias of immature cells were found in 4 cases, either in the white matter or in the cortex or in both sites. There was a focal laminar necrosis only in 2 cases. The morphological pattern of the anomalies depends on the time of occurrence of the insult and on its severity. These abnormalities, although similar to those already described in singleton fetuses, illustrate the variety of cortical dysmorphia which may be associated with fetal hypoxic-ischemic injuries and emphasize the particular vulnerability of the brain in monozygotic twins, whether it belongs to the donor or the recipient.","author":[{"dropping-particle":"","family":"Larroche","given":"J. Cl","non-dropping-particle":"","parse-names":false,"suffix":""},{"dropping-particle":"","family":"Girard","given":"N.","non-dropping-particle":"","parse-names":false,"suffix":""},{"dropping-particle":"","family":"Narcy","given":"F.","non-dropping-particle":"","parse-names":false,"suffix":""},{"dropping-particle":"","family":"Fallet","given":"C.","non-dropping-particle":"","parse-names":false,"suffix":""}],"container-title":"Neonatology","id":"ITEM-1","issue":"6","issued":{"date-parts":[["1994"]]},"page":"343-352","title":"Abnormal cortical plate (Polymicrogyria), heterotopias and brain damage in monozygous twins","type":"article-journal","volume":"65"},"uris":["http://www.mendeley.com/documents/?uuid=6d34ccdd-34f8-461c-8d66-1a6bafa72d52"]}],"mendeley":{"formattedCitation":"(154)","plainTextFormattedCitation":"(154)","previouslyFormattedCitation":"(154)"},"properties":{"noteIndex":0},"schema":"https://github.com/citation-style-language/schema/raw/master/csl-citation.json"}</w:instrText>
      </w:r>
      <w:r w:rsidR="00B01025" w:rsidRPr="006C41DA">
        <w:rPr>
          <w:rFonts w:ascii="Arial" w:hAnsi="Arial" w:cs="Arial"/>
          <w:sz w:val="24"/>
          <w:szCs w:val="24"/>
        </w:rPr>
        <w:fldChar w:fldCharType="separate"/>
      </w:r>
      <w:r w:rsidR="001E22A5" w:rsidRPr="006C41DA">
        <w:rPr>
          <w:rFonts w:ascii="Arial" w:hAnsi="Arial" w:cs="Arial"/>
          <w:noProof/>
          <w:sz w:val="24"/>
          <w:szCs w:val="24"/>
        </w:rPr>
        <w:t>(154)</w:t>
      </w:r>
      <w:r w:rsidR="00B01025" w:rsidRPr="006C41DA">
        <w:rPr>
          <w:rFonts w:ascii="Arial" w:hAnsi="Arial" w:cs="Arial"/>
          <w:sz w:val="24"/>
          <w:szCs w:val="24"/>
        </w:rPr>
        <w:fldChar w:fldCharType="end"/>
      </w:r>
      <w:r w:rsidR="00042E21" w:rsidRPr="006C41DA">
        <w:rPr>
          <w:rFonts w:ascii="Arial" w:hAnsi="Arial" w:cs="Arial"/>
          <w:sz w:val="24"/>
          <w:szCs w:val="24"/>
        </w:rPr>
        <w:t>. Bilateral parietal-occipital polymicrogyria has been reported in the recipient twin, suggesting that polycythaemia may play a role and that the vascular compromise might be venous</w:t>
      </w:r>
      <w:r w:rsidR="00B01025"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887-8994","PMID":"7986297","abstract":"Monozygous twinning has been associated with brain lesions such as holoprosencephaly, hydranencephaly, multicystic encephalomalacia, and porencephaly. Polymicrogyria is rare but has been reported in autopsied cases. We present a monozygotic twin with complicating twin-twin transfusion syndrome, the donor exhibiting normal psychomotor development and the recipient psychomotor delay associated with the brain anomaly, polymicrogyria. The brain anomaly might be due to blood pressure instability or a circulatory disturbance resulting from increased coagulability due to polycythemia.","author":[{"dropping-particle":"","family":"Sugama","given":"S","non-dropping-particle":"","parse-names":false,"suffix":""},{"dropping-particle":"","family":"Kusano","given":"K","non-dropping-particle":"","parse-names":false,"suffix":""}],"container-title":"Pediatric neurology","id":"ITEM-1","issue":"1","issued":{"date-parts":[["1994","7"]]},"page":"62-3","title":"Monozygous twin with polymicrogyria and normal co-twin.","type":"article-journal","volume":"11"},"uris":["http://www.mendeley.com/documents/?uuid=cd008e2d-4b0d-3861-b8e5-0798a942ca7a"]}],"mendeley":{"formattedCitation":"(155)","plainTextFormattedCitation":"(155)","previouslyFormattedCitation":"(155)"},"properties":{"noteIndex":0},"schema":"https://github.com/citation-style-language/schema/raw/master/csl-citation.json"}</w:instrText>
      </w:r>
      <w:r w:rsidR="00B01025" w:rsidRPr="006C41DA">
        <w:rPr>
          <w:rFonts w:ascii="Arial" w:hAnsi="Arial" w:cs="Arial"/>
          <w:sz w:val="24"/>
          <w:szCs w:val="24"/>
        </w:rPr>
        <w:fldChar w:fldCharType="separate"/>
      </w:r>
      <w:r w:rsidR="001E22A5" w:rsidRPr="006C41DA">
        <w:rPr>
          <w:rFonts w:ascii="Arial" w:hAnsi="Arial" w:cs="Arial"/>
          <w:noProof/>
          <w:sz w:val="24"/>
          <w:szCs w:val="24"/>
        </w:rPr>
        <w:t>(155)</w:t>
      </w:r>
      <w:r w:rsidR="00B01025" w:rsidRPr="006C41DA">
        <w:rPr>
          <w:rFonts w:ascii="Arial" w:hAnsi="Arial" w:cs="Arial"/>
          <w:sz w:val="24"/>
          <w:szCs w:val="24"/>
        </w:rPr>
        <w:fldChar w:fldCharType="end"/>
      </w:r>
      <w:r w:rsidR="00042E21" w:rsidRPr="006C41DA">
        <w:rPr>
          <w:rFonts w:ascii="Arial" w:hAnsi="Arial" w:cs="Arial"/>
          <w:sz w:val="24"/>
          <w:szCs w:val="24"/>
        </w:rPr>
        <w:t xml:space="preserve">. </w:t>
      </w:r>
      <w:r w:rsidR="00F028D8" w:rsidRPr="006C41DA">
        <w:rPr>
          <w:rFonts w:ascii="Arial" w:hAnsi="Arial" w:cs="Arial"/>
          <w:sz w:val="24"/>
          <w:szCs w:val="24"/>
        </w:rPr>
        <w:t>Polymicrogyria was seen on ultrasound and MRI in a donor tw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987","ISBN":"0197-3851","ISSN":"01973851","PMID":"15503280","abstract":"OBJECTIVES: Prenatal diagnosis by ultrasound of fetal polymicrogyria has been reported only once. METHODS: We describe an additional case of polymicrogyria in a fetus from a monozygotic twin pair, probably the consequence of twin-to-twin transfusion syndrome. RESULTS: On ultrasound, there were bilateral cortical hyperechogenic spots, and prenatal magnetic resonance imaging demonstrated the typical features of bilateral focal polymicrogyria. CONCLUSION: Polymicrogyria can be considered in the differential diagnosis of hyperechogenic brain lesions on fetal ultrasound. We also confirm the risk of brain damage in monochorionic twins pregnancies and the likely hypoxic-ischemic etiology of polymicrogyria.","author":[{"dropping-particle":"","family":"Delle Urban","given":"Linei Augusta Brolini","non-dropping-particle":"","parse-names":false,"suffix":""},{"dropping-particle":"","family":"Righini","given":"Andrea","non-dropping-particle":"","parse-names":false,"suffix":""},{"dropping-particle":"","family":"Rustico","given":"Mariangela","non-dropping-particle":"","parse-names":false,"suffix":""},{"dropping-particle":"","family":"Triulzi","given":"Fabio","non-dropping-particle":"","parse-names":false,"suffix":""},{"dropping-particle":"","family":"Nicolini","given":"Umberto","non-dropping-particle":"","parse-names":false,"suffix":""}],"container-title":"Prenatal Diagnosis","id":"ITEM-1","issue":"10","issued":{"date-parts":[["2004"]]},"page":"808-811","title":"Prenatal ultrasound detection of bilateral focal polymicrogyria","type":"article-journal","volume":"24"},"uris":["http://www.mendeley.com/documents/?uuid=49f8f5d8-0c09-46e6-85eb-089beecd31c3"]}],"mendeley":{"formattedCitation":"(156)","plainTextFormattedCitation":"(156)","previouslyFormattedCitation":"(15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6)</w:t>
      </w:r>
      <w:r w:rsidR="00787600" w:rsidRPr="006C41DA">
        <w:rPr>
          <w:rFonts w:ascii="Arial" w:hAnsi="Arial" w:cs="Arial"/>
          <w:sz w:val="24"/>
          <w:szCs w:val="24"/>
        </w:rPr>
        <w:fldChar w:fldCharType="end"/>
      </w:r>
      <w:r w:rsidR="00F028D8" w:rsidRPr="006C41DA">
        <w:rPr>
          <w:rFonts w:ascii="Arial" w:hAnsi="Arial" w:cs="Arial"/>
          <w:sz w:val="24"/>
          <w:szCs w:val="24"/>
        </w:rPr>
        <w:t xml:space="preserve"> but postnatal data were not available as the mother chose feticide; the surviving recipient twin was normal in this case. </w:t>
      </w:r>
      <w:r w:rsidR="0034478E" w:rsidRPr="006C41DA">
        <w:rPr>
          <w:rFonts w:ascii="Arial" w:hAnsi="Arial" w:cs="Arial"/>
          <w:sz w:val="24"/>
          <w:szCs w:val="24"/>
        </w:rPr>
        <w:t xml:space="preserve">Bilateral </w:t>
      </w:r>
      <w:proofErr w:type="spellStart"/>
      <w:r w:rsidR="0034478E" w:rsidRPr="006C41DA">
        <w:rPr>
          <w:rFonts w:ascii="Arial" w:hAnsi="Arial" w:cs="Arial"/>
          <w:sz w:val="24"/>
          <w:szCs w:val="24"/>
        </w:rPr>
        <w:t>perisylvian</w:t>
      </w:r>
      <w:proofErr w:type="spellEnd"/>
      <w:r w:rsidR="0034478E" w:rsidRPr="006C41DA">
        <w:rPr>
          <w:rFonts w:ascii="Arial" w:hAnsi="Arial" w:cs="Arial"/>
          <w:sz w:val="24"/>
          <w:szCs w:val="24"/>
        </w:rPr>
        <w:t xml:space="preserve"> polymicrogyria with periventricular heterotopia was documented in a recipient survivor where the donor died at 18 weeks gestation; the survivor had clinical features consistent with the syndrome. </w:t>
      </w:r>
      <w:r w:rsidR="00F028D8" w:rsidRPr="006C41DA">
        <w:rPr>
          <w:rFonts w:ascii="Arial" w:hAnsi="Arial" w:cs="Arial"/>
          <w:sz w:val="24"/>
          <w:szCs w:val="24"/>
        </w:rPr>
        <w:t xml:space="preserve">Griffiths also reported </w:t>
      </w:r>
      <w:proofErr w:type="spellStart"/>
      <w:r w:rsidR="00F028D8" w:rsidRPr="006C41DA">
        <w:rPr>
          <w:rFonts w:ascii="Arial" w:hAnsi="Arial" w:cs="Arial"/>
          <w:sz w:val="24"/>
          <w:szCs w:val="24"/>
        </w:rPr>
        <w:t>schizencephaly</w:t>
      </w:r>
      <w:proofErr w:type="spellEnd"/>
      <w:r w:rsidR="00F028D8" w:rsidRPr="006C41DA">
        <w:rPr>
          <w:rFonts w:ascii="Arial" w:hAnsi="Arial" w:cs="Arial"/>
          <w:sz w:val="24"/>
          <w:szCs w:val="24"/>
        </w:rPr>
        <w:t xml:space="preserve"> and ‘reparative’ polymicrogyria in cystic lesions, consistent with ongoing neuronal migration and cortical reorganisation typical of the second trimester, on antenatal MRI of the survivor after co-twin death in the third as well as the second trimester</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4577","ISBN":"1097-0223","ISSN":"10970223","PMID":"2015845840","abstract":"OBJECTIVE: The aim of this study was to quantify the risk of brain abnormalities in single-twin demise of monochorionic pregnancies and to describe the type of brain injuries using ultrasound and in utero magnetic resonance (iuMR) imaging.\\n\\nMETHODS: Monochorionic twin pregnancies complicated by the demise of one twin referred between 2004 and 2013 were reviewed. Ultrasound was performed in a tertiary centre prior to iuMR. The cases were subdivided into those associated with co-twin loss following fetoscopic laser ablative treatment for twin-twin transfusion syndrome (TTTS) and those associated with spontaneous fetal demise.\\n\\nRESULTS: Sixty-eight cases were identified, 27/68 following treatment for TTTS and 41/68 with spontaneous fetal demise. Nine (13.2%) had brain abnormalities on iuMR, and the rate of brain abnormalities was similar in the two groups. Expert ultrasound and iuMR findings agreed in three out of nine of those cases, and in six out of nine cases, ultrasound underestimated or missed the pathology.\\n\\nCONCLUSION: Monochorionic twin pregnancies with single fetal demise are complex pregnancies with increased risk of acquired brain pathology, although the rate of brain abnormalities in our study is lower than that of other publications. iuMR in such complicated pregnancies is a useful adjuvant imaging technique that appears to detect brain pathologies better than prenatal ultrasonography.","author":[{"dropping-particle":"","family":"Griffiths","given":"P. D.","non-dropping-particle":"","parse-names":false,"suffix":""},{"dropping-particle":"","family":"Sharrack","given":"S.","non-dropping-particle":"","parse-names":false,"suffix":""},{"dropping-particle":"","family":"Chan","given":"K. L.","non-dropping-particle":"","parse-names":false,"suffix":""},{"dropping-particle":"","family":"Bamfo","given":"J.","non-dropping-particle":"","parse-names":false,"suffix":""},{"dropping-particle":"","family":"Williams","given":"F.","non-dropping-particle":"","parse-names":false,"suffix":""},{"dropping-particle":"","family":"Kilby","given":"M. D.","non-dropping-particle":"","parse-names":false,"suffix":""}],"container-title":"Prenatal Diagnosis","id":"ITEM-1","issue":"6","issued":{"date-parts":[["2015"]]},"page":"583-591","title":"Fetal brain injury in survivors of twin pregnancies complicated by demise of one twin as assessed by in utero MR imaging","type":"article-journal","volume":"35"},"uris":["http://www.mendeley.com/documents/?uuid=964d911b-ce37-4cc3-95ea-bba081766e64"]}],"mendeley":{"formattedCitation":"(157)","plainTextFormattedCitation":"(157)","previouslyFormattedCitation":"(15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7)</w:t>
      </w:r>
      <w:r w:rsidR="00787600" w:rsidRPr="006C41DA">
        <w:rPr>
          <w:rFonts w:ascii="Arial" w:hAnsi="Arial" w:cs="Arial"/>
          <w:sz w:val="24"/>
          <w:szCs w:val="24"/>
        </w:rPr>
        <w:fldChar w:fldCharType="end"/>
      </w:r>
      <w:r w:rsidR="00F028D8" w:rsidRPr="006C41DA">
        <w:rPr>
          <w:rFonts w:ascii="Arial" w:hAnsi="Arial" w:cs="Arial"/>
          <w:sz w:val="24"/>
          <w:szCs w:val="24"/>
        </w:rPr>
        <w:t>. Conte et al undertook serial imaging in two cases with focal lesions. In one with focal cortical thinning at 21 weeks gestation there was a cortical plate abnormality at 25 weeks gestation confirmed as polymicrogyria postnatally. In the other with bilateral posterior encephalomal</w:t>
      </w:r>
      <w:r w:rsidR="00737C38" w:rsidRPr="006C41DA">
        <w:rPr>
          <w:rFonts w:ascii="Arial" w:hAnsi="Arial" w:cs="Arial"/>
          <w:sz w:val="24"/>
          <w:szCs w:val="24"/>
        </w:rPr>
        <w:t>a</w:t>
      </w:r>
      <w:r w:rsidR="00F028D8" w:rsidRPr="006C41DA">
        <w:rPr>
          <w:rFonts w:ascii="Arial" w:hAnsi="Arial" w:cs="Arial"/>
          <w:sz w:val="24"/>
          <w:szCs w:val="24"/>
        </w:rPr>
        <w:t xml:space="preserve">cia at 21 weeks, repeat MRI at 27 weeks </w:t>
      </w:r>
      <w:r w:rsidR="00F028D8" w:rsidRPr="006C41DA">
        <w:rPr>
          <w:rFonts w:ascii="Arial" w:hAnsi="Arial" w:cs="Arial"/>
          <w:sz w:val="24"/>
          <w:szCs w:val="24"/>
        </w:rPr>
        <w:lastRenderedPageBreak/>
        <w:t xml:space="preserve">showed extensive loss of brain volume and communication between the cysts and the lateral ventricle with the communication lined with cortical plate, consistent with a diagnosis of open lip </w:t>
      </w:r>
      <w:proofErr w:type="spellStart"/>
      <w:r w:rsidR="00F028D8" w:rsidRPr="006C41DA">
        <w:rPr>
          <w:rFonts w:ascii="Arial" w:hAnsi="Arial" w:cs="Arial"/>
          <w:sz w:val="24"/>
          <w:szCs w:val="24"/>
        </w:rPr>
        <w:t>schizencephaly</w:t>
      </w:r>
      <w:proofErr w:type="spellEnd"/>
      <w:r w:rsidR="00787600" w:rsidRPr="006C41DA">
        <w:rPr>
          <w:rFonts w:ascii="Arial" w:hAnsi="Arial" w:cs="Arial"/>
          <w:sz w:val="24"/>
          <w:szCs w:val="24"/>
        </w:rPr>
        <w:fldChar w:fldCharType="begin" w:fldLock="1"/>
      </w:r>
      <w:r w:rsidR="00770B6F" w:rsidRPr="006C41DA">
        <w:rPr>
          <w:rFonts w:ascii="Arial" w:hAnsi="Arial" w:cs="Arial"/>
          <w:sz w:val="24"/>
          <w:szCs w:val="24"/>
        </w:rPr>
        <w:instrText>ADDIN CSL_CITATION {"citationItems":[{"id":"ITEM-1","itemData":{"DOI":"10.1148/radiol.2018171267","ISBN":"2018171267","author":[{"dropping-particle":"","family":"Conte","given":"Giorgio","non-dropping-particle":"","parse-names":false,"suffix":""},{"dropping-particle":"","family":"Righini","given":"Andrea","non-dropping-particle":"","parse-names":false,"suffix":""},{"dropping-particle":"","family":"Griffiths","given":"Paul D","non-dropping-particle":"","parse-names":false,"suffix":""},{"dropping-particle":"","family":"Rustico","given":"Mariangela","non-dropping-particle":"","parse-names":false,"suffix":""}],"id":"ITEM-1","issued":{"date-parts":[["2018"]]},"title":"Original Research @Bullet Pediatric Imaging","type":"article-journal"},"uris":["http://www.mendeley.com/documents/?uuid=8bf36f4b-ba9c-408e-a009-85099fd54621"]}],"mendeley":{"formattedCitation":"(38)","plainTextFormattedCitation":"(38)","previouslyFormattedCitation":"(38)"},"properties":{"noteIndex":0},"schema":"https://github.com/citation-style-language/schema/raw/master/csl-citation.json"}</w:instrText>
      </w:r>
      <w:r w:rsidR="00787600" w:rsidRPr="006C41DA">
        <w:rPr>
          <w:rFonts w:ascii="Arial" w:hAnsi="Arial" w:cs="Arial"/>
          <w:sz w:val="24"/>
          <w:szCs w:val="24"/>
        </w:rPr>
        <w:fldChar w:fldCharType="separate"/>
      </w:r>
      <w:r w:rsidR="00826CB7" w:rsidRPr="006C41DA">
        <w:rPr>
          <w:rFonts w:ascii="Arial" w:hAnsi="Arial" w:cs="Arial"/>
          <w:noProof/>
          <w:sz w:val="24"/>
          <w:szCs w:val="24"/>
        </w:rPr>
        <w:t>(38)</w:t>
      </w:r>
      <w:r w:rsidR="00787600" w:rsidRPr="006C41DA">
        <w:rPr>
          <w:rFonts w:ascii="Arial" w:hAnsi="Arial" w:cs="Arial"/>
          <w:sz w:val="24"/>
          <w:szCs w:val="24"/>
        </w:rPr>
        <w:fldChar w:fldCharType="end"/>
      </w:r>
      <w:r w:rsidR="00F028D8" w:rsidRPr="006C41DA">
        <w:rPr>
          <w:rFonts w:ascii="Arial" w:hAnsi="Arial" w:cs="Arial"/>
          <w:sz w:val="24"/>
          <w:szCs w:val="24"/>
        </w:rPr>
        <w:t>.</w:t>
      </w:r>
      <w:r w:rsidR="0017158E" w:rsidRPr="006C41DA">
        <w:rPr>
          <w:rFonts w:ascii="Arial" w:hAnsi="Arial" w:cs="Arial"/>
          <w:sz w:val="24"/>
          <w:szCs w:val="24"/>
        </w:rPr>
        <w:t xml:space="preserve"> </w:t>
      </w:r>
    </w:p>
    <w:p w14:paraId="7CB6E505" w14:textId="77777777" w:rsidR="00B21814" w:rsidRPr="006C41DA" w:rsidRDefault="00B21814" w:rsidP="00B21814">
      <w:pPr>
        <w:spacing w:line="480" w:lineRule="auto"/>
        <w:rPr>
          <w:rFonts w:ascii="Arial" w:hAnsi="Arial" w:cs="Arial"/>
          <w:i/>
          <w:sz w:val="24"/>
          <w:szCs w:val="24"/>
        </w:rPr>
      </w:pPr>
      <w:r w:rsidRPr="006C41DA">
        <w:rPr>
          <w:rFonts w:ascii="Arial" w:hAnsi="Arial" w:cs="Arial"/>
          <w:i/>
          <w:sz w:val="24"/>
          <w:szCs w:val="24"/>
        </w:rPr>
        <w:t xml:space="preserve">‘Stroke syndrome’ patterns on </w:t>
      </w:r>
      <w:proofErr w:type="spellStart"/>
      <w:r w:rsidRPr="006C41DA">
        <w:rPr>
          <w:rFonts w:ascii="Arial" w:hAnsi="Arial" w:cs="Arial"/>
          <w:i/>
          <w:sz w:val="24"/>
          <w:szCs w:val="24"/>
        </w:rPr>
        <w:t>fetal</w:t>
      </w:r>
      <w:proofErr w:type="spellEnd"/>
      <w:r w:rsidRPr="006C41DA">
        <w:rPr>
          <w:rFonts w:ascii="Arial" w:hAnsi="Arial" w:cs="Arial"/>
          <w:i/>
          <w:sz w:val="24"/>
          <w:szCs w:val="24"/>
        </w:rPr>
        <w:t xml:space="preserve"> </w:t>
      </w:r>
      <w:r w:rsidR="001E7467" w:rsidRPr="006C41DA">
        <w:rPr>
          <w:rFonts w:ascii="Arial" w:hAnsi="Arial" w:cs="Arial"/>
          <w:i/>
          <w:sz w:val="24"/>
          <w:szCs w:val="24"/>
        </w:rPr>
        <w:t xml:space="preserve">and neonatal </w:t>
      </w:r>
      <w:r w:rsidRPr="006C41DA">
        <w:rPr>
          <w:rFonts w:ascii="Arial" w:hAnsi="Arial" w:cs="Arial"/>
          <w:i/>
          <w:sz w:val="24"/>
          <w:szCs w:val="24"/>
        </w:rPr>
        <w:t xml:space="preserve">imaging in donor </w:t>
      </w:r>
      <w:r w:rsidR="00180BCF" w:rsidRPr="006C41DA">
        <w:rPr>
          <w:rFonts w:ascii="Arial" w:hAnsi="Arial" w:cs="Arial"/>
          <w:i/>
          <w:sz w:val="24"/>
          <w:szCs w:val="24"/>
        </w:rPr>
        <w:t>and</w:t>
      </w:r>
      <w:r w:rsidRPr="006C41DA">
        <w:rPr>
          <w:rFonts w:ascii="Arial" w:hAnsi="Arial" w:cs="Arial"/>
          <w:i/>
          <w:sz w:val="24"/>
          <w:szCs w:val="24"/>
        </w:rPr>
        <w:t xml:space="preserve"> recipient twin</w:t>
      </w:r>
      <w:r w:rsidR="00180BCF" w:rsidRPr="006C41DA">
        <w:rPr>
          <w:rFonts w:ascii="Arial" w:hAnsi="Arial" w:cs="Arial"/>
          <w:i/>
          <w:sz w:val="24"/>
          <w:szCs w:val="24"/>
        </w:rPr>
        <w:t>s</w:t>
      </w:r>
      <w:r w:rsidRPr="006C41DA">
        <w:rPr>
          <w:rFonts w:ascii="Arial" w:hAnsi="Arial" w:cs="Arial"/>
          <w:i/>
          <w:sz w:val="24"/>
          <w:szCs w:val="24"/>
        </w:rPr>
        <w:t xml:space="preserve"> in TTTS</w:t>
      </w:r>
    </w:p>
    <w:p w14:paraId="0F7CF13F" w14:textId="7362EEA9" w:rsidR="001E7467" w:rsidRPr="006C41DA" w:rsidRDefault="00B21814" w:rsidP="0009321F">
      <w:pPr>
        <w:spacing w:line="480" w:lineRule="auto"/>
        <w:rPr>
          <w:rFonts w:ascii="Arial" w:hAnsi="Arial" w:cs="Arial"/>
          <w:sz w:val="24"/>
          <w:szCs w:val="24"/>
        </w:rPr>
      </w:pPr>
      <w:r w:rsidRPr="006C41DA">
        <w:rPr>
          <w:rFonts w:ascii="Arial" w:hAnsi="Arial" w:cs="Arial"/>
          <w:sz w:val="24"/>
          <w:szCs w:val="24"/>
        </w:rPr>
        <w:t xml:space="preserve">Some </w:t>
      </w:r>
      <w:r w:rsidR="00510EEB" w:rsidRPr="006C41DA">
        <w:rPr>
          <w:rFonts w:ascii="Arial" w:hAnsi="Arial" w:cs="Arial"/>
          <w:sz w:val="24"/>
          <w:szCs w:val="24"/>
        </w:rPr>
        <w:t>author</w:t>
      </w:r>
      <w:r w:rsidRPr="006C41DA">
        <w:rPr>
          <w:rFonts w:ascii="Arial" w:hAnsi="Arial" w:cs="Arial"/>
          <w:sz w:val="24"/>
          <w:szCs w:val="24"/>
        </w:rPr>
        <w:t xml:space="preserve">s have included details which may allow separation by donor/recipient status. </w:t>
      </w:r>
      <w:r w:rsidR="00510EEB" w:rsidRPr="006C41DA">
        <w:rPr>
          <w:rFonts w:ascii="Arial" w:hAnsi="Arial" w:cs="Arial"/>
          <w:sz w:val="24"/>
          <w:szCs w:val="24"/>
        </w:rPr>
        <w:t xml:space="preserve">Glenn described the development of unilateral encephalomalacia with polymicrogyria on </w:t>
      </w:r>
      <w:proofErr w:type="spellStart"/>
      <w:r w:rsidR="00510EEB" w:rsidRPr="006C41DA">
        <w:rPr>
          <w:rFonts w:ascii="Arial" w:hAnsi="Arial" w:cs="Arial"/>
          <w:sz w:val="24"/>
          <w:szCs w:val="24"/>
        </w:rPr>
        <w:t>fetal</w:t>
      </w:r>
      <w:proofErr w:type="spellEnd"/>
      <w:r w:rsidR="00510EEB" w:rsidRPr="006C41DA">
        <w:rPr>
          <w:rFonts w:ascii="Arial" w:hAnsi="Arial" w:cs="Arial"/>
          <w:sz w:val="24"/>
          <w:szCs w:val="24"/>
        </w:rPr>
        <w:t xml:space="preserve"> MRI in the recipient at 23 weeks after death of the donor at 18 week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Glenn","given":"Orit A","non-dropping-particle":"","parse-names":false,"suffix":""},{"dropping-particle":"","family":"Norton","given":"Mary E","non-dropping-particle":"","parse-names":false,"suffix":""},{"dropping-particle":"","family":"Goldstein","given":"Ruth B","non-dropping-particle":"","parse-names":false,"suffix":""},{"dropping-particle":"","family":"Barkovich","given":"A James","non-dropping-particle":"","parse-names":false,"suffix":""}],"id":"ITEM-1","issued":{"date-parts":[["0"]]},"title":"Prenatal Diagnosis of Polymicrogyria by Fetal Magnetic Resonance Imaging in Monochorionic Cotwin Death","type":"article-journal"},"uris":["http://www.mendeley.com/documents/?uuid=4c3b2faf-91bd-413c-be83-fa209aa0040c"]}],"mendeley":{"formattedCitation":"(158)","plainTextFormattedCitation":"(158)","previouslyFormattedCitation":"(15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8)</w:t>
      </w:r>
      <w:r w:rsidR="00787600" w:rsidRPr="006C41DA">
        <w:rPr>
          <w:rFonts w:ascii="Arial" w:hAnsi="Arial" w:cs="Arial"/>
          <w:sz w:val="24"/>
          <w:szCs w:val="24"/>
        </w:rPr>
        <w:fldChar w:fldCharType="end"/>
      </w:r>
      <w:r w:rsidR="00510EEB" w:rsidRPr="006C41DA">
        <w:rPr>
          <w:rFonts w:ascii="Arial" w:hAnsi="Arial" w:cs="Arial"/>
          <w:sz w:val="24"/>
          <w:szCs w:val="24"/>
        </w:rPr>
        <w:t xml:space="preserve">. </w:t>
      </w:r>
      <w:r w:rsidRPr="006C41DA">
        <w:rPr>
          <w:rFonts w:ascii="Arial" w:hAnsi="Arial" w:cs="Arial"/>
          <w:sz w:val="24"/>
          <w:szCs w:val="24"/>
        </w:rPr>
        <w:t xml:space="preserve">Van Klink et al documented focal infarction in the territory of the MCA, as well as </w:t>
      </w:r>
      <w:proofErr w:type="spellStart"/>
      <w:r w:rsidRPr="006C41DA">
        <w:rPr>
          <w:rFonts w:ascii="Arial" w:hAnsi="Arial" w:cs="Arial"/>
          <w:sz w:val="24"/>
          <w:szCs w:val="24"/>
        </w:rPr>
        <w:t>multicystic</w:t>
      </w:r>
      <w:proofErr w:type="spellEnd"/>
      <w:r w:rsidRPr="006C41DA">
        <w:rPr>
          <w:rFonts w:ascii="Arial" w:hAnsi="Arial" w:cs="Arial"/>
          <w:sz w:val="24"/>
          <w:szCs w:val="24"/>
        </w:rPr>
        <w:t xml:space="preserve"> encephalomalacia and widespread cortical and white matter destruction in the surviving recipient tw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722","ISBN":"1469-0705 (Electronic)\\r0960-7692 (Linking)","ISSN":"14690705","PMID":"25377504","abstract":"OBJECTIVE: To evaluate the incidence, type and severity of cerebral injury in the surviving monochorionic (MC) cotwin after single fetal demise in twin pregnancies. METHODS: All MC pregnancies with single fetal demise that were evaluated at the Leiden University Medical Center between 2002 and 2013 were included. Perinatal characteristics, neonatal outcome and the presence of cerebral injury, observed on neuroimaging, were recorded for all cotwin survivors. RESULTS: A total of 49 MC pregnancies with single fetal demise, including one MC triplet, were included in the study (n = 50 cotwins). Median gestational age at occurrence of single fetal demise was 25 weeks and median interval between single fetal demise and live birth was 61 days, with a median gestational age at birth of 36 weeks. Severe cerebral injury was diagnosed in 13 (26%) of the 50 cotwins and was detected antenatally in 4/50 (8%) and postnatally in 9/50 (18%) cases. Cerebral injury was mostly due to hypoxic-ischemic injury resulting in cystic periventricular leukomalacia, middle cerebral artery infarction or injury to basal ganglia, thalamus and/or cortex. Risk factors associated with severe cerebral injury were advanced gestational age at the occurrence of single fetal demise (odds ratio (OR), 1.14 (95% CI, 1.01-1.29) for each week of gestation; P = 0.03), twin-twin transfusion syndrome developing prior to single fetal demise (OR, 5.0 (95% CI, 1.30-19.13); P = 0.02) and a lower gestational age at birth (OR, 0.83 (95% CI, 0.69-0.99) for each week of gestation; P = 0.04). CONCLUSIONS: Single fetal demise in MC pregnancies is associated with severe cerebral injury occurring in 1 in 4 surviving cotwins. Routine antenatal and postnatal neuroimaging, followed by standardized long-term follow-up, is mandatory.","author":[{"dropping-particle":"","family":"Klink","given":"J. M M","non-dropping-particle":"Van","parse-names":false,"suffix":""},{"dropping-particle":"","family":"Steenis","given":"A.","non-dropping-particle":"Van","parse-names":false,"suffix":""},{"dropping-particle":"","family":"Steggerda","given":"S. J.","non-dropping-particle":"","parse-names":false,"suffix":""},{"dropping-particle":"","family":"Genova","given":"L.","non-dropping-particle":"","parse-names":false,"suffix":""},{"dropping-particle":"","family":"Sueters","given":"M.","non-dropping-particle":"","parse-names":false,"suffix":""},{"dropping-particle":"","family":"Oepkes","given":"D.","non-dropping-particle":"","parse-names":false,"suffix":""},{"dropping-particle":"","family":"Lopriore","given":"E.","non-dropping-particle":"","parse-names":false,"suffix":""}],"container-title":"Ultrasound in Obstetrics and Gynecology","id":"ITEM-1","issue":"3","issued":{"date-parts":[["2015"]]},"page":"294-300","title":"Single fetal demise in monochorionic pregnancies: Incidence and patterns of cerebral injury","type":"article-journal","volume":"45"},"uris":["http://www.mendeley.com/documents/?uuid=10ace99e-5680-453b-b535-fdca4633927e"]}],"mendeley":{"formattedCitation":"(116)","plainTextFormattedCitation":"(116)","previouslyFormattedCitation":"(11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6)</w:t>
      </w:r>
      <w:r w:rsidR="00787600" w:rsidRPr="006C41DA">
        <w:rPr>
          <w:rFonts w:ascii="Arial" w:hAnsi="Arial" w:cs="Arial"/>
          <w:sz w:val="24"/>
          <w:szCs w:val="24"/>
        </w:rPr>
        <w:fldChar w:fldCharType="end"/>
      </w:r>
      <w:r w:rsidRPr="006C41DA">
        <w:rPr>
          <w:rFonts w:ascii="Arial" w:hAnsi="Arial" w:cs="Arial"/>
          <w:sz w:val="24"/>
          <w:szCs w:val="24"/>
        </w:rPr>
        <w:t xml:space="preserve">. Neonatal imaging in the same series showed cystic periventricular leukomalacia in a surviving recipient and intraventricular haemorrhage in surviving donors and a twin with </w:t>
      </w:r>
      <w:proofErr w:type="spellStart"/>
      <w:r w:rsidRPr="006C41DA">
        <w:rPr>
          <w:rFonts w:ascii="Arial" w:hAnsi="Arial" w:cs="Arial"/>
          <w:sz w:val="24"/>
          <w:szCs w:val="24"/>
        </w:rPr>
        <w:t>sIUGR</w:t>
      </w:r>
      <w:proofErr w:type="spellEnd"/>
      <w:r w:rsidRPr="006C41DA">
        <w:rPr>
          <w:rFonts w:ascii="Arial" w:hAnsi="Arial" w:cs="Arial"/>
          <w:sz w:val="24"/>
          <w:szCs w:val="24"/>
        </w:rPr>
        <w:t xml:space="preserve"> without TT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4722","ISBN":"1469-0705 (Electronic)\\r0960-7692 (Linking)","ISSN":"14690705","PMID":"25377504","abstract":"OBJECTIVE: To evaluate the incidence, type and severity of cerebral injury in the surviving monochorionic (MC) cotwin after single fetal demise in twin pregnancies. METHODS: All MC pregnancies with single fetal demise that were evaluated at the Leiden University Medical Center between 2002 and 2013 were included. Perinatal characteristics, neonatal outcome and the presence of cerebral injury, observed on neuroimaging, were recorded for all cotwin survivors. RESULTS: A total of 49 MC pregnancies with single fetal demise, including one MC triplet, were included in the study (n = 50 cotwins). Median gestational age at occurrence of single fetal demise was 25 weeks and median interval between single fetal demise and live birth was 61 days, with a median gestational age at birth of 36 weeks. Severe cerebral injury was diagnosed in 13 (26%) of the 50 cotwins and was detected antenatally in 4/50 (8%) and postnatally in 9/50 (18%) cases. Cerebral injury was mostly due to hypoxic-ischemic injury resulting in cystic periventricular leukomalacia, middle cerebral artery infarction or injury to basal ganglia, thalamus and/or cortex. Risk factors associated with severe cerebral injury were advanced gestational age at the occurrence of single fetal demise (odds ratio (OR), 1.14 (95% CI, 1.01-1.29) for each week of gestation; P = 0.03), twin-twin transfusion syndrome developing prior to single fetal demise (OR, 5.0 (95% CI, 1.30-19.13); P = 0.02) and a lower gestational age at birth (OR, 0.83 (95% CI, 0.69-0.99) for each week of gestation; P = 0.04). CONCLUSIONS: Single fetal demise in MC pregnancies is associated with severe cerebral injury occurring in 1 in 4 surviving cotwins. Routine antenatal and postnatal neuroimaging, followed by standardized long-term follow-up, is mandatory.","author":[{"dropping-particle":"","family":"Klink","given":"J. M M","non-dropping-particle":"Van","parse-names":false,"suffix":""},{"dropping-particle":"","family":"Steenis","given":"A.","non-dropping-particle":"Van","parse-names":false,"suffix":""},{"dropping-particle":"","family":"Steggerda","given":"S. J.","non-dropping-particle":"","parse-names":false,"suffix":""},{"dropping-particle":"","family":"Genova","given":"L.","non-dropping-particle":"","parse-names":false,"suffix":""},{"dropping-particle":"","family":"Sueters","given":"M.","non-dropping-particle":"","parse-names":false,"suffix":""},{"dropping-particle":"","family":"Oepkes","given":"D.","non-dropping-particle":"","parse-names":false,"suffix":""},{"dropping-particle":"","family":"Lopriore","given":"E.","non-dropping-particle":"","parse-names":false,"suffix":""}],"container-title":"Ultrasound in Obstetrics and Gynecology","id":"ITEM-1","issue":"3","issued":{"date-parts":[["2015"]]},"page":"294-300","title":"Single fetal demise in monochorionic pregnancies: Incidence and patterns of cerebral injury","type":"article-journal","volume":"45"},"uris":["http://www.mendeley.com/documents/?uuid=10ace99e-5680-453b-b535-fdca4633927e"]}],"mendeley":{"formattedCitation":"(116)","plainTextFormattedCitation":"(116)","previouslyFormattedCitation":"(11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6)</w:t>
      </w:r>
      <w:r w:rsidR="00787600" w:rsidRPr="006C41DA">
        <w:rPr>
          <w:rFonts w:ascii="Arial" w:hAnsi="Arial" w:cs="Arial"/>
          <w:sz w:val="24"/>
          <w:szCs w:val="24"/>
        </w:rPr>
        <w:fldChar w:fldCharType="end"/>
      </w:r>
      <w:r w:rsidRPr="006C41DA">
        <w:rPr>
          <w:rFonts w:ascii="Arial" w:hAnsi="Arial" w:cs="Arial"/>
          <w:sz w:val="24"/>
          <w:szCs w:val="24"/>
        </w:rPr>
        <w:t xml:space="preserve">. Robinson reported donor/recipient status for </w:t>
      </w:r>
      <w:proofErr w:type="spellStart"/>
      <w:r w:rsidRPr="006C41DA">
        <w:rPr>
          <w:rFonts w:ascii="Arial" w:hAnsi="Arial" w:cs="Arial"/>
          <w:sz w:val="24"/>
          <w:szCs w:val="24"/>
        </w:rPr>
        <w:t>fetuses</w:t>
      </w:r>
      <w:proofErr w:type="spellEnd"/>
      <w:r w:rsidRPr="006C41DA">
        <w:rPr>
          <w:rFonts w:ascii="Arial" w:hAnsi="Arial" w:cs="Arial"/>
          <w:sz w:val="24"/>
          <w:szCs w:val="24"/>
        </w:rPr>
        <w:t xml:space="preserve"> with co-twin death after laser photocoagulation, and documented </w:t>
      </w:r>
      <w:proofErr w:type="spellStart"/>
      <w:r w:rsidRPr="006C41DA">
        <w:rPr>
          <w:rFonts w:ascii="Arial" w:hAnsi="Arial" w:cs="Arial"/>
          <w:sz w:val="24"/>
          <w:szCs w:val="24"/>
        </w:rPr>
        <w:t>torcular</w:t>
      </w:r>
      <w:proofErr w:type="spellEnd"/>
      <w:r w:rsidRPr="006C41DA">
        <w:rPr>
          <w:rFonts w:ascii="Arial" w:hAnsi="Arial" w:cs="Arial"/>
          <w:sz w:val="24"/>
          <w:szCs w:val="24"/>
        </w:rPr>
        <w:t xml:space="preserve"> </w:t>
      </w:r>
      <w:proofErr w:type="spellStart"/>
      <w:r w:rsidRPr="006C41DA">
        <w:rPr>
          <w:rFonts w:ascii="Arial" w:hAnsi="Arial" w:cs="Arial"/>
          <w:sz w:val="24"/>
          <w:szCs w:val="24"/>
        </w:rPr>
        <w:t>dural</w:t>
      </w:r>
      <w:proofErr w:type="spellEnd"/>
      <w:r w:rsidRPr="006C41DA">
        <w:rPr>
          <w:rFonts w:ascii="Arial" w:hAnsi="Arial" w:cs="Arial"/>
          <w:sz w:val="24"/>
          <w:szCs w:val="24"/>
        </w:rPr>
        <w:t xml:space="preserve"> venous thrombosis in a donor and a cyst in the frontal lobe, associated with later speech delay, and asymmetrical ventricles in a recipien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Pr="006C41DA">
        <w:rPr>
          <w:rFonts w:ascii="Arial" w:hAnsi="Arial" w:cs="Arial"/>
          <w:sz w:val="24"/>
          <w:szCs w:val="24"/>
        </w:rPr>
        <w:t>.</w:t>
      </w:r>
      <w:r w:rsidR="00180BCF" w:rsidRPr="006C41DA">
        <w:rPr>
          <w:rFonts w:ascii="Arial" w:hAnsi="Arial" w:cs="Arial"/>
          <w:sz w:val="24"/>
          <w:szCs w:val="24"/>
        </w:rPr>
        <w:t xml:space="preserve"> The donor had unilateral ventriculomegaly and the recipient had a small cerebellum in a pair from the same series where both survived</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00180BCF" w:rsidRPr="006C41DA">
        <w:rPr>
          <w:rFonts w:ascii="Arial" w:hAnsi="Arial" w:cs="Arial"/>
          <w:sz w:val="24"/>
          <w:szCs w:val="24"/>
        </w:rPr>
        <w:t>.</w:t>
      </w:r>
      <w:r w:rsidRPr="006C41DA">
        <w:rPr>
          <w:rFonts w:ascii="Arial" w:hAnsi="Arial" w:cs="Arial"/>
          <w:sz w:val="24"/>
          <w:szCs w:val="24"/>
        </w:rPr>
        <w:t xml:space="preserve"> </w:t>
      </w:r>
    </w:p>
    <w:p w14:paraId="473FBE40" w14:textId="1CE5A9EC" w:rsidR="00283FA7" w:rsidRPr="006C41DA" w:rsidRDefault="00283FA7" w:rsidP="0009321F">
      <w:pPr>
        <w:spacing w:line="480" w:lineRule="auto"/>
        <w:rPr>
          <w:rFonts w:ascii="Arial" w:hAnsi="Arial" w:cs="Arial"/>
          <w:sz w:val="24"/>
          <w:szCs w:val="24"/>
        </w:rPr>
      </w:pPr>
      <w:r w:rsidRPr="006C41DA">
        <w:rPr>
          <w:rFonts w:ascii="Arial" w:hAnsi="Arial" w:cs="Arial"/>
          <w:sz w:val="24"/>
          <w:szCs w:val="24"/>
        </w:rPr>
        <w:t xml:space="preserve">Robinson et al also reported on 15 twin pairs both alive at the time of ultrasound and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MRI: 11 with TTTS, 2 with TAPS and 2 with </w:t>
      </w:r>
      <w:proofErr w:type="spellStart"/>
      <w:r w:rsidRPr="006C41DA">
        <w:rPr>
          <w:rFonts w:ascii="Arial" w:hAnsi="Arial" w:cs="Arial"/>
          <w:sz w:val="24"/>
          <w:szCs w:val="24"/>
        </w:rPr>
        <w:t>sIUGR</w:t>
      </w:r>
      <w:proofErr w:type="spellEnd"/>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Pr="006C41DA">
        <w:rPr>
          <w:rFonts w:ascii="Arial" w:hAnsi="Arial" w:cs="Arial"/>
          <w:sz w:val="24"/>
          <w:szCs w:val="24"/>
        </w:rPr>
        <w:t>. They documented unilateral ventriculomegaly in one donor and left-sided diffusion-weighted imaging (DWI) changes consistent with acute parieto-occipital infarction in another donor as well as more widespread encephalomalacia, also in donor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Pr="006C41DA">
        <w:rPr>
          <w:rFonts w:ascii="Arial" w:hAnsi="Arial" w:cs="Arial"/>
          <w:sz w:val="24"/>
          <w:szCs w:val="24"/>
        </w:rPr>
        <w:t xml:space="preserve">. One TTTS and one </w:t>
      </w:r>
      <w:r w:rsidRPr="006C41DA">
        <w:rPr>
          <w:rFonts w:ascii="Arial" w:hAnsi="Arial" w:cs="Arial"/>
          <w:sz w:val="24"/>
          <w:szCs w:val="24"/>
        </w:rPr>
        <w:lastRenderedPageBreak/>
        <w:t xml:space="preserve">TAPS recipient in this series had increased subarachnoid spaces; this </w:t>
      </w:r>
      <w:r w:rsidR="00737C38" w:rsidRPr="006C41DA">
        <w:rPr>
          <w:rFonts w:ascii="Arial" w:hAnsi="Arial" w:cs="Arial"/>
          <w:sz w:val="24"/>
          <w:szCs w:val="24"/>
        </w:rPr>
        <w:t>c</w:t>
      </w:r>
      <w:r w:rsidRPr="006C41DA">
        <w:rPr>
          <w:rFonts w:ascii="Arial" w:hAnsi="Arial" w:cs="Arial"/>
          <w:sz w:val="24"/>
          <w:szCs w:val="24"/>
        </w:rPr>
        <w:t>ould be evidence of subarachnoid haemorrhage although none was mentioned.</w:t>
      </w:r>
    </w:p>
    <w:p w14:paraId="73727836" w14:textId="7C09B71F" w:rsidR="008B45C4" w:rsidRPr="006C41DA" w:rsidRDefault="00B21814" w:rsidP="0009321F">
      <w:pPr>
        <w:spacing w:line="480" w:lineRule="auto"/>
        <w:rPr>
          <w:rFonts w:ascii="Arial" w:hAnsi="Arial" w:cs="Arial"/>
          <w:sz w:val="24"/>
          <w:szCs w:val="24"/>
        </w:rPr>
      </w:pPr>
      <w:r w:rsidRPr="006C41DA">
        <w:rPr>
          <w:rFonts w:ascii="Arial" w:hAnsi="Arial" w:cs="Arial"/>
          <w:sz w:val="24"/>
          <w:szCs w:val="24"/>
        </w:rPr>
        <w:t xml:space="preserve">In </w:t>
      </w:r>
      <w:proofErr w:type="spellStart"/>
      <w:r w:rsidRPr="006C41DA">
        <w:rPr>
          <w:rFonts w:ascii="Arial" w:hAnsi="Arial" w:cs="Arial"/>
          <w:sz w:val="24"/>
          <w:szCs w:val="24"/>
        </w:rPr>
        <w:t>Denbow’s</w:t>
      </w:r>
      <w:proofErr w:type="spellEnd"/>
      <w:r w:rsidRPr="006C41DA">
        <w:rPr>
          <w:rFonts w:ascii="Arial" w:hAnsi="Arial" w:cs="Arial"/>
          <w:sz w:val="24"/>
          <w:szCs w:val="24"/>
        </w:rPr>
        <w:t xml:space="preserve"> series reporting neonatal cranial ultrasound in </w:t>
      </w:r>
      <w:r w:rsidR="00180BCF" w:rsidRPr="006C41DA">
        <w:rPr>
          <w:rFonts w:ascii="Arial" w:hAnsi="Arial" w:cs="Arial"/>
          <w:sz w:val="24"/>
          <w:szCs w:val="24"/>
        </w:rPr>
        <w:t xml:space="preserve">11 </w:t>
      </w:r>
      <w:r w:rsidRPr="006C41DA">
        <w:rPr>
          <w:rFonts w:ascii="Arial" w:hAnsi="Arial" w:cs="Arial"/>
          <w:sz w:val="24"/>
          <w:szCs w:val="24"/>
        </w:rPr>
        <w:t>twins</w:t>
      </w:r>
      <w:r w:rsidR="00234775" w:rsidRPr="006C41DA">
        <w:rPr>
          <w:rFonts w:ascii="Arial" w:hAnsi="Arial" w:cs="Arial"/>
          <w:sz w:val="24"/>
          <w:szCs w:val="24"/>
        </w:rPr>
        <w:t xml:space="preserve"> with TTTS born prematurely</w:t>
      </w:r>
      <w:r w:rsidRPr="006C41DA">
        <w:rPr>
          <w:rFonts w:ascii="Arial" w:hAnsi="Arial" w:cs="Arial"/>
          <w:sz w:val="24"/>
          <w:szCs w:val="24"/>
        </w:rPr>
        <w:t xml:space="preserve">, </w:t>
      </w:r>
      <w:r w:rsidR="00234775" w:rsidRPr="006C41DA">
        <w:rPr>
          <w:rFonts w:ascii="Arial" w:hAnsi="Arial" w:cs="Arial"/>
          <w:sz w:val="24"/>
          <w:szCs w:val="24"/>
        </w:rPr>
        <w:t xml:space="preserve">including 4 pairs where both survived, </w:t>
      </w:r>
      <w:r w:rsidRPr="006C41DA">
        <w:rPr>
          <w:rFonts w:ascii="Arial" w:hAnsi="Arial" w:cs="Arial"/>
          <w:sz w:val="24"/>
          <w:szCs w:val="24"/>
        </w:rPr>
        <w:t>periventricular leukomalacia</w:t>
      </w:r>
      <w:r w:rsidR="00234775" w:rsidRPr="006C41DA">
        <w:rPr>
          <w:rFonts w:ascii="Arial" w:hAnsi="Arial" w:cs="Arial"/>
          <w:sz w:val="24"/>
          <w:szCs w:val="24"/>
        </w:rPr>
        <w:t>, white matter cysts and unilateral ventricular dilatation were mainly documented in donors</w:t>
      </w:r>
      <w:r w:rsidR="00180BCF" w:rsidRPr="006C41DA">
        <w:rPr>
          <w:rFonts w:ascii="Arial" w:hAnsi="Arial" w:cs="Arial"/>
          <w:sz w:val="24"/>
          <w:szCs w:val="24"/>
        </w:rPr>
        <w:t>, although both of one pair had this patter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Denbow","given":"M L","non-dropping-particle":"","parse-names":false,"suffix":""},{"dropping-particle":"","family":"Battin","given":"M R","non-dropping-particle":"","parse-names":false,"suffix":""},{"dropping-particle":"","family":"Cowan","given":"F","non-dropping-particle":"","parse-names":false,"suffix":""},{"dropping-particle":"","family":"Azzopardi","given":"D","non-dropping-particle":"","parse-names":false,"suffix":""}],"id":"ITEM-1","issued":{"date-parts":[["1995"]]},"page":"479-483","title":"Neonatal cranial ultrasonographic findings in preterm twins complicated by severe fetofetal transfusion syndrome","type":"article-journal"},"uris":["http://www.mendeley.com/documents/?uuid=cddba997-3e8c-410b-b8e9-8a7b5c006d22"]}],"mendeley":{"formattedCitation":"(145)","plainTextFormattedCitation":"(145)","previouslyFormattedCitation":"(14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5)</w:t>
      </w:r>
      <w:r w:rsidR="00787600" w:rsidRPr="006C41DA">
        <w:rPr>
          <w:rFonts w:ascii="Arial" w:hAnsi="Arial" w:cs="Arial"/>
          <w:sz w:val="24"/>
          <w:szCs w:val="24"/>
        </w:rPr>
        <w:fldChar w:fldCharType="end"/>
      </w:r>
      <w:r w:rsidR="00180BCF" w:rsidRPr="006C41DA">
        <w:rPr>
          <w:rFonts w:ascii="Arial" w:hAnsi="Arial" w:cs="Arial"/>
          <w:sz w:val="24"/>
          <w:szCs w:val="24"/>
        </w:rPr>
        <w:t>. The temporo-parietal infarct occurred in a recipient and</w:t>
      </w:r>
      <w:r w:rsidR="00234775" w:rsidRPr="006C41DA">
        <w:rPr>
          <w:rFonts w:ascii="Arial" w:hAnsi="Arial" w:cs="Arial"/>
          <w:sz w:val="24"/>
          <w:szCs w:val="24"/>
        </w:rPr>
        <w:t xml:space="preserve"> lenticulostriate vasculopathy was only recorded in recipien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Denbow","given":"M L","non-dropping-particle":"","parse-names":false,"suffix":""},{"dropping-particle":"","family":"Battin","given":"M R","non-dropping-particle":"","parse-names":false,"suffix":""},{"dropping-particle":"","family":"Cowan","given":"F","non-dropping-particle":"","parse-names":false,"suffix":""},{"dropping-particle":"","family":"Azzopardi","given":"D","non-dropping-particle":"","parse-names":false,"suffix":""}],"id":"ITEM-1","issued":{"date-parts":[["1995"]]},"page":"479-483","title":"Neonatal cranial ultrasonographic findings in preterm twins complicated by severe fetofetal transfusion syndrome","type":"article-journal"},"uris":["http://www.mendeley.com/documents/?uuid=cddba997-3e8c-410b-b8e9-8a7b5c006d22"]}],"mendeley":{"formattedCitation":"(145)","plainTextFormattedCitation":"(145)","previouslyFormattedCitation":"(14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5)</w:t>
      </w:r>
      <w:r w:rsidR="00787600" w:rsidRPr="006C41DA">
        <w:rPr>
          <w:rFonts w:ascii="Arial" w:hAnsi="Arial" w:cs="Arial"/>
          <w:sz w:val="24"/>
          <w:szCs w:val="24"/>
        </w:rPr>
        <w:fldChar w:fldCharType="end"/>
      </w:r>
      <w:r w:rsidR="00234775" w:rsidRPr="006C41DA">
        <w:rPr>
          <w:rFonts w:ascii="Arial" w:hAnsi="Arial" w:cs="Arial"/>
          <w:sz w:val="24"/>
          <w:szCs w:val="24"/>
        </w:rPr>
        <w:t xml:space="preserve">. </w:t>
      </w:r>
      <w:r w:rsidR="000E4F5B" w:rsidRPr="006C41DA">
        <w:rPr>
          <w:rFonts w:ascii="Arial" w:hAnsi="Arial" w:cs="Arial"/>
          <w:sz w:val="24"/>
          <w:szCs w:val="24"/>
        </w:rPr>
        <w:t>Lenticulostriate vasculopathy, a mineralising angiopathy involving the perforating arteries supplying the basal ganglia, is well recognised in neonatal twins and is more commonly seen in the recipient</w:t>
      </w:r>
      <w:r w:rsidR="00D44BAE"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301-0449","PMID":"8577550","abstract":"Lenticulostriate vasculopathy can be seen in an increasing number of clinical conditions, among which congenital infections and chromosomal abnormalities are best known. Two further patients with this ultrasound finding are reported, who were both recipients in the twin-to-twin transfusion syndrome.","author":[{"dropping-particle":"","family":"Vries","given":"L S","non-dropping-particle":"de","parse-names":false,"suffix":""},{"dropping-particle":"","family":"Beek","given":"F J","non-dropping-particle":"","parse-names":false,"suffix":""},{"dropping-particle":"","family":"Stoutenbeek","given":"P","non-dropping-particle":"","parse-names":false,"suffix":""}],"container-title":"Pediatric radiology","id":"ITEM-1","issued":{"date-parts":[["1995","11"]]},"page":"S41-2","title":"Lenticulostriate vasculopathy in twin-to-twin transfusion syndrome: sonographic and CT findings.","type":"article-journal","volume":"25 Suppl 1"},"uris":["http://www.mendeley.com/documents/?uuid=abf4bd8e-1f8b-397f-8df4-65a3b4e7256d"]}],"mendeley":{"formattedCitation":"(70)","plainTextFormattedCitation":"(70)","previouslyFormattedCitation":"(70)"},"properties":{"noteIndex":0},"schema":"https://github.com/citation-style-language/schema/raw/master/csl-citation.json"}</w:instrText>
      </w:r>
      <w:r w:rsidR="00D44BAE" w:rsidRPr="006C41DA">
        <w:rPr>
          <w:rFonts w:ascii="Arial" w:hAnsi="Arial" w:cs="Arial"/>
          <w:sz w:val="24"/>
          <w:szCs w:val="24"/>
        </w:rPr>
        <w:fldChar w:fldCharType="separate"/>
      </w:r>
      <w:r w:rsidR="001E22A5" w:rsidRPr="006C41DA">
        <w:rPr>
          <w:rFonts w:ascii="Arial" w:hAnsi="Arial" w:cs="Arial"/>
          <w:noProof/>
          <w:sz w:val="24"/>
          <w:szCs w:val="24"/>
        </w:rPr>
        <w:t>(70)</w:t>
      </w:r>
      <w:r w:rsidR="00D44BAE" w:rsidRPr="006C41DA">
        <w:rPr>
          <w:rFonts w:ascii="Arial" w:hAnsi="Arial" w:cs="Arial"/>
          <w:sz w:val="24"/>
          <w:szCs w:val="24"/>
        </w:rPr>
        <w:fldChar w:fldCharType="end"/>
      </w:r>
      <w:r w:rsidR="000E4F5B"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s00247-003-0948-z","ISSN":"0301-0449","PMID":"12904918","abstract":"BACKGROUND Neonatal branching echogenic streaks in the basal ganglia or 'lenticulostriate vasculopathy' (LSV) has no clear comprehensive aetiology. OBJECTIVE To provide some clinical evidence, possibly relevant to aetiology, by analysis of a large series. MATERIALS AND METHODS Seventy cases (9 deaths, 3 post mortem) identified between 1981 and 2000 out of 9,138 neonates with routine brain sonograms (578 in a protocol for neonates from HIV+ mothers). Review of maternal/neonatal charts for clinical data and serologic status. Retrospective analysis of sonograms for grading and time course of LSV and coexistent abnormalities. RESULTS LSV was unilateral in 31 cases (22 right), bilateral in 39. Grading separated 8 major, 27 moderate and 35 minor patterns. In 42 cases, LSV was isolated, and in 28 it was mixed with peri-intraventricular haemorrhage grades I or II and/or leucomalacia. LSV was detected in the first postnatal week in 56 instances and appeared later in 13. Disappearance occurred mostly within 2 months. Perinatal circumstances: 13 recipient monochorionic twins (polycythaemia from twin-twin transfusion syndromes), 20 HIV+ mothers (possible immunological disturbances; only 2 infected neonates), 10 congenital anomalies, 1 toxoplasmosis, 1 postnatal cytomegalovirus infection, 25 miscellaneous conditions. Numerous maternal and neonatal factors were non-contributory. CONCLUSIONS These results do not support congenital toxoplasmosis, rubella, cytomegalovirus, and herpes (TORCH) infections as the main causative factor. Polycythaemia and various immunological disturbances may be involved, as well as infectious agents not appropriately screened by routine serodiagnoses.","author":[{"dropping-particle":"","family":"Ayoubi","given":"Mayass","non-dropping-particle":"El","parse-names":false,"suffix":""},{"dropping-particle":"","family":"Bethmann","given":"Odile","non-dropping-particle":"de","parse-names":false,"suffix":""},{"dropping-particle":"","family":"Monset-Couchard","given":"Michèle","non-dropping-particle":"","parse-names":false,"suffix":""}],"container-title":"Pediatric radiology","id":"ITEM-1","issue":"10","issued":{"date-parts":[["2003","10"]]},"page":"697-703","title":"Lenticulostriate echogenic vessels: clinical and sonographic study of 70 neonatal cases.","type":"article-journal","volume":"33"},"uris":["http://www.mendeley.com/documents/?uuid=fe99d968-f944-378f-805c-253939be6b7a"]}],"mendeley":{"formattedCitation":"(71)","plainTextFormattedCitation":"(71)","previouslyFormattedCitation":"(71)"},"properties":{"noteIndex":0},"schema":"https://github.com/citation-style-language/schema/raw/master/csl-citation.json"}</w:instrText>
      </w:r>
      <w:r w:rsidR="000E4F5B" w:rsidRPr="006C41DA">
        <w:rPr>
          <w:rFonts w:ascii="Arial" w:hAnsi="Arial" w:cs="Arial"/>
          <w:sz w:val="24"/>
          <w:szCs w:val="24"/>
        </w:rPr>
        <w:fldChar w:fldCharType="separate"/>
      </w:r>
      <w:r w:rsidR="001E22A5" w:rsidRPr="006C41DA">
        <w:rPr>
          <w:rFonts w:ascii="Arial" w:hAnsi="Arial" w:cs="Arial"/>
          <w:noProof/>
          <w:sz w:val="24"/>
          <w:szCs w:val="24"/>
        </w:rPr>
        <w:t>(71)</w:t>
      </w:r>
      <w:r w:rsidR="000E4F5B" w:rsidRPr="006C41DA">
        <w:rPr>
          <w:rFonts w:ascii="Arial" w:hAnsi="Arial" w:cs="Arial"/>
          <w:sz w:val="24"/>
          <w:szCs w:val="24"/>
        </w:rPr>
        <w:fldChar w:fldCharType="end"/>
      </w:r>
      <w:r w:rsidR="000E4F5B" w:rsidRPr="006C41DA">
        <w:rPr>
          <w:rFonts w:ascii="Arial" w:hAnsi="Arial" w:cs="Arial"/>
          <w:sz w:val="24"/>
          <w:szCs w:val="24"/>
        </w:rPr>
        <w:t>, although it has been reported in the donor</w:t>
      </w:r>
      <w:r w:rsidR="000E4F5B"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38/sj.jp.7211607","ISSN":"0743-8346","PMID":"17122789","abstract":"Intracranial pathology is a common and important complication in extremely low birth weight babies. Lenticulostriate vasculopathy (LSV) is an abnormal finding on cranial ultrasounds of sick babies and has been associated with congenital infection, chromosomal aberration and twin-to-twin transfusion. We describe a previously unreported situation of LSV being detected in both donor and recipient twin. This pair of monochorionic, diamniotic twins was admitted to the Neonatal Intensive Care Unit at 28 weeks of gestation. The mother underwent an emergency caesarean section because ultrasound and Doppler studies showed stage III twin-to-twin transfusion syndrome. The first twin weighed 998 g and second twin weighed 600 g. The first twin had an uneventful stay, whereas the second twin needed prolonged continuous positive airway pressure and indomethacin for patent ductus arteriosus. Both of them developed LSV. The clinical significance of this condition on the neuro-developmental outcome of a neonate has not yet been fully determined.","author":[{"dropping-particle":"","family":"Kandasamy","given":"Y","non-dropping-particle":"","parse-names":false,"suffix":""},{"dropping-particle":"","family":"Alcock","given":"G","non-dropping-particle":"","parse-names":false,"suffix":""},{"dropping-particle":"","family":"Koh","given":"T H H G","non-dropping-particle":"","parse-names":false,"suffix":""}],"container-title":"Journal of perinatology : official journal of the California Perinatal Association","id":"ITEM-1","issue":"12","issued":{"date-parts":[["2006","12"]]},"page":"780-2","title":"Lenticulostriate vasculopathy in twin-to-twin transfusion syndrome.","type":"article-journal","volume":"26"},"uris":["http://www.mendeley.com/documents/?uuid=1b988434-aaed-3b94-81f6-f828a12c5b70"]}],"mendeley":{"formattedCitation":"(69)","plainTextFormattedCitation":"(69)","previouslyFormattedCitation":"(69)"},"properties":{"noteIndex":0},"schema":"https://github.com/citation-style-language/schema/raw/master/csl-citation.json"}</w:instrText>
      </w:r>
      <w:r w:rsidR="000E4F5B" w:rsidRPr="006C41DA">
        <w:rPr>
          <w:rFonts w:ascii="Arial" w:hAnsi="Arial" w:cs="Arial"/>
          <w:sz w:val="24"/>
          <w:szCs w:val="24"/>
        </w:rPr>
        <w:fldChar w:fldCharType="separate"/>
      </w:r>
      <w:r w:rsidR="001E22A5" w:rsidRPr="006C41DA">
        <w:rPr>
          <w:rFonts w:ascii="Arial" w:hAnsi="Arial" w:cs="Arial"/>
          <w:noProof/>
          <w:sz w:val="24"/>
          <w:szCs w:val="24"/>
        </w:rPr>
        <w:t>(69)</w:t>
      </w:r>
      <w:r w:rsidR="000E4F5B" w:rsidRPr="006C41DA">
        <w:rPr>
          <w:rFonts w:ascii="Arial" w:hAnsi="Arial" w:cs="Arial"/>
          <w:sz w:val="24"/>
          <w:szCs w:val="24"/>
        </w:rPr>
        <w:fldChar w:fldCharType="end"/>
      </w:r>
      <w:r w:rsidR="000E4F5B" w:rsidRPr="006C41DA">
        <w:rPr>
          <w:rFonts w:ascii="Arial" w:hAnsi="Arial" w:cs="Arial"/>
          <w:sz w:val="24"/>
          <w:szCs w:val="24"/>
        </w:rPr>
        <w:t xml:space="preserve">. </w:t>
      </w:r>
      <w:proofErr w:type="spellStart"/>
      <w:r w:rsidR="001E7467" w:rsidRPr="006C41DA">
        <w:rPr>
          <w:rFonts w:ascii="Arial" w:hAnsi="Arial" w:cs="Arial"/>
          <w:sz w:val="24"/>
          <w:szCs w:val="24"/>
        </w:rPr>
        <w:t>Spruijt</w:t>
      </w:r>
      <w:proofErr w:type="spellEnd"/>
      <w:r w:rsidR="001E7467" w:rsidRPr="006C41DA">
        <w:rPr>
          <w:rFonts w:ascii="Arial" w:hAnsi="Arial" w:cs="Arial"/>
          <w:sz w:val="24"/>
          <w:szCs w:val="24"/>
        </w:rPr>
        <w:t xml:space="preserve"> et al noted left MCA territory stroke in 4 neonates who had been recipients, although overall they found no difference in the prevalence of severe lesions between donors and recipien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97/AOG.0b013e31825b9841","ISBN":"1873-233X","ISSN":"1873233X","PMID":"22914388","abstract":"OBJECTIVE: To estimate the incidence and risk factors for cerebral lesions in monochorionic twins with twin-twin transfusion syndrome treated with fetoscopic laser surgery compared with dichorionic twins.\\n\\nMETHODS: We performed a case-control study on cerebral injury detected by postnatal cranial ultrasonography in monochorionic twin neonates with twin-twin transfusion syndrome treated with a laser compared with a control group of dichorionic twin neonates matched for gestational age at birth. Severe cerebral lesions were defined as the presence of at least one of the following: intraventricular hemorrhage grade III, periventricular hemorrhagic infarction, periventricular leukomalacia grade II or greater, porencephalic cysts, arterial stroke, ventricular dilatation, or a combination of these.\\n\\nRESULTS: From 2004 until 2011, 267 twin neonates with twin-twin transfusion syndrome could be included and matched with 267 dichorionic twin neonates. Incidence of severe cerebral lesions in the twin-twin transfusion syndrome group and control group was 8.6% (23 of 267) and 6.7% (18 of 267), respectively (P=.44). Multivariable analysis revealed that only gestational age at birth was independently associated with increased risk for severe cerebral lesions (odds ratio [OR] 1.35 for each week, 95% confidence interval [CI] 1.14-1.59, P&lt;.01). In 52.2% (12 of 23), the cerebral lesions in the twin-twin transfusion syndrome group were of antenatal origin compared with 16.7% (3 of 18) in the control group (OR 8.00, 95% CI 1.42-45.06, P=.02).\\n\\nCONCLUSION: Incidence of severe cerebral lesions in twin-twin transfusion syndrome treated with laser is similar to a matched control group and is independently associated with prematurity. In contrast to dichorionic twins, cerebral injury in twins with twin-twin transfusion syndrome most often occurs antenatally.","author":[{"dropping-particle":"","family":"Spruijt","given":"Marjolijn","non-dropping-particle":"","parse-names":false,"suffix":""},{"dropping-particle":"","family":"Steggerda","given":"Sylke","non-dropping-particle":"","parse-names":false,"suffix":""},{"dropping-particle":"","family":"Rath","given":"Mirjam","non-dropping-particle":"","parse-names":false,"suffix":""},{"dropping-particle":"","family":"Zwet","given":"Erik","non-dropping-particle":"van","parse-names":false,"suffix":""},{"dropping-particle":"","family":"Oepkes","given":"Dick","non-dropping-particle":"","parse-names":false,"suffix":""},{"dropping-particle":"","family":"Walther","given":"Frans","non-dropping-particle":"","parse-names":false,"suffix":""},{"dropping-particle":"","family":"Lopriore","given":"Enrico","non-dropping-particle":"","parse-names":false,"suffix":""}],"container-title":"Obstetrics and Gynecology","id":"ITEM-1","issue":"1","issued":{"date-parts":[["2012"]]},"page":"15-20","title":"Cerebral injury in twin-twin transfusion syndrome treated with fetoscopic laser surgery","type":"article-journal","volume":"120"},"uris":["http://www.mendeley.com/documents/?uuid=ab17026d-4c5b-4e86-9b1e-1a8165915a35"]}],"mendeley":{"formattedCitation":"(159)","plainTextFormattedCitation":"(159)","previouslyFormattedCitation":"(15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9)</w:t>
      </w:r>
      <w:r w:rsidR="00787600" w:rsidRPr="006C41DA">
        <w:rPr>
          <w:rFonts w:ascii="Arial" w:hAnsi="Arial" w:cs="Arial"/>
          <w:sz w:val="24"/>
          <w:szCs w:val="24"/>
        </w:rPr>
        <w:fldChar w:fldCharType="end"/>
      </w:r>
      <w:r w:rsidR="00046B18" w:rsidRPr="006C41DA">
        <w:rPr>
          <w:rFonts w:ascii="Arial" w:hAnsi="Arial" w:cs="Arial"/>
          <w:sz w:val="24"/>
          <w:szCs w:val="24"/>
        </w:rPr>
        <w:t xml:space="preserve">. </w:t>
      </w:r>
    </w:p>
    <w:p w14:paraId="097A9D17" w14:textId="7265AE86" w:rsidR="00046B18" w:rsidRPr="006C41DA" w:rsidRDefault="00046B18" w:rsidP="0009321F">
      <w:pPr>
        <w:spacing w:line="480" w:lineRule="auto"/>
        <w:rPr>
          <w:rFonts w:ascii="Arial" w:hAnsi="Arial" w:cs="Arial"/>
          <w:sz w:val="24"/>
          <w:szCs w:val="24"/>
        </w:rPr>
      </w:pPr>
      <w:r w:rsidRPr="006C41DA">
        <w:rPr>
          <w:rFonts w:ascii="Arial" w:hAnsi="Arial" w:cs="Arial"/>
          <w:sz w:val="24"/>
          <w:szCs w:val="24"/>
        </w:rPr>
        <w:t xml:space="preserve">Vein of Galen malformation, considered to occur at 6-11 weeks gestation, has been documented in a donor twin of a pair where the pregnancy was complicated by TTTS, while the recipient had transposition of the great arteries and died at 18 weeks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2350/06-05-0060.1","author":[{"dropping-particle":"","family":"Teggerda","given":"S Ylke S","non-dropping-particle":"","parse-names":false,"suffix":""},{"dropping-particle":"","family":"Opriore","given":"E Nrico L","non-dropping-particle":"","parse-names":false,"suffix":""},{"dropping-particle":"","family":"Ueters","given":"M Arieke S","non-dropping-particle":"","parse-names":false,"suffix":""},{"dropping-particle":"","family":"Artelings","given":"M Argot B","non-dropping-particle":"","parse-names":false,"suffix":""},{"dropping-particle":"V","family":"Andenbussche","given":"F Rank","non-dropping-particle":"","parse-names":false,"suffix":""},{"dropping-particle":"","family":"Alther","given":"F Rans W","non-dropping-particle":"","parse-names":false,"suffix":""}],"id":"ITEM-1","issued":{"date-parts":[["2006"]]},"page":"52-55","title":"Twin-to-Twin Transfusion Syndrome , Vein of Galen Malformation , and Transposition of the Great Arteries in a Pair of Monochorionic Twins : Coincidence or Related Association ?","type":"article-journal"},"uris":["http://www.mendeley.com/documents/?uuid=c5712827-0a81-4304-8108-43a79f3ff854"]}],"mendeley":{"formattedCitation":"(160)","plainTextFormattedCitation":"(160)","previouslyFormattedCitation":"(16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0)</w:t>
      </w:r>
      <w:r w:rsidR="00787600" w:rsidRPr="006C41DA">
        <w:rPr>
          <w:rFonts w:ascii="Arial" w:hAnsi="Arial" w:cs="Arial"/>
          <w:sz w:val="24"/>
          <w:szCs w:val="24"/>
        </w:rPr>
        <w:fldChar w:fldCharType="end"/>
      </w:r>
      <w:r w:rsidRPr="006C41DA">
        <w:rPr>
          <w:rFonts w:ascii="Arial" w:hAnsi="Arial" w:cs="Arial"/>
          <w:sz w:val="24"/>
          <w:szCs w:val="24"/>
        </w:rPr>
        <w:t xml:space="preserve">. </w:t>
      </w:r>
      <w:r w:rsidR="008B45C4" w:rsidRPr="006C41DA">
        <w:rPr>
          <w:rFonts w:ascii="Arial" w:hAnsi="Arial" w:cs="Arial"/>
          <w:sz w:val="24"/>
          <w:szCs w:val="24"/>
        </w:rPr>
        <w:t>The smaller twin had a choroidal Vein of Galen malformation while the larger was normal in another twin pair without TTTS; i</w:t>
      </w:r>
      <w:r w:rsidRPr="006C41DA">
        <w:rPr>
          <w:rFonts w:ascii="Arial" w:hAnsi="Arial" w:cs="Arial"/>
          <w:sz w:val="24"/>
          <w:szCs w:val="24"/>
        </w:rPr>
        <w:t>n th</w:t>
      </w:r>
      <w:r w:rsidR="008B45C4" w:rsidRPr="006C41DA">
        <w:rPr>
          <w:rFonts w:ascii="Arial" w:hAnsi="Arial" w:cs="Arial"/>
          <w:sz w:val="24"/>
          <w:szCs w:val="24"/>
        </w:rPr>
        <w:t>is</w:t>
      </w:r>
      <w:r w:rsidRPr="006C41DA">
        <w:rPr>
          <w:rFonts w:ascii="Arial" w:hAnsi="Arial" w:cs="Arial"/>
          <w:sz w:val="24"/>
          <w:szCs w:val="24"/>
        </w:rPr>
        <w:t xml:space="preserve"> case whole exome sequencing excluded previously rep</w:t>
      </w:r>
      <w:r w:rsidR="008B45C4" w:rsidRPr="006C41DA">
        <w:rPr>
          <w:rFonts w:ascii="Arial" w:hAnsi="Arial" w:cs="Arial"/>
          <w:sz w:val="24"/>
          <w:szCs w:val="24"/>
        </w:rPr>
        <w:t>orted genetic associations and abnormal copy number varia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wneu.2016.04.031","ISSN":"1878-8750","author":[{"dropping-particle":"","family":"Komiyama","given":"Masaki","non-dropping-particle":"","parse-names":false,"suffix":""},{"dropping-particle":"","family":"Miyatake","given":"Satoko","non-dropping-particle":"","parse-names":false,"suffix":""},{"dropping-particle":"","family":"Terada","given":"Aiko","non-dropping-particle":"","parse-names":false,"suffix":""},{"dropping-particle":"","family":"Ishiguro","given":"Tomoya","non-dropping-particle":"","parse-names":false,"suffix":""},{"dropping-particle":"","family":"Ichiba","given":"Hiroyuki","non-dropping-particle":"","parse-names":false,"suffix":""},{"dropping-particle":"","family":"Matsumoto","given":"Naomichi","non-dropping-particle":"","parse-names":false,"suffix":""}],"container-title":"World Neurosurgery","id":"ITEM-1","issued":{"date-parts":[["2016"]]},"page":"672.e11-672.e15","publisher":"Elsevier Inc","title":"Case Report Vein of Galen Aneurysmal Malformation in Monozygotic Twin","type":"article-journal","volume":"91"},"uris":["http://www.mendeley.com/documents/?uuid=acd8f52e-015b-4ac1-a051-739740a205b2"]}],"mendeley":{"formattedCitation":"(161)","plainTextFormattedCitation":"(161)","previouslyFormattedCitation":"(16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1)</w:t>
      </w:r>
      <w:r w:rsidR="00787600" w:rsidRPr="006C41DA">
        <w:rPr>
          <w:rFonts w:ascii="Arial" w:hAnsi="Arial" w:cs="Arial"/>
          <w:sz w:val="24"/>
          <w:szCs w:val="24"/>
        </w:rPr>
        <w:fldChar w:fldCharType="end"/>
      </w:r>
      <w:r w:rsidR="008B45C4" w:rsidRPr="006C41DA">
        <w:rPr>
          <w:rFonts w:ascii="Arial" w:hAnsi="Arial" w:cs="Arial"/>
          <w:sz w:val="24"/>
          <w:szCs w:val="24"/>
        </w:rPr>
        <w:t>.</w:t>
      </w:r>
    </w:p>
    <w:p w14:paraId="3FE93D5E" w14:textId="7DED0E9F" w:rsidR="001E7467" w:rsidRPr="006C41DA" w:rsidRDefault="001E7467" w:rsidP="0009321F">
      <w:pPr>
        <w:spacing w:line="480" w:lineRule="auto"/>
        <w:rPr>
          <w:rFonts w:ascii="Arial" w:hAnsi="Arial" w:cs="Arial"/>
          <w:sz w:val="24"/>
          <w:szCs w:val="24"/>
        </w:rPr>
      </w:pPr>
      <w:r w:rsidRPr="006C41DA">
        <w:rPr>
          <w:rFonts w:ascii="Arial" w:hAnsi="Arial" w:cs="Arial"/>
          <w:sz w:val="24"/>
          <w:szCs w:val="24"/>
        </w:rPr>
        <w:t xml:space="preserve">Pregnancies complicated by TAPS or </w:t>
      </w:r>
      <w:proofErr w:type="spellStart"/>
      <w:r w:rsidRPr="006C41DA">
        <w:rPr>
          <w:rFonts w:ascii="Arial" w:hAnsi="Arial" w:cs="Arial"/>
          <w:sz w:val="24"/>
          <w:szCs w:val="24"/>
        </w:rPr>
        <w:t>sIUGR</w:t>
      </w:r>
      <w:proofErr w:type="spellEnd"/>
      <w:r w:rsidRPr="006C41DA">
        <w:rPr>
          <w:rFonts w:ascii="Arial" w:hAnsi="Arial" w:cs="Arial"/>
          <w:sz w:val="24"/>
          <w:szCs w:val="24"/>
        </w:rPr>
        <w:t xml:space="preserve"> are also at risk for central nervous system problems, </w:t>
      </w:r>
      <w:r w:rsidR="00046B18" w:rsidRPr="006C41DA">
        <w:rPr>
          <w:rFonts w:ascii="Arial" w:hAnsi="Arial" w:cs="Arial"/>
          <w:sz w:val="24"/>
          <w:szCs w:val="24"/>
        </w:rPr>
        <w:t>typical</w:t>
      </w:r>
      <w:r w:rsidRPr="006C41DA">
        <w:rPr>
          <w:rFonts w:ascii="Arial" w:hAnsi="Arial" w:cs="Arial"/>
          <w:sz w:val="24"/>
          <w:szCs w:val="24"/>
        </w:rPr>
        <w:t>ly the recipient twin in TAP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2337","ISBN":"1469-0705","ISSN":"09607692","PMID":"23124777","abstract":"Twin anemia-polycythemia sequence (TAPS) results from slow intertwin blood transfusion through minuscule placental vascular anastomoses and is characterized by large intertwin hemoglobin differences in the absence of amniotic fluid discordance. The optimal management of TAPS is not clear. We report a case of TAPS detected antenatally by Doppler ultrasound examination at 15 + 6 weeks' gestation. After counseling, the parents opted for expectant management. Regular Doppler measurements were performed and these remained fairly stable. An emergency Cesarean section was performed at 34 + 5 weeks following signs of fetal distress. The donor twin was severely anemic while the recipient twin had severe polycythemia-hyperviscosity syndrome. On day 1, the recipient developed respiratory insufficiency and subclinical status epilepticus. Magnetic resonance imaging showed a total loss of gray-white matter differentiation as a sign of severe diffuse cerebral ischemia and bilateral intra- and extra-axial hemorrhages. There was almost complete lack of arterial and venous cerebral blood flow. On day 3 intensive care treatment was withdrawn in view of the severity of the brain injury. This case report demonstrates that TAPS may lead to severe cerebral injury and fatal outcome in the recipient twin, and highlights the importance of antenatal Doppler ultrasound monitoring and choice of management.","author":[{"dropping-particle":"","family":"Lopriore","given":"E.","non-dropping-particle":"","parse-names":false,"suffix":""},{"dropping-particle":"","family":"Slaghekke","given":"F.","non-dropping-particle":"","parse-names":false,"suffix":""},{"dropping-particle":"","family":"Kersbergen","given":"K. J.","non-dropping-particle":"","parse-names":false,"suffix":""},{"dropping-particle":"","family":"Vries","given":"L. S.","non-dropping-particle":"De","parse-names":false,"suffix":""},{"dropping-particle":"","family":"Drogtrop","given":"A. P.","non-dropping-particle":"","parse-names":false,"suffix":""},{"dropping-particle":"","family":"Middeldorp","given":"J. M.","non-dropping-particle":"","parse-names":false,"suffix":""},{"dropping-particle":"","family":"Oepkes","given":"D.","non-dropping-particle":"","parse-names":false,"suffix":""},{"dropping-particle":"","family":"Benders","given":"M. J.","non-dropping-particle":"","parse-names":false,"suffix":""}],"container-title":"Ultrasound in Obstetrics and Gynecology","id":"ITEM-1","issue":"6","issued":{"date-parts":[["2013"]]},"page":"702-706","title":"Severe cerebral injury in a recipient with twin anemia-polycythemia sequence","type":"article-journal","volume":"41"},"uris":["http://www.mendeley.com/documents/?uuid=0e58abca-4264-408a-a167-c51687fd9110"]}],"mendeley":{"formattedCitation":"(162)","plainTextFormattedCitation":"(162)","previouslyFormattedCitation":"(16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2)</w:t>
      </w:r>
      <w:r w:rsidR="00787600" w:rsidRPr="006C41DA">
        <w:rPr>
          <w:rFonts w:ascii="Arial" w:hAnsi="Arial" w:cs="Arial"/>
          <w:sz w:val="24"/>
          <w:szCs w:val="24"/>
        </w:rPr>
        <w:fldChar w:fldCharType="end"/>
      </w:r>
      <w:r w:rsidRPr="006C41DA">
        <w:rPr>
          <w:rFonts w:ascii="Arial" w:hAnsi="Arial" w:cs="Arial"/>
          <w:sz w:val="24"/>
          <w:szCs w:val="24"/>
        </w:rPr>
        <w:t xml:space="preserve"> and the larger twin in </w:t>
      </w:r>
      <w:proofErr w:type="spellStart"/>
      <w:r w:rsidRPr="006C41DA">
        <w:rPr>
          <w:rFonts w:ascii="Arial" w:hAnsi="Arial" w:cs="Arial"/>
          <w:sz w:val="24"/>
          <w:szCs w:val="24"/>
        </w:rPr>
        <w:t>sIUGR</w:t>
      </w:r>
      <w:proofErr w:type="spellEnd"/>
      <w:r w:rsidR="00F67BA9" w:rsidRPr="006C41DA">
        <w:rPr>
          <w:rFonts w:ascii="Arial" w:hAnsi="Arial" w:cs="Arial"/>
          <w:sz w:val="24"/>
          <w:szCs w:val="24"/>
        </w:rPr>
        <w:t>, consistent with the possibility that TTTS plays a role</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4298","ISBN":"0197-3851","ISSN":"01973851","PMID":"24338685","abstract":"OBJECTIVE: To estimate incidence and risk factors of severe cerebral injury in survivors from monochorionic pregnancies with selective intrauterine growth restriction (sIUGR) and/or birth weight discordance (BWD).\\n\\nMETHODS: Electronic databases were searched for studies describing perinatal and neurologic outcome in monochorionic twins with sIUGR and/or BWD. Exclusion criteria were twin-twin transfusion syndrome, twin anemia-polycythemia sequence, selective feticide or laser treatment.\\n\\nRESULTS: Eleven articles were included in the systematic review. Analysis was hampered by different methodology and definitions of cerebral injury. The incidence of severe cerebral injury varied from 0% to 33% (average 8%, 52/661), and was higher in studies including single intrauterine demise [odds ratio (OR) 2.92; 95% confidence interval (CI) 0.89-9.56] and studies with a median gestational age at birth of ≤32 weeks (OR 1.56; 95% CI 1.06-2.27). The risk of severe cerebral injury was higher in pregnancies with abnormal umbilical artery Doppler (13.5% vs 2.5%; OR 7.69; 95% CI 2.56-25.00) and in larger twins (9% vs 5%; OR 1.93; 95% CI 0.95-3.92).\\n\\nCONCLUSIONS: The incidence of severe cerebral injury in monochorionic twins with sIUGR and/or BWD is approximately 8% and is associated with abnormal umbilical artery Doppler, larger twins, intrauterine fetal demise and low gestational age at birth.","author":[{"dropping-particle":"","family":"Inklaar","given":"M. J.","non-dropping-particle":"","parse-names":false,"suffix":""},{"dropping-particle":"","family":"Klink","given":"J. M M","non-dropping-particle":"van","parse-names":false,"suffix":""},{"dropping-particle":"","family":"Stolk","given":"T. T.","non-dropping-particle":"","parse-names":false,"suffix":""},{"dropping-particle":"","family":"Zwet","given":"E. W.","non-dropping-particle":"van","parse-names":false,"suffix":""},{"dropping-particle":"","family":"Oepkes","given":"D.","non-dropping-particle":"","parse-names":false,"suffix":""},{"dropping-particle":"","family":"Lopriore","given":"E.","non-dropping-particle":"","parse-names":false,"suffix":""}],"container-title":"Prenatal Diagnosis","id":"ITEM-1","issue":"3","issued":{"date-parts":[["2014"]]},"page":"205-213","title":"Cerebral injury in monochorionic twins with selective intrauterine growth restriction: A systematic review","type":"article-journal","volume":"34"},"uris":["http://www.mendeley.com/documents/?uuid=c72dbd5b-5a6b-4f9b-bd65-ac7c96e3a14f"]}],"mendeley":{"formattedCitation":"(163)","plainTextFormattedCitation":"(163)","previouslyFormattedCitation":"(16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3)</w:t>
      </w:r>
      <w:r w:rsidR="00787600" w:rsidRPr="006C41DA">
        <w:rPr>
          <w:rFonts w:ascii="Arial" w:hAnsi="Arial" w:cs="Arial"/>
          <w:sz w:val="24"/>
          <w:szCs w:val="24"/>
        </w:rPr>
        <w:fldChar w:fldCharType="end"/>
      </w:r>
      <w:r w:rsidR="00F67BA9" w:rsidRPr="006C41DA">
        <w:rPr>
          <w:rFonts w:ascii="Arial" w:hAnsi="Arial" w:cs="Arial"/>
          <w:sz w:val="24"/>
          <w:szCs w:val="24"/>
        </w:rPr>
        <w:t>. However, cognition is more likely to be compromised in the smaller tw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36/archdischild-2017-313691","author":[{"dropping-particle":"","family":"Swamy","given":"Ravi Shankar","non-dropping-particle":"","parse-names":false,"suffix":""},{"dropping-particle":"","family":"Mcconachie","given":"Helen","non-dropping-particle":"","parse-names":false,"suffix":""},{"dropping-particle":"","family":"Ng","given":"Jane","non-dropping-particle":"","parse-names":false,"suffix":""},{"dropping-particle":"","family":"Rankin","given":"Judith","non-dropping-particle":"","parse-names":false,"suffix":""},{"dropping-particle":"","family":"Korada","given":"Murthy","non-dropping-particle":"","parse-names":false,"suffix":""},{"dropping-particle":"","family":"Sturgiss","given":"Stephen","non-dropping-particle":"","parse-names":false,"suffix":""},{"dropping-particle":"","family":"Embleton","given":"Nicholas D","non-dropping-particle":"","parse-names":false,"suffix":""}],"id":"ITEM-1","issued":{"date-parts":[["2018"]]},"page":"1-5","title":"Cognitive outcome in childhood of birth weight discordant monochorionic twins : the long-term effects of fetal growth restriction","type":"article-journal"},"uris":["http://www.mendeley.com/documents/?uuid=a7d86680-b5ba-4422-95d5-6a02f2f6107c"]}],"mendeley":{"formattedCitation":"(164)","plainTextFormattedCitation":"(164)","previouslyFormattedCitation":"(16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4)</w:t>
      </w:r>
      <w:r w:rsidR="00787600" w:rsidRPr="006C41DA">
        <w:rPr>
          <w:rFonts w:ascii="Arial" w:hAnsi="Arial" w:cs="Arial"/>
          <w:sz w:val="24"/>
          <w:szCs w:val="24"/>
        </w:rPr>
        <w:fldChar w:fldCharType="end"/>
      </w:r>
      <w:r w:rsidR="00F67BA9" w:rsidRPr="006C41DA">
        <w:rPr>
          <w:rFonts w:ascii="Arial" w:hAnsi="Arial" w:cs="Arial"/>
          <w:sz w:val="24"/>
          <w:szCs w:val="24"/>
        </w:rPr>
        <w:t>.  I</w:t>
      </w:r>
      <w:r w:rsidR="00046B18" w:rsidRPr="006C41DA">
        <w:rPr>
          <w:rFonts w:ascii="Arial" w:hAnsi="Arial" w:cs="Arial"/>
          <w:sz w:val="24"/>
          <w:szCs w:val="24"/>
        </w:rPr>
        <w:t xml:space="preserve">n </w:t>
      </w:r>
      <w:r w:rsidR="00F67BA9" w:rsidRPr="006C41DA">
        <w:rPr>
          <w:rFonts w:ascii="Arial" w:hAnsi="Arial" w:cs="Arial"/>
          <w:sz w:val="24"/>
          <w:szCs w:val="24"/>
        </w:rPr>
        <w:t>a meta-</w:t>
      </w:r>
      <w:r w:rsidR="00F67BA9" w:rsidRPr="006C41DA">
        <w:rPr>
          <w:rFonts w:ascii="Arial" w:hAnsi="Arial" w:cs="Arial"/>
          <w:sz w:val="24"/>
          <w:szCs w:val="24"/>
        </w:rPr>
        <w:lastRenderedPageBreak/>
        <w:t xml:space="preserve">analysis of 11 studies of </w:t>
      </w:r>
      <w:proofErr w:type="spellStart"/>
      <w:r w:rsidR="00F67BA9" w:rsidRPr="006C41DA">
        <w:rPr>
          <w:rFonts w:ascii="Arial" w:hAnsi="Arial" w:cs="Arial"/>
          <w:sz w:val="24"/>
          <w:szCs w:val="24"/>
        </w:rPr>
        <w:t>sIUGR</w:t>
      </w:r>
      <w:proofErr w:type="spellEnd"/>
      <w:r w:rsidR="00F67BA9" w:rsidRPr="006C41DA">
        <w:rPr>
          <w:rFonts w:ascii="Arial" w:hAnsi="Arial" w:cs="Arial"/>
          <w:sz w:val="24"/>
          <w:szCs w:val="24"/>
        </w:rPr>
        <w:t xml:space="preserve"> monozygotic twins</w:t>
      </w:r>
      <w:r w:rsidR="00046B18" w:rsidRPr="006C41DA">
        <w:rPr>
          <w:rFonts w:ascii="Arial" w:hAnsi="Arial" w:cs="Arial"/>
          <w:sz w:val="24"/>
          <w:szCs w:val="24"/>
        </w:rPr>
        <w:t xml:space="preserve">, </w:t>
      </w:r>
      <w:r w:rsidR="00F67BA9" w:rsidRPr="006C41DA">
        <w:rPr>
          <w:rFonts w:ascii="Arial" w:hAnsi="Arial" w:cs="Arial"/>
          <w:sz w:val="24"/>
          <w:szCs w:val="24"/>
        </w:rPr>
        <w:t>cerebral injury was reported in 0-33% of cases, with an average of 8%</w:t>
      </w:r>
      <w:r w:rsidR="005B4EA4" w:rsidRPr="006C41DA">
        <w:rPr>
          <w:rFonts w:ascii="Arial" w:hAnsi="Arial" w:cs="Arial"/>
          <w:sz w:val="24"/>
          <w:szCs w:val="24"/>
        </w:rPr>
        <w:t>. I</w:t>
      </w:r>
      <w:r w:rsidR="00F67BA9" w:rsidRPr="006C41DA">
        <w:rPr>
          <w:rFonts w:ascii="Arial" w:hAnsi="Arial" w:cs="Arial"/>
          <w:sz w:val="24"/>
          <w:szCs w:val="24"/>
        </w:rPr>
        <w:t>ntra-uterine death of the co-twin, umbilical artery Doppler abnormalities and earlier gestation at delivery were also risk factor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4298","ISBN":"0197-3851","ISSN":"01973851","PMID":"24338685","abstract":"OBJECTIVE: To estimate incidence and risk factors of severe cerebral injury in survivors from monochorionic pregnancies with selective intrauterine growth restriction (sIUGR) and/or birth weight discordance (BWD).\\n\\nMETHODS: Electronic databases were searched for studies describing perinatal and neurologic outcome in monochorionic twins with sIUGR and/or BWD. Exclusion criteria were twin-twin transfusion syndrome, twin anemia-polycythemia sequence, selective feticide or laser treatment.\\n\\nRESULTS: Eleven articles were included in the systematic review. Analysis was hampered by different methodology and definitions of cerebral injury. The incidence of severe cerebral injury varied from 0% to 33% (average 8%, 52/661), and was higher in studies including single intrauterine demise [odds ratio (OR) 2.92; 95% confidence interval (CI) 0.89-9.56] and studies with a median gestational age at birth of ≤32 weeks (OR 1.56; 95% CI 1.06-2.27). The risk of severe cerebral injury was higher in pregnancies with abnormal umbilical artery Doppler (13.5% vs 2.5%; OR 7.69; 95% CI 2.56-25.00) and in larger twins (9% vs 5%; OR 1.93; 95% CI 0.95-3.92).\\n\\nCONCLUSIONS: The incidence of severe cerebral injury in monochorionic twins with sIUGR and/or BWD is approximately 8% and is associated with abnormal umbilical artery Doppler, larger twins, intrauterine fetal demise and low gestational age at birth.","author":[{"dropping-particle":"","family":"Inklaar","given":"M. J.","non-dropping-particle":"","parse-names":false,"suffix":""},{"dropping-particle":"","family":"Klink","given":"J. M M","non-dropping-particle":"van","parse-names":false,"suffix":""},{"dropping-particle":"","family":"Stolk","given":"T. T.","non-dropping-particle":"","parse-names":false,"suffix":""},{"dropping-particle":"","family":"Zwet","given":"E. W.","non-dropping-particle":"van","parse-names":false,"suffix":""},{"dropping-particle":"","family":"Oepkes","given":"D.","non-dropping-particle":"","parse-names":false,"suffix":""},{"dropping-particle":"","family":"Lopriore","given":"E.","non-dropping-particle":"","parse-names":false,"suffix":""}],"container-title":"Prenatal Diagnosis","id":"ITEM-1","issue":"3","issued":{"date-parts":[["2014"]]},"page":"205-213","title":"Cerebral injury in monochorionic twins with selective intrauterine growth restriction: A systematic review","type":"article-journal","volume":"34"},"uris":["http://www.mendeley.com/documents/?uuid=c72dbd5b-5a6b-4f9b-bd65-ac7c96e3a14f"]}],"mendeley":{"formattedCitation":"(163)","plainTextFormattedCitation":"(163)","previouslyFormattedCitation":"(16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3)</w:t>
      </w:r>
      <w:r w:rsidR="00787600" w:rsidRPr="006C41DA">
        <w:rPr>
          <w:rFonts w:ascii="Arial" w:hAnsi="Arial" w:cs="Arial"/>
          <w:sz w:val="24"/>
          <w:szCs w:val="24"/>
        </w:rPr>
        <w:fldChar w:fldCharType="end"/>
      </w:r>
      <w:r w:rsidR="00F67BA9" w:rsidRPr="006C41DA">
        <w:rPr>
          <w:rFonts w:ascii="Arial" w:hAnsi="Arial" w:cs="Arial"/>
          <w:sz w:val="24"/>
          <w:szCs w:val="24"/>
        </w:rPr>
        <w:t>.</w:t>
      </w:r>
    </w:p>
    <w:p w14:paraId="71E419F5" w14:textId="77777777" w:rsidR="002509D1" w:rsidRPr="006C41DA" w:rsidRDefault="00F028D8" w:rsidP="0009321F">
      <w:pPr>
        <w:spacing w:line="480" w:lineRule="auto"/>
        <w:rPr>
          <w:rFonts w:ascii="Arial" w:hAnsi="Arial" w:cs="Arial"/>
          <w:i/>
          <w:sz w:val="24"/>
          <w:szCs w:val="24"/>
        </w:rPr>
      </w:pPr>
      <w:proofErr w:type="spellStart"/>
      <w:r w:rsidRPr="006C41DA">
        <w:rPr>
          <w:rFonts w:ascii="Arial" w:hAnsi="Arial" w:cs="Arial"/>
          <w:i/>
          <w:sz w:val="24"/>
          <w:szCs w:val="24"/>
        </w:rPr>
        <w:t>Fetal</w:t>
      </w:r>
      <w:proofErr w:type="spellEnd"/>
      <w:r w:rsidRPr="006C41DA">
        <w:rPr>
          <w:rFonts w:ascii="Arial" w:hAnsi="Arial" w:cs="Arial"/>
          <w:i/>
          <w:sz w:val="24"/>
          <w:szCs w:val="24"/>
        </w:rPr>
        <w:t xml:space="preserve"> stroke m</w:t>
      </w:r>
      <w:r w:rsidR="0006170F" w:rsidRPr="006C41DA">
        <w:rPr>
          <w:rFonts w:ascii="Arial" w:hAnsi="Arial" w:cs="Arial"/>
          <w:i/>
          <w:sz w:val="24"/>
          <w:szCs w:val="24"/>
        </w:rPr>
        <w:t>echanisms in twin</w:t>
      </w:r>
      <w:r w:rsidRPr="006C41DA">
        <w:rPr>
          <w:rFonts w:ascii="Arial" w:hAnsi="Arial" w:cs="Arial"/>
          <w:i/>
          <w:sz w:val="24"/>
          <w:szCs w:val="24"/>
        </w:rPr>
        <w:t>s</w:t>
      </w:r>
    </w:p>
    <w:p w14:paraId="56C4D1E6" w14:textId="64A374B0" w:rsidR="00FC3E6B" w:rsidRPr="006C41DA" w:rsidRDefault="0006170F" w:rsidP="0009321F">
      <w:pPr>
        <w:spacing w:line="480" w:lineRule="auto"/>
        <w:rPr>
          <w:rFonts w:ascii="Arial" w:hAnsi="Arial" w:cs="Arial"/>
          <w:sz w:val="24"/>
          <w:szCs w:val="24"/>
        </w:rPr>
      </w:pPr>
      <w:r w:rsidRPr="006C41DA">
        <w:rPr>
          <w:rFonts w:ascii="Arial" w:hAnsi="Arial" w:cs="Arial"/>
          <w:sz w:val="24"/>
          <w:szCs w:val="24"/>
        </w:rPr>
        <w:t xml:space="preserve">The initial reports reported thrombus and suggested embolism </w:t>
      </w:r>
      <w:r w:rsidR="00180BCF" w:rsidRPr="006C41DA">
        <w:rPr>
          <w:rFonts w:ascii="Arial" w:hAnsi="Arial" w:cs="Arial"/>
          <w:sz w:val="24"/>
          <w:szCs w:val="24"/>
        </w:rPr>
        <w:t xml:space="preserve">from the dying twin to the surviving twin </w:t>
      </w:r>
      <w:r w:rsidRPr="006C41DA">
        <w:rPr>
          <w:rFonts w:ascii="Arial" w:hAnsi="Arial" w:cs="Arial"/>
          <w:sz w:val="24"/>
          <w:szCs w:val="24"/>
        </w:rPr>
        <w:t xml:space="preserve">in the </w:t>
      </w:r>
      <w:r w:rsidR="00180BCF" w:rsidRPr="006C41DA">
        <w:rPr>
          <w:rFonts w:ascii="Arial" w:hAnsi="Arial" w:cs="Arial"/>
          <w:sz w:val="24"/>
          <w:szCs w:val="24"/>
        </w:rPr>
        <w:t xml:space="preserve">context of </w:t>
      </w:r>
      <w:r w:rsidR="002667D5" w:rsidRPr="006C41DA">
        <w:rPr>
          <w:rFonts w:ascii="Arial" w:hAnsi="Arial" w:cs="Arial"/>
          <w:sz w:val="24"/>
          <w:szCs w:val="24"/>
        </w:rPr>
        <w:t>disseminated intravascular coagula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S0022-3476(69)80034-X","ISBN":"0022-3476 (Print)","ISSN":"00223476","PMID":"5767341","abstract":"Three infants with intrauterine disseminated intravascular coagulation are presented.Each was the product of a twin pregnancy with a macerated sibling. Renal cortical and cerebral necrosis were the predominant features. Two other similar patients have been previously reported. It appears likely that the feto-fetal exchange of thromboplastic material from a dead fetus through vascular shunts in a monochorionic placenta is responsible for this syndrome. With conservative management, the renal cortical necrosis may not necessarily be fatal, but the prognosis is probably poor because of the severity of the cerebral damage. © 1969 The C. V. Mosby Company.","author":[{"dropping-particle":"","family":"Moore","given":"Conner M.","non-dropping-particle":"","parse-names":false,"suffix":""},{"dropping-particle":"","family":"McAdams","given":"A. James","non-dropping-particle":"","parse-names":false,"suffix":""},{"dropping-particle":"","family":"Sutherland","given":"James","non-dropping-particle":"","parse-names":false,"suffix":""}],"container-title":"The Journal of Pediatrics","id":"ITEM-1","issue":"4","issued":{"date-parts":[["1969"]]},"page":"523-528","title":"Intrauterine disseminated intravascularcoagulation: A syndrome of multiple pregnancy with a dead twin fetus","type":"article-journal","volume":"74"},"uris":["http://www.mendeley.com/documents/?uuid=c2c47504-1071-4c22-909c-28b148822c20"]}],"mendeley":{"formattedCitation":"(129)","plainTextFormattedCitation":"(129)","previouslyFormattedCitation":"(12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9)</w:t>
      </w:r>
      <w:r w:rsidR="00787600" w:rsidRPr="006C41DA">
        <w:rPr>
          <w:rFonts w:ascii="Arial" w:hAnsi="Arial" w:cs="Arial"/>
          <w:sz w:val="24"/>
          <w:szCs w:val="24"/>
        </w:rPr>
        <w:fldChar w:fldCharType="end"/>
      </w:r>
      <w:r w:rsidR="002667D5" w:rsidRPr="006C41DA">
        <w:rPr>
          <w:rFonts w:ascii="Arial" w:hAnsi="Arial" w:cs="Arial"/>
          <w:sz w:val="24"/>
          <w:szCs w:val="24"/>
        </w:rPr>
        <w:t>, which has been reported in mothers carrying a dead twin</w:t>
      </w:r>
      <w:r w:rsidR="00A249A9" w:rsidRPr="006C41DA">
        <w:rPr>
          <w:rFonts w:ascii="Arial" w:hAnsi="Arial" w:cs="Arial"/>
          <w:sz w:val="24"/>
          <w:szCs w:val="24"/>
        </w:rPr>
        <w:t xml:space="preserve"> for several weeks</w:t>
      </w:r>
      <w:r w:rsidR="005111B2" w:rsidRPr="006C41DA">
        <w:rPr>
          <w:rFonts w:ascii="Arial" w:hAnsi="Arial" w:cs="Arial"/>
          <w:sz w:val="24"/>
          <w:szCs w:val="24"/>
        </w:rPr>
        <w:t xml:space="preserve"> and in some cases has been treated with maternal hepari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d":"ITEM-1","issued":{"date-parts":[["0"]]},"title":"Landy fetal demise.pdf","type":"article"},"uris":["http://www.mendeley.com/documents/?uuid=7efa8826-947a-4900-9712-95b6c1cc3c03"]}],"mendeley":{"formattedCitation":"(165)","plainTextFormattedCitation":"(165)","previouslyFormattedCitation":"(16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5)</w:t>
      </w:r>
      <w:r w:rsidR="00787600" w:rsidRPr="006C41DA">
        <w:rPr>
          <w:rFonts w:ascii="Arial" w:hAnsi="Arial" w:cs="Arial"/>
          <w:sz w:val="24"/>
          <w:szCs w:val="24"/>
        </w:rPr>
        <w:fldChar w:fldCharType="end"/>
      </w:r>
      <w:r w:rsidR="005B4EA4"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3109/14767058.2013.850662","ISSN":"1476-4954","PMID":"24090037","abstract":"A regular Doppler control evaluation of middle cerebral artery peak systolic velocity is needed in order to identify twin anaemia polycythaemia sequence in monochorionic twin pregnancies. Here, we present a clinical case of spontaneous TAPS, and we review the diagnostic criteria and management strategies for this syndrome.","author":[{"dropping-particle":"","family":"Sainz","given":"José A","non-dropping-particle":"","parse-names":false,"suffix":""},{"dropping-particle":"","family":"Romero","given":"Cristina","non-dropping-particle":"","parse-names":false,"suffix":""},{"dropping-particle":"","family":"García-Mejido","given":"José","non-dropping-particle":"","parse-names":false,"suffix":""},{"dropping-particle":"","family":"Soto","given":"Fátima","non-dropping-particle":"","parse-names":false,"suffix":""},{"dropping-particle":"","family":"Turmo","given":"Enriqueta","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11","issued":{"date-parts":[["2014","7","22"]]},"page":"1174-6","title":"Analysis of middle cerebral artery peak systolic velocity in monochorionic twin pregnancies as a method for identifying spontaneous twin anaemia-polycythaemia sequence.","type":"article-journal","volume":"27"},"uris":["http://www.mendeley.com/documents/?uuid=030ee6aa-85eb-3343-8b76-d6ea739c26b3"]}],"mendeley":{"formattedCitation":"(166)","plainTextFormattedCitation":"(166)","previouslyFormattedCitation":"(166)"},"properties":{"noteIndex":0},"schema":"https://github.com/citation-style-language/schema/raw/master/csl-citation.json"}</w:instrText>
      </w:r>
      <w:r w:rsidR="005B4EA4" w:rsidRPr="006C41DA">
        <w:rPr>
          <w:rFonts w:ascii="Arial" w:hAnsi="Arial" w:cs="Arial"/>
          <w:sz w:val="24"/>
          <w:szCs w:val="24"/>
        </w:rPr>
        <w:fldChar w:fldCharType="separate"/>
      </w:r>
      <w:r w:rsidR="001E22A5" w:rsidRPr="006C41DA">
        <w:rPr>
          <w:rFonts w:ascii="Arial" w:hAnsi="Arial" w:cs="Arial"/>
          <w:noProof/>
          <w:sz w:val="24"/>
          <w:szCs w:val="24"/>
        </w:rPr>
        <w:t>(166)</w:t>
      </w:r>
      <w:r w:rsidR="005B4EA4" w:rsidRPr="006C41DA">
        <w:rPr>
          <w:rFonts w:ascii="Arial" w:hAnsi="Arial" w:cs="Arial"/>
          <w:sz w:val="24"/>
          <w:szCs w:val="24"/>
        </w:rPr>
        <w:fldChar w:fldCharType="end"/>
      </w:r>
      <w:r w:rsidR="005B4EA4"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28","PMID":"2652011","author":[{"dropping-particle":"","family":"Landy","given":"H J","non-dropping-particle":"","parse-names":false,"suffix":""},{"dropping-particle":"","family":"Weingold","given":"A B","non-dropping-particle":"","parse-names":false,"suffix":""}],"container-title":"Obstetrical &amp; gynecological survey","id":"ITEM-1","issue":"3","issued":{"date-parts":[["1989","3"]]},"page":"171-6","title":"Management of a multiple gestation complicated by an antepartum fetal demise.","type":"article-journal","volume":"44"},"uris":["http://www.mendeley.com/documents/?uuid=360808a2-e8b2-3388-86aa-681298808604"]}],"mendeley":{"formattedCitation":"(134)","plainTextFormattedCitation":"(134)","previouslyFormattedCitation":"(134)"},"properties":{"noteIndex":0},"schema":"https://github.com/citation-style-language/schema/raw/master/csl-citation.json"}</w:instrText>
      </w:r>
      <w:r w:rsidR="005B4EA4" w:rsidRPr="006C41DA">
        <w:rPr>
          <w:rFonts w:ascii="Arial" w:hAnsi="Arial" w:cs="Arial"/>
          <w:sz w:val="24"/>
          <w:szCs w:val="24"/>
        </w:rPr>
        <w:fldChar w:fldCharType="separate"/>
      </w:r>
      <w:r w:rsidR="001E22A5" w:rsidRPr="006C41DA">
        <w:rPr>
          <w:rFonts w:ascii="Arial" w:hAnsi="Arial" w:cs="Arial"/>
          <w:noProof/>
          <w:sz w:val="24"/>
          <w:szCs w:val="24"/>
        </w:rPr>
        <w:t>(134)</w:t>
      </w:r>
      <w:r w:rsidR="005B4EA4" w:rsidRPr="006C41DA">
        <w:rPr>
          <w:rFonts w:ascii="Arial" w:hAnsi="Arial" w:cs="Arial"/>
          <w:sz w:val="24"/>
          <w:szCs w:val="24"/>
        </w:rPr>
        <w:fldChar w:fldCharType="end"/>
      </w:r>
      <w:r w:rsidR="002667D5" w:rsidRPr="006C41DA">
        <w:rPr>
          <w:rFonts w:ascii="Arial" w:hAnsi="Arial" w:cs="Arial"/>
          <w:sz w:val="24"/>
          <w:szCs w:val="24"/>
        </w:rPr>
        <w:t xml:space="preserve">. However, </w:t>
      </w:r>
      <w:r w:rsidR="00037AEC" w:rsidRPr="006C41DA">
        <w:rPr>
          <w:rFonts w:ascii="Arial" w:hAnsi="Arial" w:cs="Arial"/>
          <w:sz w:val="24"/>
          <w:szCs w:val="24"/>
        </w:rPr>
        <w:t xml:space="preserve">in </w:t>
      </w:r>
      <w:proofErr w:type="spellStart"/>
      <w:r w:rsidR="00037AEC" w:rsidRPr="006C41DA">
        <w:rPr>
          <w:rFonts w:ascii="Arial" w:hAnsi="Arial" w:cs="Arial"/>
          <w:sz w:val="24"/>
          <w:szCs w:val="24"/>
        </w:rPr>
        <w:t>F</w:t>
      </w:r>
      <w:r w:rsidR="00F91417" w:rsidRPr="006C41DA">
        <w:rPr>
          <w:rFonts w:ascii="Arial" w:hAnsi="Arial" w:cs="Arial"/>
          <w:sz w:val="24"/>
          <w:szCs w:val="24"/>
        </w:rPr>
        <w:t>u</w:t>
      </w:r>
      <w:r w:rsidR="00037AEC" w:rsidRPr="006C41DA">
        <w:rPr>
          <w:rFonts w:ascii="Arial" w:hAnsi="Arial" w:cs="Arial"/>
          <w:sz w:val="24"/>
          <w:szCs w:val="24"/>
        </w:rPr>
        <w:t>s</w:t>
      </w:r>
      <w:r w:rsidR="00F91417" w:rsidRPr="006C41DA">
        <w:rPr>
          <w:rFonts w:ascii="Arial" w:hAnsi="Arial" w:cs="Arial"/>
          <w:sz w:val="24"/>
          <w:szCs w:val="24"/>
        </w:rPr>
        <w:t>i</w:t>
      </w:r>
      <w:r w:rsidR="00037AEC" w:rsidRPr="006C41DA">
        <w:rPr>
          <w:rFonts w:ascii="Arial" w:hAnsi="Arial" w:cs="Arial"/>
          <w:sz w:val="24"/>
          <w:szCs w:val="24"/>
        </w:rPr>
        <w:t>’s</w:t>
      </w:r>
      <w:proofErr w:type="spellEnd"/>
      <w:r w:rsidR="00037AEC" w:rsidRPr="006C41DA">
        <w:rPr>
          <w:rFonts w:ascii="Arial" w:hAnsi="Arial" w:cs="Arial"/>
          <w:sz w:val="24"/>
          <w:szCs w:val="24"/>
        </w:rPr>
        <w:t xml:space="preserve"> case,</w:t>
      </w:r>
      <w:r w:rsidR="002667D5" w:rsidRPr="006C41DA">
        <w:rPr>
          <w:rFonts w:ascii="Arial" w:hAnsi="Arial" w:cs="Arial"/>
          <w:sz w:val="24"/>
          <w:szCs w:val="24"/>
        </w:rPr>
        <w:t xml:space="preserve"> </w:t>
      </w:r>
      <w:proofErr w:type="spellStart"/>
      <w:r w:rsidR="002667D5" w:rsidRPr="006C41DA">
        <w:rPr>
          <w:rFonts w:ascii="Arial" w:hAnsi="Arial" w:cs="Arial"/>
          <w:sz w:val="24"/>
          <w:szCs w:val="24"/>
        </w:rPr>
        <w:t>fetal</w:t>
      </w:r>
      <w:proofErr w:type="spellEnd"/>
      <w:r w:rsidR="002667D5" w:rsidRPr="006C41DA">
        <w:rPr>
          <w:rFonts w:ascii="Arial" w:hAnsi="Arial" w:cs="Arial"/>
          <w:sz w:val="24"/>
          <w:szCs w:val="24"/>
        </w:rPr>
        <w:t xml:space="preserve"> blood sampling </w:t>
      </w:r>
      <w:r w:rsidR="00037AEC" w:rsidRPr="006C41DA">
        <w:rPr>
          <w:rFonts w:ascii="Arial" w:hAnsi="Arial" w:cs="Arial"/>
          <w:sz w:val="24"/>
          <w:szCs w:val="24"/>
        </w:rPr>
        <w:t xml:space="preserve">in the larger survivor within 24 hours of the smaller co-twin death </w:t>
      </w:r>
      <w:r w:rsidR="002667D5" w:rsidRPr="006C41DA">
        <w:rPr>
          <w:rFonts w:ascii="Arial" w:hAnsi="Arial" w:cs="Arial"/>
          <w:sz w:val="24"/>
          <w:szCs w:val="24"/>
        </w:rPr>
        <w:t xml:space="preserve">did not find evidence of </w:t>
      </w:r>
      <w:proofErr w:type="spellStart"/>
      <w:r w:rsidR="002667D5" w:rsidRPr="006C41DA">
        <w:rPr>
          <w:rFonts w:ascii="Arial" w:hAnsi="Arial" w:cs="Arial"/>
          <w:sz w:val="24"/>
          <w:szCs w:val="24"/>
        </w:rPr>
        <w:t>fetal</w:t>
      </w:r>
      <w:proofErr w:type="spellEnd"/>
      <w:r w:rsidR="002667D5" w:rsidRPr="006C41DA">
        <w:rPr>
          <w:rFonts w:ascii="Arial" w:hAnsi="Arial" w:cs="Arial"/>
          <w:sz w:val="24"/>
          <w:szCs w:val="24"/>
        </w:rPr>
        <w:t xml:space="preserve"> disseminated intravascular coagulation but did demonstrate acute </w:t>
      </w:r>
      <w:r w:rsidR="00037AEC" w:rsidRPr="006C41DA">
        <w:rPr>
          <w:rFonts w:ascii="Arial" w:hAnsi="Arial" w:cs="Arial"/>
          <w:sz w:val="24"/>
          <w:szCs w:val="24"/>
        </w:rPr>
        <w:t>anaemia confirmed after delivery 2 days later</w:t>
      </w:r>
      <w:r w:rsidR="00F9141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44","PMID":"1870813","abstract":"Intrauterine death of one twin in monochorionic pregnancies is associated with increased mortality and morbidity for the survivor. This has been attributed to the consequences of intrauterine disseminated intravascular coagulation (DIC) initiated by the dead twin. We describe a case in which the fetal cerebral and renal lesions typically found in survivors occurred without any derangement in coagulation. Instead, acute twin-twin transfusion was suggested by the presence of severe anemia in the surviving fetus at delivery. We suggest that the lesions frequently found in the survivors are often due to acute hemodynamic and ischemic changes resulting from acute twin-twin transfusion at the time of intrauterine death, rather than to late-onset DIC. This hypothesis has an important implication for future management: Intervention must occur before intrauterine death if neurologic sequelae in the survivor are to be prevented.","author":[{"dropping-particle":"","family":"Fusi","given":"L","non-dropping-particle":"","parse-names":false,"suffix":""},{"dropping-particle":"","family":"McParland","given":"P","non-dropping-particle":"","parse-names":false,"suffix":""},{"dropping-particle":"","family":"Fisk","given":"N","non-dropping-particle":"","parse-names":false,"suffix":""},{"dropping-particle":"","family":"Nicolini","given":"U","non-dropping-particle":"","parse-names":false,"suffix":""},{"dropping-particle":"","family":"Wigglesworth","given":"J","non-dropping-particle":"","parse-names":false,"suffix":""}],"container-title":"Obstetrics and gynecology","id":"ITEM-1","issue":"3 Pt 2","issued":{"date-parts":[["1991","9"]]},"page":"517-20","title":"Acute twin-twin transfusion: a possible mechanism for brain-damaged survivors after intrauterine death of a monochorionic twin.","type":"article-journal","volume":"78"},"uris":["http://www.mendeley.com/documents/?uuid=86164f2a-4b49-3841-9829-f04c780210b2"]}],"mendeley":{"formattedCitation":"(167)","plainTextFormattedCitation":"(167)","previouslyFormattedCitation":"(167)"},"properties":{"noteIndex":0},"schema":"https://github.com/citation-style-language/schema/raw/master/csl-citation.json"}</w:instrText>
      </w:r>
      <w:r w:rsidR="00F91417" w:rsidRPr="006C41DA">
        <w:rPr>
          <w:rFonts w:ascii="Arial" w:hAnsi="Arial" w:cs="Arial"/>
          <w:sz w:val="24"/>
          <w:szCs w:val="24"/>
        </w:rPr>
        <w:fldChar w:fldCharType="separate"/>
      </w:r>
      <w:r w:rsidR="001E22A5" w:rsidRPr="006C41DA">
        <w:rPr>
          <w:rFonts w:ascii="Arial" w:hAnsi="Arial" w:cs="Arial"/>
          <w:noProof/>
          <w:sz w:val="24"/>
          <w:szCs w:val="24"/>
        </w:rPr>
        <w:t>(167)</w:t>
      </w:r>
      <w:r w:rsidR="00F91417" w:rsidRPr="006C41DA">
        <w:rPr>
          <w:rFonts w:ascii="Arial" w:hAnsi="Arial" w:cs="Arial"/>
          <w:sz w:val="24"/>
          <w:szCs w:val="24"/>
        </w:rPr>
        <w:fldChar w:fldCharType="end"/>
      </w:r>
      <w:r w:rsidR="00037AEC" w:rsidRPr="006C41DA">
        <w:rPr>
          <w:rFonts w:ascii="Arial" w:hAnsi="Arial" w:cs="Arial"/>
          <w:sz w:val="24"/>
          <w:szCs w:val="24"/>
        </w:rPr>
        <w:t xml:space="preserve">. </w:t>
      </w:r>
      <w:r w:rsidR="00DA0DA4" w:rsidRPr="006C41DA">
        <w:rPr>
          <w:rFonts w:ascii="Arial" w:hAnsi="Arial" w:cs="Arial"/>
          <w:sz w:val="24"/>
          <w:szCs w:val="24"/>
        </w:rPr>
        <w:t>I</w:t>
      </w:r>
      <w:r w:rsidR="00787A72" w:rsidRPr="006C41DA">
        <w:rPr>
          <w:rFonts w:ascii="Arial" w:hAnsi="Arial" w:cs="Arial"/>
          <w:sz w:val="24"/>
          <w:szCs w:val="24"/>
        </w:rPr>
        <w:t xml:space="preserve">t </w:t>
      </w:r>
      <w:r w:rsidR="00037AEC" w:rsidRPr="006C41DA">
        <w:rPr>
          <w:rFonts w:ascii="Arial" w:hAnsi="Arial" w:cs="Arial"/>
          <w:sz w:val="24"/>
          <w:szCs w:val="24"/>
        </w:rPr>
        <w:t>wa</w:t>
      </w:r>
      <w:r w:rsidR="00787A72" w:rsidRPr="006C41DA">
        <w:rPr>
          <w:rFonts w:ascii="Arial" w:hAnsi="Arial" w:cs="Arial"/>
          <w:sz w:val="24"/>
          <w:szCs w:val="24"/>
        </w:rPr>
        <w:t xml:space="preserve">s </w:t>
      </w:r>
      <w:r w:rsidR="00037AEC" w:rsidRPr="006C41DA">
        <w:rPr>
          <w:rFonts w:ascii="Arial" w:hAnsi="Arial" w:cs="Arial"/>
          <w:sz w:val="24"/>
          <w:szCs w:val="24"/>
        </w:rPr>
        <w:t>therefore hypothesised</w:t>
      </w:r>
      <w:r w:rsidR="00787A72" w:rsidRPr="006C41DA">
        <w:rPr>
          <w:rFonts w:ascii="Arial" w:hAnsi="Arial" w:cs="Arial"/>
          <w:sz w:val="24"/>
          <w:szCs w:val="24"/>
        </w:rPr>
        <w:t xml:space="preserve"> that </w:t>
      </w:r>
      <w:r w:rsidR="003663DC" w:rsidRPr="006C41DA">
        <w:rPr>
          <w:rFonts w:ascii="Arial" w:hAnsi="Arial" w:cs="Arial"/>
          <w:sz w:val="24"/>
          <w:szCs w:val="24"/>
        </w:rPr>
        <w:t>t</w:t>
      </w:r>
      <w:r w:rsidR="001C4AEA" w:rsidRPr="006C41DA">
        <w:rPr>
          <w:rFonts w:ascii="Arial" w:hAnsi="Arial" w:cs="Arial"/>
          <w:sz w:val="24"/>
          <w:szCs w:val="24"/>
        </w:rPr>
        <w:t xml:space="preserve">he </w:t>
      </w:r>
      <w:r w:rsidR="00787A72" w:rsidRPr="006C41DA">
        <w:rPr>
          <w:rFonts w:ascii="Arial" w:hAnsi="Arial" w:cs="Arial"/>
          <w:sz w:val="24"/>
          <w:szCs w:val="24"/>
        </w:rPr>
        <w:t xml:space="preserve">acute fall in blood pressure in the </w:t>
      </w:r>
      <w:r w:rsidR="00947E41" w:rsidRPr="006C41DA">
        <w:rPr>
          <w:rFonts w:ascii="Arial" w:hAnsi="Arial" w:cs="Arial"/>
          <w:sz w:val="24"/>
          <w:szCs w:val="24"/>
        </w:rPr>
        <w:t>dying twin</w:t>
      </w:r>
      <w:r w:rsidR="00787A72" w:rsidRPr="006C41DA">
        <w:rPr>
          <w:rFonts w:ascii="Arial" w:hAnsi="Arial" w:cs="Arial"/>
          <w:sz w:val="24"/>
          <w:szCs w:val="24"/>
        </w:rPr>
        <w:t xml:space="preserve"> allows shunting of blood from the</w:t>
      </w:r>
      <w:r w:rsidR="00947E41" w:rsidRPr="006C41DA">
        <w:rPr>
          <w:rFonts w:ascii="Arial" w:hAnsi="Arial" w:cs="Arial"/>
          <w:sz w:val="24"/>
          <w:szCs w:val="24"/>
        </w:rPr>
        <w:t xml:space="preserve"> survivor</w:t>
      </w:r>
      <w:r w:rsidR="00787A72" w:rsidRPr="006C41DA">
        <w:rPr>
          <w:rFonts w:ascii="Arial" w:hAnsi="Arial" w:cs="Arial"/>
          <w:sz w:val="24"/>
          <w:szCs w:val="24"/>
        </w:rPr>
        <w:t xml:space="preserve">, causing acute hypovolaemia, hypotension, hypoxia, acidosis and anaemia in that twin. </w:t>
      </w:r>
      <w:r w:rsidR="00450F2E" w:rsidRPr="006C41DA">
        <w:rPr>
          <w:rFonts w:ascii="Arial" w:hAnsi="Arial" w:cs="Arial"/>
          <w:sz w:val="24"/>
          <w:szCs w:val="24"/>
        </w:rPr>
        <w:t>A</w:t>
      </w:r>
      <w:r w:rsidR="00947E41" w:rsidRPr="006C41DA">
        <w:rPr>
          <w:rFonts w:ascii="Arial" w:hAnsi="Arial" w:cs="Arial"/>
          <w:sz w:val="24"/>
          <w:szCs w:val="24"/>
        </w:rPr>
        <w:t xml:space="preserve">naemia has been reported in </w:t>
      </w:r>
      <w:r w:rsidR="00AB1B3F" w:rsidRPr="006C41DA">
        <w:rPr>
          <w:rFonts w:ascii="Arial" w:hAnsi="Arial" w:cs="Arial"/>
          <w:sz w:val="24"/>
          <w:szCs w:val="24"/>
        </w:rPr>
        <w:t>t</w:t>
      </w:r>
      <w:r w:rsidR="00787A72" w:rsidRPr="006C41DA">
        <w:rPr>
          <w:rFonts w:ascii="Arial" w:hAnsi="Arial" w:cs="Arial"/>
          <w:sz w:val="24"/>
          <w:szCs w:val="24"/>
        </w:rPr>
        <w:t xml:space="preserve">he surviving twin </w:t>
      </w:r>
      <w:r w:rsidR="00947E41" w:rsidRPr="006C41DA">
        <w:rPr>
          <w:rFonts w:ascii="Arial" w:hAnsi="Arial" w:cs="Arial"/>
          <w:sz w:val="24"/>
          <w:szCs w:val="24"/>
        </w:rPr>
        <w:t>at birth</w:t>
      </w:r>
      <w:r w:rsidR="00787A72" w:rsidRPr="006C41DA">
        <w:rPr>
          <w:rFonts w:ascii="Arial" w:hAnsi="Arial" w:cs="Arial"/>
          <w:sz w:val="24"/>
          <w:szCs w:val="24"/>
        </w:rPr>
        <w:t xml:space="preserve">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S0022-3476(69)80034-X","ISBN":"0022-3476 (Print)","ISSN":"00223476","PMID":"5767341","abstract":"Three infants with intrauterine disseminated intravascular coagulation are presented.Each was the product of a twin pregnancy with a macerated sibling. Renal cortical and cerebral necrosis were the predominant features. Two other similar patients have been previously reported. It appears likely that the feto-fetal exchange of thromboplastic material from a dead fetus through vascular shunts in a monochorionic placenta is responsible for this syndrome. With conservative management, the renal cortical necrosis may not necessarily be fatal, but the prognosis is probably poor because of the severity of the cerebral damage. © 1969 The C. V. Mosby Company.","author":[{"dropping-particle":"","family":"Moore","given":"Conner M.","non-dropping-particle":"","parse-names":false,"suffix":""},{"dropping-particle":"","family":"McAdams","given":"A. James","non-dropping-particle":"","parse-names":false,"suffix":""},{"dropping-particle":"","family":"Sutherland","given":"James","non-dropping-particle":"","parse-names":false,"suffix":""}],"container-title":"The Journal of Pediatrics","id":"ITEM-1","issue":"4","issued":{"date-parts":[["1969"]]},"page":"523-528","title":"Intrauterine disseminated intravascularcoagulation: A syndrome of multiple pregnancy with a dead twin fetus","type":"article-journal","volume":"74"},"uris":["http://www.mendeley.com/documents/?uuid=c2c47504-1071-4c22-909c-28b148822c20"]}],"mendeley":{"formattedCitation":"(129)","plainTextFormattedCitation":"(129)","previouslyFormattedCitation":"(12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BF02021539","ISBN":"0301-0449 (Print)","ISSN":"03010449","PMID":"7644307","abstract":"We report a case of diffuse hepatic and cerebral infarction in a surviving preterm co-twin and twin-twin transfusion syndrome studied by ultrasound and confirmed by post-mortem examination.","author":[{"dropping-particle":"","family":"Laveaucoupet","given":"J.","non-dropping-particle":"de","parse-names":false,"suffix":""},{"dropping-particle":"","family":"Ciorascu","given":"R.","non-dropping-particle":"","parse-names":false,"suffix":""},{"dropping-particle":"","family":"Lacaze","given":"T.","non-dropping-particle":"","parse-names":false,"suffix":""},{"dropping-particle":"","family":"Roset","given":"F.","non-dropping-particle":"","parse-names":false,"suffix":""},{"dropping-particle":"","family":"Musset","given":"D.","non-dropping-particle":"","parse-names":false,"suffix":""},{"dropping-particle":"","family":"Labrune","given":"M.","non-dropping-particle":"","parse-names":false,"suffix":""}],"container-title":"Pediatric Radiology","id":"ITEM-1","issue":"3","issued":{"date-parts":[["1995"]]},"page":"211-213","title":"Hepatic and cerebral infarction in the survivor after the in utero death of a co-twin: Sonographic pattern","type":"article-journal","volume":"25"},"uris":["http://www.mendeley.com/documents/?uuid=f7ef6c3a-a024-4da9-8b47-c74c1c8dbfd3"]}],"mendeley":{"formattedCitation":"(113)","plainTextFormattedCitation":"(113)","previouslyFormattedCitation":"(11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3)</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0887-8994(95)00219-7","ISSN":"08878994","PMID":"8771162","abstract":"The prenatal histories, clinical courses, and neuroradiographic studies of 8 infants who had survived the in utero demise of a homozygous co-twin were reviewed. Three distinct modes of clinical presentation were found: (1) severe neonatal encephalopathy with seizures; (2) a more benign neonatal course with onset of seizures and profound developmental disabilities within the first 6 months of age; (3) late infantile presentation with seizures. Only the third group had milder outcomes. Neuroradiographic studies demonstrated two pathologic patterns: varying degrees of periventricular white matter infarction with migrational abnormalities observed with earlier demise of the co-twin, and multicystic encephalomalacia observed when the demise occurred at or near term. Pathophysiology is uncertain and most likely multifactorial. Exsanguination injury to the survivor can occur acutely following co-twin demise, so urgent delivery may be appropriate at or near term. © 1995.","author":[{"dropping-particle":"","family":"Weig","given":"Spencer G.","non-dropping-particle":"","parse-names":false,"suffix":""},{"dropping-particle":"","family":"Marshall","given":"Paul C.","non-dropping-particle":"","parse-names":false,"suffix":""},{"dropping-particle":"","family":"Abroms","given":"Israel F.","non-dropping-particle":"","parse-names":false,"suffix":""},{"dropping-particle":"","family":"Gauthier","given":"Naomi S.","non-dropping-particle":"","parse-names":false,"suffix":""}],"container-title":"Pediatric Neurology","id":"ITEM-1","issue":"4","issued":{"date-parts":[["1995"]]},"page":"279-285","title":"Patterns of cerebral injury and clinical presentation in the vascular disruptive syndrome of monozygotic twins","type":"article-journal","volume":"13"},"uris":["http://www.mendeley.com/documents/?uuid=56732007-8ec6-4e09-975f-dca426d6ba40"]}],"mendeley":{"formattedCitation":"(138)","plainTextFormattedCitation":"(138)","previouslyFormattedCitation":"(13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38)</w:t>
      </w:r>
      <w:r w:rsidR="00787600" w:rsidRPr="006C41DA">
        <w:rPr>
          <w:rFonts w:ascii="Arial" w:hAnsi="Arial" w:cs="Arial"/>
          <w:sz w:val="24"/>
          <w:szCs w:val="24"/>
        </w:rPr>
        <w:fldChar w:fldCharType="end"/>
      </w:r>
      <w:r w:rsidR="00037AEC" w:rsidRPr="006C41DA">
        <w:rPr>
          <w:rFonts w:ascii="Arial" w:hAnsi="Arial" w:cs="Arial"/>
          <w:sz w:val="24"/>
          <w:szCs w:val="24"/>
        </w:rPr>
        <w:t xml:space="preserve"> </w:t>
      </w:r>
      <w:r w:rsidR="00787A72" w:rsidRPr="006C41DA">
        <w:rPr>
          <w:rFonts w:ascii="Arial" w:hAnsi="Arial" w:cs="Arial"/>
          <w:sz w:val="24"/>
          <w:szCs w:val="24"/>
        </w:rPr>
        <w:t xml:space="preserve">and the acute blood loss </w:t>
      </w:r>
      <w:r w:rsidR="00AB1B3F" w:rsidRPr="006C41DA">
        <w:rPr>
          <w:rFonts w:ascii="Arial" w:hAnsi="Arial" w:cs="Arial"/>
          <w:sz w:val="24"/>
          <w:szCs w:val="24"/>
        </w:rPr>
        <w:t>ha</w:t>
      </w:r>
      <w:r w:rsidR="00787A72" w:rsidRPr="006C41DA">
        <w:rPr>
          <w:rFonts w:ascii="Arial" w:hAnsi="Arial" w:cs="Arial"/>
          <w:sz w:val="24"/>
          <w:szCs w:val="24"/>
        </w:rPr>
        <w:t xml:space="preserve">s </w:t>
      </w:r>
      <w:r w:rsidR="00AB1B3F" w:rsidRPr="006C41DA">
        <w:rPr>
          <w:rFonts w:ascii="Arial" w:hAnsi="Arial" w:cs="Arial"/>
          <w:sz w:val="24"/>
          <w:szCs w:val="24"/>
        </w:rPr>
        <w:t xml:space="preserve">been </w:t>
      </w:r>
      <w:r w:rsidR="00787A72" w:rsidRPr="006C41DA">
        <w:rPr>
          <w:rFonts w:ascii="Arial" w:hAnsi="Arial" w:cs="Arial"/>
          <w:sz w:val="24"/>
          <w:szCs w:val="24"/>
        </w:rPr>
        <w:t>considered to be the main cause of perinatal death</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S0022-3476(69)80034-X","ISBN":"0022-3476 (Print)","ISSN":"00223476","PMID":"5767341","abstract":"Three infants with intrauterine disseminated intravascular coagulation are presented.Each was the product of a twin pregnancy with a macerated sibling. Renal cortical and cerebral necrosis were the predominant features. Two other similar patients have been previously reported. It appears likely that the feto-fetal exchange of thromboplastic material from a dead fetus through vascular shunts in a monochorionic placenta is responsible for this syndrome. With conservative management, the renal cortical necrosis may not necessarily be fatal, but the prognosis is probably poor because of the severity of the cerebral damage. © 1969 The C. V. Mosby Company.","author":[{"dropping-particle":"","family":"Moore","given":"Conner M.","non-dropping-particle":"","parse-names":false,"suffix":""},{"dropping-particle":"","family":"McAdams","given":"A. James","non-dropping-particle":"","parse-names":false,"suffix":""},{"dropping-particle":"","family":"Sutherland","given":"James","non-dropping-particle":"","parse-names":false,"suffix":""}],"container-title":"The Journal of Pediatrics","id":"ITEM-1","issue":"4","issued":{"date-parts":[["1969"]]},"page":"523-528","title":"Intrauterine disseminated intravascularcoagulation: A syndrome of multiple pregnancy with a dead twin fetus","type":"article-journal","volume":"74"},"uris":["http://www.mendeley.com/documents/?uuid=c2c47504-1071-4c22-909c-28b148822c20"]}],"mendeley":{"formattedCitation":"(129)","plainTextFormattedCitation":"(129)","previouslyFormattedCitation":"(12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9)</w:t>
      </w:r>
      <w:r w:rsidR="00787600" w:rsidRPr="006C41DA">
        <w:rPr>
          <w:rFonts w:ascii="Arial" w:hAnsi="Arial" w:cs="Arial"/>
          <w:sz w:val="24"/>
          <w:szCs w:val="24"/>
        </w:rPr>
        <w:fldChar w:fldCharType="end"/>
      </w:r>
      <w:r w:rsidR="00787A72" w:rsidRPr="006C41DA">
        <w:rPr>
          <w:rFonts w:ascii="Arial" w:hAnsi="Arial" w:cs="Arial"/>
          <w:sz w:val="24"/>
          <w:szCs w:val="24"/>
        </w:rPr>
        <w:t xml:space="preserve"> and/or brain damage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Nicolini","given":"Umberto","non-dropping-particle":"","parse-names":false,"suffix":""},{"dropping-particle":"","family":"Pisoni","given":"Maria Pia","non-dropping-particle":"","parse-names":false,"suffix":""},{"dropping-particle":"","family":"Cela","given":"Ester","non-dropping-particle":"","parse-names":false,"suffix":""},{"dropping-particle":"","family":"Roberts","given":"Alistair","non-dropping-particle":"","parse-names":false,"suffix":""}],"id":"ITEM-1","issued":{"date-parts":[["1998"]]},"page":"800-803","title":"Fetal blood sampling immediately before and within 24 hours of death in monochorionic twin pregnancies complicated by single intrauterine death","type":"article-journal"},"uris":["http://www.mendeley.com/documents/?uuid=d581c5c2-e7b5-4c2d-9709-7b436fa86f69"]}],"mendeley":{"formattedCitation":"(168)","plainTextFormattedCitation":"(168)","previouslyFormattedCitation":"(16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8)</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Nicolini","given":"Umberto","non-dropping-particle":"","parse-names":false,"suffix":""},{"dropping-particle":"","family":"Poblete","given":"Andres","non-dropping-particle":"","parse-names":false,"suffix":""}],"id":"ITEM-1","issued":{"date-parts":[["1999"]]},"page":"297-301","title":"Editorial Single intrauterine death in monochorionic twin pregnancies","type":"article-journal"},"uris":["http://www.mendeley.com/documents/?uuid=f349df5a-ad2b-43d6-b208-1f1b4cf1a270"]}],"mendeley":{"formattedCitation":"(169)","plainTextFormattedCitation":"(169)","previouslyFormattedCitation":"(169)"},"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9)</w:t>
      </w:r>
      <w:r w:rsidR="00787600" w:rsidRPr="006C41DA">
        <w:rPr>
          <w:rFonts w:ascii="Arial" w:hAnsi="Arial" w:cs="Arial"/>
          <w:sz w:val="24"/>
          <w:szCs w:val="24"/>
        </w:rPr>
        <w:fldChar w:fldCharType="end"/>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7/BF02021539","ISBN":"0301-0449 (Print)","ISSN":"03010449","PMID":"7644307","abstract":"We report a case of diffuse hepatic and cerebral infarction in a surviving preterm co-twin and twin-twin transfusion syndrome studied by ultrasound and confirmed by post-mortem examination.","author":[{"dropping-particle":"","family":"Laveaucoupet","given":"J.","non-dropping-particle":"de","parse-names":false,"suffix":""},{"dropping-particle":"","family":"Ciorascu","given":"R.","non-dropping-particle":"","parse-names":false,"suffix":""},{"dropping-particle":"","family":"Lacaze","given":"T.","non-dropping-particle":"","parse-names":false,"suffix":""},{"dropping-particle":"","family":"Roset","given":"F.","non-dropping-particle":"","parse-names":false,"suffix":""},{"dropping-particle":"","family":"Musset","given":"D.","non-dropping-particle":"","parse-names":false,"suffix":""},{"dropping-particle":"","family":"Labrune","given":"M.","non-dropping-particle":"","parse-names":false,"suffix":""}],"container-title":"Pediatric Radiology","id":"ITEM-1","issue":"3","issued":{"date-parts":[["1995"]]},"page":"211-213","title":"Hepatic and cerebral infarction in the survivor after the in utero death of a co-twin: Sonographic pattern","type":"article-journal","volume":"25"},"uris":["http://www.mendeley.com/documents/?uuid=f7ef6c3a-a024-4da9-8b47-c74c1c8dbfd3"]}],"mendeley":{"formattedCitation":"(113)","plainTextFormattedCitation":"(113)","previouslyFormattedCitation":"(113)"},"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3)</w:t>
      </w:r>
      <w:r w:rsidR="00787600" w:rsidRPr="006C41DA">
        <w:rPr>
          <w:rFonts w:ascii="Arial" w:hAnsi="Arial" w:cs="Arial"/>
          <w:sz w:val="24"/>
          <w:szCs w:val="24"/>
        </w:rPr>
        <w:fldChar w:fldCharType="end"/>
      </w:r>
      <w:r w:rsidR="00787A72" w:rsidRPr="006C41DA">
        <w:rPr>
          <w:rFonts w:ascii="Arial" w:hAnsi="Arial" w:cs="Arial"/>
          <w:sz w:val="24"/>
          <w:szCs w:val="24"/>
        </w:rPr>
        <w:t>.</w:t>
      </w:r>
      <w:r w:rsidR="00947E41" w:rsidRPr="006C41DA">
        <w:rPr>
          <w:rFonts w:ascii="Arial" w:hAnsi="Arial" w:cs="Arial"/>
          <w:sz w:val="24"/>
          <w:szCs w:val="24"/>
        </w:rPr>
        <w:t xml:space="preserve"> There is some evidence for acute anaemia in the surviving twin on</w:t>
      </w:r>
      <w:r w:rsidR="00787A72" w:rsidRPr="006C41DA">
        <w:rPr>
          <w:rFonts w:ascii="Arial" w:hAnsi="Arial" w:cs="Arial"/>
          <w:sz w:val="24"/>
          <w:szCs w:val="24"/>
        </w:rPr>
        <w:t xml:space="preserve"> </w:t>
      </w:r>
      <w:proofErr w:type="spellStart"/>
      <w:r w:rsidR="00787A72" w:rsidRPr="006C41DA">
        <w:rPr>
          <w:rFonts w:ascii="Arial" w:hAnsi="Arial" w:cs="Arial"/>
          <w:sz w:val="24"/>
          <w:szCs w:val="24"/>
        </w:rPr>
        <w:t>fetal</w:t>
      </w:r>
      <w:proofErr w:type="spellEnd"/>
      <w:r w:rsidR="00787A72" w:rsidRPr="006C41DA">
        <w:rPr>
          <w:rFonts w:ascii="Arial" w:hAnsi="Arial" w:cs="Arial"/>
          <w:sz w:val="24"/>
          <w:szCs w:val="24"/>
        </w:rPr>
        <w:t xml:space="preserve"> blood sampling, </w:t>
      </w:r>
      <w:r w:rsidR="00947E41" w:rsidRPr="006C41DA">
        <w:rPr>
          <w:rFonts w:ascii="Arial" w:hAnsi="Arial" w:cs="Arial"/>
          <w:sz w:val="24"/>
          <w:szCs w:val="24"/>
        </w:rPr>
        <w:t xml:space="preserve">when </w:t>
      </w:r>
      <w:r w:rsidR="00787A72" w:rsidRPr="006C41DA">
        <w:rPr>
          <w:rFonts w:ascii="Arial" w:hAnsi="Arial" w:cs="Arial"/>
          <w:sz w:val="24"/>
          <w:szCs w:val="24"/>
        </w:rPr>
        <w:t xml:space="preserve">the haematocrit may halve acutely from 35-40% to less than 20 in the </w:t>
      </w:r>
      <w:r w:rsidR="00D15442" w:rsidRPr="006C41DA">
        <w:rPr>
          <w:rFonts w:ascii="Arial" w:hAnsi="Arial" w:cs="Arial"/>
          <w:sz w:val="24"/>
          <w:szCs w:val="24"/>
        </w:rPr>
        <w:t xml:space="preserve">surviving twin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Nicolini","given":"Umberto","non-dropping-particle":"","parse-names":false,"suffix":""},{"dropping-particle":"","family":"Pisoni","given":"Maria Pia","non-dropping-particle":"","parse-names":false,"suffix":""},{"dropping-particle":"","family":"Cela","given":"Ester","non-dropping-particle":"","parse-names":false,"suffix":""},{"dropping-particle":"","family":"Roberts","given":"Alistair","non-dropping-particle":"","parse-names":false,"suffix":""}],"id":"ITEM-1","issued":{"date-parts":[["1998"]]},"page":"800-803","title":"Fetal blood sampling immediately before and within 24 hours of death in monochorionic twin pregnancies complicated by single intrauterine death","type":"article-journal"},"uris":["http://www.mendeley.com/documents/?uuid=d581c5c2-e7b5-4c2d-9709-7b436fa86f69"]}],"mendeley":{"formattedCitation":"(168)","plainTextFormattedCitation":"(168)","previouslyFormattedCitation":"(16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68)</w:t>
      </w:r>
      <w:r w:rsidR="00787600" w:rsidRPr="006C41DA">
        <w:rPr>
          <w:rFonts w:ascii="Arial" w:hAnsi="Arial" w:cs="Arial"/>
          <w:sz w:val="24"/>
          <w:szCs w:val="24"/>
        </w:rPr>
        <w:fldChar w:fldCharType="end"/>
      </w:r>
      <w:r w:rsidR="00787A72" w:rsidRPr="006C41DA">
        <w:rPr>
          <w:rFonts w:ascii="Arial" w:hAnsi="Arial" w:cs="Arial"/>
          <w:sz w:val="24"/>
          <w:szCs w:val="24"/>
        </w:rPr>
        <w:t>.</w:t>
      </w:r>
      <w:r w:rsidR="00E60542" w:rsidRPr="006C41DA">
        <w:rPr>
          <w:rFonts w:ascii="Arial" w:hAnsi="Arial" w:cs="Arial"/>
          <w:sz w:val="24"/>
          <w:szCs w:val="24"/>
        </w:rPr>
        <w:t xml:space="preserve"> </w:t>
      </w:r>
    </w:p>
    <w:p w14:paraId="57B5552C" w14:textId="0E326B8B" w:rsidR="00736D5A" w:rsidRPr="006C41DA" w:rsidRDefault="00D15442" w:rsidP="0009321F">
      <w:pPr>
        <w:spacing w:line="480" w:lineRule="auto"/>
        <w:rPr>
          <w:rFonts w:ascii="Arial" w:hAnsi="Arial" w:cs="Arial"/>
          <w:sz w:val="24"/>
          <w:szCs w:val="24"/>
        </w:rPr>
      </w:pPr>
      <w:r w:rsidRPr="006C41DA">
        <w:rPr>
          <w:rFonts w:ascii="Arial" w:hAnsi="Arial" w:cs="Arial"/>
          <w:sz w:val="24"/>
          <w:szCs w:val="24"/>
        </w:rPr>
        <w:t xml:space="preserve">However, acute anaemia has not been established as the unique cause of brain damage in the survivor. </w:t>
      </w:r>
      <w:r w:rsidR="002D3CCC" w:rsidRPr="006C41DA">
        <w:rPr>
          <w:rFonts w:ascii="Arial" w:hAnsi="Arial" w:cs="Arial"/>
          <w:sz w:val="24"/>
          <w:szCs w:val="24"/>
        </w:rPr>
        <w:t>Haemoglobin at birth is almost always higher in the second twin delivered and the same discrepancy also occurs in dichorionic twins, suggesting that delay in cord clamping may be the main factor</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36/archdischild-2016-311822","ISBN":"1359-2998","ISSN":"14682052","PMID":"27941120","abstract":"Objective Our objective was to study the differences in haemoglobin (Hb) at birth in dichorionic (DC) versus monochorionic (MC) twins in relation to birth order and mode of delivery. Methods All consecutive DC twin pregnancies and uncomplicated MC twin pregnancies with two live-born twins delivered at our centre were included in this retrospective cohort study. Hb levels at birth and on day 2 were evaluated in association with birth order and mode of delivery. The occurrence of polycythaemia (venous haematocrit &gt;65%) was also recorded. Results A total of 300 DC and 290 MC twin pairs were included. In DC and MC twins delivered vaginally, second-born twins had a higher Hb level at birth compared with their co-twin (mean Hb level 16.7 vs 15.9 g/dL (p&lt;0.01) in DC twins and 17.8 vs 16.1 g/dL (p&lt;0.01) in MC twins). In twins delivered through caesarean section, no intertwin differences in Hb levels were detected. Polycythaemia occurred significantly more often in second-born twins compared with first-born twins delivered vaginally: 10 (5%) vs 2 (1%) (p=0.02) in DC twins and 20 (12%) vs 2 (1%) (p&lt;0.01) in MC twins. Conclusions Second-born DC and MC twins delivered vaginally have higher Hb levels at birth compared with first-born twins. Intertwin Hb differences in MC twins may partly be related to blood transfusion through the vascular anastomoses. Since DC twins do not have anastomoses, other factors may lead to Hb differences, including differences in timing of umbilical cord clamping.","author":[{"dropping-particle":"","family":"Verbeek","given":"Lianne","non-dropping-particle":"","parse-names":false,"suffix":""},{"dropping-particle":"","family":"Zhao","given":"Depeng P.","non-dropping-particle":"","parse-names":false,"suffix":""},{"dropping-particle":"","family":"Middeldorp","given":"Johanna M.","non-dropping-particle":"","parse-names":false,"suffix":""},{"dropping-particle":"","family":"Oepkes","given":"Dick","non-dropping-particle":"","parse-names":false,"suffix":""},{"dropping-particle":"","family":"Hooper","given":"Stuart B.","non-dropping-particle":"","parse-names":false,"suffix":""},{"dropping-particle":"","family":"Pas","given":"Arjan B.","non-dropping-particle":"Te","parse-names":false,"suffix":""},{"dropping-particle":"","family":"Lopriore","given":"Enrico","non-dropping-particle":"","parse-names":false,"suffix":""}],"container-title":"Archives of Disease in Childhood: Fetal and Neonatal Edition","id":"ITEM-1","issue":"4","issued":{"date-parts":[["2017"]]},"page":"F324-F328","title":"Haemoglobin discordances in twins: Due to differences in timing of cord clamping?","type":"article-journal","volume":"102"},"uris":["http://www.mendeley.com/documents/?uuid=1c0452b2-c1ac-42dd-8aed-47096d415316"]}],"mendeley":{"formattedCitation":"(170)","plainTextFormattedCitation":"(170)","previouslyFormattedCitation":"(170)"},"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70)</w:t>
      </w:r>
      <w:r w:rsidR="00787600" w:rsidRPr="006C41DA">
        <w:rPr>
          <w:rFonts w:ascii="Arial" w:hAnsi="Arial" w:cs="Arial"/>
          <w:sz w:val="24"/>
          <w:szCs w:val="24"/>
        </w:rPr>
        <w:fldChar w:fldCharType="end"/>
      </w:r>
      <w:r w:rsidR="002D3CCC" w:rsidRPr="006C41DA">
        <w:rPr>
          <w:rFonts w:ascii="Arial" w:hAnsi="Arial" w:cs="Arial"/>
          <w:sz w:val="24"/>
          <w:szCs w:val="24"/>
        </w:rPr>
        <w:t xml:space="preserve">. </w:t>
      </w:r>
      <w:r w:rsidR="00450F2E" w:rsidRPr="006C41DA">
        <w:rPr>
          <w:rFonts w:ascii="Arial" w:hAnsi="Arial" w:cs="Arial"/>
          <w:sz w:val="24"/>
          <w:szCs w:val="24"/>
        </w:rPr>
        <w:t xml:space="preserve">Many surviving twins have </w:t>
      </w:r>
      <w:r w:rsidR="00450F2E" w:rsidRPr="006C41DA">
        <w:rPr>
          <w:rFonts w:ascii="Arial" w:hAnsi="Arial" w:cs="Arial"/>
          <w:sz w:val="24"/>
          <w:szCs w:val="24"/>
        </w:rPr>
        <w:lastRenderedPageBreak/>
        <w:t>normal haemoglobin at birth</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Fusi","given":"L","non-dropping-particle":"","parse-names":false,"suffix":""},{"dropping-particle":"","family":"Gordon","given":"H","non-dropping-particle":"","parse-names":false,"suffix":""}],"id":"ITEM-1","issue":"June","issued":{"date-parts":[["1990"]]},"page":"511-516","title":"Twin pregnancy complicated by single intrauterine death . Problems and outcome with conservative management","type":"article-journal","volume":"97"},"uris":["http://www.mendeley.com/documents/?uuid=e05aac84-0ced-4ce5-82b9-a0d40f477da7"]}],"mendeley":{"formattedCitation":"(122)","plainTextFormattedCitation":"(122)","previouslyFormattedCitation":"(12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2)</w:t>
      </w:r>
      <w:r w:rsidR="00787600" w:rsidRPr="006C41DA">
        <w:rPr>
          <w:rFonts w:ascii="Arial" w:hAnsi="Arial" w:cs="Arial"/>
          <w:sz w:val="24"/>
          <w:szCs w:val="24"/>
        </w:rPr>
        <w:fldChar w:fldCharType="end"/>
      </w:r>
      <w:r w:rsidR="00450F2E" w:rsidRPr="006C41DA">
        <w:rPr>
          <w:rFonts w:ascii="Arial" w:hAnsi="Arial" w:cs="Arial"/>
          <w:sz w:val="24"/>
          <w:szCs w:val="24"/>
        </w:rPr>
        <w:t xml:space="preserve">, even if there is </w:t>
      </w:r>
      <w:proofErr w:type="spellStart"/>
      <w:r w:rsidR="00450F2E" w:rsidRPr="006C41DA">
        <w:rPr>
          <w:rFonts w:ascii="Arial" w:hAnsi="Arial" w:cs="Arial"/>
          <w:sz w:val="24"/>
          <w:szCs w:val="24"/>
        </w:rPr>
        <w:t>multicystic</w:t>
      </w:r>
      <w:proofErr w:type="spellEnd"/>
      <w:r w:rsidR="00450F2E" w:rsidRPr="006C41DA">
        <w:rPr>
          <w:rFonts w:ascii="Arial" w:hAnsi="Arial" w:cs="Arial"/>
          <w:sz w:val="24"/>
          <w:szCs w:val="24"/>
        </w:rPr>
        <w:t xml:space="preserve"> encephalomalacia</w:t>
      </w:r>
      <w:r w:rsidR="00F9141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01-5660","PMID":"6741417","abstract":"Fifteen cases were reviewed over a five-year period at a perinatal centre with intrauterine demise of one member of a multiple gestation. Nine cases were monozygotic twin pairs, two were dizygotic, and two were triples . Gestational age ranged from 27 to 39 weeks. The management protocol consisted of delivery in all cases after confirmation of the diagnosis. In 4 cases delivery was immediate because of spontaneous labor. In the other cases elective delivery was performed if the gestational age was 37 weeks or greater or there was evidence of preeclampsia or if amniocentesis revealed a mature lecithinsphingomyelin (L/S) ratio. Steroids were given if the L/S was immature or the attempt at amniocentesis was unsuccessful and delivery was performed 48 hours after initiation of steroid therapy. Cesarean section was the mode of delivery in 14 of the 15 cases. All of the cotwins and cotriplets survived. One survivor of a monozygous twin pair has multicystic encephalomalacia possibly implicating perinatal arterial occlusion or in utero disseminated intravascular coagulation (DIC). The intrauterine deaths are categorized into possibly avoidable deaths (2/15), unavoidable due to congenital anomalies (3/15), and unknown or unavoidable deaths (8/15).","author":[{"dropping-particle":"","family":"D'Alton","given":"M E","non-dropping-particle":"","parse-names":false,"suffix":""},{"dropping-particle":"","family":"Newton","given":"E R","non-dropping-particle":"","parse-names":false,"suffix":""},{"dropping-particle":"","family":"Cetrulo","given":"C L","non-dropping-particle":"","parse-names":false,"suffix":""}],"container-title":"Acta geneticae medicae et gemellologiae","id":"ITEM-1","issue":"1","issued":{"date-parts":[["1984"]]},"page":"43-9","title":"Intrauterine fetal demise in multiple gestation.","type":"article-journal","volume":"33"},"uris":["http://www.mendeley.com/documents/?uuid=0866b41f-43ca-3d31-ae7f-a71b875afd5e"]}],"mendeley":{"formattedCitation":"(130)","plainTextFormattedCitation":"(130)","previouslyFormattedCitation":"(130)"},"properties":{"noteIndex":0},"schema":"https://github.com/citation-style-language/schema/raw/master/csl-citation.json"}</w:instrText>
      </w:r>
      <w:r w:rsidR="00F91417" w:rsidRPr="006C41DA">
        <w:rPr>
          <w:rFonts w:ascii="Arial" w:hAnsi="Arial" w:cs="Arial"/>
          <w:sz w:val="24"/>
          <w:szCs w:val="24"/>
        </w:rPr>
        <w:fldChar w:fldCharType="separate"/>
      </w:r>
      <w:r w:rsidR="001E22A5" w:rsidRPr="006C41DA">
        <w:rPr>
          <w:rFonts w:ascii="Arial" w:hAnsi="Arial" w:cs="Arial"/>
          <w:noProof/>
          <w:sz w:val="24"/>
          <w:szCs w:val="24"/>
        </w:rPr>
        <w:t>(130)</w:t>
      </w:r>
      <w:r w:rsidR="00F91417" w:rsidRPr="006C41DA">
        <w:rPr>
          <w:rFonts w:ascii="Arial" w:hAnsi="Arial" w:cs="Arial"/>
          <w:sz w:val="24"/>
          <w:szCs w:val="24"/>
        </w:rPr>
        <w:fldChar w:fldCharType="end"/>
      </w:r>
      <w:r w:rsidR="00450F2E" w:rsidRPr="006C41DA">
        <w:rPr>
          <w:rFonts w:ascii="Arial" w:hAnsi="Arial" w:cs="Arial"/>
          <w:sz w:val="24"/>
          <w:szCs w:val="24"/>
        </w:rPr>
        <w:t xml:space="preserve">, probably because of resolution of polycythaemia in recipients or compensatory erythropoiesis in donors during pregnancy. In fact, in </w:t>
      </w:r>
      <w:proofErr w:type="spellStart"/>
      <w:r w:rsidR="00450F2E" w:rsidRPr="006C41DA">
        <w:rPr>
          <w:rFonts w:ascii="Arial" w:hAnsi="Arial" w:cs="Arial"/>
          <w:sz w:val="24"/>
          <w:szCs w:val="24"/>
        </w:rPr>
        <w:t>D’Alton’s</w:t>
      </w:r>
      <w:proofErr w:type="spellEnd"/>
      <w:r w:rsidR="00450F2E" w:rsidRPr="006C41DA">
        <w:rPr>
          <w:rFonts w:ascii="Arial" w:hAnsi="Arial" w:cs="Arial"/>
          <w:sz w:val="24"/>
          <w:szCs w:val="24"/>
        </w:rPr>
        <w:t xml:space="preserve"> case, although the placenta suggested that the twins were monochorionic diamniotic, there appeared to be breakdown of the membrane and both twins had knots in their cords, perhaps associated with hypotension without anaemia accounting for </w:t>
      </w:r>
      <w:proofErr w:type="spellStart"/>
      <w:r w:rsidR="00450F2E" w:rsidRPr="006C41DA">
        <w:rPr>
          <w:rFonts w:ascii="Arial" w:hAnsi="Arial" w:cs="Arial"/>
          <w:sz w:val="24"/>
          <w:szCs w:val="24"/>
        </w:rPr>
        <w:t>multicystic</w:t>
      </w:r>
      <w:proofErr w:type="spellEnd"/>
      <w:r w:rsidR="00450F2E" w:rsidRPr="006C41DA">
        <w:rPr>
          <w:rFonts w:ascii="Arial" w:hAnsi="Arial" w:cs="Arial"/>
          <w:sz w:val="24"/>
          <w:szCs w:val="24"/>
        </w:rPr>
        <w:t xml:space="preserve"> </w:t>
      </w:r>
      <w:proofErr w:type="spellStart"/>
      <w:r w:rsidR="00450F2E" w:rsidRPr="006C41DA">
        <w:rPr>
          <w:rFonts w:ascii="Arial" w:hAnsi="Arial" w:cs="Arial"/>
          <w:sz w:val="24"/>
          <w:szCs w:val="24"/>
        </w:rPr>
        <w:t>enchalomalacia</w:t>
      </w:r>
      <w:proofErr w:type="spellEnd"/>
      <w:r w:rsidR="00450F2E" w:rsidRPr="006C41DA">
        <w:rPr>
          <w:rFonts w:ascii="Arial" w:hAnsi="Arial" w:cs="Arial"/>
          <w:sz w:val="24"/>
          <w:szCs w:val="24"/>
        </w:rPr>
        <w:t xml:space="preserve"> in the survivor</w:t>
      </w:r>
      <w:r w:rsidR="00F9141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01-5660","PMID":"6741417","abstract":"Fifteen cases were reviewed over a five-year period at a perinatal centre with intrauterine demise of one member of a multiple gestation. Nine cases were monozygotic twin pairs, two were dizygotic, and two were triples . Gestational age ranged from 27 to 39 weeks. The management protocol consisted of delivery in all cases after confirmation of the diagnosis. In 4 cases delivery was immediate because of spontaneous labor. In the other cases elective delivery was performed if the gestational age was 37 weeks or greater or there was evidence of preeclampsia or if amniocentesis revealed a mature lecithinsphingomyelin (L/S) ratio. Steroids were given if the L/S was immature or the attempt at amniocentesis was unsuccessful and delivery was performed 48 hours after initiation of steroid therapy. Cesarean section was the mode of delivery in 14 of the 15 cases. All of the cotwins and cotriplets survived. One survivor of a monozygous twin pair has multicystic encephalomalacia possibly implicating perinatal arterial occlusion or in utero disseminated intravascular coagulation (DIC). The intrauterine deaths are categorized into possibly avoidable deaths (2/15), unavoidable due to congenital anomalies (3/15), and unknown or unavoidable deaths (8/15).","author":[{"dropping-particle":"","family":"D'Alton","given":"M E","non-dropping-particle":"","parse-names":false,"suffix":""},{"dropping-particle":"","family":"Newton","given":"E R","non-dropping-particle":"","parse-names":false,"suffix":""},{"dropping-particle":"","family":"Cetrulo","given":"C L","non-dropping-particle":"","parse-names":false,"suffix":""}],"container-title":"Acta geneticae medicae et gemellologiae","id":"ITEM-1","issue":"1","issued":{"date-parts":[["1984"]]},"page":"43-9","title":"Intrauterine fetal demise in multiple gestation.","type":"article-journal","volume":"33"},"uris":["http://www.mendeley.com/documents/?uuid=0866b41f-43ca-3d31-ae7f-a71b875afd5e"]}],"mendeley":{"formattedCitation":"(130)","plainTextFormattedCitation":"(130)","previouslyFormattedCitation":"(130)"},"properties":{"noteIndex":0},"schema":"https://github.com/citation-style-language/schema/raw/master/csl-citation.json"}</w:instrText>
      </w:r>
      <w:r w:rsidR="00F91417" w:rsidRPr="006C41DA">
        <w:rPr>
          <w:rFonts w:ascii="Arial" w:hAnsi="Arial" w:cs="Arial"/>
          <w:sz w:val="24"/>
          <w:szCs w:val="24"/>
        </w:rPr>
        <w:fldChar w:fldCharType="separate"/>
      </w:r>
      <w:r w:rsidR="001E22A5" w:rsidRPr="006C41DA">
        <w:rPr>
          <w:rFonts w:ascii="Arial" w:hAnsi="Arial" w:cs="Arial"/>
          <w:noProof/>
          <w:sz w:val="24"/>
          <w:szCs w:val="24"/>
        </w:rPr>
        <w:t>(130)</w:t>
      </w:r>
      <w:r w:rsidR="00F91417" w:rsidRPr="006C41DA">
        <w:rPr>
          <w:rFonts w:ascii="Arial" w:hAnsi="Arial" w:cs="Arial"/>
          <w:sz w:val="24"/>
          <w:szCs w:val="24"/>
        </w:rPr>
        <w:fldChar w:fldCharType="end"/>
      </w:r>
      <w:r w:rsidR="00450F2E" w:rsidRPr="006C41DA">
        <w:rPr>
          <w:rFonts w:ascii="Arial" w:hAnsi="Arial" w:cs="Arial"/>
          <w:sz w:val="24"/>
          <w:szCs w:val="24"/>
        </w:rPr>
        <w:t xml:space="preserve">. </w:t>
      </w:r>
      <w:r w:rsidR="00863459" w:rsidRPr="006C41DA">
        <w:rPr>
          <w:rFonts w:ascii="Arial" w:hAnsi="Arial" w:cs="Arial"/>
          <w:sz w:val="24"/>
          <w:szCs w:val="24"/>
        </w:rPr>
        <w:t xml:space="preserve">In fact, </w:t>
      </w:r>
      <w:r w:rsidRPr="006C41DA">
        <w:rPr>
          <w:rFonts w:ascii="Arial" w:hAnsi="Arial" w:cs="Arial"/>
          <w:sz w:val="24"/>
          <w:szCs w:val="24"/>
        </w:rPr>
        <w:t xml:space="preserve">the only surviving twin with </w:t>
      </w:r>
      <w:r w:rsidR="00863459" w:rsidRPr="006C41DA">
        <w:rPr>
          <w:rFonts w:ascii="Arial" w:hAnsi="Arial" w:cs="Arial"/>
          <w:sz w:val="24"/>
          <w:szCs w:val="24"/>
        </w:rPr>
        <w:t>porencephaly and neurological disability</w:t>
      </w:r>
      <w:r w:rsidRPr="006C41DA">
        <w:rPr>
          <w:rFonts w:ascii="Arial" w:hAnsi="Arial" w:cs="Arial"/>
          <w:sz w:val="24"/>
          <w:szCs w:val="24"/>
        </w:rPr>
        <w:t xml:space="preserve"> in </w:t>
      </w:r>
      <w:proofErr w:type="spellStart"/>
      <w:r w:rsidR="00863459" w:rsidRPr="006C41DA">
        <w:rPr>
          <w:rFonts w:ascii="Arial" w:hAnsi="Arial" w:cs="Arial"/>
          <w:sz w:val="24"/>
          <w:szCs w:val="24"/>
        </w:rPr>
        <w:t>Nicolini’s</w:t>
      </w:r>
      <w:proofErr w:type="spellEnd"/>
      <w:r w:rsidRPr="006C41DA">
        <w:rPr>
          <w:rFonts w:ascii="Arial" w:hAnsi="Arial" w:cs="Arial"/>
          <w:sz w:val="24"/>
          <w:szCs w:val="24"/>
        </w:rPr>
        <w:t xml:space="preserve"> series had the highest haematocrit </w:t>
      </w:r>
      <w:r w:rsidR="00863459" w:rsidRPr="006C41DA">
        <w:rPr>
          <w:rFonts w:ascii="Arial" w:hAnsi="Arial" w:cs="Arial"/>
          <w:sz w:val="24"/>
          <w:szCs w:val="24"/>
        </w:rPr>
        <w:t xml:space="preserve">(29%) recorded after the co-twin’ death </w:t>
      </w:r>
      <w:r w:rsidRPr="006C41DA">
        <w:rPr>
          <w:rFonts w:ascii="Arial" w:hAnsi="Arial" w:cs="Arial"/>
          <w:sz w:val="24"/>
          <w:szCs w:val="24"/>
        </w:rPr>
        <w:t>and a cord knot</w:t>
      </w:r>
      <w:r w:rsidR="00863459" w:rsidRPr="006C41DA">
        <w:rPr>
          <w:rFonts w:ascii="Arial" w:hAnsi="Arial" w:cs="Arial"/>
          <w:sz w:val="24"/>
          <w:szCs w:val="24"/>
        </w:rPr>
        <w:t>, suggesting that this was a monochorionic monoamniotic pregnancy</w:t>
      </w:r>
      <w:r w:rsidRPr="006C41DA">
        <w:rPr>
          <w:rFonts w:ascii="Arial" w:hAnsi="Arial" w:cs="Arial"/>
          <w:sz w:val="24"/>
          <w:szCs w:val="24"/>
        </w:rPr>
        <w:t xml:space="preserve">. </w:t>
      </w:r>
      <w:r w:rsidR="00863459" w:rsidRPr="006C41DA">
        <w:rPr>
          <w:rFonts w:ascii="Arial" w:hAnsi="Arial" w:cs="Arial"/>
          <w:sz w:val="24"/>
          <w:szCs w:val="24"/>
        </w:rPr>
        <w:t xml:space="preserve">Another </w:t>
      </w:r>
      <w:r w:rsidR="00FC3E6B" w:rsidRPr="006C41DA">
        <w:rPr>
          <w:rFonts w:ascii="Arial" w:hAnsi="Arial" w:cs="Arial"/>
          <w:sz w:val="24"/>
          <w:szCs w:val="24"/>
        </w:rPr>
        <w:t xml:space="preserve">in this series </w:t>
      </w:r>
      <w:r w:rsidR="00863459" w:rsidRPr="006C41DA">
        <w:rPr>
          <w:rFonts w:ascii="Arial" w:hAnsi="Arial" w:cs="Arial"/>
          <w:sz w:val="24"/>
          <w:szCs w:val="24"/>
        </w:rPr>
        <w:t xml:space="preserve">with a haematocrit of 20% </w:t>
      </w:r>
      <w:r w:rsidR="00413C6A" w:rsidRPr="006C41DA">
        <w:rPr>
          <w:rFonts w:ascii="Arial" w:hAnsi="Arial" w:cs="Arial"/>
          <w:sz w:val="24"/>
          <w:szCs w:val="24"/>
        </w:rPr>
        <w:t xml:space="preserve">and </w:t>
      </w:r>
      <w:r w:rsidR="00863459" w:rsidRPr="006C41DA">
        <w:rPr>
          <w:rFonts w:ascii="Arial" w:hAnsi="Arial" w:cs="Arial"/>
          <w:sz w:val="24"/>
          <w:szCs w:val="24"/>
        </w:rPr>
        <w:t>porencephaly died in the neonatal period</w:t>
      </w:r>
      <w:r w:rsidR="00413C6A" w:rsidRPr="006C41DA">
        <w:rPr>
          <w:rFonts w:ascii="Arial" w:hAnsi="Arial" w:cs="Arial"/>
          <w:sz w:val="24"/>
          <w:szCs w:val="24"/>
        </w:rPr>
        <w:t xml:space="preserve">; neither had </w:t>
      </w:r>
      <w:proofErr w:type="spellStart"/>
      <w:r w:rsidR="00413C6A" w:rsidRPr="006C41DA">
        <w:rPr>
          <w:rFonts w:ascii="Arial" w:hAnsi="Arial" w:cs="Arial"/>
          <w:sz w:val="24"/>
          <w:szCs w:val="24"/>
        </w:rPr>
        <w:t>fetal</w:t>
      </w:r>
      <w:proofErr w:type="spellEnd"/>
      <w:r w:rsidR="00413C6A" w:rsidRPr="006C41DA">
        <w:rPr>
          <w:rFonts w:ascii="Arial" w:hAnsi="Arial" w:cs="Arial"/>
          <w:sz w:val="24"/>
          <w:szCs w:val="24"/>
        </w:rPr>
        <w:t xml:space="preserve"> blood sampling before the co-twin’s death. Anaemia after the co-twin’s death was also reported in 7 pregnancies by Okamura</w:t>
      </w:r>
      <w:r w:rsidR="005A7772"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44","PMID":"8190444","abstract":"OBJECTIVE To examine the changes in hematologic and coagulation indices in the surviving twin when the co-twin dies because of the twin-twin transfusion syndrome. METHODS Fetal blood was obtained by funipuncture in seven surviving twins upon the death of their co-twins. Five of them were monochorionic. In one case at 32 weeks' gestation, two repeated funipunctures were done in both twins before and in the surviving twin after the death of the co-twin. Fetal blood was examined for blood coagulation factors as well as complete blood counts. RESULTS Although coagulation factors were not abnormal, three of the five monochorionic surviving twins had cerebral abnormalities postnatally. The fetal blood profile revealed anemia in the surviving twin, especially in the cases in which funipunctures were performed within 24 hours after the co-twin's death. This demonstrates that acute anemia in the surviving twin was induced by hemorrhage from the larger to the smaller twin at the time of death. CONCLUSION Following the death of one twin, morbidity in the surviving twin can be produced by hypotensive ischemia of the brain due to hemorrhage through placental vascular anastomoses.","author":[{"dropping-particle":"","family":"Okamura","given":"K","non-dropping-particle":"","parse-names":false,"suffix":""},{"dropping-particle":"","family":"Murotsuki","given":"J","non-dropping-particle":"","parse-names":false,"suffix":""},{"dropping-particle":"","family":"Tanigawara","given":"S","non-dropping-particle":"","parse-names":false,"suffix":""},{"dropping-particle":"","family":"Uehara","given":"S","non-dropping-particle":"","parse-names":false,"suffix":""},{"dropping-particle":"","family":"Yajima","given":"A","non-dropping-particle":"","parse-names":false,"suffix":""}],"container-title":"Obstetrics and gynecology","id":"ITEM-1","issue":"6","issued":{"date-parts":[["1994","6"]]},"page":"975-8","title":"Funipuncture for evaluation of hematologic and coagulation indices in the surviving twin following co-twin's death.","type":"article-journal","volume":"83"},"uris":["http://www.mendeley.com/documents/?uuid=42030325-e71a-3091-a306-8bbbf901fb35"]}],"mendeley":{"formattedCitation":"(171)","plainTextFormattedCitation":"(171)","previouslyFormattedCitation":"(171)"},"properties":{"noteIndex":0},"schema":"https://github.com/citation-style-language/schema/raw/master/csl-citation.json"}</w:instrText>
      </w:r>
      <w:r w:rsidR="005A7772" w:rsidRPr="006C41DA">
        <w:rPr>
          <w:rFonts w:ascii="Arial" w:hAnsi="Arial" w:cs="Arial"/>
          <w:sz w:val="24"/>
          <w:szCs w:val="24"/>
        </w:rPr>
        <w:fldChar w:fldCharType="separate"/>
      </w:r>
      <w:r w:rsidR="001E22A5" w:rsidRPr="006C41DA">
        <w:rPr>
          <w:rFonts w:ascii="Arial" w:hAnsi="Arial" w:cs="Arial"/>
          <w:noProof/>
          <w:sz w:val="24"/>
          <w:szCs w:val="24"/>
        </w:rPr>
        <w:t>(171)</w:t>
      </w:r>
      <w:r w:rsidR="005A7772" w:rsidRPr="006C41DA">
        <w:rPr>
          <w:rFonts w:ascii="Arial" w:hAnsi="Arial" w:cs="Arial"/>
          <w:sz w:val="24"/>
          <w:szCs w:val="24"/>
        </w:rPr>
        <w:fldChar w:fldCharType="end"/>
      </w:r>
      <w:r w:rsidR="00413C6A" w:rsidRPr="006C41DA">
        <w:rPr>
          <w:rFonts w:ascii="Arial" w:hAnsi="Arial" w:cs="Arial"/>
          <w:sz w:val="24"/>
          <w:szCs w:val="24"/>
        </w:rPr>
        <w:t xml:space="preserve"> but haemoglobin was lower in 3 of the surviving twins without brain damage than in the 3 with CNS abnormalities (ventriculomegaly, periventricular leukomalacia and diffuse low density). </w:t>
      </w:r>
      <w:r w:rsidR="00510EEB" w:rsidRPr="006C41DA">
        <w:rPr>
          <w:rFonts w:ascii="Arial" w:hAnsi="Arial" w:cs="Arial"/>
          <w:sz w:val="24"/>
          <w:szCs w:val="24"/>
        </w:rPr>
        <w:t>Acute anaemia at birth in the recipient has also been described and plethora in the dead donor suggests that this is related to acute reversal of the shun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Wessel","given":"Jens","non-dropping-particle":"","parse-names":false,"suffix":""}],"id":"ITEM-1","issued":{"date-parts":[["1988"]]},"title":"Intrauterine death of a single fetus in twin pregnancies","type":"article-journal","volume":"16"},"uris":["http://www.mendeley.com/documents/?uuid=581ad54c-48a7-4a77-b037-9172bd52f63d"]}],"mendeley":{"formattedCitation":"(126)","plainTextFormattedCitation":"(126)","previouslyFormattedCitation":"(12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6)</w:t>
      </w:r>
      <w:r w:rsidR="00787600" w:rsidRPr="006C41DA">
        <w:rPr>
          <w:rFonts w:ascii="Arial" w:hAnsi="Arial" w:cs="Arial"/>
          <w:sz w:val="24"/>
          <w:szCs w:val="24"/>
        </w:rPr>
        <w:fldChar w:fldCharType="end"/>
      </w:r>
      <w:r w:rsidR="00510EEB" w:rsidRPr="006C41DA">
        <w:rPr>
          <w:rFonts w:ascii="Arial" w:hAnsi="Arial" w:cs="Arial"/>
          <w:sz w:val="24"/>
          <w:szCs w:val="24"/>
        </w:rPr>
        <w:t xml:space="preserve">. One of Okamura’s survivors with acute anaemia had hydrops and cardiomegaly consistent with originally having been the </w:t>
      </w:r>
      <w:proofErr w:type="spellStart"/>
      <w:r w:rsidR="00510EEB" w:rsidRPr="006C41DA">
        <w:rPr>
          <w:rFonts w:ascii="Arial" w:hAnsi="Arial" w:cs="Arial"/>
          <w:sz w:val="24"/>
          <w:szCs w:val="24"/>
        </w:rPr>
        <w:t>polycythaemic</w:t>
      </w:r>
      <w:proofErr w:type="spellEnd"/>
      <w:r w:rsidR="00510EEB" w:rsidRPr="006C41DA">
        <w:rPr>
          <w:rFonts w:ascii="Arial" w:hAnsi="Arial" w:cs="Arial"/>
          <w:sz w:val="24"/>
          <w:szCs w:val="24"/>
        </w:rPr>
        <w:t xml:space="preserve"> recipient</w:t>
      </w:r>
      <w:r w:rsidR="002F3A0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44","PMID":"8190444","abstract":"OBJECTIVE To examine the changes in hematologic and coagulation indices in the surviving twin when the co-twin dies because of the twin-twin transfusion syndrome. METHODS Fetal blood was obtained by funipuncture in seven surviving twins upon the death of their co-twins. Five of them were monochorionic. In one case at 32 weeks' gestation, two repeated funipunctures were done in both twins before and in the surviving twin after the death of the co-twin. Fetal blood was examined for blood coagulation factors as well as complete blood counts. RESULTS Although coagulation factors were not abnormal, three of the five monochorionic surviving twins had cerebral abnormalities postnatally. The fetal blood profile revealed anemia in the surviving twin, especially in the cases in which funipunctures were performed within 24 hours after the co-twin's death. This demonstrates that acute anemia in the surviving twin was induced by hemorrhage from the larger to the smaller twin at the time of death. CONCLUSION Following the death of one twin, morbidity in the surviving twin can be produced by hypotensive ischemia of the brain due to hemorrhage through placental vascular anastomoses.","author":[{"dropping-particle":"","family":"Okamura","given":"K","non-dropping-particle":"","parse-names":false,"suffix":""},{"dropping-particle":"","family":"Murotsuki","given":"J","non-dropping-particle":"","parse-names":false,"suffix":""},{"dropping-particle":"","family":"Tanigawara","given":"S","non-dropping-particle":"","parse-names":false,"suffix":""},{"dropping-particle":"","family":"Uehara","given":"S","non-dropping-particle":"","parse-names":false,"suffix":""},{"dropping-particle":"","family":"Yajima","given":"A","non-dropping-particle":"","parse-names":false,"suffix":""}],"container-title":"Obstetrics and gynecology","id":"ITEM-1","issue":"6","issued":{"date-parts":[["1994","6"]]},"page":"975-8","title":"Funipuncture for evaluation of hematologic and coagulation indices in the surviving twin following co-twin's death.","type":"article-journal","volume":"83"},"uris":["http://www.mendeley.com/documents/?uuid=42030325-e71a-3091-a306-8bbbf901fb35"]}],"mendeley":{"formattedCitation":"(171)","plainTextFormattedCitation":"(171)","previouslyFormattedCitation":"(171)"},"properties":{"noteIndex":0},"schema":"https://github.com/citation-style-language/schema/raw/master/csl-citation.json"}</w:instrText>
      </w:r>
      <w:r w:rsidR="002F3A07" w:rsidRPr="006C41DA">
        <w:rPr>
          <w:rFonts w:ascii="Arial" w:hAnsi="Arial" w:cs="Arial"/>
          <w:sz w:val="24"/>
          <w:szCs w:val="24"/>
        </w:rPr>
        <w:fldChar w:fldCharType="separate"/>
      </w:r>
      <w:r w:rsidR="001E22A5" w:rsidRPr="006C41DA">
        <w:rPr>
          <w:rFonts w:ascii="Arial" w:hAnsi="Arial" w:cs="Arial"/>
          <w:noProof/>
          <w:sz w:val="24"/>
          <w:szCs w:val="24"/>
        </w:rPr>
        <w:t>(171)</w:t>
      </w:r>
      <w:r w:rsidR="002F3A07" w:rsidRPr="006C41DA">
        <w:rPr>
          <w:rFonts w:ascii="Arial" w:hAnsi="Arial" w:cs="Arial"/>
          <w:sz w:val="24"/>
          <w:szCs w:val="24"/>
        </w:rPr>
        <w:fldChar w:fldCharType="end"/>
      </w:r>
      <w:r w:rsidR="00510EEB" w:rsidRPr="006C41DA">
        <w:rPr>
          <w:rFonts w:ascii="Arial" w:hAnsi="Arial" w:cs="Arial"/>
          <w:sz w:val="24"/>
          <w:szCs w:val="24"/>
        </w:rPr>
        <w:t>.</w:t>
      </w:r>
    </w:p>
    <w:p w14:paraId="6291530C" w14:textId="4B561402" w:rsidR="00910940" w:rsidRPr="006C41DA" w:rsidRDefault="00307654" w:rsidP="0009321F">
      <w:pPr>
        <w:spacing w:line="480" w:lineRule="auto"/>
        <w:rPr>
          <w:rFonts w:ascii="Arial" w:hAnsi="Arial" w:cs="Arial"/>
          <w:sz w:val="24"/>
          <w:szCs w:val="24"/>
        </w:rPr>
      </w:pPr>
      <w:r w:rsidRPr="006C41DA">
        <w:rPr>
          <w:rFonts w:ascii="Arial" w:hAnsi="Arial" w:cs="Arial"/>
          <w:sz w:val="24"/>
          <w:szCs w:val="24"/>
        </w:rPr>
        <w:t>The fact that there was no abnormality of platelets, D-dimer or fibrin degradation products</w:t>
      </w:r>
      <w:r w:rsidR="002F3A0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44","PMID":"1870813","abstract":"Intrauterine death of one twin in monochorionic pregnancies is associated with increased mortality and morbidity for the survivor. This has been attributed to the consequences of intrauterine disseminated intravascular coagulation (DIC) initiated by the dead twin. We describe a case in which the fetal cerebral and renal lesions typically found in survivors occurred without any derangement in coagulation. Instead, acute twin-twin transfusion was suggested by the presence of severe anemia in the surviving fetus at delivery. We suggest that the lesions frequently found in the survivors are often due to acute hemodynamic and ischemic changes resulting from acute twin-twin transfusion at the time of intrauterine death, rather than to late-onset DIC. This hypothesis has an important implication for future management: Intervention must occur before intrauterine death if neurologic sequelae in the survivor are to be prevented.","author":[{"dropping-particle":"","family":"Fusi","given":"L","non-dropping-particle":"","parse-names":false,"suffix":""},{"dropping-particle":"","family":"McParland","given":"P","non-dropping-particle":"","parse-names":false,"suffix":""},{"dropping-particle":"","family":"Fisk","given":"N","non-dropping-particle":"","parse-names":false,"suffix":""},{"dropping-particle":"","family":"Nicolini","given":"U","non-dropping-particle":"","parse-names":false,"suffix":""},{"dropping-particle":"","family":"Wigglesworth","given":"J","non-dropping-particle":"","parse-names":false,"suffix":""}],"container-title":"Obstetrics and gynecology","id":"ITEM-1","issue":"3 Pt 2","issued":{"date-parts":[["1991","9"]]},"page":"517-20","title":"Acute twin-twin transfusion: a possible mechanism for brain-damaged survivors after intrauterine death of a monochorionic twin.","type":"article-journal","volume":"78"},"uris":["http://www.mendeley.com/documents/?uuid=86164f2a-4b49-3841-9829-f04c780210b2"]}],"mendeley":{"formattedCitation":"(167)","plainTextFormattedCitation":"(167)","previouslyFormattedCitation":"(167)"},"properties":{"noteIndex":0},"schema":"https://github.com/citation-style-language/schema/raw/master/csl-citation.json"}</w:instrText>
      </w:r>
      <w:r w:rsidR="002F3A07" w:rsidRPr="006C41DA">
        <w:rPr>
          <w:rFonts w:ascii="Arial" w:hAnsi="Arial" w:cs="Arial"/>
          <w:sz w:val="24"/>
          <w:szCs w:val="24"/>
        </w:rPr>
        <w:fldChar w:fldCharType="separate"/>
      </w:r>
      <w:r w:rsidR="001E22A5" w:rsidRPr="006C41DA">
        <w:rPr>
          <w:rFonts w:ascii="Arial" w:hAnsi="Arial" w:cs="Arial"/>
          <w:noProof/>
          <w:sz w:val="24"/>
          <w:szCs w:val="24"/>
        </w:rPr>
        <w:t>(167)</w:t>
      </w:r>
      <w:r w:rsidR="002F3A07" w:rsidRPr="006C41DA">
        <w:rPr>
          <w:rFonts w:ascii="Arial" w:hAnsi="Arial" w:cs="Arial"/>
          <w:sz w:val="24"/>
          <w:szCs w:val="24"/>
        </w:rPr>
        <w:fldChar w:fldCharType="end"/>
      </w:r>
      <w:r w:rsidR="002F3A07"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9-7844","PMID":"8190444","abstract":"OBJECTIVE To examine the changes in hematologic and coagulation indices in the surviving twin when the co-twin dies because of the twin-twin transfusion syndrome. METHODS Fetal blood was obtained by funipuncture in seven surviving twins upon the death of their co-twins. Five of them were monochorionic. In one case at 32 weeks' gestation, two repeated funipunctures were done in both twins before and in the surviving twin after the death of the co-twin. Fetal blood was examined for blood coagulation factors as well as complete blood counts. RESULTS Although coagulation factors were not abnormal, three of the five monochorionic surviving twins had cerebral abnormalities postnatally. The fetal blood profile revealed anemia in the surviving twin, especially in the cases in which funipunctures were performed within 24 hours after the co-twin's death. This demonstrates that acute anemia in the surviving twin was induced by hemorrhage from the larger to the smaller twin at the time of death. CONCLUSION Following the death of one twin, morbidity in the surviving twin can be produced by hypotensive ischemia of the brain due to hemorrhage through placental vascular anastomoses.","author":[{"dropping-particle":"","family":"Okamura","given":"K","non-dropping-particle":"","parse-names":false,"suffix":""},{"dropping-particle":"","family":"Murotsuki","given":"J","non-dropping-particle":"","parse-names":false,"suffix":""},{"dropping-particle":"","family":"Tanigawara","given":"S","non-dropping-particle":"","parse-names":false,"suffix":""},{"dropping-particle":"","family":"Uehara","given":"S","non-dropping-particle":"","parse-names":false,"suffix":""},{"dropping-particle":"","family":"Yajima","given":"A","non-dropping-particle":"","parse-names":false,"suffix":""}],"container-title":"Obstetrics and gynecology","id":"ITEM-1","issue":"6","issued":{"date-parts":[["1994","6"]]},"page":"975-8","title":"Funipuncture for evaluation of hematologic and coagulation indices in the surviving twin following co-twin's death.","type":"article-journal","volume":"83"},"uris":["http://www.mendeley.com/documents/?uuid=42030325-e71a-3091-a306-8bbbf901fb35"]}],"mendeley":{"formattedCitation":"(171)","plainTextFormattedCitation":"(171)","previouslyFormattedCitation":"(171)"},"properties":{"noteIndex":0},"schema":"https://github.com/citation-style-language/schema/raw/master/csl-citation.json"}</w:instrText>
      </w:r>
      <w:r w:rsidR="002F3A07" w:rsidRPr="006C41DA">
        <w:rPr>
          <w:rFonts w:ascii="Arial" w:hAnsi="Arial" w:cs="Arial"/>
          <w:sz w:val="24"/>
          <w:szCs w:val="24"/>
        </w:rPr>
        <w:fldChar w:fldCharType="separate"/>
      </w:r>
      <w:r w:rsidR="001E22A5" w:rsidRPr="006C41DA">
        <w:rPr>
          <w:rFonts w:ascii="Arial" w:hAnsi="Arial" w:cs="Arial"/>
          <w:noProof/>
          <w:sz w:val="24"/>
          <w:szCs w:val="24"/>
        </w:rPr>
        <w:t>(171)</w:t>
      </w:r>
      <w:r w:rsidR="002F3A07" w:rsidRPr="006C41DA">
        <w:rPr>
          <w:rFonts w:ascii="Arial" w:hAnsi="Arial" w:cs="Arial"/>
          <w:sz w:val="24"/>
          <w:szCs w:val="24"/>
        </w:rPr>
        <w:fldChar w:fldCharType="end"/>
      </w:r>
      <w:r w:rsidRPr="006C41DA">
        <w:rPr>
          <w:rFonts w:ascii="Arial" w:hAnsi="Arial" w:cs="Arial"/>
          <w:sz w:val="24"/>
          <w:szCs w:val="24"/>
        </w:rPr>
        <w:t xml:space="preserve"> </w:t>
      </w:r>
      <w:r w:rsidR="00736D5A" w:rsidRPr="006C41DA">
        <w:rPr>
          <w:rFonts w:ascii="Arial" w:hAnsi="Arial" w:cs="Arial"/>
          <w:sz w:val="24"/>
          <w:szCs w:val="24"/>
        </w:rPr>
        <w:t>h</w:t>
      </w:r>
      <w:r w:rsidRPr="006C41DA">
        <w:rPr>
          <w:rFonts w:ascii="Arial" w:hAnsi="Arial" w:cs="Arial"/>
          <w:sz w:val="24"/>
          <w:szCs w:val="24"/>
        </w:rPr>
        <w:t xml:space="preserve">as </w:t>
      </w:r>
      <w:r w:rsidR="00736D5A" w:rsidRPr="006C41DA">
        <w:rPr>
          <w:rFonts w:ascii="Arial" w:hAnsi="Arial" w:cs="Arial"/>
          <w:sz w:val="24"/>
          <w:szCs w:val="24"/>
        </w:rPr>
        <w:t xml:space="preserve">been </w:t>
      </w:r>
      <w:r w:rsidRPr="006C41DA">
        <w:rPr>
          <w:rFonts w:ascii="Arial" w:hAnsi="Arial" w:cs="Arial"/>
          <w:sz w:val="24"/>
          <w:szCs w:val="24"/>
        </w:rPr>
        <w:t xml:space="preserve">considered to be evidence against an embolic cause for brain damage. </w:t>
      </w:r>
      <w:r w:rsidR="00C20181" w:rsidRPr="006C41DA">
        <w:rPr>
          <w:rFonts w:ascii="Arial" w:hAnsi="Arial" w:cs="Arial"/>
          <w:sz w:val="24"/>
          <w:szCs w:val="24"/>
        </w:rPr>
        <w:t xml:space="preserve">However, </w:t>
      </w:r>
      <w:r w:rsidR="00181C6D" w:rsidRPr="006C41DA">
        <w:rPr>
          <w:rFonts w:ascii="Arial" w:hAnsi="Arial" w:cs="Arial"/>
          <w:sz w:val="24"/>
          <w:szCs w:val="24"/>
        </w:rPr>
        <w:t xml:space="preserve">brain damage in the survivor in </w:t>
      </w:r>
      <w:r w:rsidR="00181C6D" w:rsidRPr="006C41DA">
        <w:rPr>
          <w:rFonts w:ascii="Arial" w:hAnsi="Arial" w:cs="Arial"/>
          <w:i/>
          <w:sz w:val="24"/>
          <w:szCs w:val="24"/>
        </w:rPr>
        <w:t>spontaneous</w:t>
      </w:r>
      <w:r w:rsidR="00181C6D" w:rsidRPr="006C41DA">
        <w:rPr>
          <w:rFonts w:ascii="Arial" w:hAnsi="Arial" w:cs="Arial"/>
          <w:sz w:val="24"/>
          <w:szCs w:val="24"/>
        </w:rPr>
        <w:t xml:space="preserve"> </w:t>
      </w:r>
      <w:proofErr w:type="spellStart"/>
      <w:r w:rsidR="00181C6D" w:rsidRPr="006C41DA">
        <w:rPr>
          <w:rFonts w:ascii="Arial" w:hAnsi="Arial" w:cs="Arial"/>
          <w:sz w:val="24"/>
          <w:szCs w:val="24"/>
        </w:rPr>
        <w:t>fetal</w:t>
      </w:r>
      <w:proofErr w:type="spellEnd"/>
      <w:r w:rsidR="00181C6D" w:rsidRPr="006C41DA">
        <w:rPr>
          <w:rFonts w:ascii="Arial" w:hAnsi="Arial" w:cs="Arial"/>
          <w:sz w:val="24"/>
          <w:szCs w:val="24"/>
        </w:rPr>
        <w:t xml:space="preserve"> death is more common than in feticide by bipolar diathermy cord occlusion, where the vascular anastomoses remain, potentially allowing acute transfer of blood from the </w:t>
      </w:r>
      <w:r w:rsidR="00181C6D" w:rsidRPr="006C41DA">
        <w:rPr>
          <w:rFonts w:ascii="Arial" w:hAnsi="Arial" w:cs="Arial"/>
          <w:sz w:val="24"/>
          <w:szCs w:val="24"/>
        </w:rPr>
        <w:lastRenderedPageBreak/>
        <w:t xml:space="preserve">survivor during death of the twin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471-0528.2009.02128.x","author":[{"dropping-particle":"","family":"Donoghue","given":"K O","non-dropping-particle":"","parse-names":false,"suffix":""},{"dropping-particle":"","family":"Rutherford","given":"M A","non-dropping-particle":"","parse-names":false,"suffix":""},{"dropping-particle":"","family":"Engineer","given":"N","non-dropping-particle":"","parse-names":false,"suffix":""},{"dropping-particle":"","family":"Wimalasundera","given":"R C","non-dropping-particle":"","parse-names":false,"suffix":""},{"dropping-particle":"","family":"Cowan","given":"F M","non-dropping-particle":"","parse-names":false,"suffix":""}],"id":"ITEM-1","issued":{"date-parts":[["2009"]]},"page":"804-812","title":"Transfusional fetal complications after single intrauterine death in monochorionic multiple pregnancy are reduced but not prevented by vascular occlusion","type":"article-journal"},"uris":["http://www.mendeley.com/documents/?uuid=b4b268b8-0357-4388-9819-4d205a484111"]}],"mendeley":{"formattedCitation":"(141)","plainTextFormattedCitation":"(141)","previouslyFormattedCitation":"(14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1)</w:t>
      </w:r>
      <w:r w:rsidR="00787600" w:rsidRPr="006C41DA">
        <w:rPr>
          <w:rFonts w:ascii="Arial" w:hAnsi="Arial" w:cs="Arial"/>
          <w:sz w:val="24"/>
          <w:szCs w:val="24"/>
        </w:rPr>
        <w:fldChar w:fldCharType="end"/>
      </w:r>
      <w:r w:rsidR="00181C6D" w:rsidRPr="006C41DA">
        <w:rPr>
          <w:rFonts w:ascii="Arial" w:hAnsi="Arial" w:cs="Arial"/>
          <w:sz w:val="24"/>
          <w:szCs w:val="24"/>
        </w:rPr>
        <w:t xml:space="preserve">, so other mechanisms should be considered.  In addition, </w:t>
      </w:r>
      <w:r w:rsidRPr="006C41DA">
        <w:rPr>
          <w:rFonts w:ascii="Arial" w:hAnsi="Arial" w:cs="Arial"/>
          <w:sz w:val="24"/>
          <w:szCs w:val="24"/>
        </w:rPr>
        <w:t xml:space="preserve">it is difficult to explain the associated loss of a gangrenous limb in the surviving twin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dmcn.12520","ISBN":"1469-8749 (Electronic)\\r0012-1622 (Linking)","ISSN":"14698749","PMID":"24966011","abstract":"AIM: To determine whether the trend of improved survival among individuals with cerebral palsy (CP) in California during the 1980s and 1990s has continued during the most recent decade.\\n\\nMETHOD: In an observational cohort study we evaluated individuals with CP, aged 4 years and older, who were clients of the California Department of Developmental Services. Medical diagnoses, functional disabilities, and special health care requirements were assessed with Client Development Evaluation Reports made between 1983 and 2010. Trends in birth cohort survival were analyzed with Kaplan-Meier curves and Cox regression. Calendar year period effects were analyzed with Poisson regression.\\n\\nRESULTS: A total of 51 923 persons with CP (28 789 males [55%], 23 134 females [45%]; mean age 14y 11mo, SD 14y 1mo, range 4y 0mo to 96y 10mo) collectively contributed 662 268 years of follow-up. There were 7690 deaths for an overall mortality rate of 11.6 per 1000 persons per year. No significant birth cohort effects on survival were observed in 4-year-olds who had no severe disabilities. By contrast, children who did not lift their heads in prone position who were born in more recent years had significantly lower mortality rates (Cox hazard ratio 0.971, p&lt;0.001) than those with comparable disabilities born earlier. With regard to calendar year period effects, we found that age-, sex-, and disability-specific mortality rates declined by 1.5% (95% CI 0.9-2.1) year-over-year from 1983 to 2010. The estimate increased to 2.5% (95% CI 1.9-3.1) per year when we additionally controlled for tube-feeding status. Mortality rates in tube fed adolescents and adults, ages 15 to 59 years, declined by 0.9% (95% CI, 0.4-1.4) per year. No improvement was observed for adolescents or adults who fed orally or for those over age 60. In fact, the ratio of age-specific mortality rates for these latter groups to those in the general population, increased by 1.7% (95% CI 1.3-2.0) per year during the study period.\\n\\nINTERPRETATION: The trend toward improved survival has continued throughout the most recent decade. Declines in CP childhood mortality are comparable to the improvements observed in the United States general population (i.e. the mortality ratio in childhood has remained roughly constant over the last three decades). In contrast, the mortality ratio for most adolescents and adults with CP, relative to the general population, has increased.","author":[{"dropping-particle":"","family":"Brooks","given":"Jordan C.","non-dropping-particle":"","parse-names":false,"suffix":""},{"dropping-particle":"","family":"Strauss","given":"David J.","non-dropping-particle":"","parse-names":false,"suffix":""},{"dropping-particle":"","family":"Shavelle","given":"Robert M.","non-dropping-particle":"","parse-names":false,"suffix":""},{"dropping-particle":"","family":"Tran","given":"Linh M.","non-dropping-particle":"","parse-names":false,"suffix":""},{"dropping-particle":"","family":"Rosenbloom","given":"Lewis","non-dropping-particle":"","parse-names":false,"suffix":""},{"dropping-particle":"","family":"Wu","given":"Yvonne W.","non-dropping-particle":"","parse-names":false,"suffix":""}],"container-title":"Developmental Medicine and Child Neurology","id":"ITEM-1","issue":"11","issued":{"date-parts":[["2014"]]},"page":"1059-1064","title":"Recent trends in cerebral palsy survival. Part I: Period and cohort effects","type":"article-journal","volume":"56"},"uris":["http://www.mendeley.com/documents/?uuid=c00a0e16-864a-4e31-9239-c7d7b50b99ae"]}],"mendeley":{"formattedCitation":"(172)","plainTextFormattedCitation":"(172)","previouslyFormattedCitation":"(17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72)</w:t>
      </w:r>
      <w:r w:rsidR="00787600" w:rsidRPr="006C41DA">
        <w:rPr>
          <w:rFonts w:ascii="Arial" w:hAnsi="Arial" w:cs="Arial"/>
          <w:sz w:val="24"/>
          <w:szCs w:val="24"/>
        </w:rPr>
        <w:fldChar w:fldCharType="end"/>
      </w:r>
      <w:r w:rsidRPr="006C41DA">
        <w:rPr>
          <w:rFonts w:ascii="Arial" w:hAnsi="Arial" w:cs="Arial"/>
          <w:sz w:val="24"/>
          <w:szCs w:val="24"/>
        </w:rPr>
        <w:t xml:space="preserve"> without considering </w:t>
      </w:r>
      <w:r w:rsidR="00A05E60" w:rsidRPr="006C41DA">
        <w:rPr>
          <w:rFonts w:ascii="Arial" w:hAnsi="Arial" w:cs="Arial"/>
          <w:sz w:val="24"/>
          <w:szCs w:val="24"/>
        </w:rPr>
        <w:t xml:space="preserve">the possibility of </w:t>
      </w:r>
      <w:r w:rsidRPr="006C41DA">
        <w:rPr>
          <w:rFonts w:ascii="Arial" w:hAnsi="Arial" w:cs="Arial"/>
          <w:sz w:val="24"/>
          <w:szCs w:val="24"/>
        </w:rPr>
        <w:t xml:space="preserve">an embolic </w:t>
      </w:r>
      <w:r w:rsidR="00A05E60" w:rsidRPr="006C41DA">
        <w:rPr>
          <w:rFonts w:ascii="Arial" w:hAnsi="Arial" w:cs="Arial"/>
          <w:sz w:val="24"/>
          <w:szCs w:val="24"/>
        </w:rPr>
        <w:t>mechanism</w:t>
      </w:r>
      <w:r w:rsidR="00A05E6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ajog.2012.06.005","ISSN":"1097-6868","PMID":"22840724","abstract":"OBJECTIVE The purpose of this study was to evaluate the phenomenon of vascular ischemic limb necrosis in twin-twin transfusion syndrome (TTTS). STUDY DESIGN This was a multicenter retrospective review of ischemic limb necrosis in patients with TTTS. RESULTS Twenty cases of fetal ischemic limb necrosis in association with TTTS were identified from 10 fetal medicine centers. The recipient was affected in 19 cases, and the lower limb was affected in 17 cases. The extent of the damage correlated with TTTS severity. Eighty percent of limb defects (16/20) clearly were unrelated to laser treatment (3 cases untreated, 7 cases after amnioreduction, 6 cases present at time of laser). The recipient was relatively polycythemic in 5 of 7 cases in which neonatal or fetal hemoglobin/hematocrit levels were available. CONCLUSION Ischemic limb necrosis is a rare complication of TTTS. The lesion is unrelated to therapy and may be the result of polycythemia, hypertension, and vasoconstriction.","author":[{"dropping-particle":"","family":"Schrey","given":"Susanne","non-dropping-particle":"","parse-names":false,"suffix":""},{"dropping-particle":"","family":"Huber","given":"Agnes","non-dropping-particle":"","parse-names":false,"suffix":""},{"dropping-particle":"","family":"Hecher","given":"Kurt","non-dropping-particle":"","parse-names":false,"suffix":""},{"dropping-particle":"","family":"Quintero","given":"Rubén","non-dropping-particle":"","parse-names":false,"suffix":""},{"dropping-particle":"","family":"Alkazaleh","given":"Fawaz","non-dropping-particle":"","parse-names":false,"suffix":""},{"dropping-particle":"","family":"Moise","given":"Kenneth J","non-dropping-particle":"","parse-names":false,"suffix":""},{"dropping-particle":"","family":"Allbert","given":"John R","non-dropping-particle":"","parse-names":false,"suffix":""},{"dropping-particle":"","family":"Schneider","given":"Carol","non-dropping-particle":"","parse-names":false,"suffix":""},{"dropping-particle":"","family":"Palermo","given":"Mario","non-dropping-particle":"","parse-names":false,"suffix":""},{"dropping-particle":"","family":"Yinon","given":"Yoav","non-dropping-particle":"","parse-names":false,"suffix":""},{"dropping-particle":"","family":"Chmait","given":"Ramen H","non-dropping-particle":"","parse-names":false,"suffix":""},{"dropping-particle":"","family":"Windrim","given":"Rory","non-dropping-particle":"","parse-names":false,"suffix":""},{"dropping-particle":"","family":"Ryan","given":"Greg","non-dropping-particle":"","parse-names":false,"suffix":""}],"container-title":"American journal of obstetrics and gynecology","id":"ITEM-1","issue":"2","issued":{"date-parts":[["2012","8"]]},"page":"131.e1-10","title":"Vascular limb occlusion in twin-twin transfusion syndrome (TTTS): case series and literature review.","type":"article-journal","volume":"207"},"uris":["http://www.mendeley.com/documents/?uuid=ac4447e8-b16b-3d73-b112-69f9c4b67d95"]}],"mendeley":{"formattedCitation":"(173)","plainTextFormattedCitation":"(173)","previouslyFormattedCitation":"(173)"},"properties":{"noteIndex":0},"schema":"https://github.com/citation-style-language/schema/raw/master/csl-citation.json"}</w:instrText>
      </w:r>
      <w:r w:rsidR="00A05E60" w:rsidRPr="006C41DA">
        <w:rPr>
          <w:rFonts w:ascii="Arial" w:hAnsi="Arial" w:cs="Arial"/>
          <w:sz w:val="24"/>
          <w:szCs w:val="24"/>
        </w:rPr>
        <w:fldChar w:fldCharType="separate"/>
      </w:r>
      <w:r w:rsidR="001E22A5" w:rsidRPr="006C41DA">
        <w:rPr>
          <w:rFonts w:ascii="Arial" w:hAnsi="Arial" w:cs="Arial"/>
          <w:noProof/>
          <w:sz w:val="24"/>
          <w:szCs w:val="24"/>
        </w:rPr>
        <w:t>(173)</w:t>
      </w:r>
      <w:r w:rsidR="00A05E60" w:rsidRPr="006C41DA">
        <w:rPr>
          <w:rFonts w:ascii="Arial" w:hAnsi="Arial" w:cs="Arial"/>
          <w:sz w:val="24"/>
          <w:szCs w:val="24"/>
        </w:rPr>
        <w:fldChar w:fldCharType="end"/>
      </w:r>
      <w:r w:rsidR="00A05E6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59/000077968","ISSN":"1015-3837","PMID":"15192299","abstract":"A case of twin-to-twin transfusion syndrome (TTTS) was associated with ischemic injury of the left leg of the recipient twin. Five reduction amniocenteses were performed between 17 6/7 and 23 3/7 weeks followed by fetoscopic laser ablation of chorioangiopagus vessels at 23 6/7 weeks of gestation. Anatomic assessment of the affected limb indicated timing of the injury at 19 4/7 weeks gestational age. The published literature suggests that ischemic fetal injuries in severe TTTS are associated with blood hyperviscosity in the affected twin.","author":[{"dropping-particle":"","family":"Carr","given":"Stephen R","non-dropping-particle":"","parse-names":false,"suffix":""},{"dropping-particle":"","family":"Luks","given":"François","non-dropping-particle":"","parse-names":false,"suffix":""},{"dropping-particle":"","family":"Tracy","given":"Thomas","non-dropping-particle":"","parse-names":false,"suffix":""},{"dropping-particle":"","family":"Plevyak","given":"Michael","non-dropping-particle":"","parse-names":false,"suffix":""}],"container-title":"Fetal diagnosis and therapy","id":"ITEM-1","issue":"4","issued":{"date-parts":[["0"]]},"page":"370-2","title":"Antenatal necrotic injury in severe twin-to-twin transfusion syndrome. A case and review.","type":"article-journal","volume":"19"},"uris":["http://www.mendeley.com/documents/?uuid=0d9fd17f-cbd4-332b-9d77-a16355d4291b"]}],"mendeley":{"formattedCitation":"(174)","plainTextFormattedCitation":"(174)","previouslyFormattedCitation":"(174)"},"properties":{"noteIndex":0},"schema":"https://github.com/citation-style-language/schema/raw/master/csl-citation.json"}</w:instrText>
      </w:r>
      <w:r w:rsidR="00A05E60" w:rsidRPr="006C41DA">
        <w:rPr>
          <w:rFonts w:ascii="Arial" w:hAnsi="Arial" w:cs="Arial"/>
          <w:sz w:val="24"/>
          <w:szCs w:val="24"/>
        </w:rPr>
        <w:fldChar w:fldCharType="separate"/>
      </w:r>
      <w:r w:rsidR="001E22A5" w:rsidRPr="006C41DA">
        <w:rPr>
          <w:rFonts w:ascii="Arial" w:hAnsi="Arial" w:cs="Arial"/>
          <w:noProof/>
          <w:sz w:val="24"/>
          <w:szCs w:val="24"/>
        </w:rPr>
        <w:t>(174)</w:t>
      </w:r>
      <w:r w:rsidR="00A05E60" w:rsidRPr="006C41DA">
        <w:rPr>
          <w:rFonts w:ascii="Arial" w:hAnsi="Arial" w:cs="Arial"/>
          <w:sz w:val="24"/>
          <w:szCs w:val="24"/>
        </w:rPr>
        <w:fldChar w:fldCharType="end"/>
      </w:r>
      <w:r w:rsidRPr="006C41DA">
        <w:rPr>
          <w:rFonts w:ascii="Arial" w:hAnsi="Arial" w:cs="Arial"/>
          <w:sz w:val="24"/>
          <w:szCs w:val="24"/>
        </w:rPr>
        <w:t>. D</w:t>
      </w:r>
      <w:r w:rsidR="00FE1107" w:rsidRPr="006C41DA">
        <w:rPr>
          <w:rFonts w:ascii="Arial" w:hAnsi="Arial" w:cs="Arial"/>
          <w:sz w:val="24"/>
          <w:szCs w:val="24"/>
        </w:rPr>
        <w:t xml:space="preserve">ata showing a wide range of imaging abnormalities on antenatal </w:t>
      </w:r>
      <w:r w:rsidR="00A05E60" w:rsidRPr="006C41DA">
        <w:rPr>
          <w:rFonts w:ascii="Arial" w:hAnsi="Arial" w:cs="Arial"/>
          <w:sz w:val="24"/>
          <w:szCs w:val="24"/>
        </w:rPr>
        <w:t>ultrasound</w:t>
      </w:r>
      <w:r w:rsidR="00A05E6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80/14767050701449638","ISSN":"1476-7058","PMID":"17674276","abstract":"OBJECTIVE To determine the incidence of fetal cerebral lesions and their characteristics in twin-to-twin transfusion syndrome (TTTS). DESIGN AND SETTING This was a retrospective analysis at a single center for the period 1999 to 2004 in which 299 cases of severe TTTS at 15-28 weeks of gestation were reviewed. METHODS Only cerebral injuries diagnosed during pregnancy or ischemic lesions diagnosed within the first week of life were considered in order to exclude those related to prematurity. We only included cases resulting in at least one survivor at one week after delivery, as well as fetuses that were terminated because of severe cerebral abnormalities. We excluded all fetuses delivered at &lt;24 weeks of gestation that died prior to undergoing postnatal cranial ultrasonography. The main outcome measures were fetal cerebral lesions, intrauterine death, survival, and neonatal death. RESULTS Two hundred and ninety-nine pregnancies were evaluated. Three hundred and fifteen fetuses were reviewed. Cerebral abnormalities developed antenatally in 26/315 fetuses (8.25%). All lesions but one were diagnosed prenatally. Prenatal diagnosis of these lesions was achieved primarily by ultrasound (US) and magnetic resonance imaging (MRI), in 20/25 (80%) and in 5/25 (20%) fetuses, respectively. Cerebral abnormalities developed following primary laser coagulation in 12/222 (5.40%), following serial amnioreduction in 9/66 (13.63%), and following expectant management in 3/14 (21.4%) fetuses. Abnormalities developed after single intrauterine fetal death (IUFD) in 14 cases. CONCLUSIONS Cerebral morbidity in TTTS mainly occurs following vascular disruptive lesions. Both donors and recipients are at risk of developing either ischemic or hemorrhagic lesions. The risk of developing cerebral lesions in single survivors is significantly lower following laser treatment. Combined use of a targeted US and fetal MRI could detect most cerebral abnormalities antenatally. Timing of the triggering event is critical for planning serial US and MRI follow-up examinations.","author":[{"dropping-particle":"","family":"Quarello","given":"Edwin","non-dropping-particle":"","parse-names":false,"suffix":""},{"dropping-particle":"","family":"Molho","given":"Marc","non-dropping-particle":"","parse-names":false,"suffix":""},{"dropping-particle":"","family":"Ville","given":"Yves","non-dropping-particle":"","parse-names":false,"suffix":""}],"container-title":"The Journal of Maternal-Fetal &amp; Neonatal Medicine","id":"ITEM-1","issue":"8","issued":{"date-parts":[["2007","1","7"]]},"page":"589-597","title":"Incidence, mechanisms, and patterns of fetal cerebral lesions in twin-to-twin transfusion syndrome","type":"article-journal","volume":"20"},"uris":["http://www.mendeley.com/documents/?uuid=72d2478b-53d0-3e1c-b20d-720d8b29d8c3"]}],"mendeley":{"formattedCitation":"(23)","plainTextFormattedCitation":"(23)","previouslyFormattedCitation":"(23)"},"properties":{"noteIndex":0},"schema":"https://github.com/citation-style-language/schema/raw/master/csl-citation.json"}</w:instrText>
      </w:r>
      <w:r w:rsidR="00A05E60" w:rsidRPr="006C41DA">
        <w:rPr>
          <w:rFonts w:ascii="Arial" w:hAnsi="Arial" w:cs="Arial"/>
          <w:sz w:val="24"/>
          <w:szCs w:val="24"/>
        </w:rPr>
        <w:fldChar w:fldCharType="separate"/>
      </w:r>
      <w:r w:rsidR="00770B6F" w:rsidRPr="006C41DA">
        <w:rPr>
          <w:rFonts w:ascii="Arial" w:hAnsi="Arial" w:cs="Arial"/>
          <w:noProof/>
          <w:sz w:val="24"/>
          <w:szCs w:val="24"/>
        </w:rPr>
        <w:t>(23)</w:t>
      </w:r>
      <w:r w:rsidR="00A05E60" w:rsidRPr="006C41DA">
        <w:rPr>
          <w:rFonts w:ascii="Arial" w:hAnsi="Arial" w:cs="Arial"/>
          <w:sz w:val="24"/>
          <w:szCs w:val="24"/>
        </w:rPr>
        <w:fldChar w:fldCharType="end"/>
      </w:r>
      <w:r w:rsidR="00A05E60" w:rsidRPr="006C41DA">
        <w:rPr>
          <w:rFonts w:ascii="Arial" w:hAnsi="Arial" w:cs="Arial"/>
          <w:sz w:val="24"/>
          <w:szCs w:val="24"/>
        </w:rPr>
        <w:t xml:space="preserve"> or </w:t>
      </w:r>
      <w:r w:rsidR="00FE1107" w:rsidRPr="006C41DA">
        <w:rPr>
          <w:rFonts w:ascii="Arial" w:hAnsi="Arial" w:cs="Arial"/>
          <w:sz w:val="24"/>
          <w:szCs w:val="24"/>
        </w:rPr>
        <w:t xml:space="preserve">MRI after </w:t>
      </w:r>
      <w:r w:rsidR="00173DD7" w:rsidRPr="006C41DA">
        <w:rPr>
          <w:rFonts w:ascii="Arial" w:hAnsi="Arial" w:cs="Arial"/>
          <w:sz w:val="24"/>
          <w:szCs w:val="24"/>
        </w:rPr>
        <w:t xml:space="preserve">co-twin </w:t>
      </w:r>
      <w:proofErr w:type="spellStart"/>
      <w:r w:rsidR="00FE1107" w:rsidRPr="006C41DA">
        <w:rPr>
          <w:rFonts w:ascii="Arial" w:hAnsi="Arial" w:cs="Arial"/>
          <w:sz w:val="24"/>
          <w:szCs w:val="24"/>
        </w:rPr>
        <w:t>fetal</w:t>
      </w:r>
      <w:proofErr w:type="spellEnd"/>
      <w:r w:rsidR="00FE1107" w:rsidRPr="006C41DA">
        <w:rPr>
          <w:rFonts w:ascii="Arial" w:hAnsi="Arial" w:cs="Arial"/>
          <w:sz w:val="24"/>
          <w:szCs w:val="24"/>
        </w:rPr>
        <w:t xml:space="preserve"> death, including focal stroke in the MCA territory, suggest that </w:t>
      </w:r>
      <w:r w:rsidR="00181C6D" w:rsidRPr="006C41DA">
        <w:rPr>
          <w:rFonts w:ascii="Arial" w:hAnsi="Arial" w:cs="Arial"/>
          <w:sz w:val="24"/>
          <w:szCs w:val="24"/>
        </w:rPr>
        <w:t xml:space="preserve">embolic infarction may be part of the mechanism, even if </w:t>
      </w:r>
      <w:r w:rsidR="00FE1107" w:rsidRPr="006C41DA">
        <w:rPr>
          <w:rFonts w:ascii="Arial" w:hAnsi="Arial" w:cs="Arial"/>
          <w:sz w:val="24"/>
          <w:szCs w:val="24"/>
        </w:rPr>
        <w:t xml:space="preserve">acute </w:t>
      </w:r>
      <w:r w:rsidR="00181C6D" w:rsidRPr="006C41DA">
        <w:rPr>
          <w:rFonts w:ascii="Arial" w:hAnsi="Arial" w:cs="Arial"/>
          <w:sz w:val="24"/>
          <w:szCs w:val="24"/>
        </w:rPr>
        <w:t xml:space="preserve">TTTS with severe </w:t>
      </w:r>
      <w:r w:rsidR="00FE1107" w:rsidRPr="006C41DA">
        <w:rPr>
          <w:rFonts w:ascii="Arial" w:hAnsi="Arial" w:cs="Arial"/>
          <w:sz w:val="24"/>
          <w:szCs w:val="24"/>
        </w:rPr>
        <w:t xml:space="preserve">anaemia </w:t>
      </w:r>
      <w:r w:rsidR="00181C6D" w:rsidRPr="006C41DA">
        <w:rPr>
          <w:rFonts w:ascii="Arial" w:hAnsi="Arial" w:cs="Arial"/>
          <w:sz w:val="24"/>
          <w:szCs w:val="24"/>
        </w:rPr>
        <w:t xml:space="preserve">extends the extent of the damage, e.g. in multifocal </w:t>
      </w:r>
      <w:proofErr w:type="spellStart"/>
      <w:r w:rsidR="00181C6D" w:rsidRPr="006C41DA">
        <w:rPr>
          <w:rFonts w:ascii="Arial" w:hAnsi="Arial" w:cs="Arial"/>
          <w:sz w:val="24"/>
          <w:szCs w:val="24"/>
        </w:rPr>
        <w:t>encephalomalcia</w:t>
      </w:r>
      <w:proofErr w:type="spellEnd"/>
      <w:r w:rsidR="00181C6D" w:rsidRPr="006C41DA">
        <w:rPr>
          <w:rFonts w:ascii="Arial" w:hAnsi="Arial" w:cs="Arial"/>
          <w:sz w:val="24"/>
          <w:szCs w:val="24"/>
        </w:rPr>
        <w:t xml:space="preserve"> and periventricular leukomalacia</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11/j.1471-0528.2009.02128.x","author":[{"dropping-particle":"","family":"Donoghue","given":"K O","non-dropping-particle":"","parse-names":false,"suffix":""},{"dropping-particle":"","family":"Rutherford","given":"M A","non-dropping-particle":"","parse-names":false,"suffix":""},{"dropping-particle":"","family":"Engineer","given":"N","non-dropping-particle":"","parse-names":false,"suffix":""},{"dropping-particle":"","family":"Wimalasundera","given":"R C","non-dropping-particle":"","parse-names":false,"suffix":""},{"dropping-particle":"","family":"Cowan","given":"F M","non-dropping-particle":"","parse-names":false,"suffix":""}],"id":"ITEM-1","issued":{"date-parts":[["2009"]]},"page":"804-812","title":"Transfusional fetal complications after single intrauterine death in monochorionic multiple pregnancy are reduced but not prevented by vascular occlusion","type":"article-journal"},"uris":["http://www.mendeley.com/documents/?uuid=b4b268b8-0357-4388-9819-4d205a484111"]}],"mendeley":{"formattedCitation":"(141)","plainTextFormattedCitation":"(141)","previouslyFormattedCitation":"(141)"},"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1)</w:t>
      </w:r>
      <w:r w:rsidR="00787600" w:rsidRPr="006C41DA">
        <w:rPr>
          <w:rFonts w:ascii="Arial" w:hAnsi="Arial" w:cs="Arial"/>
          <w:sz w:val="24"/>
          <w:szCs w:val="24"/>
        </w:rPr>
        <w:fldChar w:fldCharType="end"/>
      </w:r>
      <w:r w:rsidR="00FE1107" w:rsidRPr="006C41DA">
        <w:rPr>
          <w:rFonts w:ascii="Arial" w:hAnsi="Arial" w:cs="Arial"/>
          <w:sz w:val="24"/>
          <w:szCs w:val="24"/>
        </w:rPr>
        <w:t xml:space="preserve">. In fact, </w:t>
      </w:r>
      <w:proofErr w:type="spellStart"/>
      <w:r w:rsidR="00181C6D" w:rsidRPr="006C41DA">
        <w:rPr>
          <w:rFonts w:ascii="Arial" w:hAnsi="Arial" w:cs="Arial"/>
          <w:sz w:val="24"/>
          <w:szCs w:val="24"/>
        </w:rPr>
        <w:t>multicystic</w:t>
      </w:r>
      <w:proofErr w:type="spellEnd"/>
      <w:r w:rsidR="00181C6D" w:rsidRPr="006C41DA">
        <w:rPr>
          <w:rFonts w:ascii="Arial" w:hAnsi="Arial" w:cs="Arial"/>
          <w:sz w:val="24"/>
          <w:szCs w:val="24"/>
        </w:rPr>
        <w:t xml:space="preserve"> encephalomalacia involving the parietal, occipital and frontal cortex</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d":"ITEM-1","issued":{"date-parts":[["0"]]},"title":"Carlson_1989","type":"article"},"uris":["http://www.mendeley.com/documents/?uuid=1a1536e6-b8fe-4e8a-9654-6d0b6f7687a4"]}],"mendeley":{"formattedCitation":"(125)","plainTextFormattedCitation":"(125)","previouslyFormattedCitation":"(12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5)</w:t>
      </w:r>
      <w:r w:rsidR="00787600" w:rsidRPr="006C41DA">
        <w:rPr>
          <w:rFonts w:ascii="Arial" w:hAnsi="Arial" w:cs="Arial"/>
          <w:sz w:val="24"/>
          <w:szCs w:val="24"/>
        </w:rPr>
        <w:fldChar w:fldCharType="end"/>
      </w:r>
      <w:r w:rsidR="00181C6D" w:rsidRPr="006C41DA">
        <w:rPr>
          <w:rFonts w:ascii="Arial" w:hAnsi="Arial" w:cs="Arial"/>
          <w:sz w:val="24"/>
          <w:szCs w:val="24"/>
        </w:rPr>
        <w:t xml:space="preserve"> has typically been reported in those with evidence </w:t>
      </w:r>
      <w:r w:rsidR="00C345BD" w:rsidRPr="006C41DA">
        <w:rPr>
          <w:rFonts w:ascii="Arial" w:hAnsi="Arial" w:cs="Arial"/>
          <w:sz w:val="24"/>
          <w:szCs w:val="24"/>
        </w:rPr>
        <w:t xml:space="preserve">that they were recipients </w:t>
      </w:r>
      <w:r w:rsidR="00181C6D" w:rsidRPr="006C41DA">
        <w:rPr>
          <w:rFonts w:ascii="Arial" w:hAnsi="Arial" w:cs="Arial"/>
          <w:sz w:val="24"/>
          <w:szCs w:val="24"/>
        </w:rPr>
        <w:t>e.g. polyhydramnios, oedema, jaundice, even if acute anaemia was found at birth.</w:t>
      </w:r>
      <w:r w:rsidR="00910940" w:rsidRPr="006C41DA">
        <w:rPr>
          <w:rFonts w:ascii="Arial" w:hAnsi="Arial" w:cs="Arial"/>
          <w:sz w:val="24"/>
          <w:szCs w:val="24"/>
        </w:rPr>
        <w:t xml:space="preserve"> There are few angiographic data but Yoshioka demonstrated occlusion or poor filling of the MCA on conventional angiography in 2 of his 3 patient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Morikawa","given":"Yuji","non-dropping-particle":"","parse-names":false,"suffix":""},{"dropping-particle":"","family":"Kasubuchi","given":"Yasuo","non-dropping-particle":"","parse-names":false,"suffix":""},{"dropping-particle":"","family":"Kusunoki","given":"Tomoiehi","non-dropping-particle":"","parse-names":false,"suffix":""}],"id":"ITEM-1","issue":"5","issued":{"date-parts":[["1979"]]},"page":"798-800","title":"Multicystic encephalomalacia in liveborn twin with a stillborn macerated co-twin","type":"article-journal","volume":"95"},"uris":["http://www.mendeley.com/documents/?uuid=75e7138f-2b16-4902-8139-bd25e3590011"]}],"mendeley":{"formattedCitation":"(175)","plainTextFormattedCitation":"(175)","previouslyFormattedCitation":"(175)"},"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75)</w:t>
      </w:r>
      <w:r w:rsidR="00787600" w:rsidRPr="006C41DA">
        <w:rPr>
          <w:rFonts w:ascii="Arial" w:hAnsi="Arial" w:cs="Arial"/>
          <w:sz w:val="24"/>
          <w:szCs w:val="24"/>
        </w:rPr>
        <w:fldChar w:fldCharType="end"/>
      </w:r>
      <w:r w:rsidR="00910940" w:rsidRPr="006C41DA">
        <w:rPr>
          <w:rFonts w:ascii="Arial" w:hAnsi="Arial" w:cs="Arial"/>
          <w:sz w:val="24"/>
          <w:szCs w:val="24"/>
        </w:rPr>
        <w:t xml:space="preserve">, consistent with </w:t>
      </w:r>
      <w:r w:rsidR="00A05E60" w:rsidRPr="006C41DA">
        <w:rPr>
          <w:rFonts w:ascii="Arial" w:hAnsi="Arial" w:cs="Arial"/>
          <w:sz w:val="24"/>
          <w:szCs w:val="24"/>
        </w:rPr>
        <w:t xml:space="preserve">a vasculopathy or </w:t>
      </w:r>
      <w:r w:rsidR="00910940" w:rsidRPr="006C41DA">
        <w:rPr>
          <w:rFonts w:ascii="Arial" w:hAnsi="Arial" w:cs="Arial"/>
          <w:sz w:val="24"/>
          <w:szCs w:val="24"/>
        </w:rPr>
        <w:t xml:space="preserve">an embolic aetiology. </w:t>
      </w:r>
      <w:r w:rsidR="00401F9C" w:rsidRPr="006C41DA">
        <w:rPr>
          <w:rFonts w:ascii="Arial" w:hAnsi="Arial" w:cs="Arial"/>
          <w:sz w:val="24"/>
          <w:szCs w:val="24"/>
        </w:rPr>
        <w:t xml:space="preserve"> The polycythaemia m</w:t>
      </w:r>
      <w:r w:rsidR="00910940" w:rsidRPr="006C41DA">
        <w:rPr>
          <w:rFonts w:ascii="Arial" w:hAnsi="Arial" w:cs="Arial"/>
          <w:sz w:val="24"/>
          <w:szCs w:val="24"/>
        </w:rPr>
        <w:t>ight</w:t>
      </w:r>
      <w:r w:rsidR="00401F9C" w:rsidRPr="006C41DA">
        <w:rPr>
          <w:rFonts w:ascii="Arial" w:hAnsi="Arial" w:cs="Arial"/>
          <w:sz w:val="24"/>
          <w:szCs w:val="24"/>
        </w:rPr>
        <w:t xml:space="preserve"> lead to venous thrombosis in the peripheral veins as well as the cerebral venous sinuse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00401F9C" w:rsidRPr="006C41DA">
        <w:rPr>
          <w:rFonts w:ascii="Arial" w:hAnsi="Arial" w:cs="Arial"/>
          <w:sz w:val="24"/>
          <w:szCs w:val="24"/>
        </w:rPr>
        <w:t>. Pulmonary hypertension in the recipient</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159/000478844","ISSN":"16617819","abstract":"(2/493, 95% CI 0.1–1.5%) in uncomplicated monochorionic twins (odds ratio [OR] 10.3, 95% CI 2.4–43.9; p = 0.002). Two risk factors were independently associated with PPHN: se-vere prematurity (OR 3.3, 95% CI 1.0–11.4) and recipient sta-tus (OR 3.9, 95% CI 1.4–11.0). In TTTS recipients, another risk factor for PPHN is anaemia at birth (OR 7.2, 95% CI 1.8–29.6). Conclusion: Clinicians caring for neonates with TTTS should be aware of the 10-fold increased risk of PPHN compared to uncomplicated monochorionic twins. PPHN occurs more of-ten in case of premature delivery and in recipient twins, par-ticularly in the presence of anaemia at birth. As the develop-ment of severe PPHN is difficult to predict, we advise that all TTTS twins should be delivered in a tertiary care centre with iNO treatment options.","author":[{"dropping-particle":"","family":"Gijtenbeek","given":"Manon","non-dropping-particle":"","parse-names":false,"suffix":""},{"dropping-particle":"","family":"Haak","given":"M. C.","non-dropping-particle":"","parse-names":false,"suffix":""},{"dropping-particle":"","family":"Harkel","given":"Derk Jan","non-dropping-particle":"Ten","parse-names":false,"suffix":""},{"dropping-particle":"","family":"Pas","given":"Arjan B.","non-dropping-particle":"Te","parse-names":false,"suffix":""},{"dropping-particle":"","family":"Middeldorp","given":"Johanna M.","non-dropping-particle":"","parse-names":false,"suffix":""},{"dropping-particle":"","family":"Klumper","given":"Frans J.C.M.","non-dropping-particle":"","parse-names":false,"suffix":""},{"dropping-particle":"","family":"Geloven","given":"Nan","non-dropping-particle":"Van","parse-names":false,"suffix":""},{"dropping-particle":"","family":"Oepkes","given":"Dick","non-dropping-particle":"","parse-names":false,"suffix":""},{"dropping-particle":"","family":"Lopriore","given":"Enrico","non-dropping-particle":"","parse-names":false,"suffix":""}],"container-title":"Neonatology","id":"ITEM-1","issue":"4","issued":{"date-parts":[["2017"]]},"page":"402-408","title":"Persistent Pulmonary Hypertension of the Newborn in Twin-Twin Transfusion Syndrome: A Case-Control Study","type":"article-journal","volume":"112"},"uris":["http://www.mendeley.com/documents/?uuid=444a0c66-83ca-4288-9379-2d5305686944"]}],"mendeley":{"formattedCitation":"(117)","plainTextFormattedCitation":"(117)","previouslyFormattedCitation":"(11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7)</w:t>
      </w:r>
      <w:r w:rsidR="00787600" w:rsidRPr="006C41DA">
        <w:rPr>
          <w:rFonts w:ascii="Arial" w:hAnsi="Arial" w:cs="Arial"/>
          <w:sz w:val="24"/>
          <w:szCs w:val="24"/>
        </w:rPr>
        <w:fldChar w:fldCharType="end"/>
      </w:r>
      <w:r w:rsidR="00401F9C" w:rsidRPr="006C41DA">
        <w:rPr>
          <w:rFonts w:ascii="Arial" w:hAnsi="Arial" w:cs="Arial"/>
          <w:sz w:val="24"/>
          <w:szCs w:val="24"/>
        </w:rPr>
        <w:t xml:space="preserve"> in the context of a patent foramen </w:t>
      </w:r>
      <w:proofErr w:type="spellStart"/>
      <w:r w:rsidR="00401F9C" w:rsidRPr="006C41DA">
        <w:rPr>
          <w:rFonts w:ascii="Arial" w:hAnsi="Arial" w:cs="Arial"/>
          <w:sz w:val="24"/>
          <w:szCs w:val="24"/>
        </w:rPr>
        <w:t>ovale</w:t>
      </w:r>
      <w:proofErr w:type="spellEnd"/>
      <w:r w:rsidR="00401F9C" w:rsidRPr="006C41DA">
        <w:rPr>
          <w:rFonts w:ascii="Arial" w:hAnsi="Arial" w:cs="Arial"/>
          <w:sz w:val="24"/>
          <w:szCs w:val="24"/>
        </w:rPr>
        <w:t>, with or without right ventricular outflow tract obstruction</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uog.16008","ISBN":"0960-7692","ISSN":"09607692","abstract":"Objectives Severe right ventricular outflow tract obstruction (RVOTO) is\na potential complication in recipient twins of twin-to-twin transfusion\nsyndrome (TTTS) that requires postnatal follow-up or treatment. We aimed\nto evaluate pregnancy characteristics of neonates with RVOTO from\ncomplicated monochorionic twin pregnancies, determine the incidence of\nRVOTO in TTTS cases and construct a prediction model for its\ndevelopment.\nMethods This was an observational cohort study of all complicated\nmonochorionic twin pregnancies with a postnatal diagnosis of RVOTO\nexamined at our center. Cases were referred for evaluation of the need\nfor fetal therapy or intervention because of TTTS, selective\nintrauterine growth restriction (sIUGR) or multiple congenital\nmalformations in one of the twins. Ultrasound data were retrieved from\nour monochorionic twin database. Among liveborn TTTS recipients treated\nprenatally with laser therapy, those with RVOTO were compared with those\nwithout RVOTO (controls). We describe four additional cases with RVOTO\nthat were not TTTS recipients.\nResults A total of 485 twin pregnancies received laser therapy for TTTS\nduring the study period. RVOTO was diagnosed in 3% (11/368) of liveborn\nTTTS recipients, of whom two showed mild Ebstein's anomaly. Before laser\ntherapy, pericardial effusion was seen in 45% (5/11) of RVOTO cases (P&lt;\n0.01) and abnormal A-wave in the ductus venosus (DV) in 73% (8/11)\n(P=0.03), significantly higher proportions than in controls. Mean\ngestational age at laser therapy was 17+ 3weeks in RVOTO cases compared\nwith 20+3weeks in controls (P=0.03). A prediction model for RVOTO was\nconstructed incorporating these three significant variables. One TTTS\ndonor had RVOTO after the development of transient hydrops following\nlaser therapy. Three larger twins in pregnancies complicated by sIUGR\ndeveloped RVOTO, the onset of which was detectable early in the second\ntrimester.\nConclusions RVOTO occurs in TTTS recipient twins but can also develop in\nTTTS donors and larger twins of pregnancies complicated by sIUGR.\nAbnormal flow in the DV, pericardial effusion and early gestational age\nat onset of TTTS are predictors of RVOTO in TTTS recipients, which\nsuggests increased vulnerability to hemodynamic imbalances in the fetal\nheart in early pregnancy. These findings could guide diagnostic\nfollow-up protocols after TTTS treatment. Copyright (C) 2016 ISUOG.\nPublished by John Wiley &amp; Sons Ltd.","author":[{"dropping-particle":"","family":"Eschbach","given":"S. J.","non-dropping-particle":"","parse-names":false,"suffix":""},{"dropping-particle":"","family":"Boons","given":"L. S. T. M.","non-dropping-particle":"","parse-names":false,"suffix":""},{"dropping-particle":"","family":"Zwet","given":"E.","non-dropping-particle":"Van","parse-names":false,"suffix":""},{"dropping-particle":"","family":"Middeldorp","given":"J. M.","non-dropping-particle":"","parse-names":false,"suffix":""},{"dropping-particle":"","family":"Klumper","given":"F. J. C. M.","non-dropping-particle":"","parse-names":false,"suffix":""},{"dropping-particle":"","family":"Lopriore","given":"E.","non-dropping-particle":"","parse-names":false,"suffix":""},{"dropping-particle":"","family":"Teunissen","given":"A. K. K.","non-dropping-particle":"","parse-names":false,"suffix":""},{"dropping-particle":"","family":"Rijlaarsdam","given":"M. E.","non-dropping-particle":"","parse-names":false,"suffix":""},{"dropping-particle":"","family":"Oepkes","given":"D.","non-dropping-particle":"","parse-names":false,"suffix":""},{"dropping-particle":"","family":"Harkel","given":"A. D. J.","non-dropping-particle":"Ten","parse-names":false,"suffix":""},{"dropping-particle":"","family":"Haak","given":"M. C.","non-dropping-particle":"","parse-names":false,"suffix":""}],"container-title":"Ultrasound in Obstetrics &amp; Gynecology","id":"ITEM-1","issue":"6","issued":{"date-parts":[["2017"]]},"page":"737-743","title":"Right ventricular outflow tract obstruction in complicated monochorionic twin pregnancy","type":"article-journal","volume":"49"},"uris":["http://www.mendeley.com/documents/?uuid=4b51a0c6-7ee4-4229-bb75-64c377a888d4"]}],"mendeley":{"formattedCitation":"(118)","plainTextFormattedCitation":"(118)","previouslyFormattedCitation":"(118)"},"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18)</w:t>
      </w:r>
      <w:r w:rsidR="00787600" w:rsidRPr="006C41DA">
        <w:rPr>
          <w:rFonts w:ascii="Arial" w:hAnsi="Arial" w:cs="Arial"/>
          <w:sz w:val="24"/>
          <w:szCs w:val="24"/>
        </w:rPr>
        <w:fldChar w:fldCharType="end"/>
      </w:r>
      <w:r w:rsidR="00401F9C" w:rsidRPr="006C41DA">
        <w:rPr>
          <w:rFonts w:ascii="Arial" w:hAnsi="Arial" w:cs="Arial"/>
          <w:sz w:val="24"/>
          <w:szCs w:val="24"/>
        </w:rPr>
        <w:t xml:space="preserve">,  might also facilitate </w:t>
      </w:r>
      <w:proofErr w:type="spellStart"/>
      <w:r w:rsidR="00401F9C" w:rsidRPr="006C41DA">
        <w:rPr>
          <w:rFonts w:ascii="Arial" w:hAnsi="Arial" w:cs="Arial"/>
          <w:sz w:val="24"/>
          <w:szCs w:val="24"/>
        </w:rPr>
        <w:t>embolisation</w:t>
      </w:r>
      <w:proofErr w:type="spellEnd"/>
      <w:r w:rsidR="00401F9C" w:rsidRPr="006C41DA">
        <w:rPr>
          <w:rFonts w:ascii="Arial" w:hAnsi="Arial" w:cs="Arial"/>
          <w:sz w:val="24"/>
          <w:szCs w:val="24"/>
        </w:rPr>
        <w:t xml:space="preserve"> from recipient or from the donor via anastomoses which may also allow the passage of prothrombotic erythropoietin from the donor rather than or in addition to thromboplastin after agonal disseminated intravascular coagulation. This type of mechanism is more likely than acute TTTS to explain focal infarction, typically in the middle cerebral artery (MCA) territory, seen in surviving twins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4577","ISBN":"1097-0223","ISSN":"10970223","PMID":"2015845840","abstract":"OBJECTIVE: The aim of this study was to quantify the risk of brain abnormalities in single-twin demise of monochorionic pregnancies and to describe the type of brain injuries using ultrasound and in utero magnetic resonance (iuMR) imaging.\\n\\nMETHODS: Monochorionic twin pregnancies complicated by the demise of one twin referred between 2004 and 2013 were reviewed. Ultrasound was performed in a tertiary centre prior to iuMR. The cases were subdivided into those associated with co-twin loss following fetoscopic laser ablative treatment for twin-twin transfusion syndrome (TTTS) and those associated with spontaneous fetal demise.\\n\\nRESULTS: Sixty-eight cases were identified, 27/68 following treatment for TTTS and 41/68 with spontaneous fetal demise. Nine (13.2%) had brain abnormalities on iuMR, and the rate of brain abnormalities was similar in the two groups. Expert ultrasound and iuMR findings agreed in three out of nine of those cases, and in six out of nine cases, ultrasound underestimated or missed the pathology.\\n\\nCONCLUSION: Monochorionic twin pregnancies with single fetal demise are complex pregnancies with increased risk of acquired brain pathology, although the rate of brain abnormalities in our study is lower than that of other publications. iuMR in such complicated pregnancies is a useful adjuvant imaging technique that appears to detect brain pathologies better than prenatal ultrasonography.","author":[{"dropping-particle":"","family":"Griffiths","given":"P. D.","non-dropping-particle":"","parse-names":false,"suffix":""},{"dropping-particle":"","family":"Sharrack","given":"S.","non-dropping-particle":"","parse-names":false,"suffix":""},{"dropping-particle":"","family":"Chan","given":"K. L.","non-dropping-particle":"","parse-names":false,"suffix":""},{"dropping-particle":"","family":"Bamfo","given":"J.","non-dropping-particle":"","parse-names":false,"suffix":""},{"dropping-particle":"","family":"Williams","given":"F.","non-dropping-particle":"","parse-names":false,"suffix":""},{"dropping-particle":"","family":"Kilby","given":"M. D.","non-dropping-particle":"","parse-names":false,"suffix":""}],"container-title":"Prenatal Diagnosis","id":"ITEM-1","issue":"6","issued":{"date-parts":[["2015"]]},"page":"583-591","title":"Fetal brain injury in survivors of twin pregnancies complicated by demise of one twin as assessed by in utero MR imaging","type":"article-journal","volume":"35"},"uris":["http://www.mendeley.com/documents/?uuid=964d911b-ce37-4cc3-95ea-bba081766e64"]},{"id":"ITEM-2","itemData":{"DOI":"10.1111/aogs.12484","ISSN":"16000412","author":[{"dropping-particle":"","family":"Takahashi","given":"Hironori","non-dropping-particle":"","parse-names":false,"suffix":""},{"dropping-particle":"","family":"Baba","given":"Yosuke","non-dropping-particle":"","parse-names":false,"suffix":""},{"dropping-particle":"","family":"Matsubara","given":"Shigeki","non-dropping-particle":"","parse-names":false,"suffix":""}],"container-title":"Acta Obstetricia et Gynecologica Scandinavica","id":"ITEM-2","issue":"12","issued":{"date-parts":[["2014"]]},"page":"1336","title":"Brain damage of surviving co-twin following single fetal death in monochorionic diamniotic twin pregnancy at 8-9 weeks' gestation","type":"article","volume":"93"},"uris":["http://www.mendeley.com/documents/?uuid=92660584-f39f-4083-9939-9785d0067194"]}],"mendeley":{"formattedCitation":"(157,176)","plainTextFormattedCitation":"(157,176)","previouslyFormattedCitation":"(157,176)"},"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57,176)</w:t>
      </w:r>
      <w:r w:rsidR="00787600" w:rsidRPr="006C41DA">
        <w:rPr>
          <w:rFonts w:ascii="Arial" w:hAnsi="Arial" w:cs="Arial"/>
          <w:sz w:val="24"/>
          <w:szCs w:val="24"/>
        </w:rPr>
        <w:fldChar w:fldCharType="end"/>
      </w:r>
      <w:r w:rsidR="00401F9C" w:rsidRPr="006C41DA">
        <w:rPr>
          <w:rFonts w:ascii="Arial" w:hAnsi="Arial" w:cs="Arial"/>
          <w:sz w:val="24"/>
          <w:szCs w:val="24"/>
        </w:rPr>
        <w:t xml:space="preserve">. </w:t>
      </w:r>
      <w:r w:rsidR="00410D52" w:rsidRPr="006C41DA">
        <w:rPr>
          <w:rFonts w:ascii="Arial" w:hAnsi="Arial" w:cs="Arial"/>
          <w:sz w:val="24"/>
          <w:szCs w:val="24"/>
        </w:rPr>
        <w:t xml:space="preserve">The </w:t>
      </w:r>
      <w:proofErr w:type="spellStart"/>
      <w:r w:rsidR="00410D52" w:rsidRPr="006C41DA">
        <w:rPr>
          <w:rFonts w:ascii="Arial" w:hAnsi="Arial" w:cs="Arial"/>
          <w:sz w:val="24"/>
          <w:szCs w:val="24"/>
        </w:rPr>
        <w:t>fetuses</w:t>
      </w:r>
      <w:proofErr w:type="spellEnd"/>
      <w:r w:rsidR="00410D52" w:rsidRPr="006C41DA">
        <w:rPr>
          <w:rFonts w:ascii="Arial" w:hAnsi="Arial" w:cs="Arial"/>
          <w:sz w:val="24"/>
          <w:szCs w:val="24"/>
        </w:rPr>
        <w:t xml:space="preserve"> may also exposed to maternal risk factors, including hypertension and diabetes</w:t>
      </w:r>
      <w:r w:rsidR="00410D52" w:rsidRPr="006C41DA">
        <w:rPr>
          <w:rFonts w:ascii="Arial" w:hAnsi="Arial" w:cs="Arial"/>
          <w:sz w:val="24"/>
          <w:szCs w:val="24"/>
        </w:rPr>
        <w:fldChar w:fldCharType="begin" w:fldLock="1"/>
      </w:r>
      <w:r w:rsidR="00410D52" w:rsidRPr="006C41DA">
        <w:rPr>
          <w:rFonts w:ascii="Arial" w:hAnsi="Arial" w:cs="Arial"/>
          <w:sz w:val="24"/>
          <w:szCs w:val="24"/>
        </w:rPr>
        <w:instrText>ADDIN CSL_CITATION {"citationItems":[{"id":"ITEM-1","itemData":{"DOI":"10.1016/j.tjog.2018.03.002","ISSN":"1875-6263","PMID":"29880163","abstract":"OBJECTIVE This study aimed to determine the effect of twin pregnancy chorionic properties on pregnancy complications and fetal outcomes. MATERIALS AND METHODS A total of 559 subjects with gemellary pregnancy were included in the retrospective analysis, and clinical data, such as monitoring data during pregnancy and maternal and fetal outcomes, were recorded in detail. Based on the ultrasound results and methods of the postpartum pathologic examination of the placental membranes, the subjects were divided into the twin group with monochorionic diamnion (MCDA group, n = 198) and twin group with dichorionic diamnion (DCDA group, n = 361). The relationships of different chorionic properties and maternal and fetal outcomes were determined by comparing the maternal complications and fetal outcomes. RESULTS The occurrence rate of gemellary pregnancy was 2.97% and that of monochorionic twin pregnancy was 34.8%. The MCDA group showed a higher incidence of pregnancy-induced hypertension, gestational diabetes mellitus, polyhydramnios, premature rupture of membranes, and abruptio placenta and a lower incidence of severe postpartum hemorrhage than the DCDA group. However, the incidence of preterm birth was significantly different (57.6% vs. 45.7%, P &lt; 0.05). Significant differences were also detected in the incidence of fetal loss, complicated twins, neonatal asphyxia, and perinatal death between the two groups (P &lt; 0.05). CONCLUSION The incidence of maternal complication (such as pregnancy-induced hypertension, gestational diabetes mellitus, polyhydramnios, premature rupture of membranes, and abruptio placenta and severe postpartum hemorrhage) in the two groups was not significantly different; however, the fetal outcomes in the MCDA group were inferior to those in the DCDA group. The fetal outcomes may be improved by determining the chorionic properties in early pregnancy by using ultrasound and consequently planning for pregnancy monitoring and intervention.","author":[{"dropping-particle":"","family":"Feng","given":"Bibo","non-dropping-particle":"","parse-names":false,"suffix":""},{"dropping-particle":"","family":"Zhai","given":"Jianjun","non-dropping-particle":"","parse-names":false,"suffix":""},{"dropping-particle":"","family":"Cai","given":"Yu","non-dropping-particle":"","parse-names":false,"suffix":""}],"container-title":"Taiwanese journal of obstetrics &amp; gynecology","id":"ITEM-1","issue":"3","issued":{"date-parts":[["2018","6"]]},"page":"351-354","title":"Effect of twin pregnancy chorionic properties on maternal and fetal outcomes.","type":"article-journal","volume":"57"},"uris":["http://www.mendeley.com/documents/?uuid=7e6482c1-8e70-30a9-95f6-3660f25558ed"]}],"mendeley":{"formattedCitation":"(177)","plainTextFormattedCitation":"(177)"},"properties":{"noteIndex":0},"schema":"https://github.com/citation-style-language/schema/raw/master/csl-citation.json"}</w:instrText>
      </w:r>
      <w:r w:rsidR="00410D52" w:rsidRPr="006C41DA">
        <w:rPr>
          <w:rFonts w:ascii="Arial" w:hAnsi="Arial" w:cs="Arial"/>
          <w:sz w:val="24"/>
          <w:szCs w:val="24"/>
        </w:rPr>
        <w:fldChar w:fldCharType="separate"/>
      </w:r>
      <w:r w:rsidR="00410D52" w:rsidRPr="006C41DA">
        <w:rPr>
          <w:rFonts w:ascii="Arial" w:hAnsi="Arial" w:cs="Arial"/>
          <w:noProof/>
          <w:sz w:val="24"/>
          <w:szCs w:val="24"/>
        </w:rPr>
        <w:t>(177)</w:t>
      </w:r>
      <w:r w:rsidR="00410D52" w:rsidRPr="006C41DA">
        <w:rPr>
          <w:rFonts w:ascii="Arial" w:hAnsi="Arial" w:cs="Arial"/>
          <w:sz w:val="24"/>
          <w:szCs w:val="24"/>
        </w:rPr>
        <w:fldChar w:fldCharType="end"/>
      </w:r>
      <w:r w:rsidR="00410D52" w:rsidRPr="006C41DA">
        <w:rPr>
          <w:rFonts w:ascii="Arial" w:hAnsi="Arial" w:cs="Arial"/>
          <w:sz w:val="24"/>
          <w:szCs w:val="24"/>
        </w:rPr>
        <w:t>.</w:t>
      </w:r>
    </w:p>
    <w:p w14:paraId="7C2BD9EF" w14:textId="6A48B6B5" w:rsidR="004734A1" w:rsidRPr="006C41DA" w:rsidRDefault="00910940" w:rsidP="0009321F">
      <w:pPr>
        <w:spacing w:line="480" w:lineRule="auto"/>
        <w:rPr>
          <w:rFonts w:ascii="Arial" w:hAnsi="Arial" w:cs="Arial"/>
          <w:sz w:val="24"/>
          <w:szCs w:val="24"/>
        </w:rPr>
      </w:pPr>
      <w:r w:rsidRPr="006C41DA">
        <w:rPr>
          <w:rFonts w:ascii="Arial" w:hAnsi="Arial" w:cs="Arial"/>
          <w:sz w:val="24"/>
          <w:szCs w:val="24"/>
        </w:rPr>
        <w:lastRenderedPageBreak/>
        <w:t>Other mechanisms, including venous sinus thrombosi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02/pd.5059","ISSN":"10970223","PMID":"28444780","abstract":"OBJECTIVE: This study aimed to determine the additional diagnostic information provided by prenatal (fetal) magnetic resonance imaging (pMRI) following tertiary ultrasound (US) for fetal cranial abnormalities in complicated monochorionic gestations. METHODS: Women with complicated monochorionic gestations complicated by twin-twin transfusion syndrome, co-twin demise (CD), selective intrauterine growth restriction, and/or twin anaemia-polycythaemia sequence who were referred for pMRI after tertiary US were included. Additional diagnostic information by pMRI that changed prognostic counselling was the primary outcome. RESULTS: Thirty-three women with 48 live fetuses had pMRI at a median of 25 weeks (range: 21-29). Three of ten survivors of spontaneous CD, one of eight survivors of CD after twin-twin transfusion syndrome and 1/30 co-survivors had diagnostic information added by pMRI that altered counselling; US was normal in two and in the other three underrepresented parenchymal injury (5/33 = 15%; 95% confidence interval +/-0.27-0.03). Additional findings included occipital lobe infarction, hemispheric injury, dural sinus thrombosis, ischaemia-producing polymicrogyria and intraventricular haemorrhage. Another 8/33 women had additional information provided by pMRI that did not alter counselling. CONCLUSION: Prenatal magnetic resonance imaging resulted in changed prognostic counselling in 5/33 pregnancies. Evaluation of incorporation of pMRI into routine surveillance of complicated monochorionic gestations is needed. (c) 2017 John Wiley &amp; Sons, Ltd.","author":[{"dropping-particle":"","family":"Robinson","given":"Alice","non-dropping-particle":"","parse-names":false,"suffix":""},{"dropping-particle":"","family":"Teoh","given":"Mark","non-dropping-particle":"","parse-names":false,"suffix":""},{"dropping-particle":"","family":"Edwards","given":"Andrew","non-dropping-particle":"","parse-names":false,"suffix":""},{"dropping-particle":"","family":"Fahey","given":"Michael","non-dropping-particle":"","parse-names":false,"suffix":""},{"dropping-particle":"","family":"Goergen","given":"Stacy","non-dropping-particle":"","parse-names":false,"suffix":""}],"container-title":"Prenatal Diagnosis","id":"ITEM-1","issue":"6","issued":{"date-parts":[["2017"]]},"page":"611-627","title":"Fetal brain injury in complicated monochorionic pregnancies: diagnostic yield of prenatal MRI following surveillance ultrasound and influence on prognostic counselling","type":"article-journal","volume":"37"},"uris":["http://www.mendeley.com/documents/?uuid=97f67b06-ad1c-4d1d-8d71-91d1df0b29b3"]}],"mendeley":{"formattedCitation":"(144)","plainTextFormattedCitation":"(144)","previouslyFormattedCitation":"(144)"},"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4)</w:t>
      </w:r>
      <w:r w:rsidR="00787600" w:rsidRPr="006C41DA">
        <w:rPr>
          <w:rFonts w:ascii="Arial" w:hAnsi="Arial" w:cs="Arial"/>
          <w:sz w:val="24"/>
          <w:szCs w:val="24"/>
        </w:rPr>
        <w:fldChar w:fldCharType="end"/>
      </w:r>
      <w:r w:rsidR="00E9776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ISSN":"0022-3069","PMID":"5946178","author":[{"dropping-particle":"","family":"Manterola","given":"A","non-dropping-particle":"","parse-names":false,"suffix":""},{"dropping-particle":"","family":"Towbin","given":"A","non-dropping-particle":"","parse-names":false,"suffix":""},{"dropping-particle":"","family":"Yakovlev","given":"P I","non-dropping-particle":"","parse-names":false,"suffix":""}],"container-title":"Journal of neuropathology and experimental neurology","id":"ITEM-1","issue":"3","issued":{"date-parts":[["1966","7"]]},"page":"479-88","title":"Cerebral infarction in the human fetus near term.","type":"article-journal","volume":"25"},"uris":["http://www.mendeley.com/documents/?uuid=50e310e5-dba4-33ec-b8f3-ef8104cf7005"]}],"mendeley":{"formattedCitation":"(133)","plainTextFormattedCitation":"(133)","previouslyFormattedCitation":"(133)"},"properties":{"noteIndex":0},"schema":"https://github.com/citation-style-language/schema/raw/master/csl-citation.json"}</w:instrText>
      </w:r>
      <w:r w:rsidR="00E97760" w:rsidRPr="006C41DA">
        <w:rPr>
          <w:rFonts w:ascii="Arial" w:hAnsi="Arial" w:cs="Arial"/>
          <w:sz w:val="24"/>
          <w:szCs w:val="24"/>
        </w:rPr>
        <w:fldChar w:fldCharType="separate"/>
      </w:r>
      <w:r w:rsidR="001E22A5" w:rsidRPr="006C41DA">
        <w:rPr>
          <w:rFonts w:ascii="Arial" w:hAnsi="Arial" w:cs="Arial"/>
          <w:noProof/>
          <w:sz w:val="24"/>
          <w:szCs w:val="24"/>
        </w:rPr>
        <w:t>(133)</w:t>
      </w:r>
      <w:r w:rsidR="00E97760" w:rsidRPr="006C41DA">
        <w:rPr>
          <w:rFonts w:ascii="Arial" w:hAnsi="Arial" w:cs="Arial"/>
          <w:sz w:val="24"/>
          <w:szCs w:val="24"/>
        </w:rPr>
        <w:fldChar w:fldCharType="end"/>
      </w:r>
      <w:r w:rsidRPr="006C41DA">
        <w:rPr>
          <w:rFonts w:ascii="Arial" w:hAnsi="Arial" w:cs="Arial"/>
          <w:sz w:val="24"/>
          <w:szCs w:val="24"/>
        </w:rPr>
        <w:t xml:space="preserve"> and posterior reversible leukoencephalopathy syndrome</w:t>
      </w:r>
      <w:r w:rsidR="00042E21" w:rsidRPr="006C41DA">
        <w:rPr>
          <w:rFonts w:ascii="Arial" w:hAnsi="Arial" w:cs="Arial"/>
          <w:sz w:val="24"/>
          <w:szCs w:val="24"/>
        </w:rPr>
        <w:t xml:space="preserve"> secondary to hypertension in a recipient followed by hypotension</w:t>
      </w:r>
      <w:r w:rsidRPr="006C41DA">
        <w:rPr>
          <w:rFonts w:ascii="Arial" w:hAnsi="Arial" w:cs="Arial"/>
          <w:sz w:val="24"/>
          <w:szCs w:val="24"/>
        </w:rPr>
        <w:t xml:space="preserve"> </w:t>
      </w:r>
      <w:r w:rsidR="00042E21" w:rsidRPr="006C41DA">
        <w:rPr>
          <w:rFonts w:ascii="Arial" w:hAnsi="Arial" w:cs="Arial"/>
          <w:sz w:val="24"/>
          <w:szCs w:val="24"/>
        </w:rPr>
        <w:t xml:space="preserve">after acute TTTS </w:t>
      </w:r>
      <w:r w:rsidRPr="006C41DA">
        <w:rPr>
          <w:rFonts w:ascii="Arial" w:hAnsi="Arial" w:cs="Arial"/>
          <w:sz w:val="24"/>
          <w:szCs w:val="24"/>
        </w:rPr>
        <w:t>may explain the parieto-occipital distribution</w:t>
      </w:r>
      <w:r w:rsidR="00042E21" w:rsidRPr="006C41DA">
        <w:rPr>
          <w:rFonts w:ascii="Arial" w:hAnsi="Arial" w:cs="Arial"/>
          <w:sz w:val="24"/>
          <w:szCs w:val="24"/>
        </w:rPr>
        <w:t>. Bilateral parietal polymicrogyria with arthrogryposis and seizures was documented after loss of a co-twin in the context of maternal gastroenteritis</w:t>
      </w:r>
      <w:r w:rsidR="00E97760" w:rsidRPr="006C41DA">
        <w:rPr>
          <w:rFonts w:ascii="Arial" w:hAnsi="Arial" w:cs="Arial"/>
          <w:sz w:val="24"/>
          <w:szCs w:val="24"/>
        </w:rPr>
        <w:fldChar w:fldCharType="begin" w:fldLock="1"/>
      </w:r>
      <w:r w:rsidR="00410D52" w:rsidRPr="006C41DA">
        <w:rPr>
          <w:rFonts w:ascii="Arial" w:hAnsi="Arial" w:cs="Arial"/>
          <w:sz w:val="24"/>
          <w:szCs w:val="24"/>
        </w:rPr>
        <w:instrText>ADDIN CSL_CITATION {"citationItems":[{"id":"ITEM-1","itemData":{"DOI":"10.1111/j.1445-5994.1998.tb01576.x","ISSN":"00048291","author":[{"dropping-particle":"","family":"Eikelboom","given":"J. W.","non-dropping-particle":"","parse-names":false,"suffix":""},{"dropping-particle":"","family":"Saharay","given":"I.","non-dropping-particle":"","parse-names":false,"suffix":""},{"dropping-particle":"","family":"Baker","given":"R. I.","non-dropping-particle":"","parse-names":false,"suffix":""},{"dropping-particle":"","family":"Hankey","given":"G. J.","non-dropping-particle":"","parse-names":false,"suffix":""}],"container-title":"Australian and New Zealand Journal of Medicine","id":"ITEM-1","issue":"6","issued":{"date-parts":[["1998"]]},"page":"849-850","title":"Methylene tetrahydrofolate reductase mutation and stroke in a monozygotic twin","type":"article-journal","volume":"28"},"uris":["http://www.mendeley.com/documents/?uuid=f9696223-4ec8-48e9-9d94-db302fca6ec3"]}],"mendeley":{"formattedCitation":"(178)","plainTextFormattedCitation":"(178)","previouslyFormattedCitation":"(177)"},"properties":{"noteIndex":0},"schema":"https://github.com/citation-style-language/schema/raw/master/csl-citation.json"}</w:instrText>
      </w:r>
      <w:r w:rsidR="00E97760" w:rsidRPr="006C41DA">
        <w:rPr>
          <w:rFonts w:ascii="Arial" w:hAnsi="Arial" w:cs="Arial"/>
          <w:sz w:val="24"/>
          <w:szCs w:val="24"/>
        </w:rPr>
        <w:fldChar w:fldCharType="separate"/>
      </w:r>
      <w:r w:rsidR="00410D52" w:rsidRPr="006C41DA">
        <w:rPr>
          <w:rFonts w:ascii="Arial" w:hAnsi="Arial" w:cs="Arial"/>
          <w:noProof/>
          <w:sz w:val="24"/>
          <w:szCs w:val="24"/>
        </w:rPr>
        <w:t>(178)</w:t>
      </w:r>
      <w:r w:rsidR="00E97760" w:rsidRPr="006C41DA">
        <w:rPr>
          <w:rFonts w:ascii="Arial" w:hAnsi="Arial" w:cs="Arial"/>
          <w:sz w:val="24"/>
          <w:szCs w:val="24"/>
        </w:rPr>
        <w:fldChar w:fldCharType="end"/>
      </w:r>
      <w:r w:rsidR="00042E21" w:rsidRPr="006C41DA">
        <w:rPr>
          <w:rFonts w:ascii="Arial" w:hAnsi="Arial" w:cs="Arial"/>
          <w:sz w:val="24"/>
          <w:szCs w:val="24"/>
        </w:rPr>
        <w:t xml:space="preserve">; the location of the lesions and the likelihood of dehydration raising the possibility of venous sinus thrombosis. </w:t>
      </w:r>
      <w:r w:rsidRPr="006C41DA">
        <w:rPr>
          <w:rFonts w:ascii="Arial" w:hAnsi="Arial" w:cs="Arial"/>
          <w:sz w:val="24"/>
          <w:szCs w:val="24"/>
        </w:rPr>
        <w:t xml:space="preserve"> </w:t>
      </w:r>
      <w:r w:rsidR="00C60874" w:rsidRPr="006C41DA">
        <w:rPr>
          <w:rFonts w:ascii="Arial" w:hAnsi="Arial" w:cs="Arial"/>
          <w:sz w:val="24"/>
          <w:szCs w:val="24"/>
        </w:rPr>
        <w:t xml:space="preserve">Pre-eclampsia was present in 4/16 (25%) of the pregnancies complicated by death on one twin (8 monochorionic) </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author":[{"dropping-particle":"","family":"Fusi","given":"L","non-dropping-particle":"","parse-names":false,"suffix":""},{"dropping-particle":"","family":"Gordon","given":"H","non-dropping-particle":"","parse-names":false,"suffix":""}],"id":"ITEM-1","issue":"June","issued":{"date-parts":[["1990"]]},"page":"511-516","title":"Twin pregnancy complicated by single intrauterine death . Problems and outcome with conservative management","type":"article-journal","volume":"97"},"uris":["http://www.mendeley.com/documents/?uuid=e05aac84-0ced-4ce5-82b9-a0d40f477da7"]}],"mendeley":{"formattedCitation":"(122)","plainTextFormattedCitation":"(122)","previouslyFormattedCitation":"(122)"},"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22)</w:t>
      </w:r>
      <w:r w:rsidR="00787600" w:rsidRPr="006C41DA">
        <w:rPr>
          <w:rFonts w:ascii="Arial" w:hAnsi="Arial" w:cs="Arial"/>
          <w:sz w:val="24"/>
          <w:szCs w:val="24"/>
        </w:rPr>
        <w:fldChar w:fldCharType="end"/>
      </w:r>
      <w:r w:rsidR="00C60874" w:rsidRPr="006C41DA">
        <w:rPr>
          <w:rFonts w:ascii="Arial" w:hAnsi="Arial" w:cs="Arial"/>
          <w:sz w:val="24"/>
          <w:szCs w:val="24"/>
        </w:rPr>
        <w:t xml:space="preserve"> and may play a role in the distribution of lesions in the parieto-occipital region consistent with acute hypotension in the context of previous reversible posterior </w:t>
      </w:r>
      <w:proofErr w:type="spellStart"/>
      <w:r w:rsidR="00C60874" w:rsidRPr="006C41DA">
        <w:rPr>
          <w:rFonts w:ascii="Arial" w:hAnsi="Arial" w:cs="Arial"/>
          <w:sz w:val="24"/>
          <w:szCs w:val="24"/>
        </w:rPr>
        <w:t>leukencephalopathy</w:t>
      </w:r>
      <w:proofErr w:type="spellEnd"/>
      <w:r w:rsidR="00C60874" w:rsidRPr="006C41DA">
        <w:rPr>
          <w:rFonts w:ascii="Arial" w:hAnsi="Arial" w:cs="Arial"/>
          <w:sz w:val="24"/>
          <w:szCs w:val="24"/>
        </w:rPr>
        <w:t xml:space="preserve"> syndrome. </w:t>
      </w:r>
    </w:p>
    <w:p w14:paraId="39549937" w14:textId="6613DD45" w:rsidR="0009321F" w:rsidRPr="006C41DA" w:rsidRDefault="00787A72" w:rsidP="0009321F">
      <w:pPr>
        <w:spacing w:line="480" w:lineRule="auto"/>
        <w:rPr>
          <w:rFonts w:ascii="Arial" w:hAnsi="Arial" w:cs="Arial"/>
          <w:sz w:val="24"/>
          <w:szCs w:val="24"/>
        </w:rPr>
      </w:pPr>
      <w:r w:rsidRPr="006C41DA">
        <w:rPr>
          <w:rFonts w:ascii="Arial" w:hAnsi="Arial" w:cs="Arial"/>
          <w:sz w:val="24"/>
          <w:szCs w:val="24"/>
        </w:rPr>
        <w:t>In addition, a</w:t>
      </w:r>
      <w:r w:rsidR="0009321F" w:rsidRPr="006C41DA">
        <w:rPr>
          <w:rFonts w:ascii="Arial" w:hAnsi="Arial" w:cs="Arial"/>
          <w:sz w:val="24"/>
          <w:szCs w:val="24"/>
        </w:rPr>
        <w:t>s for childhood stroke, it is possible that there are additional risk factors, including infection</w:t>
      </w:r>
      <w:r w:rsidR="00BE66DA" w:rsidRPr="006C41DA">
        <w:rPr>
          <w:rFonts w:ascii="Arial" w:hAnsi="Arial" w:cs="Arial"/>
          <w:sz w:val="24"/>
          <w:szCs w:val="24"/>
        </w:rPr>
        <w:t xml:space="preserve"> and prothrombotic disorders</w:t>
      </w:r>
      <w:r w:rsidR="0009321F" w:rsidRPr="006C41DA">
        <w:rPr>
          <w:rFonts w:ascii="Arial" w:hAnsi="Arial" w:cs="Arial"/>
          <w:sz w:val="24"/>
          <w:szCs w:val="24"/>
        </w:rPr>
        <w:t xml:space="preserve">. </w:t>
      </w:r>
      <w:r w:rsidRPr="006C41DA">
        <w:rPr>
          <w:rFonts w:ascii="Arial" w:hAnsi="Arial" w:cs="Arial"/>
          <w:sz w:val="24"/>
          <w:szCs w:val="24"/>
        </w:rPr>
        <w:t xml:space="preserve">For example, </w:t>
      </w:r>
      <w:proofErr w:type="spellStart"/>
      <w:r w:rsidRPr="006C41DA">
        <w:rPr>
          <w:rFonts w:ascii="Arial" w:hAnsi="Arial" w:cs="Arial"/>
          <w:sz w:val="24"/>
          <w:szCs w:val="24"/>
        </w:rPr>
        <w:t>m</w:t>
      </w:r>
      <w:r w:rsidR="0009321F" w:rsidRPr="006C41DA">
        <w:rPr>
          <w:rFonts w:ascii="Arial" w:hAnsi="Arial" w:cs="Arial"/>
          <w:sz w:val="24"/>
          <w:szCs w:val="24"/>
        </w:rPr>
        <w:t>ulticystic</w:t>
      </w:r>
      <w:proofErr w:type="spellEnd"/>
      <w:r w:rsidR="0009321F" w:rsidRPr="006C41DA">
        <w:rPr>
          <w:rFonts w:ascii="Arial" w:hAnsi="Arial" w:cs="Arial"/>
          <w:sz w:val="24"/>
          <w:szCs w:val="24"/>
        </w:rPr>
        <w:t xml:space="preserve"> encephalomalacia has also been reported in the twin with the higher haemoglobin (17.6 vs 14 g/dL) in a pregnancy</w:t>
      </w:r>
      <w:r w:rsidRPr="006C41DA">
        <w:rPr>
          <w:rFonts w:ascii="Arial" w:hAnsi="Arial" w:cs="Arial"/>
          <w:sz w:val="24"/>
          <w:szCs w:val="24"/>
        </w:rPr>
        <w:t xml:space="preserve"> where both twins survived</w:t>
      </w:r>
      <w:r w:rsidR="0009321F" w:rsidRPr="006C41DA">
        <w:rPr>
          <w:rFonts w:ascii="Arial" w:hAnsi="Arial" w:cs="Arial"/>
          <w:sz w:val="24"/>
          <w:szCs w:val="24"/>
        </w:rPr>
        <w:t xml:space="preserve"> also complicated by maternal asymptomatic cytomegalovirus excretion </w:t>
      </w:r>
      <w:r w:rsidR="00787600" w:rsidRPr="006C41DA">
        <w:rPr>
          <w:rFonts w:ascii="Arial" w:hAnsi="Arial" w:cs="Arial"/>
          <w:sz w:val="24"/>
          <w:szCs w:val="24"/>
        </w:rPr>
        <w:fldChar w:fldCharType="begin" w:fldLock="1"/>
      </w:r>
      <w:r w:rsidR="00410D52" w:rsidRPr="006C41DA">
        <w:rPr>
          <w:rFonts w:ascii="Arial" w:hAnsi="Arial" w:cs="Arial"/>
          <w:sz w:val="24"/>
          <w:szCs w:val="24"/>
        </w:rPr>
        <w:instrText>ADDIN CSL_CITATION {"citationItems":[{"id":"ITEM-1","itemData":{"DOI":"10.1016/S1028-4559(08)60068-6","ISSN":"10284559","author":[{"dropping-particle":"","family":"Hsu","given":"Tian Lun","non-dropping-particle":"","parse-names":false,"suffix":""},{"dropping-particle":"","family":"Hsu","given":"Te Yao","non-dropping-particle":"","parse-names":false,"suffix":""},{"dropping-particle":"","family":"Ou","given":"Chia Yu","non-dropping-particle":"","parse-names":false,"suffix":""}],"container-title":"Taiwanese Journal of Obstetrics and Gynecology","id":"ITEM-1","issue":"1","issued":{"date-parts":[["2008"]]},"page":"106-109","title":"Multicystic encephalomalacia in an uncomplicated twin pregnancy","type":"article-journal","volume":"47"},"uris":["http://www.mendeley.com/documents/?uuid=098a91f3-3eae-4f78-afc8-4623a91b2fa2"]}],"mendeley":{"formattedCitation":"(179)","plainTextFormattedCitation":"(179)","previouslyFormattedCitation":"(178)"},"properties":{"noteIndex":0},"schema":"https://github.com/citation-style-language/schema/raw/master/csl-citation.json"}</w:instrText>
      </w:r>
      <w:r w:rsidR="00787600" w:rsidRPr="006C41DA">
        <w:rPr>
          <w:rFonts w:ascii="Arial" w:hAnsi="Arial" w:cs="Arial"/>
          <w:sz w:val="24"/>
          <w:szCs w:val="24"/>
        </w:rPr>
        <w:fldChar w:fldCharType="separate"/>
      </w:r>
      <w:r w:rsidR="00410D52" w:rsidRPr="006C41DA">
        <w:rPr>
          <w:rFonts w:ascii="Arial" w:hAnsi="Arial" w:cs="Arial"/>
          <w:noProof/>
          <w:sz w:val="24"/>
          <w:szCs w:val="24"/>
        </w:rPr>
        <w:t>(179)</w:t>
      </w:r>
      <w:r w:rsidR="00787600" w:rsidRPr="006C41DA">
        <w:rPr>
          <w:rFonts w:ascii="Arial" w:hAnsi="Arial" w:cs="Arial"/>
          <w:sz w:val="24"/>
          <w:szCs w:val="24"/>
        </w:rPr>
        <w:fldChar w:fldCharType="end"/>
      </w:r>
      <w:r w:rsidR="00065BA3" w:rsidRPr="006C41DA">
        <w:rPr>
          <w:rFonts w:ascii="Arial" w:hAnsi="Arial" w:cs="Arial"/>
          <w:sz w:val="24"/>
          <w:szCs w:val="24"/>
        </w:rPr>
        <w:t xml:space="preserve">. </w:t>
      </w:r>
      <w:r w:rsidR="00336B94" w:rsidRPr="006C41DA">
        <w:rPr>
          <w:rFonts w:ascii="Arial" w:hAnsi="Arial" w:cs="Arial"/>
          <w:sz w:val="24"/>
          <w:szCs w:val="24"/>
        </w:rPr>
        <w:t xml:space="preserve">Of </w:t>
      </w:r>
      <w:proofErr w:type="spellStart"/>
      <w:r w:rsidR="00336B94" w:rsidRPr="006C41DA">
        <w:rPr>
          <w:rFonts w:ascii="Arial" w:hAnsi="Arial" w:cs="Arial"/>
          <w:sz w:val="24"/>
          <w:szCs w:val="24"/>
        </w:rPr>
        <w:t>Kocoman’s</w:t>
      </w:r>
      <w:proofErr w:type="spellEnd"/>
      <w:r w:rsidR="00336B94" w:rsidRPr="006C41DA">
        <w:rPr>
          <w:rFonts w:ascii="Arial" w:hAnsi="Arial" w:cs="Arial"/>
          <w:sz w:val="24"/>
          <w:szCs w:val="24"/>
        </w:rPr>
        <w:t xml:space="preserve"> series of infants presenting with hemiplegia and presumed perinatal stroke</w:t>
      </w:r>
      <w:r w:rsidR="00787600" w:rsidRPr="006C41DA">
        <w:rPr>
          <w:rFonts w:ascii="Arial" w:hAnsi="Arial" w:cs="Arial"/>
          <w:sz w:val="24"/>
          <w:szCs w:val="24"/>
        </w:rPr>
        <w:fldChar w:fldCharType="begin" w:fldLock="1"/>
      </w:r>
      <w:r w:rsidR="00410D52" w:rsidRPr="006C41DA">
        <w:rPr>
          <w:rFonts w:ascii="Arial" w:hAnsi="Arial" w:cs="Arial"/>
          <w:sz w:val="24"/>
          <w:szCs w:val="24"/>
        </w:rPr>
        <w:instrText>ADDIN CSL_CITATION {"citationItems":[{"id":"ITEM-1","itemData":{"DOI":"10.1016/j.braindev.2011.04.003","ISBN":"1872-7131 (Electronic)\\n0387-7604 (Linking)","ISSN":"03877604","PMID":"21561729","abstract":"This study aimed to investigate the maternal, pre- and perinatal, and prothrombotic factors with congenital hemiparesis due to presumed perinatal stroke (PPS). Prothrombotic risk factors including protein C and S, antithrombin III, lipoprotein (a), homocystein, factor VIII levels; anticardiolipin antibodies and lupus anticoagulant; methylenetetrahydrofolate reductase mutations, factor V Leiden, prothrombin G20210A mutations were investigated. Arterial ischemic stroke was detected in 60% and periventricular venous infarction in 40%. At least one prothrombotic risk factor was present in 69%, two in 17%, and three or more in 8.5% of cases. The most common combination was methylenetetrahydrofolate reductase C677T and factor V Leiden heterozygosity. The etiology and pathogenesis of PPS is still unclear. According to this study, most of the patients with PPS might have one or more prothrombotic risk factors and certain prenatal risk factors including intrauterine growth retardation, twin gestation and preeclampsia might be related to PPS. © 2011 The Japanese Society of Child Neurology.","author":[{"dropping-particle":"","family":"Kocaman","given":"Canan","non-dropping-particle":"","parse-names":false,"suffix":""},{"dropping-particle":"","family":"Yilmaz","given":"Yuksel","non-dropping-particle":"","parse-names":false,"suffix":""}],"container-title":"Brain and Development","id":"ITEM-1","issue":"2","issued":{"date-parts":[["2012"]]},"page":"133-139","publisher":"The Japanese Society of Child Neurology","title":"Etiological analysis of presumed perinatal stroke","type":"article-journal","volume":"34"},"uris":["http://www.mendeley.com/documents/?uuid=a71e83de-307c-4d7a-adbe-944212386d83"]}],"mendeley":{"formattedCitation":"(180)","plainTextFormattedCitation":"(180)","previouslyFormattedCitation":"(179)"},"properties":{"noteIndex":0},"schema":"https://github.com/citation-style-language/schema/raw/master/csl-citation.json"}</w:instrText>
      </w:r>
      <w:r w:rsidR="00787600" w:rsidRPr="006C41DA">
        <w:rPr>
          <w:rFonts w:ascii="Arial" w:hAnsi="Arial" w:cs="Arial"/>
          <w:sz w:val="24"/>
          <w:szCs w:val="24"/>
        </w:rPr>
        <w:fldChar w:fldCharType="separate"/>
      </w:r>
      <w:r w:rsidR="00410D52" w:rsidRPr="006C41DA">
        <w:rPr>
          <w:rFonts w:ascii="Arial" w:hAnsi="Arial" w:cs="Arial"/>
          <w:noProof/>
          <w:sz w:val="24"/>
          <w:szCs w:val="24"/>
        </w:rPr>
        <w:t>(180)</w:t>
      </w:r>
      <w:r w:rsidR="00787600" w:rsidRPr="006C41DA">
        <w:rPr>
          <w:rFonts w:ascii="Arial" w:hAnsi="Arial" w:cs="Arial"/>
          <w:sz w:val="24"/>
          <w:szCs w:val="24"/>
        </w:rPr>
        <w:fldChar w:fldCharType="end"/>
      </w:r>
      <w:r w:rsidR="00336B94" w:rsidRPr="006C41DA">
        <w:rPr>
          <w:rFonts w:ascii="Arial" w:hAnsi="Arial" w:cs="Arial"/>
          <w:sz w:val="24"/>
          <w:szCs w:val="24"/>
        </w:rPr>
        <w:t xml:space="preserve">, 4 of 35 </w:t>
      </w:r>
      <w:r w:rsidR="006336D3" w:rsidRPr="006C41DA">
        <w:rPr>
          <w:rFonts w:ascii="Arial" w:hAnsi="Arial" w:cs="Arial"/>
          <w:sz w:val="24"/>
          <w:szCs w:val="24"/>
        </w:rPr>
        <w:t xml:space="preserve">(11%) </w:t>
      </w:r>
      <w:r w:rsidR="00336B94" w:rsidRPr="006C41DA">
        <w:rPr>
          <w:rFonts w:ascii="Arial" w:hAnsi="Arial" w:cs="Arial"/>
          <w:sz w:val="24"/>
          <w:szCs w:val="24"/>
        </w:rPr>
        <w:t xml:space="preserve">were one of a twin pair and all had either the methylene tetrahydrofolate reductase </w:t>
      </w:r>
      <w:r w:rsidR="004734A1" w:rsidRPr="006C41DA">
        <w:rPr>
          <w:rFonts w:ascii="Arial" w:hAnsi="Arial" w:cs="Arial"/>
          <w:sz w:val="24"/>
          <w:szCs w:val="24"/>
        </w:rPr>
        <w:t xml:space="preserve">(MTHR) </w:t>
      </w:r>
      <w:r w:rsidR="00336B94" w:rsidRPr="006C41DA">
        <w:rPr>
          <w:rFonts w:ascii="Arial" w:hAnsi="Arial" w:cs="Arial"/>
          <w:sz w:val="24"/>
          <w:szCs w:val="24"/>
        </w:rPr>
        <w:t xml:space="preserve">C677T polymorphism and/or the Factor V Leiden mutation. </w:t>
      </w:r>
      <w:r w:rsidR="004E56C4" w:rsidRPr="006C41DA">
        <w:rPr>
          <w:rFonts w:ascii="Arial" w:hAnsi="Arial" w:cs="Arial"/>
          <w:sz w:val="24"/>
          <w:szCs w:val="24"/>
        </w:rPr>
        <w:t>H</w:t>
      </w:r>
      <w:r w:rsidR="004734A1" w:rsidRPr="006C41DA">
        <w:rPr>
          <w:rFonts w:ascii="Arial" w:hAnsi="Arial" w:cs="Arial"/>
          <w:sz w:val="24"/>
          <w:szCs w:val="24"/>
        </w:rPr>
        <w:t>igh Factor VIII, antiphospholipid antibodies,</w:t>
      </w:r>
      <w:r w:rsidR="00336B94" w:rsidRPr="006C41DA">
        <w:rPr>
          <w:rFonts w:ascii="Arial" w:hAnsi="Arial" w:cs="Arial"/>
          <w:sz w:val="24"/>
          <w:szCs w:val="24"/>
        </w:rPr>
        <w:t xml:space="preserve"> </w:t>
      </w:r>
      <w:r w:rsidR="004872AC" w:rsidRPr="006C41DA">
        <w:rPr>
          <w:rFonts w:ascii="Arial" w:hAnsi="Arial" w:cs="Arial"/>
          <w:sz w:val="24"/>
          <w:szCs w:val="24"/>
        </w:rPr>
        <w:t xml:space="preserve">lipoprotein(a) and MTHFR polymorphisms were detected in </w:t>
      </w:r>
      <w:proofErr w:type="spellStart"/>
      <w:r w:rsidR="004872AC" w:rsidRPr="006C41DA">
        <w:rPr>
          <w:rFonts w:ascii="Arial" w:hAnsi="Arial" w:cs="Arial"/>
          <w:sz w:val="24"/>
          <w:szCs w:val="24"/>
        </w:rPr>
        <w:t>Golomb’s</w:t>
      </w:r>
      <w:proofErr w:type="spellEnd"/>
      <w:r w:rsidR="004872AC" w:rsidRPr="006C41DA">
        <w:rPr>
          <w:rFonts w:ascii="Arial" w:hAnsi="Arial" w:cs="Arial"/>
          <w:sz w:val="24"/>
          <w:szCs w:val="24"/>
        </w:rPr>
        <w:t xml:space="preserve"> series</w:t>
      </w:r>
      <w:r w:rsidR="00787600" w:rsidRPr="006C41DA">
        <w:rPr>
          <w:rFonts w:ascii="Arial" w:hAnsi="Arial" w:cs="Arial"/>
          <w:sz w:val="24"/>
          <w:szCs w:val="24"/>
        </w:rPr>
        <w:fldChar w:fldCharType="begin" w:fldLock="1"/>
      </w:r>
      <w:r w:rsidR="001E22A5" w:rsidRPr="006C41DA">
        <w:rPr>
          <w:rFonts w:ascii="Arial" w:hAnsi="Arial" w:cs="Arial"/>
          <w:sz w:val="24"/>
          <w:szCs w:val="24"/>
        </w:rPr>
        <w:instrText>ADDIN CSL_CITATION {"citationItems":[{"id":"ITEM-1","itemData":{"DOI":"10.1016/j.pediatrneurol.2005.12.008","author":[{"dropping-particle":"","family":"Golomb","given":"Meredith R","non-dropping-particle":"","parse-names":false,"suffix":""},{"dropping-particle":"","family":"Williams","given":"Linda S","non-dropping-particle":"","parse-names":false,"suffix":""},{"dropping-particle":"","family":"Garg","given":"Bhuwan P","non-dropping-particle":"","parse-names":false,"suffix":""}],"id":"ITEM-1","issued":{"date-parts":[["2006"]]},"page":"75-77","title":"Perinatal Stroke in Twins Without Co-twin Demise","type":"article-journal","volume":"040"},"uris":["http://www.mendeley.com/documents/?uuid=5d87764a-9153-492c-aeb5-fd1e19ee30c3"]}],"mendeley":{"formattedCitation":"(147)","plainTextFormattedCitation":"(147)","previouslyFormattedCitation":"(147)"},"properties":{"noteIndex":0},"schema":"https://github.com/citation-style-language/schema/raw/master/csl-citation.json"}</w:instrText>
      </w:r>
      <w:r w:rsidR="00787600" w:rsidRPr="006C41DA">
        <w:rPr>
          <w:rFonts w:ascii="Arial" w:hAnsi="Arial" w:cs="Arial"/>
          <w:sz w:val="24"/>
          <w:szCs w:val="24"/>
        </w:rPr>
        <w:fldChar w:fldCharType="separate"/>
      </w:r>
      <w:r w:rsidR="001E22A5" w:rsidRPr="006C41DA">
        <w:rPr>
          <w:rFonts w:ascii="Arial" w:hAnsi="Arial" w:cs="Arial"/>
          <w:noProof/>
          <w:sz w:val="24"/>
          <w:szCs w:val="24"/>
        </w:rPr>
        <w:t>(147)</w:t>
      </w:r>
      <w:r w:rsidR="00787600" w:rsidRPr="006C41DA">
        <w:rPr>
          <w:rFonts w:ascii="Arial" w:hAnsi="Arial" w:cs="Arial"/>
          <w:sz w:val="24"/>
          <w:szCs w:val="24"/>
        </w:rPr>
        <w:fldChar w:fldCharType="end"/>
      </w:r>
      <w:r w:rsidR="004872AC" w:rsidRPr="006C41DA">
        <w:rPr>
          <w:rFonts w:ascii="Arial" w:hAnsi="Arial" w:cs="Arial"/>
          <w:sz w:val="24"/>
          <w:szCs w:val="24"/>
        </w:rPr>
        <w:t xml:space="preserve">. </w:t>
      </w:r>
    </w:p>
    <w:p w14:paraId="7D86A253" w14:textId="10E88C74" w:rsidR="0054685C" w:rsidRPr="006C41DA" w:rsidRDefault="0009321F" w:rsidP="00B664B6">
      <w:pPr>
        <w:spacing w:line="480" w:lineRule="auto"/>
        <w:rPr>
          <w:rFonts w:ascii="Arial" w:hAnsi="Arial" w:cs="Arial"/>
          <w:sz w:val="24"/>
          <w:szCs w:val="24"/>
        </w:rPr>
      </w:pPr>
      <w:r w:rsidRPr="006C41DA">
        <w:rPr>
          <w:rFonts w:ascii="Arial" w:hAnsi="Arial" w:cs="Arial"/>
          <w:sz w:val="24"/>
          <w:szCs w:val="24"/>
        </w:rPr>
        <w:t>Ideally the diagnosis of TTTS would be made in the first trimester so that appropriate treatment could start as soon as possible. However, although there are associations with nuchal translucency in one or both twins and with crown-rump length discrepancy of &gt;10%, these ultrasound markers are not good predictors</w:t>
      </w:r>
      <w:r w:rsidR="00787600" w:rsidRPr="006C41DA">
        <w:rPr>
          <w:rFonts w:ascii="Arial" w:hAnsi="Arial" w:cs="Arial"/>
          <w:sz w:val="24"/>
          <w:szCs w:val="24"/>
        </w:rPr>
        <w:fldChar w:fldCharType="begin" w:fldLock="1"/>
      </w:r>
      <w:r w:rsidR="00410D52" w:rsidRPr="006C41DA">
        <w:rPr>
          <w:rFonts w:ascii="Arial" w:hAnsi="Arial" w:cs="Arial"/>
          <w:sz w:val="24"/>
          <w:szCs w:val="24"/>
        </w:rPr>
        <w:instrText>ADDIN CSL_CITATION {"citationItems":[{"id":"ITEM-1","itemData":{"DOI":"S0002937818304009","ISSN":"00029378","PMID":"29763608","abstract":"Assess ability of first trimester pregnancy related factors (ultrasound measurements, maternal characteristics, biomarkers) to predict complications in monochorionic twin pregnancies&lt;/simple-para&gt; &lt;/abstract-sec&gt; &lt;abstract-sec xmlns:ns2=\"http://webservices.elsevier.com/schemas/search/fast/types/v4\" xmlns:soapenv=\"http://schemas.xmlsoap.org/soap/envelope/\" id=\"abssec0015\" view=\"all\"&gt; &lt;section-title id=\"sectitle0020\"&gt;Data sources&lt;/section-title&gt; &lt;simple-para id=\"abspara0015\" view=\"all\"&gt;MEDLINE, EMBASE, ISI Web of Science, CINAHL, the Cochrane Central Registration of Controlled Trials and Research Registers, and Google Scholar, from inception to 12 May 2017. Grey literature and bibliographies of articles were checked.&lt;/simple-para&gt; &lt;/abstract-sec&gt; &lt;abstract-sec xmlns:ns2=\"http://webservices.elsevier.com/schemas/search/fast/types/v4\" xmlns:soapenv=\"http://schemas.xmlsoap.org/soap/envelope/\" id=\"abssec0020\" view=\"all\"&gt; &lt;section-title id=\"sectitle0025\"&gt;Study eligibility criteria&lt;/section-title&gt; &lt;simple-para id=\"abspara0020\" view=\"all\"&gt;Studies that reported ultrasound measurements, maternal characteristics, or potential biomarkers, measured in the first trimester in monochorionic diamniotic twin pregnancies, where the potential prognostic ability between the variable and twin-twin transfusion syndrome, growth restriction, or intrauterine fetal death could be assessed.&lt;/simple-para&gt; &lt;/abstract-sec&gt; &lt;abstract-sec xmlns:ns2=\"http://webservices.elsevier.com/schemas/search/fast/types/v4\" xmlns:soapenv=\"http://schemas.xmlsoap.org/soap/envelope/\" id=\"abssec0025\" view=\"all\"&gt; &lt;section-title id=\"sectitle0030\"&gt;Study appraisal and synthesis methods&lt;/section-title&gt; &lt;simple-para id=\"abspara0025\" view=\"all\"&gt;Quality assessment was evaluated using the STROBE checklist by 2 reviewers independently. For meta-analysis, odds ratios using a random effects model, or standardized mean difference were calculated. If a moderate association was found, the prognostic ability was evaluated by calculating the sensitivity and specificity. Risk of heterogeneity was reported as I&lt;sup loc=\"post\"&gt;2&lt;/sup&gt; and publication bias was visually assessed by funnel plots and quantitatively by Egger’s test.&lt;/simple-para&gt; &lt;/abstract-sec&gt; &lt;abstract-sec xmlns:ns2=\"http://webservices.elsevier.com/schemas/search/fast/types/v4\" xmlns:soapenv=\"http://schemas.xmlsoap.org/soap/envelope/\" role=\"results\" id=\"abssec0030\" view=\"all\"&gt; &lt;section-title id=\"sectitle0035\"&gt;Results&lt;/section-title&gt; &lt;simple-para id=\"abspara003…","author":[{"dropping-particle":"","family":"Mackie","given":"Fiona L","non-dropping-particle":"","parse-names":false,"suffix":""},{"dropping-particle":"","family":"Hall","given":"Matthew J","non-dropping-particle":"","parse-names":false,"suffix":""},{"dropping-particle":"","family":"Morris","given":"R Katie","non-dropping-particle":"","parse-names":false,"suffix":""},{"dropping-particle":"","family":"Kilby","given":"Mark D","non-dropping-particle":"","parse-names":false,"suffix":""}],"container-title":"American Journal of Obstetrics and Gynecology","id":"ITEM-1","issued":{"date-parts":[["2018"]]},"publisher":"Elsevier Inc.","title":"Early prognostic factors of outcomes in monochorionic twin pregnancy: systematic review and meta-analysis","type":"article-journal"},"uris":["http://www.mendeley.com/documents/?uuid=5c29c72e-bdec-4540-ba7e-596488d9b570"]}],"mendeley":{"formattedCitation":"(181)","plainTextFormattedCitation":"(181)","previouslyFormattedCitation":"(180)"},"properties":{"noteIndex":0},"schema":"https://github.com/citation-style-language/schema/raw/master/csl-citation.json"}</w:instrText>
      </w:r>
      <w:r w:rsidR="00787600" w:rsidRPr="006C41DA">
        <w:rPr>
          <w:rFonts w:ascii="Arial" w:hAnsi="Arial" w:cs="Arial"/>
          <w:sz w:val="24"/>
          <w:szCs w:val="24"/>
        </w:rPr>
        <w:fldChar w:fldCharType="separate"/>
      </w:r>
      <w:r w:rsidR="00410D52" w:rsidRPr="006C41DA">
        <w:rPr>
          <w:rFonts w:ascii="Arial" w:hAnsi="Arial" w:cs="Arial"/>
          <w:noProof/>
          <w:sz w:val="24"/>
          <w:szCs w:val="24"/>
        </w:rPr>
        <w:t>(181)</w:t>
      </w:r>
      <w:r w:rsidR="00787600" w:rsidRPr="006C41DA">
        <w:rPr>
          <w:rFonts w:ascii="Arial" w:hAnsi="Arial" w:cs="Arial"/>
          <w:sz w:val="24"/>
          <w:szCs w:val="24"/>
        </w:rPr>
        <w:fldChar w:fldCharType="end"/>
      </w:r>
      <w:r w:rsidRPr="006C41DA">
        <w:rPr>
          <w:rFonts w:ascii="Arial" w:hAnsi="Arial" w:cs="Arial"/>
          <w:sz w:val="24"/>
          <w:szCs w:val="24"/>
        </w:rPr>
        <w:t>.</w:t>
      </w:r>
    </w:p>
    <w:p w14:paraId="310E5811" w14:textId="77777777" w:rsidR="000A1649" w:rsidRPr="006C41DA" w:rsidRDefault="000A1649" w:rsidP="001C4AEA">
      <w:pPr>
        <w:spacing w:line="480" w:lineRule="auto"/>
        <w:rPr>
          <w:rFonts w:ascii="Arial" w:hAnsi="Arial" w:cs="Arial"/>
          <w:b/>
          <w:sz w:val="24"/>
          <w:szCs w:val="24"/>
        </w:rPr>
      </w:pPr>
      <w:r w:rsidRPr="006C41DA">
        <w:rPr>
          <w:rFonts w:ascii="Arial" w:hAnsi="Arial" w:cs="Arial"/>
          <w:b/>
          <w:sz w:val="24"/>
          <w:szCs w:val="24"/>
        </w:rPr>
        <w:lastRenderedPageBreak/>
        <w:t>Outcome</w:t>
      </w:r>
    </w:p>
    <w:p w14:paraId="4FD8EFAA" w14:textId="77777777" w:rsidR="003B78DC" w:rsidRPr="006C41DA" w:rsidRDefault="005403B5" w:rsidP="001C4AEA">
      <w:pPr>
        <w:spacing w:line="480" w:lineRule="auto"/>
        <w:rPr>
          <w:rFonts w:ascii="Arial" w:hAnsi="Arial" w:cs="Arial"/>
          <w:sz w:val="24"/>
          <w:szCs w:val="24"/>
        </w:rPr>
      </w:pPr>
      <w:r w:rsidRPr="006C41DA">
        <w:rPr>
          <w:rFonts w:ascii="Arial" w:hAnsi="Arial" w:cs="Arial"/>
          <w:sz w:val="24"/>
          <w:szCs w:val="24"/>
        </w:rPr>
        <w:t xml:space="preserve">It is likely that there is a very broad spectrum of outcomes for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stroke. Those which are diagnosed antenatally are often reported as lethal and pregnancies where there is a severe abnormality, e.g. hydrocephalus</w:t>
      </w:r>
      <w:r w:rsidR="004F286E" w:rsidRPr="006C41DA">
        <w:rPr>
          <w:rFonts w:ascii="Arial" w:hAnsi="Arial" w:cs="Arial"/>
          <w:sz w:val="24"/>
          <w:szCs w:val="24"/>
        </w:rPr>
        <w:t xml:space="preserve"> or widespread encephalomalacia</w:t>
      </w:r>
      <w:r w:rsidRPr="006C41DA">
        <w:rPr>
          <w:rFonts w:ascii="Arial" w:hAnsi="Arial" w:cs="Arial"/>
          <w:sz w:val="24"/>
          <w:szCs w:val="24"/>
        </w:rPr>
        <w:t>, may be terminated. On the other hand, the outcome for Grade I intraventricular haemorrhage in the premature neonate</w:t>
      </w:r>
      <w:r w:rsidR="004F286E" w:rsidRPr="006C41DA">
        <w:rPr>
          <w:rFonts w:ascii="Arial" w:hAnsi="Arial" w:cs="Arial"/>
          <w:sz w:val="24"/>
          <w:szCs w:val="24"/>
        </w:rPr>
        <w:t xml:space="preserve"> is good and this is probably true if that occurs in the </w:t>
      </w:r>
      <w:proofErr w:type="spellStart"/>
      <w:r w:rsidR="004F286E" w:rsidRPr="006C41DA">
        <w:rPr>
          <w:rFonts w:ascii="Arial" w:hAnsi="Arial" w:cs="Arial"/>
          <w:sz w:val="24"/>
          <w:szCs w:val="24"/>
        </w:rPr>
        <w:t>fetus</w:t>
      </w:r>
      <w:proofErr w:type="spellEnd"/>
      <w:r w:rsidR="004F286E" w:rsidRPr="006C41DA">
        <w:rPr>
          <w:rFonts w:ascii="Arial" w:hAnsi="Arial" w:cs="Arial"/>
          <w:sz w:val="24"/>
          <w:szCs w:val="24"/>
        </w:rPr>
        <w:t xml:space="preserve">, which is rarely diagnosed. </w:t>
      </w:r>
      <w:proofErr w:type="spellStart"/>
      <w:r w:rsidR="004F286E" w:rsidRPr="006C41DA">
        <w:rPr>
          <w:rFonts w:ascii="Arial" w:hAnsi="Arial" w:cs="Arial"/>
          <w:sz w:val="24"/>
          <w:szCs w:val="24"/>
        </w:rPr>
        <w:t>Fetal</w:t>
      </w:r>
      <w:proofErr w:type="spellEnd"/>
      <w:r w:rsidR="004F286E" w:rsidRPr="006C41DA">
        <w:rPr>
          <w:rFonts w:ascii="Arial" w:hAnsi="Arial" w:cs="Arial"/>
          <w:sz w:val="24"/>
          <w:szCs w:val="24"/>
        </w:rPr>
        <w:t xml:space="preserve"> intraventricular haemorrhages of Grades II-IV may have outcome similar to those described in premature infants, including congenital hemiplegia. The extent and location of abnormality on neuroimaging is useful in predicting outcome.</w:t>
      </w:r>
    </w:p>
    <w:p w14:paraId="20A29274" w14:textId="77777777" w:rsidR="003B78DC" w:rsidRPr="006C41DA" w:rsidRDefault="003B78DC" w:rsidP="001C4AEA">
      <w:pPr>
        <w:spacing w:line="480" w:lineRule="auto"/>
        <w:rPr>
          <w:rFonts w:ascii="Arial" w:hAnsi="Arial" w:cs="Arial"/>
          <w:b/>
          <w:sz w:val="24"/>
          <w:szCs w:val="24"/>
        </w:rPr>
      </w:pPr>
      <w:r w:rsidRPr="006C41DA">
        <w:rPr>
          <w:rFonts w:ascii="Arial" w:hAnsi="Arial" w:cs="Arial"/>
          <w:b/>
          <w:sz w:val="24"/>
          <w:szCs w:val="24"/>
        </w:rPr>
        <w:t>Conclusion</w:t>
      </w:r>
    </w:p>
    <w:p w14:paraId="0E555F38" w14:textId="357A87FE" w:rsidR="000C3803" w:rsidRPr="006C41DA" w:rsidRDefault="003B78DC" w:rsidP="001C4AEA">
      <w:pPr>
        <w:spacing w:line="480" w:lineRule="auto"/>
      </w:pPr>
      <w:proofErr w:type="spellStart"/>
      <w:r w:rsidRPr="006C41DA">
        <w:rPr>
          <w:rFonts w:ascii="Arial" w:hAnsi="Arial" w:cs="Arial"/>
          <w:sz w:val="24"/>
          <w:szCs w:val="24"/>
        </w:rPr>
        <w:t>Fetal</w:t>
      </w:r>
      <w:proofErr w:type="spellEnd"/>
      <w:r w:rsidRPr="006C41DA">
        <w:rPr>
          <w:rFonts w:ascii="Arial" w:hAnsi="Arial" w:cs="Arial"/>
          <w:sz w:val="24"/>
          <w:szCs w:val="24"/>
        </w:rPr>
        <w:t xml:space="preserve"> stroke is an important cause of CP, </w:t>
      </w:r>
      <w:proofErr w:type="gramStart"/>
      <w:r w:rsidRPr="006C41DA">
        <w:rPr>
          <w:rFonts w:ascii="Arial" w:hAnsi="Arial" w:cs="Arial"/>
          <w:sz w:val="24"/>
          <w:szCs w:val="24"/>
        </w:rPr>
        <w:t>in particular unilateral</w:t>
      </w:r>
      <w:proofErr w:type="gramEnd"/>
      <w:r w:rsidRPr="006C41DA">
        <w:rPr>
          <w:rFonts w:ascii="Arial" w:hAnsi="Arial" w:cs="Arial"/>
          <w:sz w:val="24"/>
          <w:szCs w:val="24"/>
        </w:rPr>
        <w:t xml:space="preserve"> CP. Diagnosis is rarely made antenatally</w:t>
      </w:r>
      <w:r w:rsidR="009B1D13" w:rsidRPr="006C41DA">
        <w:rPr>
          <w:rFonts w:ascii="Arial" w:hAnsi="Arial" w:cs="Arial"/>
          <w:sz w:val="24"/>
          <w:szCs w:val="24"/>
        </w:rPr>
        <w:t>;</w:t>
      </w:r>
      <w:r w:rsidRPr="006C41DA">
        <w:rPr>
          <w:rFonts w:ascii="Arial" w:hAnsi="Arial" w:cs="Arial"/>
          <w:sz w:val="24"/>
          <w:szCs w:val="24"/>
        </w:rPr>
        <w:t xml:space="preserve"> in a large proportion of affected infants imaging is performed and</w:t>
      </w:r>
      <w:r w:rsidR="009B1D13" w:rsidRPr="006C41DA">
        <w:rPr>
          <w:rFonts w:ascii="Arial" w:hAnsi="Arial" w:cs="Arial"/>
          <w:sz w:val="24"/>
          <w:szCs w:val="24"/>
        </w:rPr>
        <w:t xml:space="preserve"> </w:t>
      </w:r>
      <w:r w:rsidRPr="006C41DA">
        <w:rPr>
          <w:rFonts w:ascii="Arial" w:hAnsi="Arial" w:cs="Arial"/>
          <w:sz w:val="24"/>
          <w:szCs w:val="24"/>
        </w:rPr>
        <w:t xml:space="preserve">diagnosis is made only when infants present later with neurological symptoms. </w:t>
      </w:r>
      <w:r w:rsidR="009B1D13" w:rsidRPr="006C41DA">
        <w:rPr>
          <w:rFonts w:ascii="Arial" w:hAnsi="Arial" w:cs="Arial"/>
          <w:sz w:val="24"/>
          <w:szCs w:val="24"/>
        </w:rPr>
        <w:t xml:space="preserve">Causes of ischaemic or haemorrhagic stroke are numerous, and often multifactorial, in particular in ischaemic stroke. </w:t>
      </w:r>
      <w:r w:rsidRPr="006C41DA">
        <w:rPr>
          <w:rFonts w:ascii="Arial" w:hAnsi="Arial" w:cs="Arial"/>
          <w:sz w:val="24"/>
          <w:szCs w:val="24"/>
        </w:rPr>
        <w:t xml:space="preserve">Recognised, but rare causes of haemorrhagic stroke are alloimmune and autoimmune thrombocytopaenia, maternal and </w:t>
      </w:r>
      <w:proofErr w:type="spellStart"/>
      <w:r w:rsidRPr="006C41DA">
        <w:rPr>
          <w:rFonts w:ascii="Arial" w:hAnsi="Arial" w:cs="Arial"/>
          <w:sz w:val="24"/>
          <w:szCs w:val="24"/>
        </w:rPr>
        <w:t>fetal</w:t>
      </w:r>
      <w:proofErr w:type="spellEnd"/>
      <w:r w:rsidRPr="006C41DA">
        <w:rPr>
          <w:rFonts w:ascii="Arial" w:hAnsi="Arial" w:cs="Arial"/>
          <w:sz w:val="24"/>
          <w:szCs w:val="24"/>
        </w:rPr>
        <w:t xml:space="preserve"> clotting disorders and trauma. </w:t>
      </w:r>
      <w:r w:rsidR="009B1D13" w:rsidRPr="006C41DA">
        <w:rPr>
          <w:rFonts w:ascii="Arial" w:hAnsi="Arial" w:cs="Arial"/>
          <w:sz w:val="24"/>
          <w:szCs w:val="24"/>
        </w:rPr>
        <w:t xml:space="preserve">Twin pregnancies appear to pose a particular risk for </w:t>
      </w:r>
      <w:r w:rsidR="00B3423F" w:rsidRPr="006C41DA">
        <w:rPr>
          <w:rFonts w:ascii="Arial" w:hAnsi="Arial" w:cs="Arial"/>
          <w:sz w:val="24"/>
          <w:szCs w:val="24"/>
        </w:rPr>
        <w:t xml:space="preserve">ischaemic </w:t>
      </w:r>
      <w:proofErr w:type="spellStart"/>
      <w:r w:rsidR="009B1D13" w:rsidRPr="006C41DA">
        <w:rPr>
          <w:rFonts w:ascii="Arial" w:hAnsi="Arial" w:cs="Arial"/>
          <w:sz w:val="24"/>
          <w:szCs w:val="24"/>
        </w:rPr>
        <w:t>fetal</w:t>
      </w:r>
      <w:proofErr w:type="spellEnd"/>
      <w:r w:rsidR="009B1D13" w:rsidRPr="006C41DA">
        <w:rPr>
          <w:rFonts w:ascii="Arial" w:hAnsi="Arial" w:cs="Arial"/>
          <w:sz w:val="24"/>
          <w:szCs w:val="24"/>
        </w:rPr>
        <w:t xml:space="preserve"> stroke. Neurological outcome varies, depending on gestational age at time of insult as well as extent and location of the injury.</w:t>
      </w:r>
      <w:r w:rsidR="00A719AC" w:rsidRPr="006C41DA">
        <w:rPr>
          <w:rFonts w:ascii="Arial" w:hAnsi="Arial" w:cs="Arial"/>
          <w:sz w:val="24"/>
          <w:szCs w:val="24"/>
        </w:rPr>
        <w:t xml:space="preserve"> In addition to genetic investigation of e.g. COL4A mutations, new imaging techniques, including diffusion tensor, perfusion and susceptibility MRI as well as further use of Doppler and MR angiography are likely to shed light in aetiology of prenatal stroke presenting in utero, in the perinatal period and later in childhood as cerebral palsy.</w:t>
      </w:r>
      <w:r w:rsidR="000C3803" w:rsidRPr="006C41DA">
        <w:rPr>
          <w:rFonts w:ascii="Arial" w:hAnsi="Arial" w:cs="Arial"/>
          <w:sz w:val="24"/>
          <w:szCs w:val="24"/>
        </w:rPr>
        <w:br w:type="page"/>
      </w:r>
    </w:p>
    <w:p w14:paraId="7C328F0D" w14:textId="21701283" w:rsidR="008325C6" w:rsidRPr="006C41DA" w:rsidRDefault="008325C6">
      <w:pPr>
        <w:rPr>
          <w:b/>
        </w:rPr>
      </w:pPr>
      <w:r w:rsidRPr="006C41DA">
        <w:rPr>
          <w:b/>
        </w:rPr>
        <w:lastRenderedPageBreak/>
        <w:t>Table</w:t>
      </w:r>
      <w:r w:rsidR="00B3423F" w:rsidRPr="006C41DA">
        <w:rPr>
          <w:b/>
        </w:rPr>
        <w:t xml:space="preserve"> 1 Causes of </w:t>
      </w:r>
      <w:proofErr w:type="spellStart"/>
      <w:r w:rsidR="00B3423F" w:rsidRPr="006C41DA">
        <w:rPr>
          <w:b/>
        </w:rPr>
        <w:t>fetal</w:t>
      </w:r>
      <w:proofErr w:type="spellEnd"/>
      <w:r w:rsidR="00B3423F" w:rsidRPr="006C41DA">
        <w:rPr>
          <w:b/>
        </w:rPr>
        <w:t xml:space="preserve"> stroke</w:t>
      </w:r>
      <w:r w:rsidR="00507DB0" w:rsidRPr="006C41DA">
        <w:rPr>
          <w:b/>
        </w:rPr>
        <w:t xml:space="preserve"> associated with</w:t>
      </w:r>
      <w:r w:rsidR="00A639CE" w:rsidRPr="006C41DA">
        <w:rPr>
          <w:b/>
        </w:rPr>
        <w:t xml:space="preserve"> </w:t>
      </w:r>
      <w:r w:rsidR="00507DB0" w:rsidRPr="006C41DA">
        <w:rPr>
          <w:b/>
        </w:rPr>
        <w:t xml:space="preserve">patterns of injury on </w:t>
      </w:r>
      <w:r w:rsidR="00A639CE" w:rsidRPr="006C41DA">
        <w:rPr>
          <w:b/>
        </w:rPr>
        <w:t>neuroimaging</w:t>
      </w:r>
    </w:p>
    <w:p w14:paraId="3AA6F044" w14:textId="77777777" w:rsidR="006D6963" w:rsidRPr="006C41DA" w:rsidRDefault="006D6963">
      <w:pPr>
        <w:rPr>
          <w:b/>
        </w:rPr>
      </w:pPr>
      <w:proofErr w:type="spellStart"/>
      <w:r w:rsidRPr="006C41DA">
        <w:rPr>
          <w:b/>
        </w:rPr>
        <w:t>Schizencephaly</w:t>
      </w:r>
      <w:proofErr w:type="spellEnd"/>
    </w:p>
    <w:p w14:paraId="315C3500" w14:textId="49B1A4B0" w:rsidR="006D6963" w:rsidRPr="006C41DA" w:rsidRDefault="006446A5" w:rsidP="00A639CE">
      <w:pPr>
        <w:ind w:firstLine="720"/>
      </w:pPr>
      <w:r w:rsidRPr="006C41DA">
        <w:t>COL4A1</w:t>
      </w:r>
      <w:r w:rsidR="00787600" w:rsidRPr="006C41DA">
        <w:fldChar w:fldCharType="begin" w:fldLock="1"/>
      </w:r>
      <w:r w:rsidR="001E22A5" w:rsidRPr="006C41DA">
        <w:instrText>ADDIN CSL_CITATION {"citationItems":[{"id":"ITEM-1","itemData":{"DOI":"10.24563/yam.2017.12.005","ISSN":"0513-5710","PMID":"29434494","abstract":"Schizencephaly and porencephaly are extremely rare types of cortical dysplasia. Case 1: Prenatal magnetic resonance imaging (MRI) showed wide clefts in the frontal and parietal lobes bilaterally. On postnatal day 3, MRI T2-weighted images showed multiple hypointensities in the clefts and ventricular walls, suggestive of hemosiderosis secondary to intracranial hemorrhage. Case 2: Prenatal MRI showed bilateral cleft and cyst formation in the fetal cerebrum, as well as calcification and hemosiderosis indicative of past hemorrhage. T2-weighted images showed hypointensities in the same regions as the calcification, corresponding with hemosiderosis due to intracranial hemorrhage on postnatal day 10. Thus, prenatal MRI was useful for diagnosing schizencephaly and porencephaly. Schizencephaly and porencephaly were thought to be due to fetal intracranial hemorrhage, which, in the porencephaly case, may have been related to a mutation of COL4A1.","author":[{"dropping-particle":"","family":"Harada","given":"Takashi","non-dropping-particle":"","parse-names":false,"suffix":""},{"dropping-particle":"","family":"Uegaki","given":"Takashi","non-dropping-particle":"","parse-names":false,"suffix":""},{"dropping-particle":"","family":"Arata","given":"Kazuya","non-dropping-particle":"","parse-names":false,"suffix":""},{"dropping-particle":"","family":"Tsunetou","given":"Takako","non-dropping-particle":"","parse-names":false,"suffix":""},{"dropping-particle":"","family":"Taniguchi","given":"Fuminori","non-dropping-particle":"","parse-names":false,"suffix":""},{"dropping-particle":"","family":"Harada","given":"Tasuku","non-dropping-particle":"","parse-names":false,"suffix":""}],"container-title":"Yonago acta medica","id":"ITEM-1","issue":"4","issued":{"date-parts":[["2017"]]},"page":"241-245","title":"Schizencephaly and Porencephaly Due to Fetal Intracranial Hemorrhage: A Report of Two Cases.","type":"article-journal","volume":"60"},"uris":["http://www.mendeley.com/documents/?uuid=b1fc9e77-ccd2-45f1-9ca4-695555c974f7"]}],"mendeley":{"formattedCitation":"(29)","plainTextFormattedCitation":"(29)","previouslyFormattedCitation":"(29)"},"properties":{"noteIndex":0},"schema":"https://github.com/citation-style-language/schema/raw/master/csl-citation.json"}</w:instrText>
      </w:r>
      <w:r w:rsidR="00787600" w:rsidRPr="006C41DA">
        <w:fldChar w:fldCharType="separate"/>
      </w:r>
      <w:r w:rsidR="00770B6F" w:rsidRPr="006C41DA">
        <w:rPr>
          <w:noProof/>
        </w:rPr>
        <w:t>(29)</w:t>
      </w:r>
      <w:r w:rsidR="00787600" w:rsidRPr="006C41DA">
        <w:fldChar w:fldCharType="end"/>
      </w:r>
      <w:r w:rsidR="00787600" w:rsidRPr="006C41DA">
        <w:fldChar w:fldCharType="begin" w:fldLock="1"/>
      </w:r>
      <w:r w:rsidR="00410D52" w:rsidRPr="006C41DA">
        <w:instrText>ADDIN CSL_CITATION {"citationItems":[{"id":"ITEM-1","itemData":{"DOI":"10.1212/WNL.0000000000004890","ISSN":"0028-3878","abstract":"Objective: Schizencephaly is a rare congenital brain abnormality characterized by a cerebral mantle cleft lined by heterotopic gray matter, extending from the pial surface to the lateral ventricles. Late first and early second trimester vascular disruption is a proposed pathogenetic mechanism. We present a case of schizencephaly supporting this theory. Methods: A 27-year-old primigravida mother had abnormal echogenicity detected in the right anterior parietal region of the brain on routine fetal ultrasound at 19-weeks' gestation. Fetal MRI at 21-weeks' gestation demonstrated acute diffusion restriction in the same region in a right middle cerebral artery territory distribution suggestive of ischemic infarction. Additionally, a susceptibility focus was noted in the right fronto-temporal lobes and basal ganglia representing hemorrhagic transformation of infarct. Follow-up MRI at 35-weeks gestation identified focal volume loss in the region of previously documented ischemic injury with a parenchymal cleft extending to the ventricular margin, consistent with open lip schizencephaly. TORCH and thrombophilia screens were normal. MRI at 4-weeks postnatal age showed parenchymal volume loss, porencephaly and schizencephaly in affected regions. The combination of ischemic and hemorrhagic brain injury prompted COL4A1 mutation analysis, which was positive. Results: To our knowledge, this is the first report linking an acute in-utero ischemic brain injury with subsequent development of schizencephaly. COL4A1 mutation associated capillary fragility likely played a role in the causation of stroke, subsequent schizencephaly and porencephaly. Conclusions: Our case supports the theory of vascular disruption leading to in-utero stroke as a pathogenetic mechanism of schizencephaly. COL4A1 testing should be strongly considered in such cases. (Table Presented).","author":[{"dropping-particle":"","family":"Khalid","given":"Roha","non-dropping-particle":"","parse-names":false,"suffix":""},{"dropping-particle":"","family":"Krishnan","given":"Pradeep","non-dropping-particle":"","parse-names":false,"suffix":""},{"dropping-particle":"","family":"Andres","given":"Kathleen","non-dropping-particle":"","parse-names":false,"suffix":""},{"dropping-particle":"","family":"Blaser","given":"Susan","non-dropping-particle":"","parse-names":false,"suffix":""},{"dropping-particle":"","family":"Miller","given":"Steven","non-dropping-particle":"","parse-names":false,"suffix":""},{"dropping-particle":"","family":"Moharir","given":"Mahendranath","non-dropping-particle":"","parse-names":false,"suffix":""},{"dropping-particle":"","family":"Dlamini","given":"Nomazulu","non-dropping-particle":"","parse-names":false,"suffix":""}],"container-title":"Neurology","id":"ITEM-1","issue":"5","issued":{"date-parts":[["2018"]]},"page":"232-234","title":"&lt;i&gt;COL4A1&lt;/i&gt; and fetal vascular origins of schizencephaly","type":"article-journal","volume":"90"},"uris":["http://www.mendeley.com/documents/?uuid=bcb52c14-2f68-428a-b6f8-2c21bb4b184b"]}],"mendeley":{"formattedCitation":"(182)","plainTextFormattedCitation":"(182)","previouslyFormattedCitation":"(181)"},"properties":{"noteIndex":0},"schema":"https://github.com/citation-style-language/schema/raw/master/csl-citation.json"}</w:instrText>
      </w:r>
      <w:r w:rsidR="00787600" w:rsidRPr="006C41DA">
        <w:fldChar w:fldCharType="separate"/>
      </w:r>
      <w:r w:rsidR="00410D52" w:rsidRPr="006C41DA">
        <w:rPr>
          <w:noProof/>
        </w:rPr>
        <w:t>(182)</w:t>
      </w:r>
      <w:r w:rsidR="00787600" w:rsidRPr="006C41DA">
        <w:fldChar w:fldCharType="end"/>
      </w:r>
      <w:r w:rsidR="00787600" w:rsidRPr="006C41DA">
        <w:fldChar w:fldCharType="begin" w:fldLock="1"/>
      </w:r>
      <w:r w:rsidR="00410D52" w:rsidRPr="006C41DA">
        <w:instrText>ADDIN CSL_CITATION {"citationItems":[{"id":"ITEM-1","itemData":{"DOI":"10.1002/ana.23736","ISBN":"1531-8249 (Electronic)\\n0364-5134 (Linking)","ISSN":"03645134","PMID":"23225343","abstract":"OBJECTIVE: Recently, COL4A1 mutations have been reported in porencephaly and other cerebral vascular diseases, often associated with ocular, renal, and muscular features. In this study, we aimed to clarify the phenotypic spectrum and incidence of COL4A1 mutations.\\n\\nMETHODS: We screened for COL4A1 mutations in 61 patients with porencephaly and 10 patients with schizencephaly, which may be similarly caused by disturbed vascular supply leading to cerebral degeneration, but can be distinguished depending on time of insult.\\n\\nRESULTS: COL4A1 mutations were identified in 15 patients (21%, 10 mutations in porencephaly and 5 mutations in schizencephaly), who showed a variety of associated findings, including intracranial calcification, focal cortical dysplasia, pontocerebellar atrophy, ocular abnormalities, myopathy, elevated serum creatine kinase levels, and hemolytic anemia. Mutations include 10 missense, a nonsense, a frameshift, and 3 splice site mutations. Five mutations were confirmed as de novo events. One mutation was cosegregated with familial porencephaly, and 2 mutations were inherited from asymptomatic parents. Aberrant splicing was demonstrated by reverse transcriptase polymerase chain reaction analyses in 2 patients with splice site mutations.\\n\\nINTERPRETATION: Our study first confirmed that COL4A1 mutations are associated with schizencephaly and hemolytic anemia. Based on the finding that COL4A1 mutations were frequent in patients with porencephaly and schizencephaly, genetic testing for COL4A1 should be considered for children with these conditions.","author":[{"dropping-particle":"","family":"Yoneda","given":"Yuriko","non-dropping-particle":"","parse-names":false,"suffix":""},{"dropping-particle":"","family":"Haginoya","given":"Kazuhiro","non-dropping-particle":"","parse-names":false,"suffix":""},{"dropping-particle":"","family":"Kato","given":"Mitsuhiro","non-dropping-particle":"","parse-names":false,"suffix":""},{"dropping-particle":"","family":"Osaka","given":"Hitoshi","non-dropping-particle":"","parse-names":false,"suffix":""},{"dropping-particle":"","family":"Yokochi","given":"Kenji","non-dropping-particle":"","parse-names":false,"suffix":""},{"dropping-particle":"","family":"Arai","given":"Hiroshi","non-dropping-particle":"","parse-names":false,"suffix":""},{"dropping-particle":"","family":"Kakita","given":"Akiyoshi","non-dropping-particle":"","parse-names":false,"suffix":""},{"dropping-particle":"","family":"Yamamoto","given":"Takamichi","non-dropping-particle":"","parse-names":false,"suffix":""},{"dropping-particle":"","family":"Otsuki","given":"Yoshiro","non-dropping-particle":"","parse-names":false,"suffix":""},{"dropping-particle":"","family":"Shimizu","given":"Shin Ichi","non-dropping-particle":"","parse-names":false,"suffix":""},{"dropping-particle":"","family":"Wada","given":"Takahito","non-dropping-particle":"","parse-names":false,"suffix":""},{"dropping-particle":"","family":"Koyama","given":"Norihisa","non-dropping-particle":"","parse-names":false,"suffix":""},{"dropping-particle":"","family":"Mino","given":"Yoichi","non-dropping-particle":"","parse-names":false,"suffix":""},{"dropping-particle":"","family":"Kondo","given":"Noriko","non-dropping-particle":"","parse-names":false,"suffix":""},{"dropping-particle":"","family":"Takahashi","given":"Satoru","non-dropping-particle":"","parse-names":false,"suffix":""},{"dropping-particle":"","family":"Hirabayashi","given":"Shinichi","non-dropping-particle":"","parse-names":false,"suffix":""},{"dropping-particle":"","family":"Takanashi","given":"Jun Ichi","non-dropping-particle":"","parse-names":false,"suffix":""},{"dropping-particle":"","family":"Okumura","given":"Akihisa","non-dropping-particle":"","parse-names":false,"suffix":""},{"dropping-particle":"","family":"Kumagai","given":"Toshiyuki","non-dropping-particle":"","parse-names":false,"suffix":""},{"dropping-particle":"","family":"Hirai","given":"Satori","non-dropping-particle":"","parse-names":false,"suffix":""},{"dropping-particle":"","family":"Nabetani","given":"Makoto","non-dropping-particle":"","parse-names":false,"suffix":""},{"dropping-particle":"","family":"Saitoh","given":"Shinji","non-dropping-particle":"","parse-names":false,"suffix":""},{"dropping-particle":"","family":"Hattori","given":"Ayako","non-dropping-particle":"","parse-names":false,"suffix":""},{"dropping-particle":"","family":"Yamasaki","given":"Mami","non-dropping-particle":"","parse-names":false,"suffix":""},{"dropping-particle":"","family":"Kumakura","given":"Akira","non-dropping-particle":"","parse-names":false,"suffix":""},{"dropping-particle":"","family":"Sugo","given":"Yoshinobu","non-dropping-particle":"","parse-names":false,"suffix":""},{"dropping-particle":"","family":"Nishiyama","given":"Kiyomi","non-dropping-particle":"","parse-names":false,"suffix":""},{"dropping-particle":"","family":"Miyatake","given":"Satoko","non-dropping-particle":"","parse-names":false,"suffix":""},{"dropping-particle":"","family":"Tsurusaki","given":"Yoshinori","non-dropping-particle":"","parse-names":false,"suffix":""},{"dropping-particle":"","family":"Doi","given":"Hiroshi","non-dropping-particle":"","parse-names":false,"suffix":""},{"dropping-particle":"","family":"Miyake","given":"Noriko","non-dropping-particle":"","parse-names":false,"suffix":""},{"dropping-particle":"","family":"Matsumoto","given":"Naomichi","non-dropping-particle":"","parse-names":false,"suffix":""},{"dropping-particle":"","family":"Saitsu","given":"Hirotomo","non-dropping-particle":"","parse-names":false,"suffix":""}],"container-title":"Annals of Neurology","id":"ITEM-1","issue":"1","issued":{"date-parts":[["2013"]]},"page":"48-57","title":"Phenotypic spectrum of COL4A1 mutations: Porencephaly to schizencephaly","type":"article-journal","volume":"73"},"uris":["http://www.mendeley.com/documents/?uuid=fa516423-014b-4816-b12b-cdd3060db6e7"]}],"mendeley":{"formattedCitation":"(183)","plainTextFormattedCitation":"(183)","previouslyFormattedCitation":"(182)"},"properties":{"noteIndex":0},"schema":"https://github.com/citation-style-language/schema/raw/master/csl-citation.json"}</w:instrText>
      </w:r>
      <w:r w:rsidR="00787600" w:rsidRPr="006C41DA">
        <w:fldChar w:fldCharType="separate"/>
      </w:r>
      <w:r w:rsidR="00410D52" w:rsidRPr="006C41DA">
        <w:rPr>
          <w:noProof/>
        </w:rPr>
        <w:t>(183)</w:t>
      </w:r>
      <w:r w:rsidR="00787600" w:rsidRPr="006C41DA">
        <w:fldChar w:fldCharType="end"/>
      </w:r>
    </w:p>
    <w:p w14:paraId="396A01BD" w14:textId="264213CD" w:rsidR="00A67D43" w:rsidRPr="006C41DA" w:rsidRDefault="00A67D43" w:rsidP="00A639CE">
      <w:pPr>
        <w:ind w:firstLine="720"/>
      </w:pPr>
      <w:r w:rsidRPr="006C41DA">
        <w:t>Maternal cocaine use</w:t>
      </w:r>
      <w:r w:rsidR="00787600" w:rsidRPr="006C41DA">
        <w:fldChar w:fldCharType="begin" w:fldLock="1"/>
      </w:r>
      <w:r w:rsidR="001E22A5" w:rsidRPr="006C41DA">
        <w:instrText>ADDIN CSL_CITATION {"citationItems":[{"id":"ITEM-1","itemData":{"ISSN":"0846-5371","PMID":"8193965","abstract":"Schizencephaly, a disorder of neuronal migration, is rarely discovered in utero. Three cases, detected in utero and followed through the early neonatal period, were assessed with colour-flow Doppler imaging in an attempt to determine whether the clefts were associated with any demonstrable vascular disturbance. The Doppler spectral wave-forms of the fetal and neonatal internal carotid and middle cerebral arteries were normal in two of the cases, whereas the right middle cerebral artery was persistently occluded in the third. Although Doppler imaging was not performed during the first trimester (when the defect occurs), these findings suggest that a vascular lesion, such as occlusion of the middle cerebral artery with or without complete recanalization, may result in the clefts seen in patients with schizencephaly. Two of the fetuses had been exposed to cocaine in the first trimester, and an association between cocaine-induced vasospasm and schizencephaly is suggested.","author":[{"dropping-particle":"","family":"Suchet","given":"I B","non-dropping-particle":"","parse-names":false,"suffix":""}],"container-title":"Canadian Association of Radiologists journal = Journal l'Association canadienne des radiologistes","id":"ITEM-1","issue":"3","issued":{"date-parts":[["1994","6"]]},"page":"193-200","title":"Schizencephaly: antenatal and postnatal assessment with colour-flow Doppler imaging.","type":"article-journal","volume":"45"},"uris":["http://www.mendeley.com/documents/?uuid=41a301ef-739e-3671-85a9-baff5d072bb7"]}],"mendeley":{"formattedCitation":"(30)","plainTextFormattedCitation":"(30)","previouslyFormattedCitation":"(30)"},"properties":{"noteIndex":0},"schema":"https://github.com/citation-style-language/schema/raw/master/csl-citation.json"}</w:instrText>
      </w:r>
      <w:r w:rsidR="00787600" w:rsidRPr="006C41DA">
        <w:fldChar w:fldCharType="separate"/>
      </w:r>
      <w:r w:rsidR="00770B6F" w:rsidRPr="006C41DA">
        <w:rPr>
          <w:noProof/>
        </w:rPr>
        <w:t>(30)</w:t>
      </w:r>
      <w:r w:rsidR="00787600" w:rsidRPr="006C41DA">
        <w:fldChar w:fldCharType="end"/>
      </w:r>
    </w:p>
    <w:p w14:paraId="32D1871A" w14:textId="63EF1096" w:rsidR="008013DB" w:rsidRPr="006C41DA" w:rsidRDefault="00647D88">
      <w:r w:rsidRPr="006C41DA">
        <w:rPr>
          <w:b/>
        </w:rPr>
        <w:tab/>
      </w:r>
      <w:r w:rsidRPr="006C41DA">
        <w:t>Monochorionic twinning</w:t>
      </w:r>
    </w:p>
    <w:p w14:paraId="2B38C950" w14:textId="77777777" w:rsidR="008325C6" w:rsidRPr="006C41DA" w:rsidRDefault="006D6963">
      <w:pPr>
        <w:rPr>
          <w:b/>
        </w:rPr>
      </w:pPr>
      <w:r w:rsidRPr="006C41DA">
        <w:rPr>
          <w:b/>
        </w:rPr>
        <w:t>Porencephaly</w:t>
      </w:r>
    </w:p>
    <w:p w14:paraId="3C8FC5E0" w14:textId="77777777" w:rsidR="005A666A" w:rsidRPr="006C41DA" w:rsidRDefault="005A666A" w:rsidP="008325C6">
      <w:pPr>
        <w:widowControl w:val="0"/>
        <w:autoSpaceDE w:val="0"/>
        <w:autoSpaceDN w:val="0"/>
        <w:adjustRightInd w:val="0"/>
        <w:spacing w:line="240" w:lineRule="auto"/>
        <w:ind w:left="640" w:hanging="640"/>
        <w:rPr>
          <w:i/>
        </w:rPr>
      </w:pPr>
      <w:r w:rsidRPr="006C41DA">
        <w:rPr>
          <w:i/>
        </w:rPr>
        <w:t>Genetic</w:t>
      </w:r>
    </w:p>
    <w:p w14:paraId="72A6E49C" w14:textId="599D200F" w:rsidR="005A666A" w:rsidRPr="006C41DA" w:rsidRDefault="005A666A" w:rsidP="00A639CE">
      <w:pPr>
        <w:widowControl w:val="0"/>
        <w:autoSpaceDE w:val="0"/>
        <w:autoSpaceDN w:val="0"/>
        <w:adjustRightInd w:val="0"/>
        <w:spacing w:line="240" w:lineRule="auto"/>
        <w:ind w:left="640"/>
      </w:pPr>
      <w:r w:rsidRPr="006C41DA">
        <w:t>COL4A1</w:t>
      </w:r>
      <w:r w:rsidR="00787600" w:rsidRPr="006C41DA">
        <w:fldChar w:fldCharType="begin" w:fldLock="1"/>
      </w:r>
      <w:r w:rsidR="00410D52" w:rsidRPr="006C41DA">
        <w:instrText>ADDIN CSL_CITATION {"citationItems":[{"id":"ITEM-1","itemData":{"DOI":"10.1136/jmg.2005.035584","ISBN":"1468-6244 (Electronic)\\r0022-2593 (Linking)","ISSN":"00222593","PMID":"16107487","abstract":"BACKGROUND: Porencephaly (cystic cavities of the brain) is caused by perinatal vascular accidents from various causes. Several familial cases have been described and autosomal dominant inheritance linked to chromosome 13q has been suggested. COL4A1 is an essential component in basal membrane stability. Mouse mutants bearing an in-frame deletion of exon 40 of Col4a1 either die from haemorrhage in the perinatal period or have porencephaly in survivors. A report of inherited mutations in COL4A1 in two families has shown that familial porencephaly may have the same cause in humans.\\n\\nOBJECTIVE: To describe three novel COL4A1 mutations.\\n\\nRESULTS: The three mutations occurred in three unrelated Dutch families. There were two missense mutations of glycine residues predicted to result in abnormal collagen IV assembly, and one mutation predicted to abolish the traditional COL4A1 start codon. The last mutation was also present in an asymptomatic obligate carrier with white matter abnormalities on brain magnetic resonance imaging.\\n\\nCONCLUSIONS: This observation confirms COL4A1 as a major locus for genetic predisposition to perinatal cerebral haemorrhage and porencephaly and suggests variable expression of COL4A1 mutations.","author":[{"dropping-particle":"","family":"Breedveld","given":"G.","non-dropping-particle":"","parse-names":false,"suffix":""},{"dropping-particle":"","family":"Coo","given":"I. F.","non-dropping-particle":"De","parse-names":false,"suffix":""},{"dropping-particle":"","family":"Lequin","given":"M. H.","non-dropping-particle":"","parse-names":false,"suffix":""},{"dropping-particle":"","family":"Arts","given":"W. F.M.","non-dropping-particle":"","parse-names":false,"suffix":""},{"dropping-particle":"","family":"Heutink","given":"P.","non-dropping-particle":"","parse-names":false,"suffix":""},{"dropping-particle":"","family":"Gould","given":"D. B.","non-dropping-particle":"","parse-names":false,"suffix":""},{"dropping-particle":"","family":"John","given":"S. W.M.","non-dropping-particle":"","parse-names":false,"suffix":""},{"dropping-particle":"","family":"Oostra","given":"B.","non-dropping-particle":"","parse-names":false,"suffix":""},{"dropping-particle":"","family":"Mancini","given":"Grazia M.S.","non-dropping-particle":"","parse-names":false,"suffix":""}],"container-title":"Journal of Medical Genetics","id":"ITEM-1","issue":"6","issued":{"date-parts":[["2006"]]},"page":"490-495","title":"Novel mutations in three families confirm a major role of COL4A1 in hereditary porencephaly","type":"article-journal","volume":"43"},"uris":["http://www.mendeley.com/documents/?uuid=31a16b40-f79d-4bd2-b0c9-5ca6d9fdd182"]}],"mendeley":{"formattedCitation":"(184)","plainTextFormattedCitation":"(184)","previouslyFormattedCitation":"(183)"},"properties":{"noteIndex":0},"schema":"https://github.com/citation-style-language/schema/raw/master/csl-citation.json"}</w:instrText>
      </w:r>
      <w:r w:rsidR="00787600" w:rsidRPr="006C41DA">
        <w:fldChar w:fldCharType="separate"/>
      </w:r>
      <w:r w:rsidR="00410D52" w:rsidRPr="006C41DA">
        <w:rPr>
          <w:noProof/>
        </w:rPr>
        <w:t>(184</w:t>
      </w:r>
      <w:r w:rsidR="00507DB0" w:rsidRPr="006C41DA">
        <w:rPr>
          <w:noProof/>
        </w:rPr>
        <w:t>,185</w:t>
      </w:r>
      <w:r w:rsidR="00410D52" w:rsidRPr="006C41DA">
        <w:rPr>
          <w:noProof/>
        </w:rPr>
        <w:t>)</w:t>
      </w:r>
      <w:r w:rsidR="00787600" w:rsidRPr="006C41DA">
        <w:fldChar w:fldCharType="end"/>
      </w:r>
      <w:r w:rsidR="00787600" w:rsidRPr="006C41DA">
        <w:fldChar w:fldCharType="begin" w:fldLock="1"/>
      </w:r>
      <w:r w:rsidR="001E22A5" w:rsidRPr="006C41DA">
        <w:instrText>ADDIN CSL_CITATION {"citationItems":[{"id":"ITEM-1","itemData":{"DOI":"10.1002/uog.11070","ISBN":"1469-0705 (Electronic)\\n0960-7692 (Linking)","ISSN":"09607692","PMID":"22223490","author":[{"dropping-particle":"","family":"Lichtenbelt","given":"K. D.","non-dropping-particle":"","parse-names":false,"suffix":""},{"dropping-particle":"","family":"Pistorius","given":"L. R.","non-dropping-particle":"","parse-names":false,"suffix":""},{"dropping-particle":"","family":"Tollenaer","given":"S. M.","non-dropping-particle":"De","parse-names":false,"suffix":""},{"dropping-particle":"","family":"Mancini","given":"G. M.","non-dropping-particle":"","parse-names":false,"suffix":""},{"dropping-particle":"","family":"Vries","given":"L. S.","non-dropping-particle":"De","parse-names":false,"suffix":""}],"container-title":"Ultrasound in Obstetrics and Gynecology","id":"ITEM-1","issue":"6","issued":{"date-parts":[["2012"]]},"page":"726-727","title":"Prenatal genetic confirmation of a COL4A1 mutation presenting with sonographic fetal intracranial hemorrhage","type":"article-journal","volume":"39"},"uris":["http://www.mendeley.com/documents/?uuid=1b6431ee-bcbb-49ae-9427-75017a7ba807"]}],"mendeley":{"formattedCitation":"(55)","plainTextFormattedCitation":"(55)","previouslyFormattedCitation":"(55)"},"properties":{"noteIndex":0},"schema":"https://github.com/citation-style-language/schema/raw/master/csl-citation.json"}</w:instrText>
      </w:r>
      <w:r w:rsidR="00787600" w:rsidRPr="006C41DA">
        <w:fldChar w:fldCharType="separate"/>
      </w:r>
      <w:r w:rsidR="001E22A5" w:rsidRPr="006C41DA">
        <w:rPr>
          <w:noProof/>
        </w:rPr>
        <w:t>(55)</w:t>
      </w:r>
      <w:r w:rsidR="00787600" w:rsidRPr="006C41DA">
        <w:fldChar w:fldCharType="end"/>
      </w:r>
      <w:r w:rsidR="00787600" w:rsidRPr="006C41DA">
        <w:fldChar w:fldCharType="begin" w:fldLock="1"/>
      </w:r>
      <w:r w:rsidR="001E22A5" w:rsidRPr="006C41DA">
        <w:instrText>ADDIN CSL_CITATION {"citationItems":[{"id":"ITEM-1","itemData":{"DOI":"10.24563/yam.2017.12.005","ISSN":"0513-5710","PMID":"29434494","abstract":"Schizencephaly and porencephaly are extremely rare types of cortical dysplasia. Case 1: Prenatal magnetic resonance imaging (MRI) showed wide clefts in the frontal and parietal lobes bilaterally. On postnatal day 3, MRI T2-weighted images showed multiple hypointensities in the clefts and ventricular walls, suggestive of hemosiderosis secondary to intracranial hemorrhage. Case 2: Prenatal MRI showed bilateral cleft and cyst formation in the fetal cerebrum, as well as calcification and hemosiderosis indicative of past hemorrhage. T2-weighted images showed hypointensities in the same regions as the calcification, corresponding with hemosiderosis due to intracranial hemorrhage on postnatal day 10. Thus, prenatal MRI was useful for diagnosing schizencephaly and porencephaly. Schizencephaly and porencephaly were thought to be due to fetal intracranial hemorrhage, which, in the porencephaly case, may have been related to a mutation of COL4A1.","author":[{"dropping-particle":"","family":"Harada","given":"Takashi","non-dropping-particle":"","parse-names":false,"suffix":""},{"dropping-particle":"","family":"Uegaki","given":"Takashi","non-dropping-particle":"","parse-names":false,"suffix":""},{"dropping-particle":"","family":"Arata","given":"Kazuya","non-dropping-particle":"","parse-names":false,"suffix":""},{"dropping-particle":"","family":"Tsunetou","given":"Takako","non-dropping-particle":"","parse-names":false,"suffix":""},{"dropping-particle":"","family":"Taniguchi","given":"Fuminori","non-dropping-particle":"","parse-names":false,"suffix":""},{"dropping-particle":"","family":"Harada","given":"Tasuku","non-dropping-particle":"","parse-names":false,"suffix":""}],"container-title":"Yonago acta medica","id":"ITEM-1","issue":"4","issued":{"date-parts":[["2017"]]},"page":"241-245","title":"Schizencephaly and Porencephaly Due to Fetal Intracranial Hemorrhage: A Report of Two Cases.","type":"article-journal","volume":"60"},"uris":["http://www.mendeley.com/documents/?uuid=b1fc9e77-ccd2-45f1-9ca4-695555c974f7"]}],"mendeley":{"formattedCitation":"(29)","plainTextFormattedCitation":"(29)","previouslyFormattedCitation":"(29)"},"properties":{"noteIndex":0},"schema":"https://github.com/citation-style-language/schema/raw/master/csl-citation.json"}</w:instrText>
      </w:r>
      <w:r w:rsidR="00787600" w:rsidRPr="006C41DA">
        <w:fldChar w:fldCharType="separate"/>
      </w:r>
      <w:r w:rsidR="00770B6F" w:rsidRPr="006C41DA">
        <w:rPr>
          <w:noProof/>
        </w:rPr>
        <w:t>(29)</w:t>
      </w:r>
      <w:r w:rsidR="00787600" w:rsidRPr="006C41DA">
        <w:fldChar w:fldCharType="end"/>
      </w:r>
      <w:r w:rsidR="00787600" w:rsidRPr="006C41DA">
        <w:fldChar w:fldCharType="begin" w:fldLock="1"/>
      </w:r>
      <w:r w:rsidR="001E22A5" w:rsidRPr="006C41DA">
        <w:instrText>ADDIN CSL_CITATION {"citationItems":[{"id":"ITEM-1","itemData":{"DOI":"10.1016/j.pediatrneurol.2016.04.010","ISBN":"0887-8994","ISSN":"18735150","PMID":"28043398","abstract":"Background COL4A1 on chromosome 13q34 encodes the alpha 1 chain of type IV collagen, a component of basal membranes. It is expressed mainly in the brain, muscles, kidneys, and eyes. COL4A1 mutations can remain asymptomatic or cause devastating disease. Neonates and children may present with porencephaly, intracerebral hemorrhage, or hemiparesis, whereas adults tend to develop intracranial aneurysms or retinal arteriolar tortuosities. Patient Description We describe a term infant with encephalomalacia, extensive intrauterine stroke and anterior segment dysgenesis with a de novo mutation in COL4A1. Conclusions Identification of this mutation in affected individuals has implications for perinatal management and genetic counseling.","author":[{"dropping-particle":"","family":"Durrani-Kolarik","given":"Shaheen","non-dropping-particle":"","parse-names":false,"suffix":""},{"dropping-particle":"","family":"Manickam","given":"Kandamurugu","non-dropping-particle":"","parse-names":false,"suffix":""},{"dropping-particle":"","family":"Chen","given":"Bernadette","non-dropping-particle":"","parse-names":false,"suffix":""}],"container-title":"Pediatric Neurology","id":"ITEM-1","issued":{"date-parts":[["0"]]},"page":"100-103","publisher":"Elsevier Inc","title":"COL4A1 Mutation in a Neonate With Intrauterine Stroke and Anterior Segment Dysgenesis","type":"article-journal","volume":"66"},"uris":["http://www.mendeley.com/documents/?uuid=6c8e1bde-ec02-4ce4-8157-496e1a8da2f6"]}],"mendeley":{"formattedCitation":"(31)","plainTextFormattedCitation":"(31)","previouslyFormattedCitation":"(31)"},"properties":{"noteIndex":0},"schema":"https://github.com/citation-style-language/schema/raw/master/csl-citation.json"}</w:instrText>
      </w:r>
      <w:r w:rsidR="00787600" w:rsidRPr="006C41DA">
        <w:fldChar w:fldCharType="separate"/>
      </w:r>
      <w:r w:rsidR="00770B6F" w:rsidRPr="006C41DA">
        <w:rPr>
          <w:noProof/>
        </w:rPr>
        <w:t>(31)</w:t>
      </w:r>
      <w:r w:rsidR="00787600" w:rsidRPr="006C41DA">
        <w:fldChar w:fldCharType="end"/>
      </w:r>
      <w:r w:rsidRPr="006C41DA">
        <w:t>, COL4A2</w:t>
      </w:r>
      <w:r w:rsidR="00787600" w:rsidRPr="006C41DA">
        <w:fldChar w:fldCharType="begin" w:fldLock="1"/>
      </w:r>
      <w:r w:rsidR="00410D52" w:rsidRPr="006C41DA">
        <w:instrText>ADDIN CSL_CITATION {"citationItems":[{"id":"ITEM-1","itemData":{"DOI":"10.1016/j.ajhg.2011.11.016","ISBN":"1537-6605 (Electronic)\\n0002-9297 (Linking)","ISSN":"00029297","PMID":"22209246","abstract":"Porencephaly is a neurological disorder characterized by fluid-filled cysts or cavities in the brain that often cause hemiplegia. It has been suggested that porencephalic cavities result from focal cerebral degeneration involving hemorrhages. De novo or inherited heterozygous mutations in COL4A1, which encodes the type IV α1 collagen chain that is essential for structural integrity for vascular basement membranes, have been reported in individuals with porencephaly. Most mutations occurred at conserved Gly residues in the Gly-Xaa-Yaa repeats of the triple-helical domain, leading to alterations of the α1α1α2 heterotrimers. Here we report on two individuals with porencephaly caused by a heterozygous missense mutation in COL4A2, which encodes the type IV α2 collagen chain. Mutations c.3455G&gt;A and c.3110G&gt;A, one in each of the individuals, cause Gly residues in the Gly-Xaa-Yaa repeat to be substituted as p.Gly1152Asp and p.Gly1037Glu, respectively, probably resulting in alterations of the α1α1α2 heterotrimers. The c.3455G&gt;A mutation was found in the proband's mother, who showed very mild monoparesis of the left upper extremity, and the maternal elder uncle, who had congenital hemiplegia. The maternal grandfather harboring the mutation is asymptomatic. The c.3110G&gt;A mutation occurred de novo. Our study confirmed that abnormalities of the α1α1α2 heterotrimers of type IV collagen cause porencephaly and stresses the importance of screening for COL4A2 as well as for COL4A1. © 2012 The American Society of Human Genetics.","author":[{"dropping-particle":"","family":"Yoneda","given":"Yuriko","non-dropping-particle":"","parse-names":false,"suffix":""},{"dropping-particle":"","family":"Haginoya","given":"Kazuhiro","non-dropping-particle":"","parse-names":false,"suffix":""},{"dropping-particle":"","family":"Arai","given":"Hiroshi","non-dropping-particle":"","parse-names":false,"suffix":""},{"dropping-particle":"","family":"Yamaoka","given":"Shigeo","non-dropping-particle":"","parse-names":false,"suffix":""},{"dropping-particle":"","family":"Tsurusaki","given":"Yoshinori","non-dropping-particle":"","parse-names":false,"suffix":""},{"dropping-particle":"","family":"Doi","given":"Hiroshi","non-dropping-particle":"","parse-names":false,"suffix":""},{"dropping-particle":"","family":"Miyake","given":"Noriko","non-dropping-particle":"","parse-names":false,"suffix":""},{"dropping-particle":"","family":"Yokochi","given":"Kenji","non-dropping-particle":"","parse-names":false,"suffix":""},{"dropping-particle":"","family":"Osaka","given":"Hitoshi","non-dropping-particle":"","parse-names":false,"suffix":""},{"dropping-particle":"","family":"Kato","given":"Mitsuhiro","non-dropping-particle":"","parse-names":false,"suffix":""},{"dropping-particle":"","family":"Matsumoto","given":"Naomichi","non-dropping-particle":"","parse-names":false,"suffix":""},{"dropping-particle":"","family":"Saitsu","given":"Hirotomo","non-dropping-particle":"","parse-names":false,"suffix":""}],"container-title":"American Journal of Human Genetics","id":"ITEM-1","issue":"1","issued":{"date-parts":[["2012"]]},"page":"86-90","title":"De novo and inherited mutations in COL4A2, encoding the type IV collagen α2 chain cause porencephaly","type":"article-journal","volume":"90"},"uris":["http://www.mendeley.com/documents/?uuid=a57d9f04-129a-4b00-a65a-05b811dc0321"]}],"mendeley":{"formattedCitation":"(185)","plainTextFormattedCitation":"(185)","previouslyFormattedCitation":"(184)"},"properties":{"noteIndex":0},"schema":"https://github.com/citation-style-language/schema/raw/master/csl-citation.json"}</w:instrText>
      </w:r>
      <w:r w:rsidR="00787600" w:rsidRPr="006C41DA">
        <w:fldChar w:fldCharType="separate"/>
      </w:r>
      <w:r w:rsidR="00410D52" w:rsidRPr="006C41DA">
        <w:rPr>
          <w:noProof/>
        </w:rPr>
        <w:t>(18</w:t>
      </w:r>
      <w:r w:rsidR="00507DB0" w:rsidRPr="006C41DA">
        <w:rPr>
          <w:noProof/>
        </w:rPr>
        <w:t>6</w:t>
      </w:r>
      <w:r w:rsidR="00410D52" w:rsidRPr="006C41DA">
        <w:rPr>
          <w:noProof/>
        </w:rPr>
        <w:t>)</w:t>
      </w:r>
      <w:r w:rsidR="00787600" w:rsidRPr="006C41DA">
        <w:fldChar w:fldCharType="end"/>
      </w:r>
      <w:r w:rsidR="00787600" w:rsidRPr="006C41DA">
        <w:fldChar w:fldCharType="begin" w:fldLock="1"/>
      </w:r>
      <w:r w:rsidR="00507DB0" w:rsidRPr="006C41DA">
        <w:instrText>ADDIN CSL_CITATION {"citationItems":[{"id":"ITEM-1","itemData":{"DOI":"10.1038/ejhg.2012.20","ISBN":"1476-5438","ISSN":"10184813","PMID":"22333902","abstract":"Familial porencephaly, leukoencephalopathy and small-vessel disease belong to the spectrum of disorders ascribed to dominant mutations in the gene encoding for type IV collagen alpha-1 (COL4A1). Mice harbouring mutations in either Col4a1 or Col4a2 suffer from porencephaly, hydrocephalus, cerebral and ocular bleeding and developmental defects. We observed porencephaly and white matter lesions in members from two families that lack COL4A1 mutations. We hypothesized that COL4A2 mutations confer genetic predisposition to porencephaly, therefore we sequenced COL4A2 in the family members and characterized clinical, neuroradiological and biochemical phenotypes. Genomic sequencing of COL4A2 identified the heterozygous missense G1389R in exon 44 in one family and the c.3206delC change in exon 34 leading to frame shift and premature stop, in the second family. Fragmentation and duplication of epidermal basement membranes were observed by electron microscopy in a c.3206delC patient skin biopsy, consistent with abnormal collagen IV network. Collagen chain accumulation and endoplasmic reticulum (ER) stress have been proposed as cellular mechanism in COL4A1 mutations. In COL4A2 (3206delC) fibroblasts we detected increased rates of apoptosis and no signs of ER stress. Mutation phenotypes varied, including porencephaly, white matter lesions, cerebellar and optic nerve hypoplasia and unruptured carotid aneurysm. In the second family however, we found evidence for additional factors contributing to the phenotype. We conclude that dominant COL4A2 mutations are a novel major risk factor for familial cerebrovascular disease, including porencephaly and small-vessel disease with reduced penetrance and variable phenotype, which might also be modified by other contributing factors.","author":[{"dropping-particle":"","family":"Verbeek","given":"Elly","non-dropping-particle":"","parse-names":false,"suffix":""},{"dropping-particle":"","family":"Meuwissen","given":"Marije E.C.","non-dropping-particle":"","parse-names":false,"suffix":""},{"dropping-particle":"","family":"Verheijen","given":"Frans W.","non-dropping-particle":"","parse-names":false,"suffix":""},{"dropping-particle":"","family":"Govaert","given":"Paul P.","non-dropping-particle":"","parse-names":false,"suffix":""},{"dropping-particle":"","family":"Licht","given":"Daniel J.","non-dropping-particle":"","parse-names":false,"suffix":""},{"dropping-particle":"","family":"Kuo","given":"Debbie S.","non-dropping-particle":"","parse-names":false,"suffix":""},{"dropping-particle":"","family":"Poulton","given":"Cathryn J.","non-dropping-particle":"","parse-names":false,"suffix":""},{"dropping-particle":"","family":"Schot","given":"Rachel","non-dropping-particle":"","parse-names":false,"suffix":""},{"dropping-particle":"","family":"Lequin","given":"Maarten H.","non-dropping-particle":"","parse-names":false,"suffix":""},{"dropping-particle":"","family":"Dudink","given":"Jeroen","non-dropping-particle":"","parse-names":false,"suffix":""},{"dropping-particle":"","family":"Halley","given":"Dicky J.","non-dropping-particle":"","parse-names":false,"suffix":""},{"dropping-particle":"","family":"Coo","given":"René I.F.","non-dropping-particle":"De","parse-names":false,"suffix":""},{"dropping-particle":"","family":"Hollander","given":"Jan C.","non-dropping-particle":"Den","parse-names":false,"suffix":""},{"dropping-particle":"","family":"Oegema","given":"Renske","non-dropping-particle":"","parse-names":false,"suffix":""},{"dropping-particle":"","family":"Gould","given":"Douglas B.","non-dropping-particle":"","parse-names":false,"suffix":""},{"dropping-particle":"","family":"Mancini","given":"Grazia M.S.","non-dropping-particle":"","parse-names":false,"suffix":""}],"container-title":"European Journal of Human Genetics","id":"ITEM-1","issue":"8","issued":{"date-parts":[["2012"]]},"page":"844-851","title":"COL4A2 mutation associated with familial porencephaly and small-vessel disease","type":"article-journal","volume":"20"},"uris":["http://www.mendeley.com/documents/?uuid=63e40f3f-3098-4f54-993a-6ec2e4b3ab30"]}],"mendeley":{"formattedCitation":"(186)","manualFormatting":"(187)","plainTextFormattedCitation":"(186)","previouslyFormattedCitation":"(185)"},"properties":{"noteIndex":0},"schema":"https://github.com/citation-style-language/schema/raw/master/csl-citation.json"}</w:instrText>
      </w:r>
      <w:r w:rsidR="00787600" w:rsidRPr="006C41DA">
        <w:fldChar w:fldCharType="separate"/>
      </w:r>
      <w:r w:rsidR="00410D52" w:rsidRPr="006C41DA">
        <w:rPr>
          <w:noProof/>
        </w:rPr>
        <w:t>(18</w:t>
      </w:r>
      <w:r w:rsidR="00507DB0" w:rsidRPr="006C41DA">
        <w:rPr>
          <w:noProof/>
        </w:rPr>
        <w:t>7</w:t>
      </w:r>
      <w:r w:rsidR="00410D52" w:rsidRPr="006C41DA">
        <w:rPr>
          <w:noProof/>
        </w:rPr>
        <w:t>)</w:t>
      </w:r>
      <w:r w:rsidR="00787600" w:rsidRPr="006C41DA">
        <w:fldChar w:fldCharType="end"/>
      </w:r>
    </w:p>
    <w:p w14:paraId="079D2465" w14:textId="77777777" w:rsidR="006446A5" w:rsidRPr="006C41DA" w:rsidRDefault="006446A5" w:rsidP="008325C6">
      <w:pPr>
        <w:widowControl w:val="0"/>
        <w:autoSpaceDE w:val="0"/>
        <w:autoSpaceDN w:val="0"/>
        <w:adjustRightInd w:val="0"/>
        <w:spacing w:line="240" w:lineRule="auto"/>
        <w:ind w:left="640" w:hanging="640"/>
        <w:rPr>
          <w:i/>
        </w:rPr>
      </w:pPr>
      <w:r w:rsidRPr="006C41DA">
        <w:rPr>
          <w:i/>
        </w:rPr>
        <w:t>Acquired</w:t>
      </w:r>
    </w:p>
    <w:p w14:paraId="3289E393" w14:textId="04C277B1" w:rsidR="006D6963" w:rsidRPr="006C41DA" w:rsidRDefault="005A666A" w:rsidP="00A639CE">
      <w:pPr>
        <w:widowControl w:val="0"/>
        <w:autoSpaceDE w:val="0"/>
        <w:autoSpaceDN w:val="0"/>
        <w:adjustRightInd w:val="0"/>
        <w:spacing w:line="240" w:lineRule="auto"/>
        <w:ind w:left="640"/>
      </w:pPr>
      <w:r w:rsidRPr="006C41DA">
        <w:t xml:space="preserve">Carbon monoxide </w:t>
      </w:r>
      <w:r w:rsidR="00787600" w:rsidRPr="006C41DA">
        <w:fldChar w:fldCharType="begin" w:fldLock="1"/>
      </w:r>
      <w:r w:rsidR="00410D52" w:rsidRPr="006C41DA">
        <w:instrText>ADDIN CSL_CITATION {"citationItems":[{"id":"ITEM-1","itemData":{"DOI":"10.1007/s00404-008-0776-3","ISSN":"09320067","PMID":"18777036","abstract":"Porencephaly is defined as an area of focal encephalomalacia that communicates with the ventricular system, giving the appearance of a dilated ventricle. It is assumed that vascular occlusion or an infectious process cause gray and white matter necrosis leading to cyst formation in the cerebral parenchyma. Possible etiology of porencephaly includes intracerebral thrombosis, intracranial hemorrhage and fetal infection. We report the first antenatal diagnosis of porencephaly, which apparently resulted from maternal carbon monoxide poisoning.","author":[{"dropping-particle":"","family":"Gul","given":"Ahmet","non-dropping-particle":"","parse-names":false,"suffix":""},{"dropping-particle":"","family":"Gungorduk","given":"Kemal","non-dropping-particle":"","parse-names":false,"suffix":""},{"dropping-particle":"","family":"YIldIrIm","given":"Gokhan","non-dropping-particle":"","parse-names":false,"suffix":""},{"dropping-particle":"","family":"GedIkbasI","given":"Ali","non-dropping-particle":"","parse-names":false,"suffix":""},{"dropping-particle":"","family":"Ceylan","given":"Yavuz","non-dropping-particle":"","parse-names":false,"suffix":""}],"container-title":"Archives of Gynecology and Obstetrics","id":"ITEM-1","issue":"5","issued":{"date-parts":[["2009"]]},"page":"697-700","title":"Prenatal diagnosis of porencephaly secondary to maternal carbon monoxide poisoning","type":"article-journal","volume":"279"},"uris":["http://www.mendeley.com/documents/?uuid=0164d3e4-4f73-4ee6-bca4-80bbf66da09b"]}],"mendeley":{"formattedCitation":"(187)","plainTextFormattedCitation":"(187)","previouslyFormattedCitation":"(186)"},"properties":{"noteIndex":0},"schema":"https://github.com/citation-style-language/schema/raw/master/csl-citation.json"}</w:instrText>
      </w:r>
      <w:r w:rsidR="00787600" w:rsidRPr="006C41DA">
        <w:fldChar w:fldCharType="separate"/>
      </w:r>
      <w:r w:rsidR="00410D52" w:rsidRPr="006C41DA">
        <w:rPr>
          <w:noProof/>
        </w:rPr>
        <w:t>(18</w:t>
      </w:r>
      <w:r w:rsidR="00507DB0" w:rsidRPr="006C41DA">
        <w:rPr>
          <w:noProof/>
        </w:rPr>
        <w:t>8</w:t>
      </w:r>
      <w:r w:rsidR="00410D52" w:rsidRPr="006C41DA">
        <w:rPr>
          <w:noProof/>
        </w:rPr>
        <w:t>)</w:t>
      </w:r>
      <w:r w:rsidR="00787600" w:rsidRPr="006C41DA">
        <w:fldChar w:fldCharType="end"/>
      </w:r>
    </w:p>
    <w:p w14:paraId="33766A10" w14:textId="77777777" w:rsidR="00647D88" w:rsidRPr="006C41DA" w:rsidRDefault="00647D88" w:rsidP="00A639CE">
      <w:pPr>
        <w:widowControl w:val="0"/>
        <w:autoSpaceDE w:val="0"/>
        <w:autoSpaceDN w:val="0"/>
        <w:adjustRightInd w:val="0"/>
        <w:spacing w:line="240" w:lineRule="auto"/>
        <w:ind w:left="640"/>
      </w:pPr>
    </w:p>
    <w:p w14:paraId="7ADFC141" w14:textId="77777777" w:rsidR="008013DB" w:rsidRPr="006C41DA" w:rsidRDefault="008013DB" w:rsidP="008013DB">
      <w:pPr>
        <w:rPr>
          <w:b/>
        </w:rPr>
      </w:pPr>
      <w:r w:rsidRPr="006C41DA">
        <w:rPr>
          <w:b/>
        </w:rPr>
        <w:t>Arterial ischaemic stroke +/- haemorrhage</w:t>
      </w:r>
    </w:p>
    <w:p w14:paraId="7505D4AB" w14:textId="77777777" w:rsidR="008013DB" w:rsidRPr="006C41DA" w:rsidRDefault="008013DB" w:rsidP="00A639CE">
      <w:pPr>
        <w:ind w:firstLine="720"/>
        <w:rPr>
          <w:b/>
          <w:i/>
        </w:rPr>
      </w:pPr>
      <w:r w:rsidRPr="006C41DA">
        <w:rPr>
          <w:b/>
          <w:i/>
        </w:rPr>
        <w:t>Occlusion artery by embolus</w:t>
      </w:r>
    </w:p>
    <w:p w14:paraId="7BBCA046" w14:textId="16E48DA2" w:rsidR="008013DB" w:rsidRPr="006C41DA" w:rsidRDefault="008013DB" w:rsidP="008013DB">
      <w:r w:rsidRPr="006C41DA">
        <w:tab/>
      </w:r>
      <w:r w:rsidR="00A639CE" w:rsidRPr="006C41DA">
        <w:tab/>
      </w:r>
      <w:r w:rsidRPr="006C41DA">
        <w:t xml:space="preserve">Placental </w:t>
      </w:r>
      <w:r w:rsidR="00787600" w:rsidRPr="006C41DA">
        <w:fldChar w:fldCharType="begin" w:fldLock="1"/>
      </w:r>
      <w:r w:rsidR="001E22A5" w:rsidRPr="006C41DA">
        <w:instrText>ADDIN CSL_CITATION {"citationItems":[{"id":"ITEM-1","itemData":{"DOI":"10.1055/s-2008-1071425","ISBN":"0174-304X (Print)\\r0174-304X (Linking)","ISSN":"0174304X","PMID":"1857493","abstract":"Cerebral infarction is rare in premature newborns and is most commonly the result of arterial embolization from the placenta. A focal echodense area was identified on prenatal cranial ultrasonography (US) in a premature infant (34 weeks of gestation). After birth, cerebral infarction was confirmed by magnetic resonance imaging (MRI). The clinical findings, imaging findings and pathogenesis are discussed. New diagnostic methods such as MRI show to be a useful approach in the neonatal period facilitating recognition of cerebrovascular accidents also in low-birth-weight infants.","author":[{"dropping-particle":"","family":"Amato","given":"M.","non-dropping-particle":"","parse-names":false,"suffix":""},{"dropping-particle":"","family":"Huppi","given":"P.","non-dropping-particle":"","parse-names":false,"suffix":""},{"dropping-particle":"","family":"Herschkowitz","given":"N.","non-dropping-particle":"","parse-names":false,"suffix":""},{"dropping-particle":"","family":"Huber","given":"P.","non-dropping-particle":"","parse-names":false,"suffix":""}],"container-title":"Neuropediatrics","id":"ITEM-1","issue":"2","issued":{"date-parts":[["1991"]]},"page":"100-102","title":"Prenatal stroke suggested by intrauterine ultrasound and confirmed by magnetic resonance imaging","type":"article-journal","volume":"22"},"uris":["http://www.mendeley.com/documents/?uuid=725447b9-c3ec-4adf-95ab-489d00a0e9aa"]}],"mendeley":{"formattedCitation":"(65)","plainTextFormattedCitation":"(65)","previouslyFormattedCitation":"(65)"},"properties":{"noteIndex":0},"schema":"https://github.com/citation-style-language/schema/raw/master/csl-citation.json"}</w:instrText>
      </w:r>
      <w:r w:rsidR="00787600" w:rsidRPr="006C41DA">
        <w:fldChar w:fldCharType="separate"/>
      </w:r>
      <w:r w:rsidR="001E22A5" w:rsidRPr="006C41DA">
        <w:rPr>
          <w:noProof/>
        </w:rPr>
        <w:t>(65)</w:t>
      </w:r>
      <w:r w:rsidR="00787600" w:rsidRPr="006C41DA">
        <w:fldChar w:fldCharType="end"/>
      </w:r>
    </w:p>
    <w:p w14:paraId="591A2B16" w14:textId="5F3B65EF" w:rsidR="00647D88" w:rsidRPr="006C41DA" w:rsidRDefault="00647D88" w:rsidP="008013DB">
      <w:r w:rsidRPr="006C41DA">
        <w:tab/>
      </w:r>
      <w:r w:rsidRPr="006C41DA">
        <w:tab/>
        <w:t>Monochorionic twinning</w:t>
      </w:r>
    </w:p>
    <w:p w14:paraId="0E5D9CE3" w14:textId="60CFBA75" w:rsidR="008013DB" w:rsidRPr="006C41DA" w:rsidRDefault="008013DB" w:rsidP="008013DB">
      <w:r w:rsidRPr="006C41DA">
        <w:tab/>
      </w:r>
      <w:r w:rsidR="00A639CE" w:rsidRPr="006C41DA">
        <w:tab/>
      </w:r>
      <w:r w:rsidRPr="006C41DA">
        <w:t>Cardiac</w:t>
      </w:r>
      <w:r w:rsidR="00787600" w:rsidRPr="006C41DA">
        <w:fldChar w:fldCharType="begin" w:fldLock="1"/>
      </w:r>
      <w:r w:rsidR="001E22A5" w:rsidRPr="006C41DA">
        <w:instrText>ADDIN CSL_CITATION {"citationItems":[{"id":"ITEM-1","itemData":{"DOI":"10.1016/j.pediatrneurol.2007.10.003","ISBN":"0887-8994 (Print)\\r0887-8994 (Linking)","ISSN":"08878994","PMID":"18206798","abstract":"Despite careful investigation, the etiology of many perinatal arterial strokes is unknown. We report on a 5-day-old boy with a cardiac thrombus of prenatal origin resulting in a fatal postnatal stroke. The thrombus was discovered only at autopsy, challenging the assumption of a placental source of embolus in perinatal strokes in the absence of macroscopic and microscopic examination of the heart. © 2008 Elsevier Inc. All rights reserved.","author":[{"dropping-particle":"","family":"Amlie-Lefond","given":"Catherine M.","non-dropping-particle":"","parse-names":false,"suffix":""},{"dropping-particle":"","family":"Basir","given":"Mir A.","non-dropping-particle":"","parse-names":false,"suffix":""},{"dropping-particle":"","family":"Franciosi","given":"Ralph A.","non-dropping-particle":"","parse-names":false,"suffix":""}],"container-title":"Pediatric Neurology","id":"ITEM-1","issue":"2","issued":{"date-parts":[["2008"]]},"page":"140-142","title":"Fatal Neonatal Stroke From a Prenatal Cardiac Thrombus","type":"article-journal","volume":"38"},"uris":["http://www.mendeley.com/documents/?uuid=ac06b4ef-1215-4ba7-931f-fe515f3aac66"]}],"mendeley":{"formattedCitation":"(75)","plainTextFormattedCitation":"(75)","previouslyFormattedCitation":"(75)"},"properties":{"noteIndex":0},"schema":"https://github.com/citation-style-language/schema/raw/master/csl-citation.json"}</w:instrText>
      </w:r>
      <w:r w:rsidR="00787600" w:rsidRPr="006C41DA">
        <w:fldChar w:fldCharType="separate"/>
      </w:r>
      <w:r w:rsidR="001E22A5" w:rsidRPr="006C41DA">
        <w:rPr>
          <w:noProof/>
        </w:rPr>
        <w:t>(75)</w:t>
      </w:r>
      <w:r w:rsidR="00787600" w:rsidRPr="006C41DA">
        <w:fldChar w:fldCharType="end"/>
      </w:r>
    </w:p>
    <w:p w14:paraId="1C3101C2" w14:textId="77777777" w:rsidR="00647D88" w:rsidRPr="006C41DA" w:rsidRDefault="00647D88" w:rsidP="008013DB"/>
    <w:p w14:paraId="12F927A1" w14:textId="34C8FA2D" w:rsidR="008325C6" w:rsidRPr="006C41DA" w:rsidRDefault="008325C6" w:rsidP="008325C6">
      <w:pPr>
        <w:widowControl w:val="0"/>
        <w:autoSpaceDE w:val="0"/>
        <w:autoSpaceDN w:val="0"/>
        <w:adjustRightInd w:val="0"/>
        <w:spacing w:line="240" w:lineRule="auto"/>
        <w:ind w:left="640" w:hanging="640"/>
        <w:rPr>
          <w:b/>
        </w:rPr>
      </w:pPr>
      <w:r w:rsidRPr="006C41DA">
        <w:rPr>
          <w:b/>
        </w:rPr>
        <w:t>Germinal matrix/intraventricular haemorrhage</w:t>
      </w:r>
      <w:r w:rsidR="008013DB" w:rsidRPr="006C41DA">
        <w:rPr>
          <w:b/>
        </w:rPr>
        <w:t xml:space="preserve"> with venous infarction</w:t>
      </w:r>
      <w:r w:rsidR="00787600" w:rsidRPr="006C41DA">
        <w:rPr>
          <w:b/>
        </w:rPr>
        <w:fldChar w:fldCharType="begin" w:fldLock="1"/>
      </w:r>
      <w:r w:rsidR="00770B6F" w:rsidRPr="006C41DA">
        <w:rPr>
          <w:b/>
        </w:rPr>
        <w:instrText>ADDIN CSL_CITATION {"citationItems":[{"id":"ITEM-1","itemData":{"DOI":"10.1002/ana.21334","ISBN":"0364-5134","ISSN":"03645134","PMID":"18306227","abstract":"OBJECTIVE: Perinatal stroke commonly causes childhood neurological morbidity. Presumed perinatal ischemic stroke (PPIS) defines children presenting outside a normal perinatal period with chronic, focal infarction on neuroimaging. Infarcts are assumed to represent arterial strokes, but recent evidence suggests the periventricular venous infarction (PVI) of infants born preterm may also occur in utero and present as PPIS. Using the largest published cohort, we aimed to define arterial and PVI PPIS syndromes and their outcomes.\\n\\nMETHODS: A PPIS consecutive cohort was identified (SickKids Children's Stroke Program, 1992-2006). Systematic neuroradiological scoring executed by blinded investigators included previously defined arterial stroke syndromes. PVI criteria included unilateral injury with at least four of the following conditions: (1) focal periventricular encephalomalacia, (2) internal capsule T2 prolongation, (3) cortical and (4) relative basal ganglia sparing, and (5) remote hemorrhage. Arterial and PVI classifications were validated and correlated with neurological outcomes (Pediatric Stroke Outcome Measure).\\n\\nRESULTS: In 59 PPISs (64% male), 94% of lesions fell within potential middle cerebral artery territories. Although arterial proximal M1 infarction was most common (n = 19; 35%), venous PVI was second (n = 12; 22%) and accounted for 75% of subcortical injuries. Motor outcomes (mean follow-up, 5.3 years) were predicted by basal ganglia involvement including leg hemiparesis, spasticity, and need for assistive devices (p &lt; 0.01). Nonmotor outcomes were associated with cortical involvement, including cognitive/behavioral outcomes, visual deficits, and epilepsy (p &lt; 0.01). Classification interrater reliability was excellent (correlation coefficients &gt; 0.975).\\n\\nINTERPRETATION: Recognizable PPIS patterns predict long-term morbidity and may guide surveillance, therapy, and counseling. PVI is an underrecognized cause of PPIS and congenital hemiplegia.","author":[{"dropping-particle":"","family":"Kirton","given":"Adam","non-dropping-particle":"","parse-names":false,"suffix":""},{"dropping-particle":"","family":"DeVeber","given":"Gabrielle","non-dropping-particle":"","parse-names":false,"suffix":""},{"dropping-particle":"","family":"Pontigon","given":"Ann Marie","non-dropping-particle":"","parse-names":false,"suffix":""},{"dropping-particle":"","family":"Macgregor","given":"Daune","non-dropping-particle":"","parse-names":false,"suffix":""},{"dropping-particle":"","family":"Shroff","given":"Manohar","non-dropping-particle":"","parse-names":false,"suffix":""}],"container-title":"Annals of Neurology","id":"ITEM-1","issue":"4","issued":{"date-parts":[["2008"]]},"page":"436-443","title":"Presumed perinatal ischemic stroke: Vascular classification predicts outcomes","type":"article-journal","volume":"63"},"uris":["http://www.mendeley.com/documents/?uuid=7c834e3b-cdba-4464-acc3-a6fbfb7d833f"]}],"mendeley":{"formattedCitation":"(43)","plainTextFormattedCitation":"(43)","previouslyFormattedCitation":"(43)"},"properties":{"noteIndex":0},"schema":"https://github.com/citation-style-language/schema/raw/master/csl-citation.json"}</w:instrText>
      </w:r>
      <w:r w:rsidR="00787600" w:rsidRPr="006C41DA">
        <w:rPr>
          <w:b/>
        </w:rPr>
        <w:fldChar w:fldCharType="separate"/>
      </w:r>
      <w:r w:rsidR="00826CB7" w:rsidRPr="006C41DA">
        <w:rPr>
          <w:noProof/>
        </w:rPr>
        <w:t>(43)</w:t>
      </w:r>
      <w:r w:rsidR="00787600" w:rsidRPr="006C41DA">
        <w:rPr>
          <w:b/>
        </w:rPr>
        <w:fldChar w:fldCharType="end"/>
      </w:r>
      <w:r w:rsidR="00787600" w:rsidRPr="006C41DA">
        <w:rPr>
          <w:b/>
        </w:rPr>
        <w:fldChar w:fldCharType="begin" w:fldLock="1"/>
      </w:r>
      <w:r w:rsidR="00770B6F" w:rsidRPr="006C41DA">
        <w:rPr>
          <w:b/>
        </w:rPr>
        <w:instrText>ADDIN CSL_CITATION {"citationItems":[{"id":"ITEM-1","itemData":{"DOI":"10.1016/j.pediatrneurol.2008.09.018","ISBN":"0887-8994 (Print)\\n0887-8994 (Linking)","ISSN":"08878994","PMID":"19218034","abstract":"Increasingly distinct patterns of focal ischemic injury in the fetal and perinatal brain are recognized. Improved classification has afforded advances in risk factor identification, pathophysiology hypotheses, outcome prediction, and potential avenues for intervention. Cerebrovascular occlusion leading to perinatal stroke may be arterial or venous, symptomatic or subclinical, and it can occur across multiple time frames. Distinguishing causative factors from mere associations represents a major challenge with important implications for studies of pathogenesis. The adverse outcomes suffered by most children highlight the need for further research. Reviewed here are the current understandings, recent advancements, and future directions for research in perinatal ischemic stroke. © 2009 Elsevier Inc. All rights reserved.","author":[{"dropping-particle":"","family":"Kirton","given":"Adam","non-dropping-particle":"","parse-names":false,"suffix":""},{"dropping-particle":"","family":"deVeber","given":"Gabrielle","non-dropping-particle":"","parse-names":false,"suffix":""}],"container-title":"Pediatric Neurology","id":"ITEM-1","issue":"3","issued":{"date-parts":[["2009"]]},"page":"205-214","publisher":"Elsevier Inc.","title":"Advances in Perinatal Ischemic Stroke","type":"article-journal","volume":"40"},"uris":["http://www.mendeley.com/documents/?uuid=778e976c-b534-47fe-b52d-1f015965117d"]}],"mendeley":{"formattedCitation":"(44)","plainTextFormattedCitation":"(44)","previouslyFormattedCitation":"(44)"},"properties":{"noteIndex":0},"schema":"https://github.com/citation-style-language/schema/raw/master/csl-citation.json"}</w:instrText>
      </w:r>
      <w:r w:rsidR="00787600" w:rsidRPr="006C41DA">
        <w:rPr>
          <w:b/>
        </w:rPr>
        <w:fldChar w:fldCharType="separate"/>
      </w:r>
      <w:r w:rsidR="00826CB7" w:rsidRPr="006C41DA">
        <w:rPr>
          <w:noProof/>
        </w:rPr>
        <w:t>(44)</w:t>
      </w:r>
      <w:r w:rsidR="00787600" w:rsidRPr="006C41DA">
        <w:rPr>
          <w:b/>
        </w:rPr>
        <w:fldChar w:fldCharType="end"/>
      </w:r>
      <w:r w:rsidR="00787600" w:rsidRPr="006C41DA">
        <w:rPr>
          <w:b/>
        </w:rPr>
        <w:fldChar w:fldCharType="begin" w:fldLock="1"/>
      </w:r>
      <w:r w:rsidR="00770B6F" w:rsidRPr="006C41DA">
        <w:rPr>
          <w:b/>
        </w:rPr>
        <w:instrText>ADDIN CSL_CITATION {"citationItems":[{"id":"ITEM-1","itemData":{"DOI":"10.1161/STROKEAHA.111.645077","ISBN":"1524-4628 (Electronic)\\r0039-2499 (Linking)","ISSN":"00392499","PMID":"22282891","abstract":"Perinatal stroke causes most term-born hemiplegic cerebral palsy. Many suffer additional sequelae. Periventricular venous infarction (PVI) is a common fetal stroke in which isolated subcortical injury may cause only motor deficits. However, cognitive, language, and behavioral deficits also occur. We hypothesized that ipsilesional cortical gray matter volumes are reduced in PVI.","author":[{"dropping-particle":"","family":"Li","given":"Damon","non-dropping-particle":"","parse-names":false,"suffix":""},{"dropping-particle":"","family":"Hodge","given":"Jacquie","non-dropping-particle":"","parse-names":false,"suffix":""},{"dropping-particle":"","family":"Wei","given":"Xing Chang","non-dropping-particle":"","parse-names":false,"suffix":""},{"dropping-particle":"","family":"Kirton","given":"Adam","non-dropping-particle":"","parse-names":false,"suffix":""}],"container-title":"Stroke","id":"ITEM-1","issue":"5","issued":{"date-parts":[["2012"]]},"page":"1404-1407","title":"Reduced ipsilesional cortical volumes in fetal periventricular venous infarction","type":"article-journal","volume":"43"},"uris":["http://www.mendeley.com/documents/?uuid=d91a6d14-3ff4-4bd0-8a05-9859fe88df1d"]}],"mendeley":{"formattedCitation":"(45)","plainTextFormattedCitation":"(45)","previouslyFormattedCitation":"(45)"},"properties":{"noteIndex":0},"schema":"https://github.com/citation-style-language/schema/raw/master/csl-citation.json"}</w:instrText>
      </w:r>
      <w:r w:rsidR="00787600" w:rsidRPr="006C41DA">
        <w:rPr>
          <w:b/>
        </w:rPr>
        <w:fldChar w:fldCharType="separate"/>
      </w:r>
      <w:r w:rsidR="00826CB7" w:rsidRPr="006C41DA">
        <w:rPr>
          <w:noProof/>
        </w:rPr>
        <w:t>(45)</w:t>
      </w:r>
      <w:r w:rsidR="00787600" w:rsidRPr="006C41DA">
        <w:rPr>
          <w:b/>
        </w:rPr>
        <w:fldChar w:fldCharType="end"/>
      </w:r>
    </w:p>
    <w:p w14:paraId="7B721477" w14:textId="77777777" w:rsidR="008325C6" w:rsidRPr="006C41DA" w:rsidRDefault="008325C6" w:rsidP="00A639CE">
      <w:pPr>
        <w:ind w:firstLine="640"/>
        <w:rPr>
          <w:b/>
          <w:i/>
        </w:rPr>
      </w:pPr>
      <w:r w:rsidRPr="006C41DA">
        <w:rPr>
          <w:b/>
          <w:i/>
        </w:rPr>
        <w:t xml:space="preserve">Bleeding </w:t>
      </w:r>
      <w:proofErr w:type="spellStart"/>
      <w:r w:rsidRPr="006C41DA">
        <w:rPr>
          <w:b/>
          <w:i/>
        </w:rPr>
        <w:t>diastheses</w:t>
      </w:r>
      <w:proofErr w:type="spellEnd"/>
    </w:p>
    <w:p w14:paraId="62881649" w14:textId="77777777" w:rsidR="00BB0D3B" w:rsidRPr="006C41DA" w:rsidRDefault="00BB0D3B" w:rsidP="00A639CE">
      <w:pPr>
        <w:ind w:left="720" w:firstLine="720"/>
        <w:rPr>
          <w:i/>
        </w:rPr>
      </w:pPr>
      <w:r w:rsidRPr="006C41DA">
        <w:rPr>
          <w:i/>
        </w:rPr>
        <w:t>Maternal</w:t>
      </w:r>
    </w:p>
    <w:p w14:paraId="19CBCE81" w14:textId="635F9FA5" w:rsidR="008325C6" w:rsidRPr="006C41DA" w:rsidRDefault="008325C6" w:rsidP="00A639CE">
      <w:pPr>
        <w:ind w:left="1440" w:firstLine="720"/>
      </w:pPr>
      <w:r w:rsidRPr="006C41DA">
        <w:t xml:space="preserve">Maternal autoimmune </w:t>
      </w:r>
      <w:proofErr w:type="spellStart"/>
      <w:r w:rsidRPr="006C41DA">
        <w:t>thrombocytopaenic</w:t>
      </w:r>
      <w:proofErr w:type="spellEnd"/>
      <w:r w:rsidRPr="006C41DA">
        <w:t xml:space="preserve"> purpura</w:t>
      </w:r>
      <w:r w:rsidR="00787600" w:rsidRPr="006C41DA">
        <w:fldChar w:fldCharType="begin" w:fldLock="1"/>
      </w:r>
      <w:r w:rsidR="00770B6F" w:rsidRPr="006C41DA">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fldChar w:fldCharType="separate"/>
      </w:r>
      <w:r w:rsidR="00826CB7" w:rsidRPr="006C41DA">
        <w:rPr>
          <w:noProof/>
        </w:rPr>
        <w:t>(49)</w:t>
      </w:r>
      <w:r w:rsidR="00787600" w:rsidRPr="006C41DA">
        <w:fldChar w:fldCharType="end"/>
      </w:r>
      <w:r w:rsidRPr="006C41DA">
        <w:t xml:space="preserve"> </w:t>
      </w:r>
      <w:r w:rsidR="00787600" w:rsidRPr="006C41DA">
        <w:fldChar w:fldCharType="begin" w:fldLock="1"/>
      </w:r>
      <w:r w:rsidR="00410D52" w:rsidRPr="006C41DA">
        <w:instrText>ADDIN CSL_CITATION {"citationItems":[{"id":"ITEM-1","itemData":{"DOI":"10.1159/000071974","ISSN":"10153837","PMID":"12913342","abstract":"OBJECTIVE: To determine whether magnetic resonance imaging (MRI) can give further information for the prenatal diagnosis of intracranial hemorrhage, when ultrasound (US) is not conclusive. METHODS: We report on a fetus in the 26th week of gestation with a grade-III hemorrhage in the right cerebral hemisphere, which was suspected on US examination and specified by MRI examination in a patient with pre-eclampsia. RESULTS: Doppler measurement of the umbilical artery, which showed the absence of end diastolic velocity, was indicative of placental insufficiency. The MRI specified the findings found by US examination and confirmed the poor outcome of the fetus. Labor was induced by prostaglandins in the 27th week of gestation. Postmortem examination showed a female fetus with a grade-III intracranial hemorrhage in the center of the right hemisphere with a diameter of 4 cm. A hemorrhage was also found in the subarachnoid space and in the occipital region of the left hemisphere. CONCLUSION: We suggest that fetuses at high risk of developing hypoxia should be sonographically evaluated and MRI should be considered when intracranial echogenicities are seen.","author":[{"dropping-particle":"","family":"Zanders","given":"Erik H J","non-dropping-particle":"","parse-names":false,"suffix":""},{"dropping-particle":"","family":"Buist","given":"Fayette C D","non-dropping-particle":"","parse-names":false,"suffix":""},{"dropping-particle":"","family":"Vugt","given":"John M G","non-dropping-particle":"Van","parse-names":false,"suffix":""}],"container-title":"Fetal Diagnosis and Therapy","id":"ITEM-1","issue":"5","issued":{"date-parts":[["2003"]]},"page":"324-327","title":"Prenatal diagnosis of fetal intracranial hemorrhage at 25 weeks of gestation","type":"article-journal","volume":"18"},"uris":["http://www.mendeley.com/documents/?uuid=79fd9b98-06bd-4579-8f4c-3e226caa86ae"]}],"mendeley":{"formattedCitation":"(188)","plainTextFormattedCitation":"(188)","previouslyFormattedCitation":"(187)"},"properties":{"noteIndex":0},"schema":"https://github.com/citation-style-language/schema/raw/master/csl-citation.json"}</w:instrText>
      </w:r>
      <w:r w:rsidR="00787600" w:rsidRPr="006C41DA">
        <w:fldChar w:fldCharType="separate"/>
      </w:r>
      <w:r w:rsidR="00410D52" w:rsidRPr="006C41DA">
        <w:rPr>
          <w:noProof/>
        </w:rPr>
        <w:t>(18</w:t>
      </w:r>
      <w:r w:rsidR="00507DB0" w:rsidRPr="006C41DA">
        <w:rPr>
          <w:noProof/>
        </w:rPr>
        <w:t>9</w:t>
      </w:r>
      <w:r w:rsidR="00410D52" w:rsidRPr="006C41DA">
        <w:rPr>
          <w:noProof/>
        </w:rPr>
        <w:t>)</w:t>
      </w:r>
      <w:r w:rsidR="00787600" w:rsidRPr="006C41DA">
        <w:fldChar w:fldCharType="end"/>
      </w:r>
    </w:p>
    <w:p w14:paraId="3ABDF87D" w14:textId="77777777" w:rsidR="00CC1B0F" w:rsidRPr="006C41DA" w:rsidRDefault="00CC1B0F" w:rsidP="00A639CE">
      <w:pPr>
        <w:ind w:left="1440" w:firstLine="720"/>
      </w:pPr>
      <w:r w:rsidRPr="006C41DA">
        <w:t>Maternal idiopathic thrombocytopaenia</w:t>
      </w:r>
    </w:p>
    <w:p w14:paraId="24F2B425" w14:textId="5C50E6E9" w:rsidR="00CC1B0F" w:rsidRPr="006C41DA" w:rsidRDefault="00CC1B0F" w:rsidP="00A639CE">
      <w:pPr>
        <w:ind w:left="1440" w:firstLine="720"/>
      </w:pPr>
      <w:r w:rsidRPr="006C41DA">
        <w:t>Maternal Warfarin use</w:t>
      </w:r>
      <w:r w:rsidR="00787600" w:rsidRPr="006C41DA">
        <w:fldChar w:fldCharType="begin" w:fldLock="1"/>
      </w:r>
      <w:r w:rsidR="00AC541F" w:rsidRPr="006C41DA">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fldChar w:fldCharType="separate"/>
      </w:r>
      <w:r w:rsidR="00AC541F" w:rsidRPr="006C41DA">
        <w:rPr>
          <w:noProof/>
        </w:rPr>
        <w:t>(3)</w:t>
      </w:r>
      <w:r w:rsidR="00787600" w:rsidRPr="006C41DA">
        <w:fldChar w:fldCharType="end"/>
      </w:r>
      <w:r w:rsidR="00787600" w:rsidRPr="006C41DA">
        <w:fldChar w:fldCharType="begin" w:fldLock="1"/>
      </w:r>
      <w:r w:rsidR="00770B6F" w:rsidRPr="006C41DA">
        <w:instrText>ADDIN CSL_CITATION {"citationItems":[{"id":"ITEM-1","itemData":{"DOI":"10.1055/s-2007-993971","ISBN":"0735-1631 (Print)\\n0735-1631 (Linking)","ISSN":"07351631","PMID":"9759911","abstract":"Our objective was to review current literature pertaining to antepartum fetal intracranial hemorrhage. To this goal we selected all manuscripts published in the English language regarding this topic obtained from a MEDLINE search for 1966 through January 1998. Additional sources were identified through cross-referencing. Antenatal fetal intracranial hemorrhage may occur spontaneously, or occur in association with various maternal or fetal conditions. Predisposing maternal conditions at risk for this occurrence include alloimmune and idiopathic thrombocytopenia, von Willebrand's disease, specific medications (warfarin) or illicit drug (cocaine) abuse, seizures, severe abdominal trauma inflicting subsequent fetal injury, amniocentesis, cholestasis of pregnancy and febrile disease. Predisposing fetal conditions include congenital factor-X and factor-V deficiencies, hemorrhage into various congenital tumors, twin-twin transfusion, demise of a co-twin, or fetomaternal hemorrhage. Currently, antepartum fetal intracranial hemorrhage may be diagnosed by imaging techniques including ultrasonography and less frequently, magnetic resonance imaging. Early real-time sonographic signs of intracranial hemorrhage consist of irregular echogenic patterns representing the associated hematoma that may clearly distort normal intracranial structures. Recent reports have suggested Doppler flow velocimetry and color Doppler imaging as additional tools in detecting fetal intracranial hemorrhage. Various types of antenatal fetal intracranial hemorrhages that have been visualized sonographically include intraventricular, periventricular, subependymal, parenchymal, subdural, and intracerebellar events. Active hemorrhages may be associated with fetal distress manifested by fetal heart rate changes. Infrequently, antenatal ultrasonographic depiction of intracranial hemorrhage may precede devastating sequelae such as hydrocephalus, hydranencephaly, porencephaly, or microcephaly. Due to the significant associated neonatal neurological impairment and potential medicolegal implications of antepartum fetal intracranial hemorrhage, it follows that obstetricians and sonographers should be familiar with predisposing factors and typical diagnostic imaging findings of these events.","author":[{"dropping-particle":"","family":"Sherer","given":"David M.","non-dropping-particle":"","parse-names":false,"suffix":""},{"dropping-particle":"","family":"Anyaegbunam","given":"Akolisa","non-dropping-particle":"","parse-names":false,"suffix":""},{"dropping-particle":"","family":"Onyeije","given":"Chukwuma","non-dropping-particle":"","parse-names":false,"suffix":""}],"container-title":"American Journal of Perinatology","id":"ITEM-1","issue":"7","issued":{"date-parts":[["1998"]]},"page":"431-441","title":"Antepartum fetal intracranial hemorrhage, predisposing factors and prenatal sonography: A review","type":"article","volume":"15"},"uris":["http://www.mendeley.com/documents/?uuid=0c89e13c-ad8d-4c39-9ed2-660914f64231"]}],"mendeley":{"formattedCitation":"(46)","plainTextFormattedCitation":"(46)","previouslyFormattedCitation":"(46)"},"properties":{"noteIndex":0},"schema":"https://github.com/citation-style-language/schema/raw/master/csl-citation.json"}</w:instrText>
      </w:r>
      <w:r w:rsidR="00787600" w:rsidRPr="006C41DA">
        <w:fldChar w:fldCharType="separate"/>
      </w:r>
      <w:r w:rsidR="00826CB7" w:rsidRPr="006C41DA">
        <w:rPr>
          <w:noProof/>
        </w:rPr>
        <w:t>(46)</w:t>
      </w:r>
      <w:r w:rsidR="00787600" w:rsidRPr="006C41DA">
        <w:fldChar w:fldCharType="end"/>
      </w:r>
      <w:r w:rsidR="00787600" w:rsidRPr="006C41DA">
        <w:fldChar w:fldCharType="begin" w:fldLock="1"/>
      </w:r>
      <w:r w:rsidR="00410D52" w:rsidRPr="006C41DA">
        <w:instrText>ADDIN CSL_CITATION {"citationItems":[{"id":"ITEM-1","itemData":{"DOI":"10.1055/s-0029-1220781","ISSN":"1098-8785","PMID":"19404899","abstract":"Warfarin-associated fetal hemorrhage is a fatal event. We report the case of a 39-year-old woman who had been taking warfarin for 23 years since undergoing mitral valve replacement. Thereafter, when she was found to be pregnant, the medication was switched to heparin from 6 to 21 weeks of gestation. Following this, she was prescribed oral warfarin again (3.5 mg per day), with a strict control of prothrombin time/international normalized ratio (PT/INR). At 23 weeks of gestation, fetal intracranial hemorrhage occurred because of maternal exposure to warfarin. Maternal PT/INR does not correlate well with the activity of warfarin in the fetus and currently, there is no direct way to prevent fetal intracranial hemorrhage. Hence, further research on the optimal coagulation therapy in pregnant women with valve replacement should be encouraged.","author":[{"dropping-particle":"","family":"Masamoto","given":"Hitoshi","non-dropping-particle":"","parse-names":false,"suffix":""},{"dropping-particle":"","family":"Uehara","given":"Hiroyuki","non-dropping-particle":"","parse-names":false,"suffix":""},{"dropping-particle":"","family":"Mekaru","given":"Keiko","non-dropping-particle":"","parse-names":false,"suffix":""},{"dropping-particle":"","family":"Uezato","given":"Tadakazu","non-dropping-particle":"","parse-names":false,"suffix":""},{"dropping-particle":"","family":"Sakumoto","given":"Kaoru","non-dropping-particle":"","parse-names":false,"suffix":""},{"dropping-particle":"","family":"Aoki","given":"Yoichi","non-dropping-particle":"","parse-names":false,"suffix":""}],"container-title":"American journal of perinatology","id":"ITEM-1","issue":"8","issued":{"date-parts":[["2009","9","29"]]},"page":"597-600","title":"Warfarin-associated fetal intracranial hemorrhage in woman with mitral valve replacements: a case report.","type":"article-journal","volume":"26"},"uris":["http://www.mendeley.com/documents/?uuid=8e301396-99be-3591-b456-2b2cc6b21192"]}],"mendeley":{"formattedCitation":"(189)","plainTextFormattedCitation":"(189)","previouslyFormattedCitation":"(188)"},"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0</w:t>
      </w:r>
      <w:r w:rsidR="00410D52" w:rsidRPr="006C41DA">
        <w:rPr>
          <w:noProof/>
        </w:rPr>
        <w:t>)</w:t>
      </w:r>
      <w:r w:rsidR="00787600" w:rsidRPr="006C41DA">
        <w:fldChar w:fldCharType="end"/>
      </w:r>
      <w:r w:rsidR="00787600" w:rsidRPr="006C41DA">
        <w:fldChar w:fldCharType="begin" w:fldLock="1"/>
      </w:r>
      <w:r w:rsidR="00410D52" w:rsidRPr="006C41DA">
        <w:instrText>ADDIN CSL_CITATION {"citationItems":[{"id":"ITEM-1","itemData":{"ISSN":"1309-0380","abstract":"Background: Intracranial hemorrhage (ICH) is frequent in the premature neonate, although it's a rare inutero complication (1 in 10,000 pregnancies). The most frequent form in fetus is subependymal/intraventricular hemorrhage. Its prenatal diagnosis by multimodality evaluation including ultrasonography and/or magnetic resonance imaging has been reported. Predisposing factors for inutero ICH include maternal trauma, maternal anticoagulation, twin - twin transfusion, preeclampsia and epileptic seizures, drug abuse (cocaine), intrauterine infection, fetal coagulation disorders, immune thrombocytopenic purpura and alloimmune thrombocytopenia. In many cases however, the cause is not identified. This is a case of inutero fetal intracranial hemorrhage without any available risk factors. Case: A 30-years-old, gravida 2, parity 1, live1 patient referred to our antenatal unit at 22 weeks of gestation. There was no abnormal (figure present). history or findings in her first pregnancy. Parents were non-consanguineous couple. Maternal past history was negative; she denied use of any medication during pregnancy, including specific questions of use of aspirin like drugs. The course of this pregnancy was uneventful and trauma, seizures, hypertension, diabetes mellitus or any other disease during pregnancy were excluded. Our ultrasonographic examination revealed an alive, singleton pregnancy. There were no cerebral sulci and gyri development, subarachnoid space couldn't be visualized, coroid plexus' were hypoechoic and shifted laterally and intraventricular large cloth formation was detected. Fetal growth was normal and no associated anomalies were detected. Maternal and fetal blood count was normal without thrombocytopenia. There weren't any abnormality on peripheral blood smear. Fetal karyotype was normal (46,XX). Direct coombs test was negative. Serological tests were normal (toxoplasmosis, rubella, CMV). HPA antigen screening offered for excluding fetal/neonatal allo-immune thrombocytopenia (FNAIT). Parents refused this procedure. Parents were counseled and they selected termination of pregnancy. This pregnancy was terminated at 23 weeks. Conclusion: Intracranial hemorrhage (ICH) is a common complication of premature infants, and may also occur inutero rarely. Cases may occur as a result of in utero fetal trauma. Because uterus and amniotic fluid offer effective protection for fetus, fetal trauma usually occurs only with severe forms of maternal injury. Fetal intracr…","author":[{"dropping-particle":"","family":"Demir","given":"F","non-dropping-particle":"","parse-names":false,"suffix":""},{"dropping-particle":"","family":"Ekmekçi","given":"E","non-dropping-particle":"","parse-names":false,"suffix":""},{"dropping-particle":"","family":"Turhan","given":"U","non-dropping-particle":"","parse-names":false,"suffix":""},{"dropping-particle":"","family":"Gençdal","given":"S","non-dropping-particle":"","parse-names":false,"suffix":""},{"dropping-particle":"","family":"Yazici","given":"E T","non-dropping-particle":"","parse-names":false,"suffix":""},{"dropping-particle":"","family":"Gür","given":"E B","non-dropping-particle":"","parse-names":false,"suffix":""},{"dropping-particle":"","family":"Kelekçi","given":"S","non-dropping-particle":"","parse-names":false,"suffix":""}],"container-title":"Journal of the Turkish German Gynecology Association","id":"ITEM-1","issued":{"date-parts":[["2016"]]},"page":"S209-S210","title":"Inutero fetal intracranial hemorrhage: A case report","type":"article-journal","volume":"17"},"uris":["http://www.mendeley.com/documents/?uuid=19450d2d-c607-428e-9cc7-836a151d2c08"]}],"mendeley":{"formattedCitation":"(190)","plainTextFormattedCitation":"(190)","previouslyFormattedCitation":"(189)"},"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1</w:t>
      </w:r>
      <w:r w:rsidR="00410D52" w:rsidRPr="006C41DA">
        <w:rPr>
          <w:noProof/>
        </w:rPr>
        <w:t>)</w:t>
      </w:r>
      <w:r w:rsidR="00787600" w:rsidRPr="006C41DA">
        <w:fldChar w:fldCharType="end"/>
      </w:r>
      <w:r w:rsidRPr="006C41DA">
        <w:t xml:space="preserve"> </w:t>
      </w:r>
    </w:p>
    <w:p w14:paraId="0DF5B607" w14:textId="6382FB76" w:rsidR="00BB0D3B" w:rsidRPr="006C41DA" w:rsidRDefault="00BB0D3B" w:rsidP="00BB0D3B">
      <w:pPr>
        <w:rPr>
          <w:i/>
        </w:rPr>
      </w:pPr>
      <w:r w:rsidRPr="006C41DA">
        <w:tab/>
      </w:r>
      <w:r w:rsidR="00A639CE" w:rsidRPr="006C41DA">
        <w:tab/>
      </w:r>
      <w:proofErr w:type="spellStart"/>
      <w:r w:rsidRPr="006C41DA">
        <w:rPr>
          <w:i/>
        </w:rPr>
        <w:t>Fetal</w:t>
      </w:r>
      <w:proofErr w:type="spellEnd"/>
    </w:p>
    <w:p w14:paraId="2654E211" w14:textId="05BDBC04" w:rsidR="00BB0D3B" w:rsidRPr="006C41DA" w:rsidRDefault="00BB0D3B" w:rsidP="00BB0D3B">
      <w:r w:rsidRPr="006C41DA">
        <w:rPr>
          <w:i/>
        </w:rPr>
        <w:tab/>
      </w:r>
      <w:r w:rsidRPr="006C41DA">
        <w:rPr>
          <w:i/>
        </w:rPr>
        <w:tab/>
      </w:r>
      <w:r w:rsidR="00A639CE" w:rsidRPr="006C41DA">
        <w:rPr>
          <w:i/>
        </w:rPr>
        <w:tab/>
      </w:r>
      <w:r w:rsidRPr="006C41DA">
        <w:t xml:space="preserve">Von </w:t>
      </w:r>
      <w:proofErr w:type="spellStart"/>
      <w:r w:rsidRPr="006C41DA">
        <w:t>Willibrand</w:t>
      </w:r>
      <w:proofErr w:type="spellEnd"/>
      <w:r w:rsidRPr="006C41DA">
        <w:t xml:space="preserve"> disease</w:t>
      </w:r>
    </w:p>
    <w:p w14:paraId="5AE29CD3" w14:textId="66A4398E" w:rsidR="00CA7F03" w:rsidRPr="006C41DA" w:rsidRDefault="00CA7F03" w:rsidP="00BB0D3B">
      <w:pPr>
        <w:rPr>
          <w:b/>
          <w:i/>
        </w:rPr>
      </w:pPr>
      <w:r w:rsidRPr="006C41DA">
        <w:tab/>
      </w:r>
      <w:r w:rsidRPr="006C41DA">
        <w:rPr>
          <w:b/>
          <w:i/>
        </w:rPr>
        <w:t>Genetic disorders</w:t>
      </w:r>
    </w:p>
    <w:p w14:paraId="4540ECFA" w14:textId="1087E0C4" w:rsidR="00CA7F03" w:rsidRPr="006C41DA" w:rsidRDefault="00CA7F03" w:rsidP="00BB0D3B">
      <w:pPr>
        <w:rPr>
          <w:b/>
          <w:i/>
        </w:rPr>
      </w:pPr>
      <w:r w:rsidRPr="006C41DA">
        <w:rPr>
          <w:b/>
          <w:i/>
        </w:rPr>
        <w:tab/>
      </w:r>
      <w:r w:rsidRPr="006C41DA">
        <w:rPr>
          <w:b/>
          <w:i/>
        </w:rPr>
        <w:tab/>
      </w:r>
      <w:r w:rsidRPr="006C41DA">
        <w:t>COL4A1</w:t>
      </w:r>
      <w:r w:rsidRPr="006C41DA">
        <w:fldChar w:fldCharType="begin" w:fldLock="1"/>
      </w:r>
      <w:r w:rsidRPr="006C41DA">
        <w:instrText>ADDIN CSL_CITATION {"citationItems":[{"id":"ITEM-1","itemData":{"DOI":"10.1002/uog.11070","ISBN":"1469-0705 (Electronic)\\n0960-7692 (Linking)","ISSN":"09607692","PMID":"22223490","author":[{"dropping-particle":"","family":"Lichtenbelt","given":"K. D.","non-dropping-particle":"","parse-names":false,"suffix":""},{"dropping-particle":"","family":"Pistorius","given":"L. R.","non-dropping-particle":"","parse-names":false,"suffix":""},{"dropping-particle":"","family":"Tollenaer","given":"S. M.","non-dropping-particle":"De","parse-names":false,"suffix":""},{"dropping-particle":"","family":"Mancini","given":"G. M.","non-dropping-particle":"","parse-names":false,"suffix":""},{"dropping-particle":"","family":"Vries","given":"L. S.","non-dropping-particle":"De","parse-names":false,"suffix":""}],"container-title":"Ultrasound in Obstetrics and Gynecology","id":"ITEM-1","issue":"6","issued":{"date-parts":[["2012"]]},"page":"726-727","title":"Prenatal genetic confirmation of a COL4A1 mutation presenting with sonographic fetal intracranial hemorrhage","type":"article-journal","volume":"39"},"uris":["http://www.mendeley.com/documents/?uuid=1b6431ee-bcbb-49ae-9427-75017a7ba807"]}],"mendeley":{"formattedCitation":"(55)","plainTextFormattedCitation":"(55)","previouslyFormattedCitation":"(55)"},"properties":{"noteIndex":0},"schema":"https://github.com/citation-style-language/schema/raw/master/csl-citation.json"}</w:instrText>
      </w:r>
      <w:r w:rsidRPr="006C41DA">
        <w:fldChar w:fldCharType="separate"/>
      </w:r>
      <w:r w:rsidRPr="006C41DA">
        <w:rPr>
          <w:noProof/>
        </w:rPr>
        <w:t>(55)</w:t>
      </w:r>
      <w:r w:rsidRPr="006C41DA">
        <w:fldChar w:fldCharType="end"/>
      </w:r>
    </w:p>
    <w:p w14:paraId="21717082" w14:textId="77777777" w:rsidR="008325C6" w:rsidRPr="006C41DA" w:rsidRDefault="008325C6" w:rsidP="00A639CE">
      <w:pPr>
        <w:ind w:firstLine="720"/>
        <w:rPr>
          <w:b/>
          <w:i/>
        </w:rPr>
      </w:pPr>
      <w:r w:rsidRPr="006C41DA">
        <w:rPr>
          <w:b/>
          <w:i/>
        </w:rPr>
        <w:t>Hypertension</w:t>
      </w:r>
      <w:r w:rsidR="00CC1B0F" w:rsidRPr="006C41DA">
        <w:rPr>
          <w:b/>
          <w:i/>
        </w:rPr>
        <w:t>/acute seizures</w:t>
      </w:r>
    </w:p>
    <w:p w14:paraId="0EFE9BC9" w14:textId="77777777" w:rsidR="00A639CE" w:rsidRPr="006C41DA" w:rsidRDefault="00CC1B0F" w:rsidP="00A639CE">
      <w:pPr>
        <w:ind w:left="720" w:firstLine="720"/>
      </w:pPr>
      <w:r w:rsidRPr="006C41DA">
        <w:t xml:space="preserve">Maternal </w:t>
      </w:r>
      <w:r w:rsidR="0024118A" w:rsidRPr="006C41DA">
        <w:t>seizure(s)/</w:t>
      </w:r>
      <w:r w:rsidRPr="006C41DA">
        <w:t xml:space="preserve">epilepsy </w:t>
      </w:r>
    </w:p>
    <w:p w14:paraId="17F5E5E6" w14:textId="1B3302C9" w:rsidR="00CC1B0F" w:rsidRPr="006C41DA" w:rsidRDefault="00CC1B0F" w:rsidP="00A639CE">
      <w:pPr>
        <w:ind w:left="1440" w:firstLine="720"/>
      </w:pPr>
      <w:r w:rsidRPr="006C41DA">
        <w:t xml:space="preserve">(and risk of bleeding </w:t>
      </w:r>
      <w:proofErr w:type="spellStart"/>
      <w:r w:rsidRPr="006C41DA">
        <w:t>diasthesis</w:t>
      </w:r>
      <w:proofErr w:type="spellEnd"/>
      <w:r w:rsidRPr="006C41DA">
        <w:t xml:space="preserve"> with anticonvulsants) </w:t>
      </w:r>
      <w:r w:rsidR="00787600" w:rsidRPr="006C41DA">
        <w:fldChar w:fldCharType="begin" w:fldLock="1"/>
      </w:r>
      <w:r w:rsidR="00AC541F" w:rsidRPr="006C41DA">
        <w:instrText>ADDIN CSL_CITATION {"citationItems":[{"id":"ITEM-1","itemData":{"DOI":"10.1016/j.pediatrneurol.2003.08.004","ISBN":"0887-8994 (Print)","ISSN":"08878994","PMID":"15033196","abstract":"Fetal stroke, or that which occurs between 14 weeks of gestation and the onset of labor resulting in delivery, has been associated with postnatal epilepsy, mental retardation, and cerebral palsy. The entity is caused by antenatal ischemic, thrombotic, or hemorrhagic injury. We present seven new cases of fetal stroke diagnosed in utero and review the 47 cases reported in the literature. Although risk factors could not be assigned to 50% of the fetuses with stroke, the most common maternal conditions associated with fetal stroke were alloimmune thrombocytopenia and trauma. Magnetic resonance imaging was optimal for identifying fetal stroke, and prenatal imaging revealed hemorrhagic lesions in over 90% of studies; porencephalies were identified in just 13%. Seventy-eight percent of cases with reported outcome resulted in either death or adverse neurodevelopmental outcome at ages 3 months to 6 years. Fetal stroke appears to have different risk factors, clinical characteristics, and outcomes than other perinatal or childhood stroke syndromes. A better understanding of those risk factors predisposing a fetus to cerebral infarction may provide a basis for future therapeutic intervention trials.Özduman K, Pober BR, Barnes P, Copel JA, Ogle EA, Duncan CC, Ment LR. Fetal stroke. © 2004 by Elsevier Inc. All rights reserved.","author":[{"dropping-particle":"","family":"Özduman","given":"Koray","non-dropping-particle":"","parse-names":false,"suffix":""},{"dropping-particle":"","family":"Pober","given":"Barbara R.","non-dropping-particle":"","parse-names":false,"suffix":""},{"dropping-particle":"","family":"Barnes","given":"Patrick","non-dropping-particle":"","parse-names":false,"suffix":""},{"dropping-particle":"","family":"Copel","given":"Joshua A.","non-dropping-particle":"","parse-names":false,"suffix":""},{"dropping-particle":"","family":"Ogle","given":"Eileen A.","non-dropping-particle":"","parse-names":false,"suffix":""},{"dropping-particle":"","family":"Duncan","given":"Charles C.","non-dropping-particle":"","parse-names":false,"suffix":""},{"dropping-particle":"","family":"Ment","given":"Laura R.","non-dropping-particle":"","parse-names":false,"suffix":""}],"container-title":"Pediatric Neurology","id":"ITEM-1","issue":"3","issued":{"date-parts":[["2004"]]},"page":"151-162","title":"Fetal stroke","type":"article-journal","volume":"30"},"uris":["http://www.mendeley.com/documents/?uuid=f024429b-d5af-4665-ac84-9a0b671dbcab"]}],"mendeley":{"formattedCitation":"(3)","plainTextFormattedCitation":"(3)","previouslyFormattedCitation":"(3)"},"properties":{"noteIndex":0},"schema":"https://github.com/citation-style-language/schema/raw/master/csl-citation.json"}</w:instrText>
      </w:r>
      <w:r w:rsidR="00787600" w:rsidRPr="006C41DA">
        <w:fldChar w:fldCharType="separate"/>
      </w:r>
      <w:r w:rsidR="00AC541F" w:rsidRPr="006C41DA">
        <w:rPr>
          <w:noProof/>
        </w:rPr>
        <w:t>(3)</w:t>
      </w:r>
      <w:r w:rsidR="00787600" w:rsidRPr="006C41DA">
        <w:fldChar w:fldCharType="end"/>
      </w:r>
      <w:r w:rsidR="00787600" w:rsidRPr="006C41DA">
        <w:fldChar w:fldCharType="begin" w:fldLock="1"/>
      </w:r>
      <w:r w:rsidR="00015FCF" w:rsidRPr="006C41DA">
        <w:instrText>ADDIN CSL_CITATION {"citationItems":[{"id":"ITEM-1","itemData":{"ISSN":"00297844","PMID":"3883270","abstract":"Reported is a patient who noted decreased fetal movements after a seizure at 32 weeks' gestation. Sonography revealed fetal death and findings consistent with an intraventricular hemorrhage. The possible explanations for and the significance of an association between a maternal seizure and fetal intraventricular hemorrhage are discussed.","author":[{"dropping-particle":"","family":"Minkoff","given":"H","non-dropping-particle":"","parse-names":false,"suffix":""},{"dropping-particle":"","family":"Schaffer","given":"R M","non-dropping-particle":"","parse-names":false,"suffix":""},{"dropping-particle":"","family":"Delke","given":"I","non-dropping-particle":"","parse-names":false,"suffix":""},{"dropping-particle":"","family":"Grunebaum","given":"A N","non-dropping-particle":"","parse-names":false,"suffix":""}],"container-title":"Obstetrics and gynecology","id":"ITEM-1","issue":"3 Suppl","issued":{"date-parts":[["1985"]]},"page":"22S-24S","title":"Diagnosis of intracranial hemorrhage in utero after a maternal seizure.","type":"legal_case","volume":"65"},"uris":["http://www.mendeley.com/documents/?uuid=a7f9aaa1-4bed-4bf6-9c47-98165f6c0be8"]}],"mendeley":{"formattedCitation":"(9)","plainTextFormattedCitation":"(9)","previouslyFormattedCitation":"(9)"},"properties":{"noteIndex":0},"schema":"https://github.com/citation-style-language/schema/raw/master/csl-citation.json"}</w:instrText>
      </w:r>
      <w:r w:rsidR="00787600" w:rsidRPr="006C41DA">
        <w:fldChar w:fldCharType="separate"/>
      </w:r>
      <w:r w:rsidR="00AC541F" w:rsidRPr="006C41DA">
        <w:rPr>
          <w:noProof/>
        </w:rPr>
        <w:t>(9)</w:t>
      </w:r>
      <w:r w:rsidR="00787600" w:rsidRPr="006C41DA">
        <w:fldChar w:fldCharType="end"/>
      </w:r>
    </w:p>
    <w:p w14:paraId="31FF01B5" w14:textId="5462804D" w:rsidR="00CC1B0F" w:rsidRPr="006C41DA" w:rsidRDefault="005C6E90" w:rsidP="00647D88">
      <w:pPr>
        <w:ind w:left="720" w:firstLine="720"/>
      </w:pPr>
      <w:r w:rsidRPr="006C41DA">
        <w:t>Pre-eclampsia</w:t>
      </w:r>
      <w:r w:rsidR="00787600" w:rsidRPr="006C41DA">
        <w:fldChar w:fldCharType="begin" w:fldLock="1"/>
      </w:r>
      <w:r w:rsidR="00410D52" w:rsidRPr="006C41DA">
        <w:instrText>ADDIN CSL_CITATION {"citationItems":[{"id":"ITEM-1","itemData":{"DOI":"10.1159/000071974","ISSN":"1015-3837","abstract":"Objective: To determine whether magnetic resonance imaging (MRI) can give further information for the prenatal diagnosis of intracranial hemorrhage, when ultrasound (US) is not conclusive. Methods: We report on a fetus in the 26th week of gestation with a grade-III hemorrhage in the right cerebral hemisphere, which was suspected on US examination and specified by MRI examination in a patient with pre-eclampsia. Results: Doppler measurement of the umbilical artery, which showed the absence of end diastolic velocity, was indicative of placental insufficiency. The MRI specified the findings found by US examination and confirmed the poor outcome of the fetus. Labor was induced by prostaglandins in the 27th week of gestation. Postmortem examination showed a female fetus with a grade-III intracranial hemorrhage in the center of the right hemisphere with a diameter of 4 cm. A hemorrhage was also found in the subarachnoid space and in the occipital region of the left hemisphere. Conclusion: We suggest that fetuses at high risk of developing hypoxia should be sonographically evaluated and MRI should be considered when intracranial echogenicities are seen. Copyright © 2003 S. Karger AG, Basel.","author":[{"dropping-particle":"","family":"E.H.J.","given":"Zanders","non-dropping-particle":"","parse-names":false,"suffix":""},{"dropping-particle":"","family":"F.C.D.","given":"Buist","non-dropping-particle":"","parse-names":false,"suffix":""},{"dropping-particle":"","family":"J.M.G.","given":"Van Vugt","non-dropping-particle":"","parse-names":false,"suffix":""}],"container-title":"Fetal Diagnosis and Therapy","id":"ITEM-1","issue":"5","issued":{"date-parts":[["2003"]]},"page":"324-327","title":"Prenatal diagnosis of fetal intracranial hemorrhage at 25 weeks of gestation","type":"article-journal","volume":"18"},"uris":["http://www.mendeley.com/documents/?uuid=25005457-266e-40ae-bff1-dcabc75fec18"]}],"mendeley":{"formattedCitation":"(191)","plainTextFormattedCitation":"(191)","previouslyFormattedCitation":"(190)"},"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2</w:t>
      </w:r>
      <w:r w:rsidR="00410D52" w:rsidRPr="006C41DA">
        <w:rPr>
          <w:noProof/>
        </w:rPr>
        <w:t>)</w:t>
      </w:r>
      <w:r w:rsidR="00787600" w:rsidRPr="006C41DA">
        <w:fldChar w:fldCharType="end"/>
      </w:r>
      <w:r w:rsidR="00647D88" w:rsidRPr="006C41DA">
        <w:t xml:space="preserve"> and </w:t>
      </w:r>
      <w:r w:rsidR="00CC1B0F" w:rsidRPr="006C41DA">
        <w:t>Eclampsia</w:t>
      </w:r>
    </w:p>
    <w:p w14:paraId="1EF14895" w14:textId="77777777" w:rsidR="00BB0D3B" w:rsidRPr="006C41DA" w:rsidRDefault="00BB0D3B" w:rsidP="00A639CE">
      <w:pPr>
        <w:ind w:firstLine="720"/>
        <w:rPr>
          <w:b/>
          <w:i/>
        </w:rPr>
      </w:pPr>
      <w:r w:rsidRPr="006C41DA">
        <w:rPr>
          <w:b/>
          <w:i/>
        </w:rPr>
        <w:lastRenderedPageBreak/>
        <w:t>Placental d</w:t>
      </w:r>
      <w:r w:rsidR="0024118A" w:rsidRPr="006C41DA">
        <w:rPr>
          <w:b/>
          <w:i/>
        </w:rPr>
        <w:t>y</w:t>
      </w:r>
      <w:r w:rsidRPr="006C41DA">
        <w:rPr>
          <w:b/>
          <w:i/>
        </w:rPr>
        <w:t>sfunction</w:t>
      </w:r>
    </w:p>
    <w:p w14:paraId="297A4F14" w14:textId="58AB1B6D" w:rsidR="00BB0D3B" w:rsidRPr="006C41DA" w:rsidRDefault="00BB0D3B" w:rsidP="00BB0D3B">
      <w:r w:rsidRPr="006C41DA">
        <w:rPr>
          <w:b/>
          <w:i/>
        </w:rPr>
        <w:tab/>
      </w:r>
      <w:r w:rsidR="00A639CE" w:rsidRPr="006C41DA">
        <w:rPr>
          <w:b/>
          <w:i/>
        </w:rPr>
        <w:tab/>
      </w:r>
      <w:r w:rsidR="0024118A" w:rsidRPr="006C41DA">
        <w:t>Haemorrhage</w:t>
      </w:r>
    </w:p>
    <w:p w14:paraId="543868AA" w14:textId="37480149" w:rsidR="0024118A" w:rsidRPr="006C41DA" w:rsidRDefault="0024118A" w:rsidP="00BB0D3B">
      <w:r w:rsidRPr="006C41DA">
        <w:tab/>
      </w:r>
      <w:r w:rsidR="00A639CE" w:rsidRPr="006C41DA">
        <w:tab/>
      </w:r>
      <w:r w:rsidRPr="006C41DA">
        <w:t>Abruption</w:t>
      </w:r>
    </w:p>
    <w:p w14:paraId="131416A8" w14:textId="77777777" w:rsidR="00B47912" w:rsidRPr="006C41DA" w:rsidRDefault="00B47912" w:rsidP="00A639CE">
      <w:pPr>
        <w:ind w:firstLine="720"/>
        <w:rPr>
          <w:b/>
          <w:i/>
        </w:rPr>
      </w:pPr>
      <w:r w:rsidRPr="006C41DA">
        <w:rPr>
          <w:b/>
          <w:i/>
        </w:rPr>
        <w:t>Trauma</w:t>
      </w:r>
    </w:p>
    <w:p w14:paraId="04B5D6CB" w14:textId="4CCD8B10" w:rsidR="00B47912" w:rsidRPr="006C41DA" w:rsidRDefault="00B47912" w:rsidP="00A639CE">
      <w:pPr>
        <w:ind w:left="720" w:firstLine="720"/>
      </w:pPr>
      <w:r w:rsidRPr="006C41DA">
        <w:t>Maternal accident (</w:t>
      </w:r>
      <w:r w:rsidR="00BB0D3B" w:rsidRPr="006C41DA">
        <w:t>vehicle</w:t>
      </w:r>
      <w:r w:rsidRPr="006C41DA">
        <w:t>, domestic)</w:t>
      </w:r>
      <w:r w:rsidR="00787600" w:rsidRPr="006C41DA">
        <w:fldChar w:fldCharType="begin" w:fldLock="1"/>
      </w:r>
      <w:r w:rsidR="00770B6F" w:rsidRPr="006C41DA">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fldChar w:fldCharType="separate"/>
      </w:r>
      <w:r w:rsidR="00826CB7" w:rsidRPr="006C41DA">
        <w:rPr>
          <w:noProof/>
        </w:rPr>
        <w:t>(49)</w:t>
      </w:r>
      <w:r w:rsidR="00787600" w:rsidRPr="006C41DA">
        <w:fldChar w:fldCharType="end"/>
      </w:r>
    </w:p>
    <w:p w14:paraId="4EFDE038" w14:textId="77777777" w:rsidR="00B47912" w:rsidRPr="006C41DA" w:rsidRDefault="00B47912" w:rsidP="00A639CE">
      <w:pPr>
        <w:ind w:left="720" w:firstLine="720"/>
      </w:pPr>
      <w:r w:rsidRPr="006C41DA">
        <w:t>Maternal abuse</w:t>
      </w:r>
    </w:p>
    <w:p w14:paraId="7C8FA034" w14:textId="77777777" w:rsidR="00BB0D3B" w:rsidRPr="006C41DA" w:rsidRDefault="00BB0D3B" w:rsidP="00A639CE">
      <w:pPr>
        <w:ind w:firstLine="720"/>
        <w:rPr>
          <w:b/>
          <w:i/>
        </w:rPr>
      </w:pPr>
      <w:proofErr w:type="spellStart"/>
      <w:r w:rsidRPr="006C41DA">
        <w:rPr>
          <w:b/>
          <w:i/>
        </w:rPr>
        <w:t>Fetal</w:t>
      </w:r>
      <w:proofErr w:type="spellEnd"/>
      <w:r w:rsidRPr="006C41DA">
        <w:rPr>
          <w:b/>
          <w:i/>
        </w:rPr>
        <w:t xml:space="preserve"> prothrombotic disorders</w:t>
      </w:r>
    </w:p>
    <w:p w14:paraId="2D01DF41" w14:textId="60661B71" w:rsidR="00BB0D3B" w:rsidRPr="006C41DA" w:rsidRDefault="00BB0D3B" w:rsidP="00BB0D3B">
      <w:r w:rsidRPr="006C41DA">
        <w:tab/>
      </w:r>
      <w:r w:rsidR="00A639CE" w:rsidRPr="006C41DA">
        <w:tab/>
      </w:r>
      <w:r w:rsidRPr="006C41DA">
        <w:t>Homozygous protein C deficiency</w:t>
      </w:r>
    </w:p>
    <w:p w14:paraId="3BDE9DE6" w14:textId="77777777" w:rsidR="0024118A" w:rsidRPr="006C41DA" w:rsidRDefault="0024118A" w:rsidP="00A639CE">
      <w:pPr>
        <w:ind w:firstLine="720"/>
        <w:rPr>
          <w:b/>
          <w:i/>
        </w:rPr>
      </w:pPr>
      <w:proofErr w:type="spellStart"/>
      <w:r w:rsidRPr="006C41DA">
        <w:rPr>
          <w:b/>
          <w:i/>
        </w:rPr>
        <w:t>Fetal</w:t>
      </w:r>
      <w:proofErr w:type="spellEnd"/>
      <w:r w:rsidRPr="006C41DA">
        <w:rPr>
          <w:b/>
          <w:i/>
        </w:rPr>
        <w:t xml:space="preserve"> metabolic disorders</w:t>
      </w:r>
    </w:p>
    <w:p w14:paraId="665C5FDD" w14:textId="4837BAA8" w:rsidR="0024118A" w:rsidRPr="006C41DA" w:rsidRDefault="0024118A" w:rsidP="00BB0D3B">
      <w:r w:rsidRPr="006C41DA">
        <w:rPr>
          <w:i/>
        </w:rPr>
        <w:tab/>
      </w:r>
      <w:r w:rsidR="00A639CE" w:rsidRPr="006C41DA">
        <w:rPr>
          <w:i/>
        </w:rPr>
        <w:tab/>
      </w:r>
      <w:r w:rsidRPr="006C41DA">
        <w:t>Pyruvate carboxylase deficiency</w:t>
      </w:r>
    </w:p>
    <w:p w14:paraId="2A9BC661" w14:textId="77777777" w:rsidR="0042085C" w:rsidRPr="006C41DA" w:rsidRDefault="0042085C">
      <w:pPr>
        <w:rPr>
          <w:b/>
        </w:rPr>
      </w:pPr>
      <w:r w:rsidRPr="006C41DA">
        <w:rPr>
          <w:b/>
        </w:rPr>
        <w:t>Infratentorial haemorrhage</w:t>
      </w:r>
    </w:p>
    <w:p w14:paraId="3516338E" w14:textId="77777777" w:rsidR="0042085C" w:rsidRPr="006C41DA" w:rsidRDefault="0042085C" w:rsidP="00A639CE">
      <w:pPr>
        <w:ind w:firstLine="720"/>
      </w:pPr>
      <w:r w:rsidRPr="006C41DA">
        <w:t>Severe anaemia</w:t>
      </w:r>
    </w:p>
    <w:p w14:paraId="2FC4B0E5" w14:textId="70C86B6D" w:rsidR="0042085C" w:rsidRPr="006C41DA" w:rsidRDefault="0042085C">
      <w:r w:rsidRPr="006C41DA">
        <w:tab/>
        <w:t xml:space="preserve">Rhesus </w:t>
      </w:r>
      <w:r w:rsidR="00B47912" w:rsidRPr="006C41DA">
        <w:t>alloimmunization</w:t>
      </w:r>
      <w:r w:rsidR="00787600" w:rsidRPr="006C41DA">
        <w:fldChar w:fldCharType="begin" w:fldLock="1"/>
      </w:r>
      <w:r w:rsidR="00770B6F" w:rsidRPr="006C41DA">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fldChar w:fldCharType="separate"/>
      </w:r>
      <w:r w:rsidR="00826CB7" w:rsidRPr="006C41DA">
        <w:rPr>
          <w:noProof/>
        </w:rPr>
        <w:t>(49)</w:t>
      </w:r>
      <w:r w:rsidR="00787600" w:rsidRPr="006C41DA">
        <w:fldChar w:fldCharType="end"/>
      </w:r>
    </w:p>
    <w:p w14:paraId="53CE2D02" w14:textId="6F77EBC2" w:rsidR="00A639CE" w:rsidRPr="006C41DA" w:rsidRDefault="00A639CE">
      <w:r w:rsidRPr="006C41DA">
        <w:tab/>
        <w:t>COL4A1</w:t>
      </w:r>
      <w:r w:rsidRPr="006C41DA">
        <w:fldChar w:fldCharType="begin" w:fldLock="1"/>
      </w:r>
      <w:r w:rsidRPr="006C41DA">
        <w:instrText>ADDIN CSL_CITATION {"citationItems":[{"id":"ITEM-1","itemData":{"DOI":"10.1002/uog.11070","ISBN":"1469-0705 (Electronic)\\n0960-7692 (Linking)","ISSN":"09607692","PMID":"22223490","author":[{"dropping-particle":"","family":"Lichtenbelt","given":"K. D.","non-dropping-particle":"","parse-names":false,"suffix":""},{"dropping-particle":"","family":"Pistorius","given":"L. R.","non-dropping-particle":"","parse-names":false,"suffix":""},{"dropping-particle":"","family":"Tollenaer","given":"S. M.","non-dropping-particle":"De","parse-names":false,"suffix":""},{"dropping-particle":"","family":"Mancini","given":"G. M.","non-dropping-particle":"","parse-names":false,"suffix":""},{"dropping-particle":"","family":"Vries","given":"L. S.","non-dropping-particle":"De","parse-names":false,"suffix":""}],"container-title":"Ultrasound in Obstetrics and Gynecology","id":"ITEM-1","issue":"6","issued":{"date-parts":[["2012"]]},"page":"726-727","title":"Prenatal genetic confirmation of a COL4A1 mutation presenting with sonographic fetal intracranial hemorrhage","type":"article-journal","volume":"39"},"uris":["http://www.mendeley.com/documents/?uuid=1b6431ee-bcbb-49ae-9427-75017a7ba807"]}],"mendeley":{"formattedCitation":"(55)","plainTextFormattedCitation":"(55)","previouslyFormattedCitation":"(55)"},"properties":{"noteIndex":0},"schema":"https://github.com/citation-style-language/schema/raw/master/csl-citation.json"}</w:instrText>
      </w:r>
      <w:r w:rsidRPr="006C41DA">
        <w:fldChar w:fldCharType="separate"/>
      </w:r>
      <w:r w:rsidRPr="006C41DA">
        <w:rPr>
          <w:noProof/>
        </w:rPr>
        <w:t>(55)</w:t>
      </w:r>
      <w:r w:rsidRPr="006C41DA">
        <w:fldChar w:fldCharType="end"/>
      </w:r>
    </w:p>
    <w:p w14:paraId="7EFD0119" w14:textId="77777777" w:rsidR="008325C6" w:rsidRPr="006C41DA" w:rsidRDefault="008325C6">
      <w:pPr>
        <w:rPr>
          <w:b/>
        </w:rPr>
      </w:pPr>
      <w:r w:rsidRPr="006C41DA">
        <w:rPr>
          <w:b/>
        </w:rPr>
        <w:t>Subdural haemorrhage</w:t>
      </w:r>
    </w:p>
    <w:p w14:paraId="4B2014A4" w14:textId="77777777" w:rsidR="00F92C1F" w:rsidRPr="006C41DA" w:rsidRDefault="00F92C1F" w:rsidP="00A639CE">
      <w:pPr>
        <w:ind w:firstLine="720"/>
        <w:rPr>
          <w:b/>
          <w:i/>
        </w:rPr>
      </w:pPr>
      <w:r w:rsidRPr="006C41DA">
        <w:rPr>
          <w:b/>
          <w:i/>
        </w:rPr>
        <w:t xml:space="preserve">Bleeding </w:t>
      </w:r>
      <w:proofErr w:type="spellStart"/>
      <w:r w:rsidRPr="006C41DA">
        <w:rPr>
          <w:b/>
          <w:i/>
        </w:rPr>
        <w:t>diasthesis</w:t>
      </w:r>
      <w:proofErr w:type="spellEnd"/>
    </w:p>
    <w:p w14:paraId="28C4BB76" w14:textId="77777777" w:rsidR="00F92C1F" w:rsidRPr="006C41DA" w:rsidRDefault="00F92C1F" w:rsidP="00A639CE">
      <w:pPr>
        <w:ind w:left="720" w:firstLine="720"/>
        <w:rPr>
          <w:i/>
        </w:rPr>
      </w:pPr>
      <w:r w:rsidRPr="006C41DA">
        <w:rPr>
          <w:i/>
        </w:rPr>
        <w:t>Maternal</w:t>
      </w:r>
    </w:p>
    <w:p w14:paraId="1E585637" w14:textId="36E7908D" w:rsidR="008325C6" w:rsidRPr="006C41DA" w:rsidRDefault="008325C6" w:rsidP="00A639CE">
      <w:pPr>
        <w:ind w:left="1440" w:firstLine="720"/>
      </w:pPr>
      <w:r w:rsidRPr="006C41DA">
        <w:t xml:space="preserve">Warfarin use by mother </w:t>
      </w:r>
      <w:r w:rsidR="00787600" w:rsidRPr="006C41DA">
        <w:fldChar w:fldCharType="begin" w:fldLock="1"/>
      </w:r>
      <w:r w:rsidR="001E22A5" w:rsidRPr="006C41DA">
        <w:instrText>ADDIN CSL_CITATION {"citationItems":[{"id":"ITEM-1","itemData":{"ISSN":"1011-8934","PMID":"14555837","abstract":"A 27-yr-old woman who had been taking warfarin for 10 yr after mitral valve replacement became pregnant. After knowing her pregnancy, she received heparinization for nine weeks instead of warfarin, and took oral anticoagulant again. At 24 weeks of gestation, fetal ultrasound and MRI showed a left subdural hematoma, and the pregnancy was terminated. Subdural hematoma was demonstrated on autopsy. Fatal bleeding of the fetus is a rare complication of maternal warfarin medication, occurring mostly in the second or third trimester. There is no alternative regimen available, so that regular monitoring by fetal ultrasound and strict control of warfarin dose with regular measurement of prothrombin time are the best way to prevent intrauterine fetal death due to bleeding.","author":[{"dropping-particle":"","family":"Lee","given":"Ho-Chang","non-dropping-particle":"","parse-names":false,"suffix":""},{"dropping-particle":"","family":"Cho","given":"Soo Youn","non-dropping-particle":"","parse-names":false,"suffix":""},{"dropping-particle":"","family":"Lee","given":"Hyun Joo","non-dropping-particle":"","parse-names":false,"suffix":""},{"dropping-particle":"","family":"Kim","given":"Chong Jai","non-dropping-particle":"","parse-names":false,"suffix":""},{"dropping-particle":"","family":"Park","given":"Joong Shin","non-dropping-particle":"","parse-names":false,"suffix":""},{"dropping-particle":"","family":"Chi","given":"Je G","non-dropping-particle":"","parse-names":false,"suffix":""}],"container-title":"Journal of Korean medical science","id":"ITEM-1","issue":"5","issued":{"date-parts":[["2003"]]},"page":"764-7","title":"Warfarin-associated fetal intracranial hemorrhage: a case report.","type":"article-journal","volume":"18"},"uris":["http://www.mendeley.com/documents/?uuid=aa3fd56f-49d8-4b47-bacb-24b8e382b523"]}],"mendeley":{"formattedCitation":"(60)","plainTextFormattedCitation":"(60)","previouslyFormattedCitation":"(60)"},"properties":{"noteIndex":0},"schema":"https://github.com/citation-style-language/schema/raw/master/csl-citation.json"}</w:instrText>
      </w:r>
      <w:r w:rsidR="00787600" w:rsidRPr="006C41DA">
        <w:fldChar w:fldCharType="separate"/>
      </w:r>
      <w:r w:rsidR="001E22A5" w:rsidRPr="006C41DA">
        <w:rPr>
          <w:noProof/>
        </w:rPr>
        <w:t>(60)</w:t>
      </w:r>
      <w:r w:rsidR="00787600" w:rsidRPr="006C41DA">
        <w:fldChar w:fldCharType="end"/>
      </w:r>
    </w:p>
    <w:p w14:paraId="3DF0463C" w14:textId="77777777" w:rsidR="00F92C1F" w:rsidRPr="006C41DA" w:rsidRDefault="00F92C1F" w:rsidP="00A639CE">
      <w:pPr>
        <w:ind w:left="720" w:firstLine="720"/>
        <w:rPr>
          <w:i/>
        </w:rPr>
      </w:pPr>
      <w:proofErr w:type="spellStart"/>
      <w:r w:rsidRPr="006C41DA">
        <w:rPr>
          <w:i/>
        </w:rPr>
        <w:t>Fetal</w:t>
      </w:r>
      <w:proofErr w:type="spellEnd"/>
    </w:p>
    <w:p w14:paraId="45C345DC" w14:textId="61014CED" w:rsidR="00F92C1F" w:rsidRPr="006C41DA" w:rsidRDefault="00F92C1F" w:rsidP="00A639CE">
      <w:pPr>
        <w:ind w:left="1440" w:firstLine="720"/>
      </w:pPr>
      <w:r w:rsidRPr="006C41DA">
        <w:t>Factor X deficiency</w:t>
      </w:r>
      <w:r w:rsidR="00787600" w:rsidRPr="006C41DA">
        <w:fldChar w:fldCharType="begin" w:fldLock="1"/>
      </w:r>
      <w:r w:rsidR="001E22A5" w:rsidRPr="006C41DA">
        <w:instrText>ADDIN CSL_CITATION {"citationItems":[{"id":"ITEM-1","itemData":{"ISSN":"1468-2044","PMID":"3058052","abstract":"The presence of a subdural haemorrhage was observed in a fetus during antenatal ultrasound examination. The infant was found to be a homozygote for factor X deficiency. Prompt recognition permitted replacement treatment from an early stage. Inherited coagulation disorders should be suspected when intracranial haemorrhage is detected antenatally.","author":[{"dropping-particle":"","family":"Sousa","given":"C","non-dropping-particle":"de","parse-names":false,"suffix":""},{"dropping-particle":"","family":"Clark","given":"T","non-dropping-particle":"","parse-names":false,"suffix":""},{"dropping-particle":"","family":"Bradshaw","given":"A","non-dropping-particle":"","parse-names":false,"suffix":""}],"container-title":"Archives of disease in childhood","id":"ITEM-1","issue":"10 Spec No","issued":{"date-parts":[["1988","10"]]},"page":"1168-70","title":"Antenatally diagnosed subdural haemorrhage in congenital factor X deficiency.","type":"article-journal","volume":"63"},"uris":["http://www.mendeley.com/documents/?uuid=316c0a39-c836-3bbd-948e-2686f2f12c62"]}],"mendeley":{"formattedCitation":"(85)","plainTextFormattedCitation":"(85)","previouslyFormattedCitation":"(85)"},"properties":{"noteIndex":0},"schema":"https://github.com/citation-style-language/schema/raw/master/csl-citation.json"}</w:instrText>
      </w:r>
      <w:r w:rsidR="00787600" w:rsidRPr="006C41DA">
        <w:fldChar w:fldCharType="separate"/>
      </w:r>
      <w:r w:rsidR="001E22A5" w:rsidRPr="006C41DA">
        <w:rPr>
          <w:noProof/>
        </w:rPr>
        <w:t>(85)</w:t>
      </w:r>
      <w:r w:rsidR="00787600" w:rsidRPr="006C41DA">
        <w:fldChar w:fldCharType="end"/>
      </w:r>
    </w:p>
    <w:p w14:paraId="6F5BEF7F" w14:textId="77777777" w:rsidR="00B47912" w:rsidRPr="006C41DA" w:rsidRDefault="00B47912" w:rsidP="00A639CE">
      <w:pPr>
        <w:ind w:firstLine="640"/>
        <w:rPr>
          <w:b/>
          <w:i/>
        </w:rPr>
      </w:pPr>
      <w:r w:rsidRPr="006C41DA">
        <w:rPr>
          <w:b/>
          <w:i/>
        </w:rPr>
        <w:t>Trauma</w:t>
      </w:r>
    </w:p>
    <w:p w14:paraId="34FFCE87" w14:textId="1CB0F2BB" w:rsidR="00B47912" w:rsidRPr="006C41DA" w:rsidRDefault="00B47912" w:rsidP="00A639CE">
      <w:pPr>
        <w:ind w:left="720" w:firstLine="720"/>
      </w:pPr>
      <w:r w:rsidRPr="006C41DA">
        <w:t>Maternal car accident</w:t>
      </w:r>
      <w:r w:rsidR="00787600" w:rsidRPr="006C41DA">
        <w:fldChar w:fldCharType="begin" w:fldLock="1"/>
      </w:r>
      <w:r w:rsidR="00770B6F" w:rsidRPr="006C41DA">
        <w:instrText>ADDIN CSL_CITATION {"citationItems":[{"id":"ITEM-1","itemData":{"DOI":"10.1002/uog.191","ISBN":"1469-0705","ISSN":"09607692","PMID":"12905503","abstract":"Abstract 10.1002/uog.191.abs Objectives Prenatal diagnosis of intracranial hemorrhage (ICH) has been widely reported. Hemorrhages may occur either within the cerebral ventricles, subdural space or infratentorial fossa. The aim of this study was to determine the sonographic criteria for the diagnosis of fetal ICH, the role of in utero magnetic resonance imaging (MRI) and the outcome of this condition. Methods The archives of our ultrasound laboratory and the literature were searched for all cases of antenatally diagnosed ICH. A grading system was used to classify the intraventricular lesions as suggested in postnatal sonographic studies. Results Adding our series of 16 fetuses to the 93 cases identified in the literature, a group of 109 fetal ICHs was obtained: 89 were intracerebral (79 intraventricular and 10 infratentorial) and 20 were subdural hemorrhages. Intraventricular lesions were mostly classified as severe (32 each for Grades III and IV). In 27 cases antenatal MRI was performed additionally to ultrasound and confirmed the sonographic findings. Of the entire group, 65 infants (59%) were reported to be alive 1 month after birth (51 intraventricular hemorrhages, three infratentorial hemorrhages, 11 subdural hematomas). At 12 months, of the 48 infants whose follow-up was available, 25 or 52% were judged neurologically normal (17/36 or 47% among the intraventricular hemorrhages, 6/9 or 66% among the hematomas, and 2/3 or 66% among the infratentorial hemorrhages). Conclusions Fetal ICH may be accurately identified and categorized by antenatal sonography. The outcome is usually poor, especially for those fetuses affected by higher-grade intraventricular hemorrhages. Copyright © 2003 ISUOG. Published by John Wiley &amp; Sons, Ltd.","author":[{"dropping-particle":"","family":"Ghi","given":"T.","non-dropping-particle":"","parse-names":false,"suffix":""},{"dropping-particle":"","family":"Simonazzi","given":"G.","non-dropping-particle":"","parse-names":false,"suffix":""},{"dropping-particle":"","family":"Perolo","given":"A.","non-dropping-particle":"","parse-names":false,"suffix":""},{"dropping-particle":"","family":"Savelli","given":"L.","non-dropping-particle":"","parse-names":false,"suffix":""},{"dropping-particle":"","family":"Sandri","given":"F.","non-dropping-particle":"","parse-names":false,"suffix":""},{"dropping-particle":"","family":"Bernardi","given":"B.","non-dropping-particle":"","parse-names":false,"suffix":""},{"dropping-particle":"","family":"Santini","given":"D.","non-dropping-particle":"","parse-names":false,"suffix":""},{"dropping-particle":"","family":"Bovicelli","given":"L.","non-dropping-particle":"","parse-names":false,"suffix":""},{"dropping-particle":"","family":"Pilu","given":"G.","non-dropping-particle":"","parse-names":false,"suffix":""}],"container-title":"Ultrasound in Obstetrics and Gynecology","id":"ITEM-1","issue":"2","issued":{"date-parts":[["2003"]]},"page":"121-130","title":"Outcome of antenatally diagnosed intracranial hemorrhage: Case series and review of the literature","type":"article-journal","volume":"22"},"uris":["http://www.mendeley.com/documents/?uuid=200b0c95-57b6-4fd6-ac45-78683a4312db"]}],"mendeley":{"formattedCitation":"(49)","plainTextFormattedCitation":"(49)","previouslyFormattedCitation":"(49)"},"properties":{"noteIndex":0},"schema":"https://github.com/citation-style-language/schema/raw/master/csl-citation.json"}</w:instrText>
      </w:r>
      <w:r w:rsidR="00787600" w:rsidRPr="006C41DA">
        <w:fldChar w:fldCharType="separate"/>
      </w:r>
      <w:r w:rsidR="00826CB7" w:rsidRPr="006C41DA">
        <w:rPr>
          <w:noProof/>
        </w:rPr>
        <w:t>(49)</w:t>
      </w:r>
      <w:r w:rsidR="00787600" w:rsidRPr="006C41DA">
        <w:fldChar w:fldCharType="end"/>
      </w:r>
    </w:p>
    <w:p w14:paraId="54A2E064" w14:textId="77777777" w:rsidR="00B47912" w:rsidRPr="006C41DA" w:rsidRDefault="00B47912" w:rsidP="00A639CE">
      <w:pPr>
        <w:ind w:left="720" w:firstLine="720"/>
      </w:pPr>
      <w:r w:rsidRPr="006C41DA">
        <w:t>Maternal abuse</w:t>
      </w:r>
    </w:p>
    <w:p w14:paraId="078743E2" w14:textId="77777777" w:rsidR="00A603A0" w:rsidRPr="006C41DA" w:rsidRDefault="00A603A0" w:rsidP="00A603A0"/>
    <w:p w14:paraId="6B43E9A0" w14:textId="77777777" w:rsidR="00A603A0" w:rsidRPr="006C41DA" w:rsidRDefault="00A603A0" w:rsidP="00A603A0">
      <w:pPr>
        <w:rPr>
          <w:b/>
        </w:rPr>
      </w:pPr>
      <w:r w:rsidRPr="006C41DA">
        <w:rPr>
          <w:b/>
        </w:rPr>
        <w:t>Presumed perinatal ischaemic stroke/congenital hemiplegia</w:t>
      </w:r>
    </w:p>
    <w:p w14:paraId="276685A1" w14:textId="77777777" w:rsidR="00A603A0" w:rsidRPr="006C41DA" w:rsidRDefault="00A603A0" w:rsidP="00A639CE">
      <w:pPr>
        <w:ind w:firstLine="640"/>
        <w:rPr>
          <w:b/>
          <w:i/>
        </w:rPr>
      </w:pPr>
      <w:r w:rsidRPr="006C41DA">
        <w:rPr>
          <w:b/>
          <w:i/>
        </w:rPr>
        <w:t>Prothrombotic disorders</w:t>
      </w:r>
    </w:p>
    <w:p w14:paraId="2321378C" w14:textId="17BD1637" w:rsidR="00A603A0" w:rsidRPr="006C41DA" w:rsidRDefault="00A603A0" w:rsidP="00A639CE">
      <w:pPr>
        <w:ind w:left="720" w:firstLine="720"/>
      </w:pPr>
      <w:r w:rsidRPr="006C41DA">
        <w:t>Anticardiolipin antibodies,</w:t>
      </w:r>
      <w:r w:rsidR="00787600" w:rsidRPr="006C41DA">
        <w:fldChar w:fldCharType="begin" w:fldLock="1"/>
      </w:r>
      <w:r w:rsidR="00507DB0" w:rsidRPr="006C41DA">
        <w:instrText>ADDIN CSL_CITATION {"citationItems":[{"id":"ITEM-1","itemData":{"DOI":"10.1002/ana.1078","ISBN":"0364-5134 (Print)\\r0364-5134 (Linking)","ISSN":"0364-5134","PMID":"11506398","abstract":"A subgroup of children with arterial ischemic stroke in the pre- or perinatal period present with delayed diagnosis. We identified 22 children who met the following criteria: (1) normal neonatal neurological history, (2) hemiparesis and/or seizures first recognized after two months of age, and (3) computed tomography or magnetic resonance imaging showing remote cerebral infarct. Laboratory evaluations included protein C, protein S, antithrombin, activated protein C resistance screen (APCR), Factor V Leiden (FVL), prothrombin gene defect, methylene tetrahydrofolate reductase variant (MTHFR), anticardiolipin antibody (ACLA), and lupus anticoagulant. Not all children received all tests. Age at last visit ranged from 8 months to 16.5 years (median 4 years). Twelve were boys. Fourteen had left hemisphere infarcts. Median age at presentation was 6 months. Eighteen had gestational complications. Fourteen children had at least transient coagulation abnormalities (ACLA = 11, ACLA + APCR = 1, APCR = 2 with FVL + MTHFR = 1); six of these children had family histories suggestive of thrombosis. Cardiac echocardiogram was unremarkable in the 15 tested. Outcomes included persistent hemiparesis in 22; speech, behavior, or learning problems in 12; and persistent seizures in five, with no evidence of further stroke in any patient. The persistence and importance of coagulation abnormalities in this group need further study.","author":[{"dropping-particle":"","family":"Golomb","given":"M R","non-dropping-particle":"","parse-names":false,"suffix":""},{"dropping-particle":"","family":"MacGregor","given":"D L","non-dropping-particle":"","parse-names":false,"suffix":""},{"dropping-particle":"","family":"Domi","given":"T","non-dropping-particle":"","parse-names":false,"suffix":""},{"dropping-particle":"","family":"Armstrong","given":"D C","non-dropping-particle":"","parse-names":false,"suffix":""},{"dropping-particle":"","family":"McCrindle","given":"B W","non-dropping-particle":"","parse-names":false,"suffix":""},{"dropping-particle":"","family":"Mayank","given":"S","non-dropping-particle":"","parse-names":false,"suffix":""},{"dropping-particle":"","family":"deVeber","given":"G a","non-dropping-particle":"","parse-names":false,"suffix":""}],"container-title":"Annals of neurology","id":"ITEM-1","issue":"2","issued":{"date-parts":[["2001"]]},"page":"163-8","title":"Presumed pre- or perinatal arterial ischemic stroke: risk factors and outcomes.","type":"article-journal","volume":"50"},"uris":["http://www.mendeley.com/documents/?uuid=100675e2-c132-458e-ac2c-46e5f37ae00d"]}],"mendeley":{"formattedCitation":"(192)","manualFormatting":"(193)","plainTextFormattedCitation":"(192)","previouslyFormattedCitation":"(191)"},"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3</w:t>
      </w:r>
      <w:r w:rsidR="00410D52" w:rsidRPr="006C41DA">
        <w:rPr>
          <w:noProof/>
        </w:rPr>
        <w:t>)</w:t>
      </w:r>
      <w:r w:rsidR="00787600" w:rsidRPr="006C41DA">
        <w:fldChar w:fldCharType="end"/>
      </w:r>
      <w:r w:rsidRPr="006C41DA">
        <w:t xml:space="preserve"> </w:t>
      </w:r>
    </w:p>
    <w:p w14:paraId="4C5CC954" w14:textId="34E3854A" w:rsidR="00A603A0" w:rsidRPr="006C41DA" w:rsidRDefault="00A603A0" w:rsidP="00A639CE">
      <w:pPr>
        <w:ind w:left="720" w:firstLine="720"/>
      </w:pPr>
      <w:r w:rsidRPr="006C41DA">
        <w:t>Methylene tetrahydrofolate reductase deficiency</w:t>
      </w:r>
      <w:r w:rsidR="00787600" w:rsidRPr="006C41DA">
        <w:fldChar w:fldCharType="begin" w:fldLock="1"/>
      </w:r>
      <w:r w:rsidR="00410D52" w:rsidRPr="006C41DA">
        <w:instrText>ADDIN CSL_CITATION {"citationItems":[{"id":"ITEM-1","itemData":{"author":[{"dropping-particle":"","family":"Lin, Jean-Pierre, Ganesan, Vijeya, Turner, Charles, Dalton, Neil, Smith","given":"M.","non-dropping-particle":"","parse-names":false,"suffix":""}],"container-title":"European Journal of Paediatric Neurology","id":"ITEM-1","issued":{"date-parts":[["0"]]},"page":"A96","title":"Congenital hemiplegia, miscarriage and the methylene tetrahydrofolate reductase mutation","type":"article-journal"},"uris":["http://www.mendeley.com/documents/?uuid=b0c5391b-9818-4e77-9d7d-f49865a41966"]}],"mendeley":{"formattedCitation":"(193)","plainTextFormattedCitation":"(193)","previouslyFormattedCitation":"(192)"},"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4</w:t>
      </w:r>
      <w:r w:rsidR="00410D52" w:rsidRPr="006C41DA">
        <w:rPr>
          <w:noProof/>
        </w:rPr>
        <w:t>)</w:t>
      </w:r>
      <w:r w:rsidR="00787600" w:rsidRPr="006C41DA">
        <w:fldChar w:fldCharType="end"/>
      </w:r>
      <w:r w:rsidR="00787600" w:rsidRPr="006C41DA">
        <w:fldChar w:fldCharType="begin" w:fldLock="1"/>
      </w:r>
      <w:r w:rsidR="00410D52" w:rsidRPr="006C41DA">
        <w:instrText>ADDIN CSL_CITATION {"citationItems":[{"id":"ITEM-1","itemData":{"DOI":"10.1111/j.1445-5994.1998.tb01576.x","ISSN":"00048291","author":[{"dropping-particle":"","family":"Eikelboom","given":"J. W.","non-dropping-particle":"","parse-names":false,"suffix":""},{"dropping-particle":"","family":"Saharay","given":"I.","non-dropping-particle":"","parse-names":false,"suffix":""},{"dropping-particle":"","family":"Baker","given":"R. I.","non-dropping-particle":"","parse-names":false,"suffix":""},{"dropping-particle":"","family":"Hankey","given":"G. J.","non-dropping-particle":"","parse-names":false,"suffix":""}],"container-title":"Australian and New Zealand Journal of Medicine","id":"ITEM-1","issue":"6","issued":{"date-parts":[["1998"]]},"page":"849-850","title":"Methylene tetrahydrofolate reductase mutation and stroke in a monozygotic twin","type":"article-journal","volume":"28"},"uris":["http://www.mendeley.com/documents/?uuid=f9696223-4ec8-48e9-9d94-db302fca6ec3"]}],"mendeley":{"formattedCitation":"(178)","plainTextFormattedCitation":"(178)","previouslyFormattedCitation":"(177)"},"properties":{"noteIndex":0},"schema":"https://github.com/citation-style-language/schema/raw/master/csl-citation.json"}</w:instrText>
      </w:r>
      <w:r w:rsidR="00787600" w:rsidRPr="006C41DA">
        <w:fldChar w:fldCharType="separate"/>
      </w:r>
      <w:r w:rsidR="00410D52" w:rsidRPr="006C41DA">
        <w:rPr>
          <w:noProof/>
        </w:rPr>
        <w:t>(178)</w:t>
      </w:r>
      <w:r w:rsidR="00787600" w:rsidRPr="006C41DA">
        <w:fldChar w:fldCharType="end"/>
      </w:r>
    </w:p>
    <w:p w14:paraId="1EA482B2" w14:textId="34C2F0BB" w:rsidR="00A603A0" w:rsidRPr="006C41DA" w:rsidRDefault="00A603A0" w:rsidP="00A639CE">
      <w:pPr>
        <w:ind w:left="720" w:firstLine="720"/>
      </w:pPr>
      <w:r w:rsidRPr="006C41DA">
        <w:t>Factor V Leiden</w:t>
      </w:r>
      <w:r w:rsidR="00787600" w:rsidRPr="006C41DA">
        <w:fldChar w:fldCharType="begin" w:fldLock="1"/>
      </w:r>
      <w:r w:rsidR="00410D52" w:rsidRPr="006C41DA">
        <w:instrText>ADDIN CSL_CITATION {"citationItems":[{"id":"ITEM-1","itemData":{"DOI":"10.1016/j.pediatrneurol.2009.04.027","ISSN":"08878994","PMID":"19748050","abstract":"We describe a fetal intracerebral hemorrhage associated with familial thrombophilia. Intraventricular and intraparenchymal hemorrhage of the left cerebral hemisphere was diagnosed at 22 weeks of gestation. Neuropathologic examination demonstrated a large germinal zone hemorrhage and ischemic changes secondary to bleeding. The fetus manifested a heterozygous Leiden mutation of the factor V gene, and a heterozygous F76L mutation of the protein C gene. The literature indicates that the coexistence of genetic risk factors of thrombophilia and fetal intracerebral hemorrhage is rare, except in the context of pregnancy-related complications. The utility of laboratory screening is discussed. © 2009 Elsevier Inc. All rights reserved.","author":[{"dropping-particle":"","family":"Crespin","given":"Malvina","non-dropping-particle":"","parse-names":false,"suffix":""},{"dropping-particle":"","family":"Alhenc-Gelas","given":"Martine","non-dropping-particle":"","parse-names":false,"suffix":""},{"dropping-particle":"","family":"Grangé","given":"Gilles","non-dropping-particle":"","parse-names":false,"suffix":""},{"dropping-particle":"","family":"Fallet-Bianco","given":"Catherine","non-dropping-particle":"","parse-names":false,"suffix":""},{"dropping-particle":"","family":"Fontenay","given":"Michaela","non-dropping-particle":"","parse-names":false,"suffix":""}],"container-title":"Pediatric Neurology","id":"ITEM-1","issue":"4","issued":{"date-parts":[["2009"]]},"page":"291-293","publisher":"Elsevier Inc.","title":"Fetal Intracerebral Hemorrhage in Familial Thrombophilia","type":"article-journal","volume":"41"},"uris":["http://www.mendeley.com/documents/?uuid=7b4e9624-aac3-4d55-a806-23282fff57ed"]}],"mendeley":{"formattedCitation":"(194)","plainTextFormattedCitation":"(194)","previouslyFormattedCitation":"(193)"},"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5</w:t>
      </w:r>
      <w:r w:rsidR="00410D52" w:rsidRPr="006C41DA">
        <w:rPr>
          <w:noProof/>
        </w:rPr>
        <w:t>)</w:t>
      </w:r>
      <w:r w:rsidR="00787600" w:rsidRPr="006C41DA">
        <w:fldChar w:fldCharType="end"/>
      </w:r>
      <w:r w:rsidR="00787600" w:rsidRPr="006C41DA">
        <w:fldChar w:fldCharType="begin" w:fldLock="1"/>
      </w:r>
      <w:r w:rsidR="00410D52" w:rsidRPr="006C41DA">
        <w:instrText>ADDIN CSL_CITATION {"citationItems":[{"id":"ITEM-1","itemData":{"DOI":"10.1016/j.braindev.2004.10.004","ISBN":"0387-7604 (Print)\\r0387-7604 (Linking)","ISSN":"03877604","PMID":"16122636","abstract":"The authors report an infant with congenital hemiplegia associated to heterozygousity for factor V Leiden. Prenatal stroke in the left cerebral hemisphere was diagnosed by ultrasonography at the 28th week of pregnancy, and followed up until birth. Although neonatal neurologic examination was normal, a moderate right hemiparesis developed along the 1st months of life. Coagulation studies performed in the neonatal period and at the age of 18 months revealed activated protein C resistance due to factor V Leiden mutation (R506Q). There are some previous reports of stroke associated to this mutation in near or at term neonates, but to our knowledge this is the stroke detected at the most early stage of fetal development. © 2004 Elsevier B.V. All rights reserved.","author":[{"dropping-particle":"","family":"Verdu","given":"Alfonso","non-dropping-particle":"","parse-names":false,"suffix":""},{"dropping-particle":"","family":"Cazorla","given":"María R.","non-dropping-particle":"","parse-names":false,"suffix":""},{"dropping-particle":"","family":"Moreno","given":"Juan C.","non-dropping-particle":"","parse-names":false,"suffix":""},{"dropping-particle":"","family":"Casado","given":"Luis F.","non-dropping-particle":"","parse-names":false,"suffix":""}],"container-title":"Brain and Development","id":"ITEM-1","issue":"6","issued":{"date-parts":[["2005"]]},"page":"451-454","title":"Prenatal stroke in a neonate heterozygous for factor V Leiden mutation","type":"article-journal","volume":"27"},"uris":["http://www.mendeley.com/documents/?uuid=5401a737-4847-4246-a46a-a211ee45e564"]}],"mendeley":{"formattedCitation":"(195)","plainTextFormattedCitation":"(195)","previouslyFormattedCitation":"(194)"},"properties":{"noteIndex":0},"schema":"https://github.com/citation-style-language/schema/raw/master/csl-citation.json"}</w:instrText>
      </w:r>
      <w:r w:rsidR="00787600" w:rsidRPr="006C41DA">
        <w:fldChar w:fldCharType="separate"/>
      </w:r>
      <w:r w:rsidR="00410D52" w:rsidRPr="006C41DA">
        <w:rPr>
          <w:noProof/>
        </w:rPr>
        <w:t>(19</w:t>
      </w:r>
      <w:r w:rsidR="00507DB0" w:rsidRPr="006C41DA">
        <w:rPr>
          <w:noProof/>
        </w:rPr>
        <w:t>6</w:t>
      </w:r>
      <w:r w:rsidR="00410D52" w:rsidRPr="006C41DA">
        <w:rPr>
          <w:noProof/>
        </w:rPr>
        <w:t>)</w:t>
      </w:r>
      <w:r w:rsidR="00787600" w:rsidRPr="006C41DA">
        <w:fldChar w:fldCharType="end"/>
      </w:r>
    </w:p>
    <w:p w14:paraId="359A0FB3" w14:textId="56295C1D" w:rsidR="00647D88" w:rsidRPr="006C41DA" w:rsidRDefault="00647D88" w:rsidP="00647D88">
      <w:r w:rsidRPr="006C41DA">
        <w:tab/>
      </w:r>
      <w:r w:rsidRPr="006C41DA">
        <w:rPr>
          <w:b/>
          <w:i/>
        </w:rPr>
        <w:t xml:space="preserve">Monochorionic twinning </w:t>
      </w:r>
      <w:r w:rsidRPr="006C41DA">
        <w:t>(197)</w:t>
      </w:r>
    </w:p>
    <w:p w14:paraId="309B67B8" w14:textId="77777777" w:rsidR="00647D88" w:rsidRPr="006C41DA" w:rsidRDefault="00647D88" w:rsidP="00D561A7">
      <w:pPr>
        <w:rPr>
          <w:rFonts w:ascii="Calibri" w:hAnsi="Calibri" w:cs="Calibri"/>
          <w:b/>
          <w:color w:val="212121"/>
          <w:shd w:val="clear" w:color="auto" w:fill="FFFFFF"/>
        </w:rPr>
      </w:pPr>
      <w:r w:rsidRPr="006C41DA">
        <w:rPr>
          <w:rFonts w:ascii="Calibri" w:hAnsi="Calibri" w:cs="Calibri"/>
          <w:b/>
          <w:color w:val="212121"/>
          <w:shd w:val="clear" w:color="auto" w:fill="FFFFFF"/>
        </w:rPr>
        <w:br w:type="page"/>
      </w:r>
    </w:p>
    <w:p w14:paraId="776578EA" w14:textId="5D8ACB05" w:rsidR="00D561A7" w:rsidRPr="006C41DA" w:rsidRDefault="00D561A7" w:rsidP="00D561A7">
      <w:pPr>
        <w:rPr>
          <w:rFonts w:ascii="Calibri" w:hAnsi="Calibri" w:cs="Calibri"/>
          <w:b/>
          <w:color w:val="212121"/>
          <w:shd w:val="clear" w:color="auto" w:fill="FFFFFF"/>
        </w:rPr>
      </w:pPr>
      <w:r w:rsidRPr="006C41DA">
        <w:rPr>
          <w:rFonts w:ascii="Calibri" w:hAnsi="Calibri" w:cs="Calibri"/>
          <w:b/>
          <w:color w:val="212121"/>
          <w:shd w:val="clear" w:color="auto" w:fill="FFFFFF"/>
        </w:rPr>
        <w:lastRenderedPageBreak/>
        <w:t>Figures</w:t>
      </w:r>
    </w:p>
    <w:p w14:paraId="53AFBB93" w14:textId="21509A31" w:rsidR="009A52E4" w:rsidRPr="006C41DA" w:rsidRDefault="009A52E4" w:rsidP="009A52E4">
      <w:pPr>
        <w:shd w:val="clear" w:color="auto" w:fill="FFFFFF"/>
        <w:spacing w:after="0" w:line="240" w:lineRule="auto"/>
        <w:rPr>
          <w:rFonts w:ascii="Tahoma" w:eastAsia="Times New Roman" w:hAnsi="Tahoma" w:cs="Tahoma"/>
          <w:color w:val="000000"/>
          <w:sz w:val="20"/>
          <w:szCs w:val="20"/>
          <w:lang w:eastAsia="en-GB"/>
        </w:rPr>
      </w:pPr>
      <w:r w:rsidRPr="006C41DA">
        <w:rPr>
          <w:rFonts w:ascii="Tahoma" w:eastAsia="Times New Roman" w:hAnsi="Tahoma" w:cs="Tahoma"/>
          <w:color w:val="000000"/>
          <w:sz w:val="20"/>
          <w:szCs w:val="20"/>
          <w:lang w:eastAsia="en-GB"/>
        </w:rPr>
        <w:t xml:space="preserve">Figure 1: Transabdominal </w:t>
      </w:r>
      <w:proofErr w:type="spellStart"/>
      <w:r w:rsidRPr="006C41DA">
        <w:rPr>
          <w:rFonts w:ascii="Tahoma" w:eastAsia="Times New Roman" w:hAnsi="Tahoma" w:cs="Tahoma"/>
          <w:color w:val="000000"/>
          <w:sz w:val="20"/>
          <w:szCs w:val="20"/>
          <w:lang w:eastAsia="en-GB"/>
        </w:rPr>
        <w:t>fetal</w:t>
      </w:r>
      <w:proofErr w:type="spellEnd"/>
      <w:r w:rsidRPr="006C41DA">
        <w:rPr>
          <w:rFonts w:ascii="Tahoma" w:eastAsia="Times New Roman" w:hAnsi="Tahoma" w:cs="Tahoma"/>
          <w:color w:val="000000"/>
          <w:sz w:val="20"/>
          <w:szCs w:val="20"/>
          <w:lang w:eastAsia="en-GB"/>
        </w:rPr>
        <w:t xml:space="preserve"> ultrasound at 21 weeks showing the cleft of </w:t>
      </w:r>
      <w:proofErr w:type="spellStart"/>
      <w:r w:rsidRPr="006C41DA">
        <w:rPr>
          <w:rFonts w:ascii="Tahoma" w:eastAsia="Times New Roman" w:hAnsi="Tahoma" w:cs="Tahoma"/>
          <w:color w:val="000000"/>
          <w:sz w:val="20"/>
          <w:szCs w:val="20"/>
          <w:lang w:eastAsia="en-GB"/>
        </w:rPr>
        <w:t>schizencephaly</w:t>
      </w:r>
      <w:proofErr w:type="spellEnd"/>
      <w:r w:rsidRPr="006C41DA">
        <w:rPr>
          <w:rFonts w:ascii="Tahoma" w:eastAsia="Times New Roman" w:hAnsi="Tahoma" w:cs="Tahoma"/>
          <w:color w:val="000000"/>
          <w:sz w:val="20"/>
          <w:szCs w:val="20"/>
          <w:lang w:eastAsia="en-GB"/>
        </w:rPr>
        <w:t> </w:t>
      </w:r>
    </w:p>
    <w:p w14:paraId="2C38061F" w14:textId="77777777" w:rsidR="0031134D" w:rsidRPr="006C41DA" w:rsidRDefault="0031134D" w:rsidP="009A52E4">
      <w:pPr>
        <w:shd w:val="clear" w:color="auto" w:fill="FFFFFF"/>
        <w:spacing w:after="0" w:line="240" w:lineRule="auto"/>
        <w:rPr>
          <w:rFonts w:ascii="Calibri" w:eastAsia="Times New Roman" w:hAnsi="Calibri" w:cs="Calibri"/>
          <w:color w:val="000000"/>
          <w:sz w:val="24"/>
          <w:szCs w:val="24"/>
          <w:lang w:eastAsia="en-GB"/>
        </w:rPr>
      </w:pPr>
    </w:p>
    <w:p w14:paraId="17BBCFF2" w14:textId="7673B118" w:rsidR="009A52E4" w:rsidRPr="006C41DA" w:rsidRDefault="009A52E4" w:rsidP="009A52E4">
      <w:pPr>
        <w:shd w:val="clear" w:color="auto" w:fill="FFFFFF"/>
        <w:spacing w:after="0" w:line="240" w:lineRule="auto"/>
        <w:rPr>
          <w:rFonts w:ascii="Calibri" w:eastAsia="Times New Roman" w:hAnsi="Calibri" w:cs="Calibri"/>
          <w:color w:val="000000"/>
          <w:sz w:val="24"/>
          <w:szCs w:val="24"/>
          <w:lang w:eastAsia="en-GB"/>
        </w:rPr>
      </w:pPr>
      <w:r w:rsidRPr="006C41DA">
        <w:rPr>
          <w:rFonts w:ascii="Tahoma" w:eastAsia="Times New Roman" w:hAnsi="Tahoma" w:cs="Tahoma"/>
          <w:color w:val="000000"/>
          <w:sz w:val="20"/>
          <w:szCs w:val="20"/>
          <w:lang w:eastAsia="en-GB"/>
        </w:rPr>
        <w:t xml:space="preserve">Figure 2: Transvaginal </w:t>
      </w:r>
      <w:proofErr w:type="spellStart"/>
      <w:r w:rsidRPr="006C41DA">
        <w:rPr>
          <w:rFonts w:ascii="Tahoma" w:eastAsia="Times New Roman" w:hAnsi="Tahoma" w:cs="Tahoma"/>
          <w:color w:val="000000"/>
          <w:sz w:val="20"/>
          <w:szCs w:val="20"/>
          <w:lang w:eastAsia="en-GB"/>
        </w:rPr>
        <w:t>fetal</w:t>
      </w:r>
      <w:proofErr w:type="spellEnd"/>
      <w:r w:rsidRPr="006C41DA">
        <w:rPr>
          <w:rFonts w:ascii="Tahoma" w:eastAsia="Times New Roman" w:hAnsi="Tahoma" w:cs="Tahoma"/>
          <w:color w:val="000000"/>
          <w:sz w:val="20"/>
          <w:szCs w:val="20"/>
          <w:lang w:eastAsia="en-GB"/>
        </w:rPr>
        <w:t xml:space="preserve"> ultrasound at 28 weeks showing intraventricular haemorrhage, haemorrhagic parenchymal infarction and obstructive hydrocephalus</w:t>
      </w:r>
      <w:r w:rsidR="00453056" w:rsidRPr="006C41DA">
        <w:t xml:space="preserve"> with </w:t>
      </w:r>
      <w:r w:rsidR="00453056" w:rsidRPr="006C41DA">
        <w:rPr>
          <w:rFonts w:ascii="Tahoma" w:eastAsia="Times New Roman" w:hAnsi="Tahoma" w:cs="Tahoma"/>
          <w:color w:val="000000"/>
          <w:sz w:val="20"/>
          <w:szCs w:val="20"/>
          <w:lang w:eastAsia="en-GB"/>
        </w:rPr>
        <w:t>echogenic lining of the ventricle</w:t>
      </w:r>
      <w:r w:rsidRPr="006C41DA">
        <w:rPr>
          <w:rFonts w:ascii="Tahoma" w:eastAsia="Times New Roman" w:hAnsi="Tahoma" w:cs="Tahoma"/>
          <w:color w:val="000000"/>
          <w:sz w:val="20"/>
          <w:szCs w:val="20"/>
          <w:lang w:eastAsia="en-GB"/>
        </w:rPr>
        <w:t xml:space="preserve"> in a </w:t>
      </w:r>
      <w:proofErr w:type="gramStart"/>
      <w:r w:rsidRPr="006C41DA">
        <w:rPr>
          <w:rFonts w:ascii="Tahoma" w:eastAsia="Times New Roman" w:hAnsi="Tahoma" w:cs="Tahoma"/>
          <w:color w:val="000000"/>
          <w:sz w:val="20"/>
          <w:szCs w:val="20"/>
          <w:lang w:eastAsia="en-GB"/>
        </w:rPr>
        <w:t>28 week</w:t>
      </w:r>
      <w:proofErr w:type="gramEnd"/>
      <w:r w:rsidRPr="006C41DA">
        <w:rPr>
          <w:rFonts w:ascii="Tahoma" w:eastAsia="Times New Roman" w:hAnsi="Tahoma" w:cs="Tahoma"/>
          <w:color w:val="000000"/>
          <w:sz w:val="20"/>
          <w:szCs w:val="20"/>
          <w:lang w:eastAsia="en-GB"/>
        </w:rPr>
        <w:t xml:space="preserve"> </w:t>
      </w:r>
      <w:proofErr w:type="spellStart"/>
      <w:r w:rsidRPr="006C41DA">
        <w:rPr>
          <w:rFonts w:ascii="Tahoma" w:eastAsia="Times New Roman" w:hAnsi="Tahoma" w:cs="Tahoma"/>
          <w:color w:val="000000"/>
          <w:sz w:val="20"/>
          <w:szCs w:val="20"/>
          <w:lang w:eastAsia="en-GB"/>
        </w:rPr>
        <w:t>fetus</w:t>
      </w:r>
      <w:proofErr w:type="spellEnd"/>
      <w:r w:rsidRPr="006C41DA">
        <w:rPr>
          <w:rFonts w:ascii="Tahoma" w:eastAsia="Times New Roman" w:hAnsi="Tahoma" w:cs="Tahoma"/>
          <w:color w:val="000000"/>
          <w:sz w:val="20"/>
          <w:szCs w:val="20"/>
          <w:lang w:eastAsia="en-GB"/>
        </w:rPr>
        <w:t xml:space="preserve">.  A. Coronal </w:t>
      </w:r>
      <w:proofErr w:type="gramStart"/>
      <w:r w:rsidRPr="006C41DA">
        <w:rPr>
          <w:rFonts w:ascii="Tahoma" w:eastAsia="Times New Roman" w:hAnsi="Tahoma" w:cs="Tahoma"/>
          <w:color w:val="000000"/>
          <w:sz w:val="20"/>
          <w:szCs w:val="20"/>
          <w:lang w:eastAsia="en-GB"/>
        </w:rPr>
        <w:t>section  B.</w:t>
      </w:r>
      <w:proofErr w:type="gramEnd"/>
      <w:r w:rsidRPr="006C41DA">
        <w:rPr>
          <w:rFonts w:ascii="Tahoma" w:eastAsia="Times New Roman" w:hAnsi="Tahoma" w:cs="Tahoma"/>
          <w:color w:val="000000"/>
          <w:sz w:val="20"/>
          <w:szCs w:val="20"/>
          <w:lang w:eastAsia="en-GB"/>
        </w:rPr>
        <w:t xml:space="preserve"> Para-sagittal section showing right ventricle</w:t>
      </w:r>
    </w:p>
    <w:p w14:paraId="1B252CB7" w14:textId="77777777" w:rsidR="009A52E4" w:rsidRPr="006C41DA" w:rsidRDefault="009A52E4" w:rsidP="009A52E4">
      <w:pPr>
        <w:shd w:val="clear" w:color="auto" w:fill="FFFFFF"/>
        <w:spacing w:after="0" w:line="240" w:lineRule="auto"/>
        <w:rPr>
          <w:rFonts w:ascii="Calibri" w:eastAsia="Times New Roman" w:hAnsi="Calibri" w:cs="Calibri"/>
          <w:color w:val="000000"/>
          <w:sz w:val="24"/>
          <w:szCs w:val="24"/>
          <w:lang w:eastAsia="en-GB"/>
        </w:rPr>
      </w:pPr>
      <w:r w:rsidRPr="006C41DA">
        <w:rPr>
          <w:rFonts w:ascii="Tahoma" w:eastAsia="Times New Roman" w:hAnsi="Tahoma" w:cs="Tahoma"/>
          <w:color w:val="000000"/>
          <w:sz w:val="20"/>
          <w:szCs w:val="20"/>
          <w:lang w:eastAsia="en-GB"/>
        </w:rPr>
        <w:t> </w:t>
      </w:r>
    </w:p>
    <w:p w14:paraId="71C7E2F3" w14:textId="476DE2EF" w:rsidR="00D561A7" w:rsidRPr="006C41DA" w:rsidRDefault="00D561A7" w:rsidP="00D561A7">
      <w:pPr>
        <w:rPr>
          <w:rFonts w:ascii="Calibri" w:hAnsi="Calibri" w:cs="Calibri"/>
          <w:color w:val="212121"/>
          <w:shd w:val="clear" w:color="auto" w:fill="FFFFFF"/>
        </w:rPr>
      </w:pPr>
      <w:r w:rsidRPr="006C41DA">
        <w:rPr>
          <w:rFonts w:ascii="Calibri" w:hAnsi="Calibri" w:cs="Calibri"/>
          <w:color w:val="212121"/>
          <w:shd w:val="clear" w:color="auto" w:fill="FFFFFF"/>
        </w:rPr>
        <w:t xml:space="preserve">Figure </w:t>
      </w:r>
      <w:r w:rsidR="00282624" w:rsidRPr="006C41DA">
        <w:rPr>
          <w:rFonts w:ascii="Calibri" w:hAnsi="Calibri" w:cs="Calibri"/>
          <w:color w:val="212121"/>
          <w:shd w:val="clear" w:color="auto" w:fill="FFFFFF"/>
        </w:rPr>
        <w:t>3</w:t>
      </w:r>
      <w:r w:rsidRPr="006C41DA">
        <w:rPr>
          <w:rFonts w:ascii="Calibri" w:hAnsi="Calibri" w:cs="Calibri"/>
          <w:color w:val="212121"/>
          <w:shd w:val="clear" w:color="auto" w:fill="FFFFFF"/>
        </w:rPr>
        <w:t>: Intraventricular haemorrhage, haemorrhagic parenchymal infarction and obstructive hydrocephalus</w:t>
      </w:r>
      <w:r w:rsidR="00974DE0" w:rsidRPr="006C41DA">
        <w:rPr>
          <w:rFonts w:ascii="Calibri" w:hAnsi="Calibri" w:cs="Calibri"/>
          <w:color w:val="212121"/>
          <w:shd w:val="clear" w:color="auto" w:fill="FFFFFF"/>
        </w:rPr>
        <w:t xml:space="preserve"> with</w:t>
      </w:r>
      <w:r w:rsidR="00974DE0" w:rsidRPr="006C41DA">
        <w:t xml:space="preserve"> </w:t>
      </w:r>
      <w:r w:rsidR="00974DE0" w:rsidRPr="006C41DA">
        <w:rPr>
          <w:rFonts w:ascii="Calibri" w:hAnsi="Calibri" w:cs="Calibri"/>
          <w:color w:val="212121"/>
          <w:shd w:val="clear" w:color="auto" w:fill="FFFFFF"/>
        </w:rPr>
        <w:t>severely enlarged 3rd and 4th ventricle and lack of extracerebral space</w:t>
      </w:r>
      <w:r w:rsidRPr="006C41DA">
        <w:rPr>
          <w:rFonts w:ascii="Calibri" w:hAnsi="Calibri" w:cs="Calibri"/>
          <w:color w:val="212121"/>
          <w:shd w:val="clear" w:color="auto" w:fill="FFFFFF"/>
        </w:rPr>
        <w:t xml:space="preserve"> in a </w:t>
      </w:r>
      <w:proofErr w:type="gramStart"/>
      <w:r w:rsidRPr="006C41DA">
        <w:rPr>
          <w:rFonts w:ascii="Calibri" w:hAnsi="Calibri" w:cs="Calibri"/>
          <w:color w:val="212121"/>
          <w:shd w:val="clear" w:color="auto" w:fill="FFFFFF"/>
        </w:rPr>
        <w:t>28 week</w:t>
      </w:r>
      <w:proofErr w:type="gramEnd"/>
      <w:r w:rsidRPr="006C41DA">
        <w:rPr>
          <w:rFonts w:ascii="Calibri" w:hAnsi="Calibri" w:cs="Calibri"/>
          <w:color w:val="212121"/>
          <w:shd w:val="clear" w:color="auto" w:fill="FFFFFF"/>
        </w:rPr>
        <w:t xml:space="preserve"> </w:t>
      </w:r>
      <w:proofErr w:type="spellStart"/>
      <w:r w:rsidRPr="006C41DA">
        <w:rPr>
          <w:rFonts w:ascii="Calibri" w:hAnsi="Calibri" w:cs="Calibri"/>
          <w:color w:val="212121"/>
          <w:shd w:val="clear" w:color="auto" w:fill="FFFFFF"/>
        </w:rPr>
        <w:t>fetus</w:t>
      </w:r>
      <w:proofErr w:type="spellEnd"/>
      <w:r w:rsidRPr="006C41DA">
        <w:rPr>
          <w:rFonts w:ascii="Calibri" w:hAnsi="Calibri" w:cs="Calibri"/>
          <w:color w:val="212121"/>
          <w:shd w:val="clear" w:color="auto" w:fill="FFFFFF"/>
        </w:rPr>
        <w:t>.</w:t>
      </w:r>
    </w:p>
    <w:p w14:paraId="0ADCA0D2" w14:textId="287F91FF" w:rsidR="00D561A7" w:rsidRPr="006C41DA" w:rsidRDefault="00D561A7" w:rsidP="00D561A7">
      <w:pPr>
        <w:tabs>
          <w:tab w:val="num" w:pos="1440"/>
        </w:tabs>
        <w:rPr>
          <w:rFonts w:ascii="Calibri" w:hAnsi="Calibri" w:cs="Calibri"/>
          <w:color w:val="212121"/>
          <w:shd w:val="clear" w:color="auto" w:fill="FFFFFF"/>
        </w:rPr>
      </w:pPr>
      <w:r w:rsidRPr="006C41DA">
        <w:rPr>
          <w:rFonts w:ascii="Calibri" w:hAnsi="Calibri" w:cs="Calibri"/>
          <w:color w:val="212121"/>
          <w:shd w:val="clear" w:color="auto" w:fill="FFFFFF"/>
        </w:rPr>
        <w:t xml:space="preserve">Figure </w:t>
      </w:r>
      <w:r w:rsidR="00282624" w:rsidRPr="006C41DA">
        <w:rPr>
          <w:rFonts w:ascii="Calibri" w:hAnsi="Calibri" w:cs="Calibri"/>
          <w:color w:val="212121"/>
          <w:shd w:val="clear" w:color="auto" w:fill="FFFFFF"/>
        </w:rPr>
        <w:t>4</w:t>
      </w:r>
      <w:r w:rsidRPr="006C41DA">
        <w:rPr>
          <w:rFonts w:ascii="Calibri" w:hAnsi="Calibri" w:cs="Calibri"/>
          <w:color w:val="212121"/>
          <w:shd w:val="clear" w:color="auto" w:fill="FFFFFF"/>
        </w:rPr>
        <w:t xml:space="preserve">: Intraparenchymal haemorrhage in alloimmune thrombocytopaenia. </w:t>
      </w:r>
      <w:r w:rsidR="00453056" w:rsidRPr="006C41DA">
        <w:rPr>
          <w:rFonts w:ascii="Calibri" w:hAnsi="Calibri" w:cs="Calibri"/>
          <w:color w:val="212121"/>
          <w:shd w:val="clear" w:color="auto" w:fill="FFFFFF"/>
        </w:rPr>
        <w:t xml:space="preserve">In Vitro Fertilization pregnancy, history of miscarriages, abnormal movements in utero week before delivery; born 39+2 weeks gestation by forceps and </w:t>
      </w:r>
      <w:proofErr w:type="spellStart"/>
      <w:r w:rsidR="00453056" w:rsidRPr="006C41DA">
        <w:rPr>
          <w:rFonts w:ascii="Calibri" w:hAnsi="Calibri" w:cs="Calibri"/>
          <w:color w:val="212121"/>
          <w:shd w:val="clear" w:color="auto" w:fill="FFFFFF"/>
        </w:rPr>
        <w:t>Ventouse</w:t>
      </w:r>
      <w:proofErr w:type="spellEnd"/>
      <w:r w:rsidR="00453056" w:rsidRPr="006C41DA">
        <w:rPr>
          <w:rFonts w:ascii="Calibri" w:hAnsi="Calibri" w:cs="Calibri"/>
          <w:color w:val="212121"/>
          <w:shd w:val="clear" w:color="auto" w:fill="FFFFFF"/>
        </w:rPr>
        <w:t xml:space="preserve">; </w:t>
      </w:r>
      <w:proofErr w:type="spellStart"/>
      <w:r w:rsidR="00453056" w:rsidRPr="006C41DA">
        <w:rPr>
          <w:rFonts w:ascii="Calibri" w:hAnsi="Calibri" w:cs="Calibri"/>
          <w:color w:val="212121"/>
          <w:shd w:val="clear" w:color="auto" w:fill="FFFFFF"/>
        </w:rPr>
        <w:t>Apgars</w:t>
      </w:r>
      <w:proofErr w:type="spellEnd"/>
      <w:r w:rsidR="00453056" w:rsidRPr="006C41DA">
        <w:rPr>
          <w:rFonts w:ascii="Calibri" w:hAnsi="Calibri" w:cs="Calibri"/>
          <w:color w:val="212121"/>
          <w:shd w:val="clear" w:color="auto" w:fill="FFFFFF"/>
        </w:rPr>
        <w:t xml:space="preserve"> 9 at 1, </w:t>
      </w:r>
      <w:proofErr w:type="gramStart"/>
      <w:r w:rsidR="00453056" w:rsidRPr="006C41DA">
        <w:rPr>
          <w:rFonts w:ascii="Calibri" w:hAnsi="Calibri" w:cs="Calibri"/>
          <w:color w:val="212121"/>
          <w:shd w:val="clear" w:color="auto" w:fill="FFFFFF"/>
        </w:rPr>
        <w:t>5  and</w:t>
      </w:r>
      <w:proofErr w:type="gramEnd"/>
      <w:r w:rsidR="00453056" w:rsidRPr="006C41DA">
        <w:rPr>
          <w:rFonts w:ascii="Calibri" w:hAnsi="Calibri" w:cs="Calibri"/>
          <w:color w:val="212121"/>
          <w:shd w:val="clear" w:color="auto" w:fill="FFFFFF"/>
        </w:rPr>
        <w:t xml:space="preserve"> 10 minutes. Neonate presented at the</w:t>
      </w:r>
      <w:r w:rsidR="00453056" w:rsidRPr="006C41DA">
        <w:t xml:space="preserve"> </w:t>
      </w:r>
      <w:r w:rsidR="00453056" w:rsidRPr="006C41DA">
        <w:rPr>
          <w:rFonts w:ascii="Calibri" w:hAnsi="Calibri" w:cs="Calibri"/>
          <w:color w:val="212121"/>
          <w:shd w:val="clear" w:color="auto" w:fill="FFFFFF"/>
        </w:rPr>
        <w:t xml:space="preserve">age of 12 hours with myoclonic jerks of the left leg, spreading to the left arm </w:t>
      </w:r>
      <w:r w:rsidRPr="006C41DA">
        <w:rPr>
          <w:rFonts w:ascii="Calibri" w:hAnsi="Calibri" w:cs="Calibri"/>
          <w:color w:val="212121"/>
          <w:shd w:val="clear" w:color="auto" w:fill="FFFFFF"/>
        </w:rPr>
        <w:t xml:space="preserve">A. </w:t>
      </w:r>
      <w:r w:rsidR="00143018" w:rsidRPr="006C41DA">
        <w:rPr>
          <w:rFonts w:ascii="Calibri" w:hAnsi="Calibri" w:cs="Calibri"/>
          <w:color w:val="212121"/>
          <w:shd w:val="clear" w:color="auto" w:fill="FFFFFF"/>
        </w:rPr>
        <w:t>MRI showing a</w:t>
      </w:r>
      <w:r w:rsidRPr="006C41DA">
        <w:rPr>
          <w:rFonts w:ascii="Calibri" w:hAnsi="Calibri" w:cs="Calibri"/>
          <w:color w:val="212121"/>
          <w:shd w:val="clear" w:color="auto" w:fill="FFFFFF"/>
        </w:rPr>
        <w:t>ntenatal intraparenchymal haemorrhage on day 2 B. Further postnatal intraparenchymal haemorrhage on Day 7 MRI. At</w:t>
      </w:r>
      <w:r w:rsidRPr="006C41DA">
        <w:rPr>
          <w:rFonts w:ascii="Calibri" w:hAnsi="Calibri" w:cs="Calibri"/>
          <w:b/>
          <w:bCs/>
          <w:color w:val="212121"/>
          <w:shd w:val="clear" w:color="auto" w:fill="FFFFFF"/>
        </w:rPr>
        <w:t xml:space="preserve"> </w:t>
      </w:r>
      <w:r w:rsidRPr="006C41DA">
        <w:rPr>
          <w:rFonts w:ascii="Calibri" w:hAnsi="Calibri" w:cs="Calibri"/>
          <w:bCs/>
          <w:color w:val="212121"/>
          <w:shd w:val="clear" w:color="auto" w:fill="FFFFFF"/>
        </w:rPr>
        <w:t>2 years</w:t>
      </w:r>
      <w:r w:rsidRPr="006C41DA">
        <w:rPr>
          <w:rFonts w:ascii="Calibri" w:hAnsi="Calibri" w:cs="Calibri"/>
          <w:color w:val="212121"/>
          <w:shd w:val="clear" w:color="auto" w:fill="FFFFFF"/>
        </w:rPr>
        <w:t xml:space="preserve"> the child had impairment of gross and fine motor co-ordination and cognitive and behavioural problems but no seizures</w:t>
      </w:r>
    </w:p>
    <w:p w14:paraId="2D3A6E75" w14:textId="2E853BA8" w:rsidR="00BD1ACF" w:rsidRPr="006C41DA" w:rsidRDefault="00BD1ACF" w:rsidP="00BD1ACF">
      <w:pPr>
        <w:shd w:val="clear" w:color="auto" w:fill="FFFFFF"/>
        <w:spacing w:line="240" w:lineRule="auto"/>
        <w:rPr>
          <w:rFonts w:eastAsia="Times New Roman" w:cstheme="minorHAnsi"/>
          <w:color w:val="212121"/>
          <w:sz w:val="20"/>
          <w:szCs w:val="20"/>
          <w:lang w:eastAsia="en-GB"/>
        </w:rPr>
      </w:pPr>
      <w:bookmarkStart w:id="6" w:name="_Hlk523210145"/>
      <w:r w:rsidRPr="006C41DA">
        <w:rPr>
          <w:rFonts w:eastAsia="Times New Roman" w:cstheme="minorHAnsi"/>
          <w:color w:val="212121"/>
          <w:sz w:val="20"/>
          <w:szCs w:val="20"/>
          <w:lang w:eastAsia="en-GB"/>
        </w:rPr>
        <w:t xml:space="preserve">Figure 5: </w:t>
      </w:r>
      <w:proofErr w:type="gramStart"/>
      <w:r w:rsidRPr="006C41DA">
        <w:rPr>
          <w:rFonts w:eastAsia="Times New Roman" w:cstheme="minorHAnsi"/>
          <w:color w:val="212121"/>
          <w:sz w:val="20"/>
          <w:szCs w:val="20"/>
          <w:lang w:eastAsia="en-GB"/>
        </w:rPr>
        <w:t>A</w:t>
      </w:r>
      <w:proofErr w:type="gramEnd"/>
      <w:r w:rsidRPr="006C41DA">
        <w:rPr>
          <w:rFonts w:eastAsia="Times New Roman" w:cstheme="minorHAnsi"/>
          <w:color w:val="212121"/>
          <w:sz w:val="20"/>
          <w:szCs w:val="20"/>
          <w:lang w:eastAsia="en-GB"/>
        </w:rPr>
        <w:t xml:space="preserve"> Axial and B Sagittal views showing a destructive lesion of the cerebellum in a 21 year old who had been exposed to maternal eclamptic seizures at 29 weeks gestation and had severe cognitive and behavioural problems requiring special school</w:t>
      </w:r>
    </w:p>
    <w:p w14:paraId="6AC2CC6B" w14:textId="0F746000" w:rsidR="0031134D" w:rsidRPr="006C41DA" w:rsidRDefault="0031134D" w:rsidP="00D561A7">
      <w:pPr>
        <w:rPr>
          <w:rFonts w:ascii="Calibri" w:hAnsi="Calibri" w:cs="Calibri"/>
          <w:color w:val="212121"/>
          <w:shd w:val="clear" w:color="auto" w:fill="FFFFFF"/>
        </w:rPr>
      </w:pPr>
      <w:r w:rsidRPr="006C41DA">
        <w:rPr>
          <w:rFonts w:ascii="Calibri" w:hAnsi="Calibri" w:cs="Calibri"/>
          <w:color w:val="212121"/>
          <w:shd w:val="clear" w:color="auto" w:fill="FFFFFF"/>
        </w:rPr>
        <w:t xml:space="preserve">Figure 6: Transvaginal </w:t>
      </w:r>
      <w:proofErr w:type="spellStart"/>
      <w:r w:rsidRPr="006C41DA">
        <w:rPr>
          <w:rFonts w:ascii="Calibri" w:hAnsi="Calibri" w:cs="Calibri"/>
          <w:color w:val="212121"/>
          <w:shd w:val="clear" w:color="auto" w:fill="FFFFFF"/>
        </w:rPr>
        <w:t>fetal</w:t>
      </w:r>
      <w:proofErr w:type="spellEnd"/>
      <w:r w:rsidRPr="006C41DA">
        <w:rPr>
          <w:rFonts w:ascii="Calibri" w:hAnsi="Calibri" w:cs="Calibri"/>
          <w:color w:val="212121"/>
          <w:shd w:val="clear" w:color="auto" w:fill="FFFFFF"/>
        </w:rPr>
        <w:t xml:space="preserve"> ultrasound at 20 weeks showing venous sinus ectasia </w:t>
      </w:r>
      <w:r w:rsidR="004B2886" w:rsidRPr="006C41DA">
        <w:rPr>
          <w:rFonts w:ascii="Calibri" w:hAnsi="Calibri" w:cs="Calibri"/>
          <w:color w:val="212121"/>
          <w:shd w:val="clear" w:color="auto" w:fill="FFFFFF"/>
        </w:rPr>
        <w:t>posteriorly (left of the figure with the face at the right)</w:t>
      </w:r>
    </w:p>
    <w:p w14:paraId="6D140CD5" w14:textId="10C20D7C" w:rsidR="00D561A7" w:rsidRPr="006C41DA" w:rsidRDefault="00D561A7" w:rsidP="00D561A7">
      <w:bookmarkStart w:id="7" w:name="_Hlk523210812"/>
      <w:bookmarkEnd w:id="6"/>
      <w:r w:rsidRPr="006C41DA">
        <w:t xml:space="preserve">Figure </w:t>
      </w:r>
      <w:r w:rsidR="00143018" w:rsidRPr="006C41DA">
        <w:t>7</w:t>
      </w:r>
      <w:r w:rsidRPr="006C41DA">
        <w:t xml:space="preserve">: </w:t>
      </w:r>
      <w:r w:rsidR="00BD1ACF" w:rsidRPr="006C41DA">
        <w:t>MRI aged 9 years showing c</w:t>
      </w:r>
      <w:r w:rsidRPr="006C41DA">
        <w:t xml:space="preserve">erebellar infarction </w:t>
      </w:r>
      <w:r w:rsidR="004B2886" w:rsidRPr="006C41DA">
        <w:t xml:space="preserve">on the left side, due to presumed infarction, in the smaller monochorionic twin </w:t>
      </w:r>
      <w:r w:rsidR="00BD1ACF" w:rsidRPr="006C41DA">
        <w:t xml:space="preserve">with lower haemoglobin at birth (6 g/dL discrepancy but both &gt;15 g/dL). This child had some cognitive </w:t>
      </w:r>
      <w:r w:rsidR="00BD1ACF" w:rsidRPr="006C41DA">
        <w:rPr>
          <w:rFonts w:eastAsia="Times New Roman" w:cstheme="minorHAnsi"/>
          <w:color w:val="212121"/>
          <w:sz w:val="20"/>
          <w:szCs w:val="20"/>
          <w:lang w:eastAsia="en-GB"/>
        </w:rPr>
        <w:t>and behavioural problems compared with the twin but attended mainstream school.</w:t>
      </w:r>
    </w:p>
    <w:bookmarkEnd w:id="7"/>
    <w:p w14:paraId="453AAF57" w14:textId="77777777" w:rsidR="00D561A7" w:rsidRPr="006C41DA" w:rsidRDefault="00D561A7" w:rsidP="00A603A0">
      <w:pPr>
        <w:ind w:firstLine="640"/>
      </w:pPr>
    </w:p>
    <w:p w14:paraId="27BA469C" w14:textId="77777777" w:rsidR="00770B6F" w:rsidRPr="006C41DA" w:rsidRDefault="00770B6F" w:rsidP="00A603A0">
      <w:pPr>
        <w:ind w:firstLine="640"/>
      </w:pPr>
    </w:p>
    <w:p w14:paraId="28369EB6" w14:textId="258A9368" w:rsidR="001C2C17" w:rsidRPr="006C41DA" w:rsidRDefault="001C2C17">
      <w:r w:rsidRPr="006C41DA">
        <w:br w:type="page"/>
      </w:r>
    </w:p>
    <w:p w14:paraId="5045CADB" w14:textId="0F3212FB" w:rsidR="00B47912" w:rsidRPr="006C41DA" w:rsidRDefault="001C2C17">
      <w:pPr>
        <w:rPr>
          <w:b/>
        </w:rPr>
      </w:pPr>
      <w:r w:rsidRPr="006C41DA">
        <w:rPr>
          <w:b/>
        </w:rPr>
        <w:lastRenderedPageBreak/>
        <w:t>References</w:t>
      </w:r>
    </w:p>
    <w:p w14:paraId="00E1A83E" w14:textId="0FE01A3E" w:rsidR="00410D52" w:rsidRPr="006C41DA" w:rsidRDefault="00787600" w:rsidP="00410D52">
      <w:pPr>
        <w:widowControl w:val="0"/>
        <w:autoSpaceDE w:val="0"/>
        <w:autoSpaceDN w:val="0"/>
        <w:adjustRightInd w:val="0"/>
        <w:spacing w:line="240" w:lineRule="auto"/>
        <w:ind w:left="640" w:hanging="640"/>
        <w:rPr>
          <w:rFonts w:ascii="Calibri" w:hAnsi="Calibri" w:cs="Calibri"/>
          <w:noProof/>
          <w:szCs w:val="24"/>
        </w:rPr>
      </w:pPr>
      <w:r w:rsidRPr="006C41DA">
        <w:fldChar w:fldCharType="begin" w:fldLock="1"/>
      </w:r>
      <w:r w:rsidR="006446A5" w:rsidRPr="006C41DA">
        <w:instrText xml:space="preserve">ADDIN Mendeley Bibliography CSL_BIBLIOGRAPHY </w:instrText>
      </w:r>
      <w:r w:rsidRPr="006C41DA">
        <w:fldChar w:fldCharType="separate"/>
      </w:r>
      <w:r w:rsidR="00410D52" w:rsidRPr="006C41DA">
        <w:rPr>
          <w:rFonts w:ascii="Calibri" w:hAnsi="Calibri" w:cs="Calibri"/>
          <w:noProof/>
          <w:szCs w:val="24"/>
        </w:rPr>
        <w:t xml:space="preserve">1. </w:t>
      </w:r>
      <w:r w:rsidR="00410D52" w:rsidRPr="006C41DA">
        <w:rPr>
          <w:rFonts w:ascii="Calibri" w:hAnsi="Calibri" w:cs="Calibri"/>
          <w:noProof/>
          <w:szCs w:val="24"/>
        </w:rPr>
        <w:tab/>
        <w:t>Merhar SL, Kline-Fath BM, Meinzen-Derr J, Schibler KR, Leach JL. Fetal and postnatal brain MRI in premature infants with twin-twin transfusion syndrome. J Perinatol 2013;33(2):112–8.</w:t>
      </w:r>
    </w:p>
    <w:p w14:paraId="6BFFFA15" w14:textId="256AB47C"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 </w:t>
      </w:r>
      <w:r w:rsidRPr="006C41DA">
        <w:rPr>
          <w:rFonts w:ascii="Calibri" w:hAnsi="Calibri" w:cs="Calibri"/>
          <w:noProof/>
          <w:szCs w:val="24"/>
        </w:rPr>
        <w:tab/>
        <w:t xml:space="preserve">Coulson CC, Kuller JA, Sweeney WJ. Nonimmune hydrops and hydrocephalus secondary to fetal intracranial hemorrhage. Am J Perinatol. 1994 Jul;11(4):253–4. </w:t>
      </w:r>
    </w:p>
    <w:p w14:paraId="5629F43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 </w:t>
      </w:r>
      <w:r w:rsidRPr="006C41DA">
        <w:rPr>
          <w:rFonts w:ascii="Calibri" w:hAnsi="Calibri" w:cs="Calibri"/>
          <w:noProof/>
          <w:szCs w:val="24"/>
        </w:rPr>
        <w:tab/>
        <w:t xml:space="preserve">Özduman K, Pober BR, Barnes P, Copel JA, Ogle EA, Duncan CC, et al. Fetal stroke. Pediatr Neurol. 2004;30(3):151–62. </w:t>
      </w:r>
    </w:p>
    <w:p w14:paraId="228B89E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 </w:t>
      </w:r>
      <w:r w:rsidRPr="006C41DA">
        <w:rPr>
          <w:rFonts w:ascii="Calibri" w:hAnsi="Calibri" w:cs="Calibri"/>
          <w:noProof/>
          <w:szCs w:val="24"/>
        </w:rPr>
        <w:tab/>
        <w:t xml:space="preserve">Crighton GL, Scarborough R, Mcquilten ZK, Phillips LE, Savoia HF, Williams B, et al. Contemporary management of neonatal alloimmune thrombocytopenia : good outcomes in the intravenous immunoglobulin era : results from the Australian neonatal alloimmune thrombocytopenia registry steering committee Contemporary management of neonatal alloim. 2017;7058. </w:t>
      </w:r>
    </w:p>
    <w:p w14:paraId="5E351550" w14:textId="0846E37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 </w:t>
      </w:r>
      <w:r w:rsidRPr="006C41DA">
        <w:rPr>
          <w:rFonts w:ascii="Calibri" w:hAnsi="Calibri" w:cs="Calibri"/>
          <w:noProof/>
          <w:szCs w:val="24"/>
        </w:rPr>
        <w:tab/>
        <w:t>Kutuk MS, Croisille L, Gorkem SB, Yilmaz E, Korkmaz L, Bierling P, et al. Fetal intracranial hemorrhage related to maternal autoimmune thrombocytopenic purpura. Childs Nerv Syst. 2014 Dec 21;30(12):2147–50.</w:t>
      </w:r>
    </w:p>
    <w:p w14:paraId="357F8E1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 </w:t>
      </w:r>
      <w:r w:rsidRPr="006C41DA">
        <w:rPr>
          <w:rFonts w:ascii="Calibri" w:hAnsi="Calibri" w:cs="Calibri"/>
          <w:noProof/>
          <w:szCs w:val="24"/>
        </w:rPr>
        <w:tab/>
        <w:t xml:space="preserve">Ito H, Sakakibara Y, Hiramoto J, Yoshida H, Sakai K, Onodera H, et al. Fetal hydrocephalus following intracranial hemorrhage secondary to maternal idiopathic thrombocytopenic purpura: A case report. Japanese J Neurosurg. 2009;18(1):56–61. </w:t>
      </w:r>
    </w:p>
    <w:p w14:paraId="797A844E" w14:textId="2BD627EE"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 </w:t>
      </w:r>
      <w:r w:rsidRPr="006C41DA">
        <w:rPr>
          <w:rFonts w:ascii="Calibri" w:hAnsi="Calibri" w:cs="Calibri"/>
          <w:noProof/>
          <w:szCs w:val="24"/>
        </w:rPr>
        <w:tab/>
        <w:t>Folkerth RD, McLaughlin ME, Levine D. Organizing posterior fossa hematomas simulating developmental cysts on prenatal imaging: report of 3 cases. J Ultrasound Med. 2001 Nov;20(11):1233–40.</w:t>
      </w:r>
    </w:p>
    <w:p w14:paraId="6C32ABE1" w14:textId="2DB086D9"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 </w:t>
      </w:r>
      <w:r w:rsidRPr="006C41DA">
        <w:rPr>
          <w:rFonts w:ascii="Calibri" w:hAnsi="Calibri" w:cs="Calibri"/>
          <w:noProof/>
          <w:szCs w:val="24"/>
        </w:rPr>
        <w:tab/>
        <w:t xml:space="preserve">Hayashi M, Poretti A, Gorra M, Farzin A, Graham EM, Huisman TAGM, et al. Prenatal Cerebellar Hemorrhage: Fetal and Postnatal Neuroimaging Findings and Postnatal Outcome. Pediatr Neurol 2015;52(5):529–34. </w:t>
      </w:r>
    </w:p>
    <w:p w14:paraId="6EF8C734" w14:textId="129F70C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 </w:t>
      </w:r>
      <w:r w:rsidRPr="006C41DA">
        <w:rPr>
          <w:rFonts w:ascii="Calibri" w:hAnsi="Calibri" w:cs="Calibri"/>
          <w:noProof/>
          <w:szCs w:val="24"/>
        </w:rPr>
        <w:tab/>
        <w:t xml:space="preserve">Minkoff H, Schaffer RM, Delke I, Grunebaum AN. Diagnosis of intracranial hemorrhage in utero after a maternal seizure. Obstetrics and gynecology. 1985. </w:t>
      </w:r>
      <w:r w:rsidR="000B5A20" w:rsidRPr="006C41DA">
        <w:rPr>
          <w:rFonts w:ascii="Calibri" w:hAnsi="Calibri" w:cs="Calibri"/>
          <w:noProof/>
          <w:szCs w:val="24"/>
        </w:rPr>
        <w:t>65:</w:t>
      </w:r>
      <w:r w:rsidRPr="006C41DA">
        <w:rPr>
          <w:rFonts w:ascii="Calibri" w:hAnsi="Calibri" w:cs="Calibri"/>
          <w:noProof/>
          <w:szCs w:val="24"/>
        </w:rPr>
        <w:t xml:space="preserve">22S–24S. </w:t>
      </w:r>
    </w:p>
    <w:p w14:paraId="58FF0874"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 </w:t>
      </w:r>
      <w:r w:rsidRPr="006C41DA">
        <w:rPr>
          <w:rFonts w:ascii="Calibri" w:hAnsi="Calibri" w:cs="Calibri"/>
          <w:noProof/>
          <w:szCs w:val="24"/>
        </w:rPr>
        <w:tab/>
        <w:t xml:space="preserve">Kosinska-Kaczynska K, Lipa M, Szymusik I, Bomba-Opon D, Brawura-Biskupski-Samaha R, Kozlowski S, et al. Sudden Fetal Hematologic Changes as a Complication of Amnioreduction in Twin-Twin Transfusion Syndrome. Fetal Diagn Ther. 2018;1–4. </w:t>
      </w:r>
    </w:p>
    <w:p w14:paraId="4AF44001" w14:textId="12CB09D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 </w:t>
      </w:r>
      <w:r w:rsidRPr="006C41DA">
        <w:rPr>
          <w:rFonts w:ascii="Calibri" w:hAnsi="Calibri" w:cs="Calibri"/>
          <w:noProof/>
          <w:szCs w:val="24"/>
        </w:rPr>
        <w:tab/>
        <w:t xml:space="preserve">Robyr R, Lewi L, Salomon LJ, Yamamoto M, Bernard J-P, Deprest J, et al. Prevalence and management of late fetal complications following successful selective laser coagulation of chorionic plate anastomoses in twin-to-twin transfusion syndrome. Am J Obstet Gynecol. 2006 Mar;194(3):796–803. </w:t>
      </w:r>
    </w:p>
    <w:p w14:paraId="1748357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 </w:t>
      </w:r>
      <w:r w:rsidRPr="006C41DA">
        <w:rPr>
          <w:rFonts w:ascii="Calibri" w:hAnsi="Calibri" w:cs="Calibri"/>
          <w:noProof/>
          <w:szCs w:val="24"/>
        </w:rPr>
        <w:tab/>
        <w:t xml:space="preserve">Aziz NA, Peeters-Scholte CM, De Bruine FT, Klumper FJ, Van Scheltema PNA, Lopriore E, et al. Fetal cerebellar hemorrhage: Three cases with postnatal follow-up. Ultrasound Obstet Gynecol. 2016;47(6):785–6. </w:t>
      </w:r>
    </w:p>
    <w:p w14:paraId="4838CF0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 </w:t>
      </w:r>
      <w:r w:rsidRPr="006C41DA">
        <w:rPr>
          <w:rFonts w:ascii="Calibri" w:hAnsi="Calibri" w:cs="Calibri"/>
          <w:noProof/>
          <w:szCs w:val="24"/>
        </w:rPr>
        <w:tab/>
        <w:t xml:space="preserve">Andersen GL, Irgens LM, Haagaas I, Skranes JS, Meberg AE, Vik T. Cerebral palsy in Norway: Prevalence, subtypes and severity. Eur J Paediatr Neurol. 2008;12(1):4–13. </w:t>
      </w:r>
    </w:p>
    <w:p w14:paraId="466C335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 </w:t>
      </w:r>
      <w:r w:rsidRPr="006C41DA">
        <w:rPr>
          <w:rFonts w:ascii="Calibri" w:hAnsi="Calibri" w:cs="Calibri"/>
          <w:noProof/>
          <w:szCs w:val="24"/>
        </w:rPr>
        <w:tab/>
        <w:t xml:space="preserve">Sellier E, Platt MJ, Andersen GL, Krägeloh-Mann I, De La Cruz J, Cans C, et al. Decreasing prevalence in cerebral palsy: A multi-site European population-based study, 1980 to 2003. Dev Med Child Neurol. 2016;58(1):85–92. </w:t>
      </w:r>
    </w:p>
    <w:p w14:paraId="3FFA4F9F" w14:textId="6480F2F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 </w:t>
      </w:r>
      <w:r w:rsidRPr="006C41DA">
        <w:rPr>
          <w:rFonts w:ascii="Calibri" w:hAnsi="Calibri" w:cs="Calibri"/>
          <w:noProof/>
          <w:szCs w:val="24"/>
        </w:rPr>
        <w:tab/>
        <w:t xml:space="preserve">Robertson CMT, Ricci MF, O’Grady K, Oskoui M, Goez H, Yager JY, et al. Prevalence Estimate </w:t>
      </w:r>
      <w:r w:rsidRPr="006C41DA">
        <w:rPr>
          <w:rFonts w:ascii="Calibri" w:hAnsi="Calibri" w:cs="Calibri"/>
          <w:noProof/>
          <w:szCs w:val="24"/>
        </w:rPr>
        <w:lastRenderedPageBreak/>
        <w:t xml:space="preserve">of Cerebral Palsy in Northern Alberta: Births, 2008-2010. Can J Neurol Sci / J Can des Sci Neurol. 2017 Jul 21;44(04):366–74. </w:t>
      </w:r>
    </w:p>
    <w:p w14:paraId="00CD5764"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 </w:t>
      </w:r>
      <w:r w:rsidRPr="006C41DA">
        <w:rPr>
          <w:rFonts w:ascii="Calibri" w:hAnsi="Calibri" w:cs="Calibri"/>
          <w:noProof/>
          <w:szCs w:val="24"/>
        </w:rPr>
        <w:tab/>
        <w:t xml:space="preserve">Steinlin M, Good M, Martin E, Banziger O, Largo RH, Boltshauser B. Congenital hemiplegia: Morphology of cerebral lesions and pathogenetic aspects from MRI. Neuropediatrics. 1993;24(4):224–9. </w:t>
      </w:r>
    </w:p>
    <w:p w14:paraId="609E358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 </w:t>
      </w:r>
      <w:r w:rsidRPr="006C41DA">
        <w:rPr>
          <w:rFonts w:ascii="Calibri" w:hAnsi="Calibri" w:cs="Calibri"/>
          <w:noProof/>
          <w:szCs w:val="24"/>
        </w:rPr>
        <w:tab/>
        <w:t xml:space="preserve">Garne E, Dolk H, Krägeloh-Mann I, Holst Ravn S, Cans C. Cerebral palsy and congenital malformations. Eur J Paediatr Neurol. 2008;12(2):82–8. </w:t>
      </w:r>
    </w:p>
    <w:p w14:paraId="3078373D"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 </w:t>
      </w:r>
      <w:r w:rsidRPr="006C41DA">
        <w:rPr>
          <w:rFonts w:ascii="Calibri" w:hAnsi="Calibri" w:cs="Calibri"/>
          <w:noProof/>
          <w:szCs w:val="24"/>
        </w:rPr>
        <w:tab/>
        <w:t xml:space="preserve">Hughes E. Congenital Disruption : Microcephaly Due to Vascular In Utero Documentation. 1986;78(1). </w:t>
      </w:r>
    </w:p>
    <w:p w14:paraId="0EEBF123" w14:textId="194FAB98"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9. </w:t>
      </w:r>
      <w:r w:rsidRPr="006C41DA">
        <w:rPr>
          <w:rFonts w:ascii="Calibri" w:hAnsi="Calibri" w:cs="Calibri"/>
          <w:noProof/>
          <w:szCs w:val="24"/>
        </w:rPr>
        <w:tab/>
        <w:t>Brossard-Racine M, du Plessis AJ, Limperopoulos C. Developmental cerebellar cognitive affective syndrome in ex-preterm survivors following cerebellar injury. Cerebellum. 2015 Apr 23;14(2):151–64.</w:t>
      </w:r>
    </w:p>
    <w:p w14:paraId="0C8E7441" w14:textId="44CA7B6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20</w:t>
      </w:r>
      <w:bookmarkStart w:id="8" w:name="_Hlk523564952"/>
      <w:r w:rsidRPr="006C41DA">
        <w:rPr>
          <w:rFonts w:ascii="Calibri" w:hAnsi="Calibri" w:cs="Calibri"/>
          <w:noProof/>
          <w:szCs w:val="24"/>
        </w:rPr>
        <w:t xml:space="preserve">. </w:t>
      </w:r>
      <w:r w:rsidRPr="006C41DA">
        <w:rPr>
          <w:rFonts w:ascii="Calibri" w:hAnsi="Calibri" w:cs="Calibri"/>
          <w:noProof/>
          <w:szCs w:val="24"/>
        </w:rPr>
        <w:tab/>
        <w:t xml:space="preserve">Furuta K, Tokunaga S, Furukawa S, Sameshima H. Acute and massive bleeding from placenta previa and infants’ brain damage. Early Hum Dev. 2014 Sep;90(9):455–8. </w:t>
      </w:r>
    </w:p>
    <w:p w14:paraId="500E9F5B" w14:textId="51D00FDE"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1. </w:t>
      </w:r>
      <w:r w:rsidRPr="006C41DA">
        <w:rPr>
          <w:rFonts w:ascii="Calibri" w:hAnsi="Calibri" w:cs="Calibri"/>
          <w:noProof/>
          <w:szCs w:val="24"/>
        </w:rPr>
        <w:tab/>
        <w:t xml:space="preserve">Oda N, Takeuchi K, Tanaka A, Maruo T. Obstetric risk factors associated with the development of periventricular leukomalacia in preterm infants born to mothers complicated by placenta previa. Fetal Diagn Ther. 2008;24(4):345–8. </w:t>
      </w:r>
    </w:p>
    <w:p w14:paraId="5C04334F" w14:textId="167B671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2. </w:t>
      </w:r>
      <w:r w:rsidRPr="006C41DA">
        <w:rPr>
          <w:rFonts w:ascii="Calibri" w:hAnsi="Calibri" w:cs="Calibri"/>
          <w:noProof/>
          <w:szCs w:val="24"/>
        </w:rPr>
        <w:tab/>
        <w:t>Gherman RB, Chauhan SP. Placental abruption and fetal intraventricular hemorrhage after airbag deployment: a case report. J Reprod Med;59(9–10):501–3.</w:t>
      </w:r>
    </w:p>
    <w:bookmarkEnd w:id="8"/>
    <w:p w14:paraId="283141F4" w14:textId="337595AD"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3. </w:t>
      </w:r>
      <w:r w:rsidRPr="006C41DA">
        <w:rPr>
          <w:rFonts w:ascii="Calibri" w:hAnsi="Calibri" w:cs="Calibri"/>
          <w:noProof/>
          <w:szCs w:val="24"/>
        </w:rPr>
        <w:tab/>
        <w:t>Quarello E, Molho M, Ville Y. Incidence, mechanisms, and patterns of fetal cerebral lesions in twin-to-twin transfusion syndrome. J Matern Neonatal Med 2007 Jan 7;20(8):589–97. Available from: http://www.ncbi.nlm.nih.gov/pubmed/17674276</w:t>
      </w:r>
    </w:p>
    <w:p w14:paraId="04BC08D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4. </w:t>
      </w:r>
      <w:r w:rsidRPr="006C41DA">
        <w:rPr>
          <w:rFonts w:ascii="Calibri" w:hAnsi="Calibri" w:cs="Calibri"/>
          <w:noProof/>
          <w:szCs w:val="24"/>
        </w:rPr>
        <w:tab/>
        <w:t xml:space="preserve">Kułak W, Okurowska-Zawada B, Gościk E, Sienkiewicz D, Paszko-Patej G, Kubas B. Schizencephaly as a cause of spastic cerebral palsy. Adv Med Sci. 2011;56(1):64–70. </w:t>
      </w:r>
    </w:p>
    <w:p w14:paraId="3CAB8907" w14:textId="674A650F"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5. </w:t>
      </w:r>
      <w:r w:rsidRPr="006C41DA">
        <w:rPr>
          <w:rFonts w:ascii="Calibri" w:hAnsi="Calibri" w:cs="Calibri"/>
          <w:noProof/>
          <w:szCs w:val="24"/>
        </w:rPr>
        <w:tab/>
        <w:t xml:space="preserve">Oh KY, Kennedy AM, Frias AE, Byrne JLB. Fetal schizencephaly: pre- and postnatal imaging with a review of the clinical manifestations. Radiographics. 2005;25(3):647–57. </w:t>
      </w:r>
    </w:p>
    <w:p w14:paraId="1BB4AD7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6. </w:t>
      </w:r>
      <w:r w:rsidRPr="006C41DA">
        <w:rPr>
          <w:rFonts w:ascii="Calibri" w:hAnsi="Calibri" w:cs="Calibri"/>
          <w:noProof/>
          <w:szCs w:val="24"/>
        </w:rPr>
        <w:tab/>
        <w:t xml:space="preserve">Howe DT, Rankin J, Draper ES. Schizencephaly prevalence, prenatal diagnosis and clues to etiology: A register-based study. Ultrasound Obstet Gynecol. 2012;39(1):75–82. </w:t>
      </w:r>
    </w:p>
    <w:p w14:paraId="7D701CA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7. </w:t>
      </w:r>
      <w:r w:rsidRPr="006C41DA">
        <w:rPr>
          <w:rFonts w:ascii="Calibri" w:hAnsi="Calibri" w:cs="Calibri"/>
          <w:noProof/>
          <w:szCs w:val="24"/>
        </w:rPr>
        <w:tab/>
        <w:t xml:space="preserve">Curry CJ, Lammer EJ, Nelson V, Shaw GM. Schizencephaly: Heterogeneous etiologies in a population of 4 million California births. Am J Med Genet. 2005;137 A(2):181–9. </w:t>
      </w:r>
    </w:p>
    <w:p w14:paraId="51080BC2" w14:textId="2B7D1C84"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8. </w:t>
      </w:r>
      <w:r w:rsidRPr="006C41DA">
        <w:rPr>
          <w:rFonts w:ascii="Calibri" w:hAnsi="Calibri" w:cs="Calibri"/>
          <w:noProof/>
          <w:szCs w:val="24"/>
        </w:rPr>
        <w:tab/>
        <w:t>Hino-Fukuyo N, Togashi N, Takahashi R, Saito J, Inui T, Endo W, et al. Neuroepidemiology of Porencephaly, Schizencephaly, and Hydranencephaly in Miyagi Prefecture</w:t>
      </w:r>
      <w:r w:rsidR="008D1945" w:rsidRPr="006C41DA">
        <w:rPr>
          <w:rFonts w:ascii="Calibri" w:hAnsi="Calibri" w:cs="Calibri"/>
          <w:noProof/>
          <w:szCs w:val="24"/>
        </w:rPr>
        <w:t>.</w:t>
      </w:r>
      <w:r w:rsidRPr="006C41DA">
        <w:rPr>
          <w:rFonts w:ascii="Calibri" w:hAnsi="Calibri" w:cs="Calibri"/>
          <w:noProof/>
          <w:szCs w:val="24"/>
        </w:rPr>
        <w:t xml:space="preserve"> Pediatr Neurol. 2016;54:39–42. </w:t>
      </w:r>
    </w:p>
    <w:p w14:paraId="3CB7EA44" w14:textId="6C15072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29. </w:t>
      </w:r>
      <w:r w:rsidRPr="006C41DA">
        <w:rPr>
          <w:rFonts w:ascii="Calibri" w:hAnsi="Calibri" w:cs="Calibri"/>
          <w:noProof/>
          <w:szCs w:val="24"/>
        </w:rPr>
        <w:tab/>
        <w:t>Harada T, Uegaki T, Arata K, Tsunetou T, Taniguchi F, Harada T. Schizencephaly and Porencephaly Due to Fetal Intracranial Hemorrhage: A Report of Two Cases. Yonago Acta Med. 2017;60(4):241–5.</w:t>
      </w:r>
    </w:p>
    <w:p w14:paraId="76A315E8" w14:textId="3FD62BA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0. </w:t>
      </w:r>
      <w:r w:rsidRPr="006C41DA">
        <w:rPr>
          <w:rFonts w:ascii="Calibri" w:hAnsi="Calibri" w:cs="Calibri"/>
          <w:noProof/>
          <w:szCs w:val="24"/>
        </w:rPr>
        <w:tab/>
        <w:t xml:space="preserve">Suchet IB. Schizencephaly: antenatal and postnatal assessment with colour-flow Doppler imaging. Can Assoc Radiol J. 1994 Jun;45(3):193–200. </w:t>
      </w:r>
    </w:p>
    <w:p w14:paraId="698C5200" w14:textId="52338530"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1. </w:t>
      </w:r>
      <w:r w:rsidRPr="006C41DA">
        <w:rPr>
          <w:rFonts w:ascii="Calibri" w:hAnsi="Calibri" w:cs="Calibri"/>
          <w:noProof/>
          <w:szCs w:val="24"/>
        </w:rPr>
        <w:tab/>
        <w:t xml:space="preserve">Durrani-Kolarik S, Manickam K, Chen B. COL4A1 Mutation in a Neonate With Intrauterine Stroke and Anterior Segment Dysgenesis. Pediatr Neurol. 66:100–3. </w:t>
      </w:r>
    </w:p>
    <w:p w14:paraId="4732B96B" w14:textId="0E12EE0C"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2. </w:t>
      </w:r>
      <w:r w:rsidRPr="006C41DA">
        <w:rPr>
          <w:rFonts w:ascii="Calibri" w:hAnsi="Calibri" w:cs="Calibri"/>
          <w:noProof/>
          <w:szCs w:val="24"/>
        </w:rPr>
        <w:tab/>
        <w:t xml:space="preserve">Diamandis P, Chitayat D, Toi A, Blaser S, Shannon P. The pathology of incipient </w:t>
      </w:r>
      <w:r w:rsidRPr="006C41DA">
        <w:rPr>
          <w:rFonts w:ascii="Calibri" w:hAnsi="Calibri" w:cs="Calibri"/>
          <w:noProof/>
          <w:szCs w:val="24"/>
        </w:rPr>
        <w:lastRenderedPageBreak/>
        <w:t xml:space="preserve">polymicrogyria. Brain Dev. 2017;39(1):23–39. </w:t>
      </w:r>
    </w:p>
    <w:p w14:paraId="00001B8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3. </w:t>
      </w:r>
      <w:r w:rsidRPr="006C41DA">
        <w:rPr>
          <w:rFonts w:ascii="Calibri" w:hAnsi="Calibri" w:cs="Calibri"/>
          <w:noProof/>
          <w:szCs w:val="24"/>
        </w:rPr>
        <w:tab/>
        <w:t xml:space="preserve">Barkovich AJ, Norman D. MR imaging of schizencephaly. Am J Neuroradiol. 1988;9(2):297–302. </w:t>
      </w:r>
    </w:p>
    <w:p w14:paraId="1F2D0C32" w14:textId="62CE398D"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4. </w:t>
      </w:r>
      <w:r w:rsidRPr="006C41DA">
        <w:rPr>
          <w:rFonts w:ascii="Calibri" w:hAnsi="Calibri" w:cs="Calibri"/>
          <w:noProof/>
          <w:szCs w:val="24"/>
        </w:rPr>
        <w:tab/>
        <w:t>Govaert P. Prenatal stroke. Semin Fetal Neonatal Med. 2009;14(5):250–66.</w:t>
      </w:r>
    </w:p>
    <w:p w14:paraId="1E39A133"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5. </w:t>
      </w:r>
      <w:r w:rsidRPr="006C41DA">
        <w:rPr>
          <w:rFonts w:ascii="Calibri" w:hAnsi="Calibri" w:cs="Calibri"/>
          <w:noProof/>
          <w:szCs w:val="24"/>
        </w:rPr>
        <w:tab/>
        <w:t xml:space="preserve">Krsek P, Jahodova A, Maton B, Jayakar P, Dean P, Korman B, et al. Low-grade focal cortical dysplasia is associated with prenatal and perinatal brain injury. Epilepsia. 2010;51(12):2440–8. </w:t>
      </w:r>
    </w:p>
    <w:p w14:paraId="23E9EA49" w14:textId="3257425D"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6. </w:t>
      </w:r>
      <w:r w:rsidRPr="006C41DA">
        <w:rPr>
          <w:rFonts w:ascii="Calibri" w:hAnsi="Calibri" w:cs="Calibri"/>
          <w:noProof/>
          <w:szCs w:val="24"/>
        </w:rPr>
        <w:tab/>
        <w:t xml:space="preserve">Pati S, Helmbrecht GD. Congenital schizencephaly associated with in utero warfarin exposure. Reprod Toxicol;8(2):115–20. </w:t>
      </w:r>
    </w:p>
    <w:p w14:paraId="5FCDB44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7. </w:t>
      </w:r>
      <w:r w:rsidRPr="006C41DA">
        <w:rPr>
          <w:rFonts w:ascii="Calibri" w:hAnsi="Calibri" w:cs="Calibri"/>
          <w:noProof/>
          <w:szCs w:val="24"/>
        </w:rPr>
        <w:tab/>
        <w:t xml:space="preserve">Harmony T. Schizencephaly with occlusion or absence of middle cerebral artery. 2006;171–5. </w:t>
      </w:r>
    </w:p>
    <w:p w14:paraId="718B009B" w14:textId="7402CA13" w:rsidR="00410D52" w:rsidRPr="006C41DA" w:rsidRDefault="00410D52" w:rsidP="00A73496">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8. </w:t>
      </w:r>
      <w:r w:rsidRPr="006C41DA">
        <w:rPr>
          <w:rFonts w:ascii="Calibri" w:hAnsi="Calibri" w:cs="Calibri"/>
          <w:noProof/>
          <w:szCs w:val="24"/>
        </w:rPr>
        <w:tab/>
      </w:r>
      <w:r w:rsidR="00A73496" w:rsidRPr="006C41DA">
        <w:rPr>
          <w:rFonts w:ascii="Calibri" w:hAnsi="Calibri" w:cs="Calibri"/>
          <w:noProof/>
          <w:szCs w:val="24"/>
        </w:rPr>
        <w:t>Conte G, Righini A, Griffiths PD, Rustico M, Lanna M, Mackie FL, Pinelli L, Prefumo F, Persico N, Igra MS, Parazzini C, Doneda C, Fichera A, Ambrosi C, Kilby M, Severino M, Triulzi F, Rossi A, Skipper N. Brain-injured Survivors of Monochorionic Twin Pregnancies Complicated by Single Itrauterine Death: MR Findings in a Multicenter Study. Radiology. 2018</w:t>
      </w:r>
      <w:r w:rsidR="00D642FF" w:rsidRPr="006C41DA">
        <w:rPr>
          <w:rFonts w:ascii="Calibri" w:hAnsi="Calibri" w:cs="Calibri"/>
          <w:noProof/>
          <w:szCs w:val="24"/>
        </w:rPr>
        <w:t xml:space="preserve"> </w:t>
      </w:r>
      <w:r w:rsidR="00A73496" w:rsidRPr="006C41DA">
        <w:rPr>
          <w:rFonts w:ascii="Calibri" w:hAnsi="Calibri" w:cs="Calibri"/>
          <w:noProof/>
          <w:szCs w:val="24"/>
        </w:rPr>
        <w:t>Aug;288(2):582-590.</w:t>
      </w:r>
      <w:r w:rsidRPr="006C41DA">
        <w:rPr>
          <w:rFonts w:ascii="Calibri" w:hAnsi="Calibri" w:cs="Calibri"/>
          <w:noProof/>
          <w:szCs w:val="24"/>
        </w:rPr>
        <w:t xml:space="preserve"> </w:t>
      </w:r>
    </w:p>
    <w:p w14:paraId="7CA32634"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39. </w:t>
      </w:r>
      <w:r w:rsidRPr="006C41DA">
        <w:rPr>
          <w:rFonts w:ascii="Calibri" w:hAnsi="Calibri" w:cs="Calibri"/>
          <w:noProof/>
          <w:szCs w:val="24"/>
        </w:rPr>
        <w:tab/>
        <w:t xml:space="preserve">Li C, Miao JK, Xu Y, Hua YY, Ma Q, Zhou LL, et al. Prenatal, perinatal and neonatal risk factors for perinatal arterial ischaemic stroke: a systematic review and meta-analysis. Eur J Neurol. 2017;24(8):1006–15. </w:t>
      </w:r>
    </w:p>
    <w:p w14:paraId="19FD8850" w14:textId="3536CAC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0. </w:t>
      </w:r>
      <w:r w:rsidRPr="006C41DA">
        <w:rPr>
          <w:rFonts w:ascii="Calibri" w:hAnsi="Calibri" w:cs="Calibri"/>
          <w:noProof/>
          <w:szCs w:val="24"/>
        </w:rPr>
        <w:tab/>
        <w:t>Mercuri E, Cowan F, Rutherford M, Acolet D, Pennock J, Dubowitz L. Ischaemic and haemorrhagic brain lesions in newborns with seizures and normal Apgar scores. Arch Dis Child Fetal Neonatal Ed. 1995;73(2):F67-74.</w:t>
      </w:r>
    </w:p>
    <w:p w14:paraId="2E631C7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1. </w:t>
      </w:r>
      <w:r w:rsidRPr="006C41DA">
        <w:rPr>
          <w:rFonts w:ascii="Calibri" w:hAnsi="Calibri" w:cs="Calibri"/>
          <w:noProof/>
          <w:szCs w:val="24"/>
        </w:rPr>
        <w:tab/>
        <w:t xml:space="preserve">Tavil B, Korkmaz A, Bayhan T, Aytaç S, Unal S, Kuskonmaz B, et al. Foetal and neonatal intracranial haemorrhage in term newborn infants: Hacettepe University experience. Blood Coagul Fibrinolysis. 2016;27(2):163–8. </w:t>
      </w:r>
    </w:p>
    <w:p w14:paraId="2B46B11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2. </w:t>
      </w:r>
      <w:r w:rsidRPr="006C41DA">
        <w:rPr>
          <w:rFonts w:ascii="Calibri" w:hAnsi="Calibri" w:cs="Calibri"/>
          <w:noProof/>
          <w:szCs w:val="24"/>
        </w:rPr>
        <w:tab/>
        <w:t xml:space="preserve">Abdelkader MA, Ramadan W, Gabr AA, Kamel A, Abdelrahman RW. Fetal intracranial hemorrhage: sonographic criteria and merits of prenatal diagnosis. J Matern Neonatal Med. 2017;30(18):2250–6. </w:t>
      </w:r>
    </w:p>
    <w:p w14:paraId="5204358A"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3. </w:t>
      </w:r>
      <w:r w:rsidRPr="006C41DA">
        <w:rPr>
          <w:rFonts w:ascii="Calibri" w:hAnsi="Calibri" w:cs="Calibri"/>
          <w:noProof/>
          <w:szCs w:val="24"/>
        </w:rPr>
        <w:tab/>
        <w:t xml:space="preserve">Kirton A, DeVeber G, Pontigon AM, Macgregor D, Shroff M. Presumed perinatal ischemic stroke: Vascular classification predicts outcomes. Ann Neurol. 2008;63(4):436–43. </w:t>
      </w:r>
    </w:p>
    <w:p w14:paraId="0686D0D8" w14:textId="7B2941C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4. </w:t>
      </w:r>
      <w:r w:rsidRPr="006C41DA">
        <w:rPr>
          <w:rFonts w:ascii="Calibri" w:hAnsi="Calibri" w:cs="Calibri"/>
          <w:noProof/>
          <w:szCs w:val="24"/>
        </w:rPr>
        <w:tab/>
        <w:t>Kirton A, deVeber G. Advances in Perinatal Ischemic Stroke. Pediatr Neurol. 2009;40(3):205–14.</w:t>
      </w:r>
    </w:p>
    <w:p w14:paraId="7D069C8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5. </w:t>
      </w:r>
      <w:r w:rsidRPr="006C41DA">
        <w:rPr>
          <w:rFonts w:ascii="Calibri" w:hAnsi="Calibri" w:cs="Calibri"/>
          <w:noProof/>
          <w:szCs w:val="24"/>
        </w:rPr>
        <w:tab/>
        <w:t xml:space="preserve">Li D, Hodge J, Wei XC, Kirton A. Reduced ipsilesional cortical volumes in fetal periventricular venous infarction. Stroke. 2012;43(5):1404–7. </w:t>
      </w:r>
    </w:p>
    <w:p w14:paraId="01B09BE7" w14:textId="3344E3BD"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6. </w:t>
      </w:r>
      <w:r w:rsidRPr="006C41DA">
        <w:rPr>
          <w:rFonts w:ascii="Calibri" w:hAnsi="Calibri" w:cs="Calibri"/>
          <w:noProof/>
          <w:szCs w:val="24"/>
        </w:rPr>
        <w:tab/>
        <w:t>Sherer DM, Anyaegbunam A, Onyeije C. Antepartum fetal intracranial hemorrhage, predisposing factors and prenatal sonography: A review. American Journal of Perinatology. 1998</w:t>
      </w:r>
      <w:r w:rsidR="008D1945" w:rsidRPr="006C41DA">
        <w:rPr>
          <w:rFonts w:ascii="Calibri" w:hAnsi="Calibri" w:cs="Calibri"/>
          <w:noProof/>
          <w:szCs w:val="24"/>
        </w:rPr>
        <w:t>; 15:</w:t>
      </w:r>
      <w:r w:rsidRPr="006C41DA">
        <w:rPr>
          <w:rFonts w:ascii="Calibri" w:hAnsi="Calibri" w:cs="Calibri"/>
          <w:noProof/>
          <w:szCs w:val="24"/>
        </w:rPr>
        <w:t xml:space="preserve"> 431–41. </w:t>
      </w:r>
    </w:p>
    <w:p w14:paraId="6F5995E7"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7. </w:t>
      </w:r>
      <w:r w:rsidRPr="006C41DA">
        <w:rPr>
          <w:rFonts w:ascii="Calibri" w:hAnsi="Calibri" w:cs="Calibri"/>
          <w:noProof/>
          <w:szCs w:val="24"/>
        </w:rPr>
        <w:tab/>
        <w:t xml:space="preserve">Vergani P, Strobelt N, Locatelli A, Paterlini G, Tagliabue P, Parravicini E, et al. Clinical significance of fetal intracranial hemorrhage. Am J Obs Gynecol. 1996;175(3 Pt 1):536–43. </w:t>
      </w:r>
    </w:p>
    <w:p w14:paraId="5AD8A678" w14:textId="7EE83ABE"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8. </w:t>
      </w:r>
      <w:r w:rsidRPr="006C41DA">
        <w:rPr>
          <w:rFonts w:ascii="Calibri" w:hAnsi="Calibri" w:cs="Calibri"/>
          <w:noProof/>
          <w:szCs w:val="24"/>
        </w:rPr>
        <w:tab/>
        <w:t xml:space="preserve">Kirkinen P, Partanen K, Ryynänen M, Ordén MR. Fetal intracranial hemorrhage. Imaging by ultrasound and magnetic resonance imaging. J Reprod Med. 1997 Aug;42(8):467–72. </w:t>
      </w:r>
    </w:p>
    <w:p w14:paraId="44773B8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49. </w:t>
      </w:r>
      <w:r w:rsidRPr="006C41DA">
        <w:rPr>
          <w:rFonts w:ascii="Calibri" w:hAnsi="Calibri" w:cs="Calibri"/>
          <w:noProof/>
          <w:szCs w:val="24"/>
        </w:rPr>
        <w:tab/>
        <w:t xml:space="preserve">Ghi T, Simonazzi G, Perolo A, Savelli L, Sandri F, Bernardi B, et al. Outcome of antenatally </w:t>
      </w:r>
      <w:r w:rsidRPr="006C41DA">
        <w:rPr>
          <w:rFonts w:ascii="Calibri" w:hAnsi="Calibri" w:cs="Calibri"/>
          <w:noProof/>
          <w:szCs w:val="24"/>
        </w:rPr>
        <w:lastRenderedPageBreak/>
        <w:t xml:space="preserve">diagnosed intracranial hemorrhage: Case series and review of the literature. Ultrasound Obstet Gynecol. 2003;22(2):121–30. </w:t>
      </w:r>
    </w:p>
    <w:p w14:paraId="2D34C15B"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0. </w:t>
      </w:r>
      <w:r w:rsidRPr="006C41DA">
        <w:rPr>
          <w:rFonts w:ascii="Calibri" w:hAnsi="Calibri" w:cs="Calibri"/>
          <w:noProof/>
          <w:szCs w:val="24"/>
        </w:rPr>
        <w:tab/>
        <w:t xml:space="preserve">Elchalal U, Yagel S, Gomori JM, Porat S, Beni-Adani L, Yanai N, et al. Fetal intracranial hemorrhage (fetal stroke): Does grade matter? Ultrasound Obstet Gynecol. 2005;26(3):233–43. </w:t>
      </w:r>
    </w:p>
    <w:p w14:paraId="5BEA82D1" w14:textId="78BD861B"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1. </w:t>
      </w:r>
      <w:r w:rsidRPr="006C41DA">
        <w:rPr>
          <w:rFonts w:ascii="Calibri" w:hAnsi="Calibri" w:cs="Calibri"/>
          <w:noProof/>
          <w:szCs w:val="24"/>
        </w:rPr>
        <w:tab/>
        <w:t>Huang Y-F, Chen W-C, Tseng J-J, Ho ES-C, Chou M-M. Fetal Intracranial Hemorrhage (Fetal Stroke): Report of Four Antenatally Diagnosed Casesand Review of the Literature. Taiwan J Obstet Gyneco</w:t>
      </w:r>
      <w:r w:rsidR="008D1945" w:rsidRPr="006C41DA">
        <w:rPr>
          <w:rFonts w:ascii="Calibri" w:hAnsi="Calibri" w:cs="Calibri"/>
          <w:noProof/>
          <w:szCs w:val="24"/>
        </w:rPr>
        <w:t>l</w:t>
      </w:r>
      <w:r w:rsidRPr="006C41DA">
        <w:rPr>
          <w:rFonts w:ascii="Calibri" w:hAnsi="Calibri" w:cs="Calibri"/>
          <w:noProof/>
          <w:szCs w:val="24"/>
        </w:rPr>
        <w:t>. 2006;45(2):135–41.</w:t>
      </w:r>
    </w:p>
    <w:p w14:paraId="4EA9860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2. </w:t>
      </w:r>
      <w:r w:rsidRPr="006C41DA">
        <w:rPr>
          <w:rFonts w:ascii="Calibri" w:hAnsi="Calibri" w:cs="Calibri"/>
          <w:noProof/>
          <w:szCs w:val="24"/>
        </w:rPr>
        <w:tab/>
        <w:t xml:space="preserve">Takanashi J, Barkovich AJ, Ferriero DM, Suzuki H, Kohno Y. Widening spectrum of congenital hemiplegia: Periventricular venous infarction in term neonates. Neurology. 2003;61(4):531–3. </w:t>
      </w:r>
    </w:p>
    <w:p w14:paraId="5888CA2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3. </w:t>
      </w:r>
      <w:r w:rsidRPr="006C41DA">
        <w:rPr>
          <w:rFonts w:ascii="Calibri" w:hAnsi="Calibri" w:cs="Calibri"/>
          <w:noProof/>
          <w:szCs w:val="24"/>
        </w:rPr>
        <w:tab/>
        <w:t xml:space="preserve">Tortora D, Severino M, Malova M, Parodi A, Morana G, Sedlacik J, et al. Differences in subependymal vein anatomy may predispose preterm infants to GMH-IVH. Arch Dis Child. 2017;59–65. </w:t>
      </w:r>
    </w:p>
    <w:p w14:paraId="12BF6EA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4. </w:t>
      </w:r>
      <w:r w:rsidRPr="006C41DA">
        <w:rPr>
          <w:rFonts w:ascii="Calibri" w:hAnsi="Calibri" w:cs="Calibri"/>
          <w:noProof/>
          <w:szCs w:val="24"/>
        </w:rPr>
        <w:tab/>
        <w:t xml:space="preserve">De Vries LS, Roelants-van Rijn AM, Rademaker KJ, Van Haastert IC, Beek FJ, Groenendaal F. Unilateral parenchymal haemorrhagic infarction in the preterm infant. Eur J Paediatr Neurol. 2001;5(4):139–49. </w:t>
      </w:r>
    </w:p>
    <w:p w14:paraId="2F00A794" w14:textId="4E7750FE" w:rsidR="00507DB0" w:rsidRPr="006C41DA" w:rsidRDefault="00410D52" w:rsidP="00507DB0">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5. </w:t>
      </w:r>
      <w:r w:rsidRPr="006C41DA">
        <w:rPr>
          <w:rFonts w:ascii="Calibri" w:hAnsi="Calibri" w:cs="Calibri"/>
          <w:noProof/>
          <w:szCs w:val="24"/>
        </w:rPr>
        <w:tab/>
      </w:r>
      <w:r w:rsidR="00507DB0" w:rsidRPr="006C41DA">
        <w:rPr>
          <w:rFonts w:ascii="Calibri" w:hAnsi="Calibri" w:cs="Calibri"/>
          <w:noProof/>
          <w:szCs w:val="24"/>
        </w:rPr>
        <w:t>Vermeulen RJ, Peeters-Scholte C, Van Vugt JJ, Barkhof F, Rizzu P, van der Schoor SR, van der Knaap MS. Fetal origin of brain damage in 2 infants with a COL4A1 mutation: fetal and neonatal MRI. Neuropediatrics. 2011 Feb;42(1):1-3</w:t>
      </w:r>
    </w:p>
    <w:p w14:paraId="23DCD7C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6. </w:t>
      </w:r>
      <w:r w:rsidRPr="006C41DA">
        <w:rPr>
          <w:rFonts w:ascii="Calibri" w:hAnsi="Calibri" w:cs="Calibri"/>
          <w:noProof/>
          <w:szCs w:val="24"/>
        </w:rPr>
        <w:tab/>
        <w:t xml:space="preserve">Oswal K, Agarwal A. Warfarin-induced fetal intracranial subdural hematoma. J Clin Ultrasound. 2008;36(7):451–3. </w:t>
      </w:r>
    </w:p>
    <w:p w14:paraId="6A4DC02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7. </w:t>
      </w:r>
      <w:r w:rsidRPr="006C41DA">
        <w:rPr>
          <w:rFonts w:ascii="Calibri" w:hAnsi="Calibri" w:cs="Calibri"/>
          <w:noProof/>
          <w:szCs w:val="24"/>
        </w:rPr>
        <w:tab/>
        <w:t xml:space="preserve">Yamasato K, Kurata N, Towner D. Case Report Delayed Appearance of a Traumatic Fetal Intracranial Hemorrhage. 2018;2018(c):1–5. </w:t>
      </w:r>
    </w:p>
    <w:p w14:paraId="43D0BAF5" w14:textId="665BD4A4"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8. </w:t>
      </w:r>
      <w:r w:rsidRPr="006C41DA">
        <w:rPr>
          <w:rFonts w:ascii="Calibri" w:hAnsi="Calibri" w:cs="Calibri"/>
          <w:noProof/>
          <w:szCs w:val="24"/>
        </w:rPr>
        <w:tab/>
        <w:t xml:space="preserve">Tattoli L, Di Vella G, Solarino B. A case of intrauterine lethal fetal injury after attempted suicide of the mother. Forensic Sci Int. 2017;280:e1–5. </w:t>
      </w:r>
    </w:p>
    <w:p w14:paraId="39A12458" w14:textId="41EFB6A8"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59. </w:t>
      </w:r>
      <w:r w:rsidRPr="006C41DA">
        <w:rPr>
          <w:rFonts w:ascii="Calibri" w:hAnsi="Calibri" w:cs="Calibri"/>
          <w:noProof/>
          <w:szCs w:val="24"/>
        </w:rPr>
        <w:tab/>
        <w:t xml:space="preserve">Ellestad SC, Shelton S, James AH. Prenatal diagnosis of a trauma-related fetal epidural hematoma. Obstet Gynecol 2004 Dec;104(6):1298–300. </w:t>
      </w:r>
    </w:p>
    <w:p w14:paraId="75FC078D" w14:textId="2736908B"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0. </w:t>
      </w:r>
      <w:r w:rsidRPr="006C41DA">
        <w:rPr>
          <w:rFonts w:ascii="Calibri" w:hAnsi="Calibri" w:cs="Calibri"/>
          <w:noProof/>
          <w:szCs w:val="24"/>
        </w:rPr>
        <w:tab/>
        <w:t xml:space="preserve">Lee H-C, Cho SY, Lee HJ, Kim CJ, Park JS, Chi JG. Warfarin-associated fetal intracranial hemorrhage: a case report. J Korean Med Sci 2003;18(5):764–7. </w:t>
      </w:r>
    </w:p>
    <w:p w14:paraId="60BAA647" w14:textId="3470FFC3"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1. </w:t>
      </w:r>
      <w:r w:rsidRPr="006C41DA">
        <w:rPr>
          <w:rFonts w:ascii="Calibri" w:hAnsi="Calibri" w:cs="Calibri"/>
          <w:noProof/>
          <w:szCs w:val="24"/>
        </w:rPr>
        <w:tab/>
        <w:t xml:space="preserve">Fujiwara K, Aoki S, Kurasawa K, Okuda M, Takahashi T, Hirahara F. Warfarin-associated fetal intracranial subdural hematoma: a case report. Clin case reports. 2014 Jun;2(3):108–11. </w:t>
      </w:r>
    </w:p>
    <w:p w14:paraId="7389EDF2" w14:textId="42A3653B"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2. </w:t>
      </w:r>
      <w:r w:rsidRPr="006C41DA">
        <w:rPr>
          <w:rFonts w:ascii="Calibri" w:hAnsi="Calibri" w:cs="Calibri"/>
          <w:noProof/>
          <w:szCs w:val="24"/>
        </w:rPr>
        <w:tab/>
        <w:t xml:space="preserve">de Spirlet M, Goffinet F, Philippe HJ, Bailly M, Couderc S, Nisand I. Prenatal diagnosis of a subdural hematoma associated with reverse flow in the middle cerebral artery: case report and literature review. Ultrasound Obstet Gynecol. 2000 Jul;16(1):72–6. </w:t>
      </w:r>
    </w:p>
    <w:p w14:paraId="0D7A5C4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3. </w:t>
      </w:r>
      <w:r w:rsidRPr="006C41DA">
        <w:rPr>
          <w:rFonts w:ascii="Calibri" w:hAnsi="Calibri" w:cs="Calibri"/>
          <w:noProof/>
          <w:szCs w:val="24"/>
        </w:rPr>
        <w:tab/>
        <w:t xml:space="preserve">Batukan C, Holzgreve W, Bubl R, Visca E, Radü EW, Tercanli S. Prenatal diagnosis of an infratentorial subdural hemorrhage: Case report. Ultrasound Obstet Gynecol. 2002;19(4):407–9. </w:t>
      </w:r>
    </w:p>
    <w:p w14:paraId="2A337AF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4. </w:t>
      </w:r>
      <w:r w:rsidRPr="006C41DA">
        <w:rPr>
          <w:rFonts w:ascii="Calibri" w:hAnsi="Calibri" w:cs="Calibri"/>
          <w:noProof/>
          <w:szCs w:val="24"/>
        </w:rPr>
        <w:tab/>
        <w:t xml:space="preserve">Kawadler JM, Clayden JD, Kirkham FJ, Cox TC, Saunders DE, Clark CA. Subcortical and cerebellar volumetric deficits in paediatric sickle cell anaemia. Br J Haematol. 2013;163(3). </w:t>
      </w:r>
    </w:p>
    <w:p w14:paraId="140242A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5. </w:t>
      </w:r>
      <w:r w:rsidRPr="006C41DA">
        <w:rPr>
          <w:rFonts w:ascii="Calibri" w:hAnsi="Calibri" w:cs="Calibri"/>
          <w:noProof/>
          <w:szCs w:val="24"/>
        </w:rPr>
        <w:tab/>
        <w:t xml:space="preserve">Amato M, Huppi P, Herschkowitz N, Huber P. Prenatal stroke suggested by intrauterine ultrasound and confirmed by magnetic resonance imaging. Neuropediatrics. 1991;22(2):100–2. </w:t>
      </w:r>
    </w:p>
    <w:p w14:paraId="35C30AF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lastRenderedPageBreak/>
        <w:t xml:space="preserve">66. </w:t>
      </w:r>
      <w:r w:rsidRPr="006C41DA">
        <w:rPr>
          <w:rFonts w:ascii="Calibri" w:hAnsi="Calibri" w:cs="Calibri"/>
          <w:noProof/>
          <w:szCs w:val="24"/>
        </w:rPr>
        <w:tab/>
        <w:t xml:space="preserve">Gratacós E, Carreras E, Becker J, Lewi L, Enríquez G, Perapoch J, et al. Prevalence of neurological damage in monochorionic twins with selective intrauterine growth restriction and intermittent absent or reversed end-diastolic umbilical artery flow. Ultrasound Obstet Gynecol. 2004;24(2):159–63. </w:t>
      </w:r>
    </w:p>
    <w:p w14:paraId="16882522" w14:textId="362C4FF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7. </w:t>
      </w:r>
      <w:r w:rsidRPr="006C41DA">
        <w:rPr>
          <w:rFonts w:ascii="Calibri" w:hAnsi="Calibri" w:cs="Calibri"/>
          <w:noProof/>
          <w:szCs w:val="24"/>
        </w:rPr>
        <w:tab/>
        <w:t>Wang HS, Kuo MF, Chang TC. Sonographic lenticulostriate vasculopathy in infants: some associations and a hypothesis. AJNR Am J Neuroradiol</w:t>
      </w:r>
      <w:r w:rsidR="008D1945" w:rsidRPr="006C41DA">
        <w:rPr>
          <w:rFonts w:ascii="Calibri" w:hAnsi="Calibri" w:cs="Calibri"/>
          <w:noProof/>
          <w:szCs w:val="24"/>
        </w:rPr>
        <w:t xml:space="preserve"> </w:t>
      </w:r>
      <w:r w:rsidRPr="006C41DA">
        <w:rPr>
          <w:rFonts w:ascii="Calibri" w:hAnsi="Calibri" w:cs="Calibri"/>
          <w:noProof/>
          <w:szCs w:val="24"/>
        </w:rPr>
        <w:t xml:space="preserve">1995 Jan;16(1):97–102. </w:t>
      </w:r>
    </w:p>
    <w:p w14:paraId="000551D0" w14:textId="329552D3"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8. </w:t>
      </w:r>
      <w:r w:rsidRPr="006C41DA">
        <w:rPr>
          <w:rFonts w:ascii="Calibri" w:hAnsi="Calibri" w:cs="Calibri"/>
          <w:noProof/>
          <w:szCs w:val="24"/>
        </w:rPr>
        <w:tab/>
        <w:t xml:space="preserve">Coley BD, Rusin JA, Boue DR. Importance of hypoxic/ischemic conditions in the development of cerebral lenticulostriate vasculopathy. Pediatr Radiol. 2000 Dec;30(12):846–55. </w:t>
      </w:r>
    </w:p>
    <w:p w14:paraId="67203E79" w14:textId="6A31DF0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69. </w:t>
      </w:r>
      <w:r w:rsidRPr="006C41DA">
        <w:rPr>
          <w:rFonts w:ascii="Calibri" w:hAnsi="Calibri" w:cs="Calibri"/>
          <w:noProof/>
          <w:szCs w:val="24"/>
        </w:rPr>
        <w:tab/>
        <w:t>Kandasamy Y, Alcock G, Koh THHG. Lenticulostriate vasculopathy in twin-to-twin transfusion syndrome. J Perinatol. 2006 Dec;26(12):780–2.</w:t>
      </w:r>
    </w:p>
    <w:p w14:paraId="5B09A4B6" w14:textId="72EF91F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0. </w:t>
      </w:r>
      <w:r w:rsidRPr="006C41DA">
        <w:rPr>
          <w:rFonts w:ascii="Calibri" w:hAnsi="Calibri" w:cs="Calibri"/>
          <w:noProof/>
          <w:szCs w:val="24"/>
        </w:rPr>
        <w:tab/>
        <w:t xml:space="preserve">de Vries LS, Beek FJ, Stoutenbeek P. Lenticulostriate vasculopathy in twin-to-twin transfusion syndrome: sonographic and CT findings. Pediatr Radiol. 1995 Nov;25 Suppl 1:S41-2. </w:t>
      </w:r>
    </w:p>
    <w:p w14:paraId="1C00D261" w14:textId="09DD8678"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1. </w:t>
      </w:r>
      <w:r w:rsidRPr="006C41DA">
        <w:rPr>
          <w:rFonts w:ascii="Calibri" w:hAnsi="Calibri" w:cs="Calibri"/>
          <w:noProof/>
          <w:szCs w:val="24"/>
        </w:rPr>
        <w:tab/>
        <w:t>El Ayoubi M, de Bethmann O, Monset-Couchard M. Lenticulostriate echogenic vessels: clinical and sonographic study of 70 neonatal cases. Pediatr Radi</w:t>
      </w:r>
      <w:r w:rsidR="008D1945" w:rsidRPr="006C41DA">
        <w:rPr>
          <w:rFonts w:ascii="Calibri" w:hAnsi="Calibri" w:cs="Calibri"/>
          <w:noProof/>
          <w:szCs w:val="24"/>
        </w:rPr>
        <w:t>iol</w:t>
      </w:r>
      <w:r w:rsidRPr="006C41DA">
        <w:rPr>
          <w:rFonts w:ascii="Calibri" w:hAnsi="Calibri" w:cs="Calibri"/>
          <w:noProof/>
          <w:szCs w:val="24"/>
        </w:rPr>
        <w:t xml:space="preserve">. 2003 Oct;33(10):697–703. </w:t>
      </w:r>
    </w:p>
    <w:p w14:paraId="66939B2B" w14:textId="06460583"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2. </w:t>
      </w:r>
      <w:r w:rsidRPr="006C41DA">
        <w:rPr>
          <w:rFonts w:ascii="Calibri" w:hAnsi="Calibri" w:cs="Calibri"/>
          <w:noProof/>
          <w:szCs w:val="24"/>
        </w:rPr>
        <w:tab/>
        <w:t>Soares de Souza A, Moraes Dias C, Braga FDCB, Terzian ACB, Estofolete CF, Oliani AH, et al. Fetal Infection by Zika Virus in the Third Trimester: Report of 2 Cases. Clin Infect Dis. 2016 Dec 15;63(12):1622–5.</w:t>
      </w:r>
    </w:p>
    <w:p w14:paraId="47B4A8D9" w14:textId="5157D1A1"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3. </w:t>
      </w:r>
      <w:r w:rsidRPr="006C41DA">
        <w:rPr>
          <w:rFonts w:ascii="Calibri" w:hAnsi="Calibri" w:cs="Calibri"/>
          <w:noProof/>
          <w:szCs w:val="24"/>
        </w:rPr>
        <w:tab/>
        <w:t>Lucca J, Baldisserotto M. Cerebral ultrasound findings in infants exposed to crack cocaine during gestation. Pediatr Radiol. 2013 Jan 15;43(2):212–8.</w:t>
      </w:r>
    </w:p>
    <w:p w14:paraId="78BE59B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4. </w:t>
      </w:r>
      <w:r w:rsidRPr="006C41DA">
        <w:rPr>
          <w:rFonts w:ascii="Calibri" w:hAnsi="Calibri" w:cs="Calibri"/>
          <w:noProof/>
          <w:szCs w:val="24"/>
        </w:rPr>
        <w:tab/>
        <w:t xml:space="preserve">Das S, Ankola P, Chiechi M, Sandhu J. Perinatal Cerebral Arterial Infarction Associated with a Placental Chorioangioma. 2008;5–7. </w:t>
      </w:r>
    </w:p>
    <w:p w14:paraId="39845C8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5. </w:t>
      </w:r>
      <w:r w:rsidRPr="006C41DA">
        <w:rPr>
          <w:rFonts w:ascii="Calibri" w:hAnsi="Calibri" w:cs="Calibri"/>
          <w:noProof/>
          <w:szCs w:val="24"/>
        </w:rPr>
        <w:tab/>
        <w:t xml:space="preserve">Amlie-Lefond CM, Basir MA, Franciosi RA. Fatal Neonatal Stroke From a Prenatal Cardiac Thrombus. Pediatr Neurol. 2008;38(2):140–2. </w:t>
      </w:r>
    </w:p>
    <w:p w14:paraId="25DE96EA" w14:textId="1B930ED0"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6. </w:t>
      </w:r>
      <w:r w:rsidRPr="006C41DA">
        <w:rPr>
          <w:rFonts w:ascii="Calibri" w:hAnsi="Calibri" w:cs="Calibri"/>
          <w:noProof/>
          <w:szCs w:val="24"/>
        </w:rPr>
        <w:tab/>
        <w:t xml:space="preserve">Ghidini A, Locatelli A. Diffuse placental chorioangiomatosis causing multiple fetal cerebral embolism: a case report. J Reprod Med. 2006 Apr;51(4):321–4. </w:t>
      </w:r>
    </w:p>
    <w:p w14:paraId="675049C0" w14:textId="16FBD48E"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7. </w:t>
      </w:r>
      <w:r w:rsidRPr="006C41DA">
        <w:rPr>
          <w:rFonts w:ascii="Calibri" w:hAnsi="Calibri" w:cs="Calibri"/>
          <w:noProof/>
          <w:szCs w:val="24"/>
        </w:rPr>
        <w:tab/>
        <w:t xml:space="preserve">Kraus FT, Acheen VI. Fetal thrombotic vasculopathy in the placenta: cerebral thrombi and infarcts, coagulopathies, and cerebral palsy. Hum Pathol. 1999 Jul;30(7):759–69. </w:t>
      </w:r>
    </w:p>
    <w:p w14:paraId="0E2A342D"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8. </w:t>
      </w:r>
      <w:r w:rsidRPr="006C41DA">
        <w:rPr>
          <w:rFonts w:ascii="Calibri" w:hAnsi="Calibri" w:cs="Calibri"/>
          <w:noProof/>
          <w:szCs w:val="24"/>
        </w:rPr>
        <w:tab/>
        <w:t xml:space="preserve">Kirton A, Shroff M, Pontigon AM, DeVeber G. Risk factors and presentations of periventricular venous infarction vs arterial presumed perinatal ischemic stroke. Arch Neurol. 2010;67(7):842–8. </w:t>
      </w:r>
    </w:p>
    <w:p w14:paraId="04206BA2" w14:textId="581571E3"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79. </w:t>
      </w:r>
      <w:r w:rsidRPr="006C41DA">
        <w:rPr>
          <w:rFonts w:ascii="Calibri" w:hAnsi="Calibri" w:cs="Calibri"/>
          <w:noProof/>
          <w:szCs w:val="24"/>
        </w:rPr>
        <w:tab/>
        <w:t>Xia W, Hu D, Xiao P, Yang W, Chen X. Dural Sinus Malformation Imaging in the Fetus: Based on 4 Cases and Literature Review. J Stroke Cerebrovasc Dis. 2018;</w:t>
      </w:r>
      <w:r w:rsidR="008D1945" w:rsidRPr="006C41DA">
        <w:rPr>
          <w:rFonts w:ascii="Calibri" w:hAnsi="Calibri" w:cs="Calibri"/>
          <w:noProof/>
          <w:szCs w:val="24"/>
        </w:rPr>
        <w:t xml:space="preserve"> in press.</w:t>
      </w:r>
      <w:r w:rsidRPr="006C41DA">
        <w:rPr>
          <w:rFonts w:ascii="Calibri" w:hAnsi="Calibri" w:cs="Calibri"/>
          <w:noProof/>
          <w:szCs w:val="24"/>
        </w:rPr>
        <w:t xml:space="preserve"> </w:t>
      </w:r>
    </w:p>
    <w:p w14:paraId="6ACDCBB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0. </w:t>
      </w:r>
      <w:r w:rsidRPr="006C41DA">
        <w:rPr>
          <w:rFonts w:ascii="Calibri" w:hAnsi="Calibri" w:cs="Calibri"/>
          <w:noProof/>
          <w:szCs w:val="24"/>
        </w:rPr>
        <w:tab/>
        <w:t xml:space="preserve">Fanou EM, Reeves MJ, Howe DT, Joy H, Morris S, Russell S, et al. In utero magnetic resonance imaging for diagnosis of dural venous sinus ectasia with thrombosis in the fetus. 2013;1591–8. </w:t>
      </w:r>
    </w:p>
    <w:p w14:paraId="740C14B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1. </w:t>
      </w:r>
      <w:r w:rsidRPr="006C41DA">
        <w:rPr>
          <w:rFonts w:ascii="Calibri" w:hAnsi="Calibri" w:cs="Calibri"/>
          <w:noProof/>
          <w:szCs w:val="24"/>
        </w:rPr>
        <w:tab/>
        <w:t xml:space="preserve">Emamian SA, Bulas DI, Vezina GL, Dubovsky EC. Fetal MRI evaluation of an intracranial mass : in utero evolution of hemorrhage. 2002;593–7. </w:t>
      </w:r>
    </w:p>
    <w:p w14:paraId="0E83EBBB"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2. </w:t>
      </w:r>
      <w:r w:rsidRPr="006C41DA">
        <w:rPr>
          <w:rFonts w:ascii="Calibri" w:hAnsi="Calibri" w:cs="Calibri"/>
          <w:noProof/>
          <w:szCs w:val="24"/>
        </w:rPr>
        <w:tab/>
        <w:t xml:space="preserve">Zhou L, Dong S, Zhang M. Diagnosis of Vein of Galen Aneurysmal Malformation Using Fetal MRI. 2017;1535–9. </w:t>
      </w:r>
    </w:p>
    <w:p w14:paraId="75F7156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3. </w:t>
      </w:r>
      <w:r w:rsidRPr="006C41DA">
        <w:rPr>
          <w:rFonts w:ascii="Calibri" w:hAnsi="Calibri" w:cs="Calibri"/>
          <w:noProof/>
          <w:szCs w:val="24"/>
        </w:rPr>
        <w:tab/>
        <w:t xml:space="preserve">Fernández-Mayoralas DM, Recio-Rodríguez M, Fernández-Perrone AL, Jiménez-De-La-Peña M, Muñoz-Jareño N, Fernández-Jaén A. In utero diagnosis of phace syndrome by fetal </w:t>
      </w:r>
      <w:r w:rsidRPr="006C41DA">
        <w:rPr>
          <w:rFonts w:ascii="Calibri" w:hAnsi="Calibri" w:cs="Calibri"/>
          <w:noProof/>
          <w:szCs w:val="24"/>
        </w:rPr>
        <w:lastRenderedPageBreak/>
        <w:t xml:space="preserve">Magnetic Resonance Imaging (MRI). J Child Neurol. 2014;29(1):118–21. </w:t>
      </w:r>
    </w:p>
    <w:p w14:paraId="22FD4AF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4. </w:t>
      </w:r>
      <w:r w:rsidRPr="006C41DA">
        <w:rPr>
          <w:rFonts w:ascii="Calibri" w:hAnsi="Calibri" w:cs="Calibri"/>
          <w:noProof/>
          <w:szCs w:val="24"/>
        </w:rPr>
        <w:tab/>
        <w:t xml:space="preserve">Mart C. Nongalenic Pial Arteriovenous Fistula : Prenatal Diagnosis. 2017;45(9):621–5. </w:t>
      </w:r>
    </w:p>
    <w:p w14:paraId="6A32B0D6" w14:textId="3C4DE5A4"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5. </w:t>
      </w:r>
      <w:r w:rsidRPr="006C41DA">
        <w:rPr>
          <w:rFonts w:ascii="Calibri" w:hAnsi="Calibri" w:cs="Calibri"/>
          <w:noProof/>
          <w:szCs w:val="24"/>
        </w:rPr>
        <w:tab/>
        <w:t xml:space="preserve">de Sousa C, Clark T, Bradshaw A. Antenatally diagnosed subdural haemorrhage in congenital factor X deficiency. Arch Dis Child. 1988 Oct;63(10 Spec No):1168–70. </w:t>
      </w:r>
    </w:p>
    <w:p w14:paraId="35B6F54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6. </w:t>
      </w:r>
      <w:r w:rsidRPr="006C41DA">
        <w:rPr>
          <w:rFonts w:ascii="Calibri" w:hAnsi="Calibri" w:cs="Calibri"/>
          <w:noProof/>
          <w:szCs w:val="24"/>
        </w:rPr>
        <w:tab/>
        <w:t xml:space="preserve">Kutuk MS, Yikilmaz A, Ozgun MT, Dolanbay M, Canpolat M, Uludag S, et al. Prenatal diagnosis and postnatal outcome of fetal intracranial hemorrhage. Child’s Nerv Syst. 2014;30(3):411–8. </w:t>
      </w:r>
    </w:p>
    <w:p w14:paraId="46ECA871" w14:textId="4C637449"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7. </w:t>
      </w:r>
      <w:r w:rsidRPr="006C41DA">
        <w:rPr>
          <w:rFonts w:ascii="Calibri" w:hAnsi="Calibri" w:cs="Calibri"/>
          <w:noProof/>
          <w:szCs w:val="24"/>
        </w:rPr>
        <w:tab/>
        <w:t xml:space="preserve">Tomás-Vila M, García-Tamarit P, García-Colino A, Torregrosa-Pascual P, Martínez-Salinas P. [Schizencephaly associated with porencephaly in a girl with congenital cytomegalovirus infection]. Rev Neurol;31(10):952–5. </w:t>
      </w:r>
    </w:p>
    <w:p w14:paraId="0006D65D" w14:textId="29F31B74"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8. </w:t>
      </w:r>
      <w:r w:rsidRPr="006C41DA">
        <w:rPr>
          <w:rFonts w:ascii="Calibri" w:hAnsi="Calibri" w:cs="Calibri"/>
          <w:noProof/>
          <w:szCs w:val="24"/>
        </w:rPr>
        <w:tab/>
        <w:t xml:space="preserve">Craze JL, Salisbury AJ, Pike MG. Prenatal stroke associated with maternal parvovirus infection. Dev Med Child Neurol 1996 Jan;38(1):84–5. </w:t>
      </w:r>
    </w:p>
    <w:p w14:paraId="215A631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89. </w:t>
      </w:r>
      <w:r w:rsidRPr="006C41DA">
        <w:rPr>
          <w:rFonts w:ascii="Calibri" w:hAnsi="Calibri" w:cs="Calibri"/>
          <w:noProof/>
          <w:szCs w:val="24"/>
        </w:rPr>
        <w:tab/>
        <w:t xml:space="preserve">De Haan TR, Van Wezel-Meijler G, Beersma MFC, Von Lindern JS, Van Duinen SG, Walther FJ. Fetal stroke and congenital parvovirus B19 infection complicated by activated protein C resistance. Acta Paediatr Int J Paediatr. 2006;95(7):863–7. </w:t>
      </w:r>
    </w:p>
    <w:p w14:paraId="239715E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0. </w:t>
      </w:r>
      <w:r w:rsidRPr="006C41DA">
        <w:rPr>
          <w:rFonts w:ascii="Calibri" w:hAnsi="Calibri" w:cs="Calibri"/>
          <w:noProof/>
          <w:szCs w:val="24"/>
        </w:rPr>
        <w:tab/>
        <w:t xml:space="preserve">Spencer JA, Burrows RF. Feto-maternal alloimmune thrombocytopenia : a literature review and statistical analysis. 2001; </w:t>
      </w:r>
    </w:p>
    <w:p w14:paraId="76305C7D" w14:textId="69C49ECC"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1. </w:t>
      </w:r>
      <w:r w:rsidRPr="006C41DA">
        <w:rPr>
          <w:rFonts w:ascii="Calibri" w:hAnsi="Calibri" w:cs="Calibri"/>
          <w:noProof/>
          <w:szCs w:val="24"/>
        </w:rPr>
        <w:tab/>
        <w:t xml:space="preserve">Peterson JA, McFarland JG, Curtis BR, Aster RH. Neonatal alloimmune thrombocytopenia: pathogenesis, diagnosis and management. Br J Haematol 2013 Apr;161(1):3–14. </w:t>
      </w:r>
    </w:p>
    <w:p w14:paraId="3859273D" w14:textId="646A6DB1"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2. </w:t>
      </w:r>
      <w:r w:rsidRPr="006C41DA">
        <w:rPr>
          <w:rFonts w:ascii="Calibri" w:hAnsi="Calibri" w:cs="Calibri"/>
          <w:noProof/>
          <w:szCs w:val="24"/>
        </w:rPr>
        <w:tab/>
        <w:t>Wikman A, Westgren M, Anette M, Refsum E, Ha S. Intracranial hemorrhages in neonates born from 32 weeks of gestation—low frequency of associated fetal and neonatal alloimmune thrombocytopenia: a register-based study</w:t>
      </w:r>
      <w:r w:rsidR="008D1945" w:rsidRPr="006C41DA">
        <w:rPr>
          <w:rFonts w:ascii="Calibri" w:hAnsi="Calibri" w:cs="Calibri"/>
          <w:noProof/>
          <w:szCs w:val="24"/>
        </w:rPr>
        <w:t xml:space="preserve"> </w:t>
      </w:r>
      <w:r w:rsidRPr="006C41DA">
        <w:rPr>
          <w:rFonts w:ascii="Calibri" w:hAnsi="Calibri" w:cs="Calibri"/>
          <w:noProof/>
          <w:szCs w:val="24"/>
        </w:rPr>
        <w:t xml:space="preserve">2018;58(January). </w:t>
      </w:r>
    </w:p>
    <w:p w14:paraId="4F43248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3. </w:t>
      </w:r>
      <w:r w:rsidRPr="006C41DA">
        <w:rPr>
          <w:rFonts w:ascii="Calibri" w:hAnsi="Calibri" w:cs="Calibri"/>
          <w:noProof/>
          <w:szCs w:val="24"/>
        </w:rPr>
        <w:tab/>
        <w:t xml:space="preserve">Silva F, Morais S, Sevivas T, Veiga R, Salvado R, Taborda A. Rare disease Severe intracranial haemorrhage in neonatal alloimmune thrombocytopenia. 2011;3–7. </w:t>
      </w:r>
    </w:p>
    <w:p w14:paraId="5DDC3E6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4. </w:t>
      </w:r>
      <w:r w:rsidRPr="006C41DA">
        <w:rPr>
          <w:rFonts w:ascii="Calibri" w:hAnsi="Calibri" w:cs="Calibri"/>
          <w:noProof/>
          <w:szCs w:val="24"/>
        </w:rPr>
        <w:tab/>
        <w:t xml:space="preserve">Bierling P, Delbos F, Croisille L. Immune hemolytic disease. 2016;56(January). </w:t>
      </w:r>
    </w:p>
    <w:p w14:paraId="6553EC6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5. </w:t>
      </w:r>
      <w:r w:rsidRPr="006C41DA">
        <w:rPr>
          <w:rFonts w:ascii="Calibri" w:hAnsi="Calibri" w:cs="Calibri"/>
          <w:noProof/>
          <w:szCs w:val="24"/>
        </w:rPr>
        <w:tab/>
        <w:t xml:space="preserve">Tiller H, Husebekk A, Skogen B, Kjeldsen-kragh J, Kjær M. True risk of fetal / neonatal alloimmune thrombocytopenia in subsequent pregnancies : a prospective observational follow-up study. 2015;738–44. </w:t>
      </w:r>
    </w:p>
    <w:p w14:paraId="5FA23C6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6. </w:t>
      </w:r>
      <w:r w:rsidRPr="006C41DA">
        <w:rPr>
          <w:rFonts w:ascii="Calibri" w:hAnsi="Calibri" w:cs="Calibri"/>
          <w:noProof/>
          <w:szCs w:val="24"/>
        </w:rPr>
        <w:tab/>
        <w:t xml:space="preserve">Dale ST, Coleman LT. Neonatal alloimmune thrombocytopenia: Antenatal and postnatal imaging findings in the pediatric brain. Am J Neuroradiol. 2002;23(9):1457–65. </w:t>
      </w:r>
    </w:p>
    <w:p w14:paraId="6DF54D8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7. </w:t>
      </w:r>
      <w:r w:rsidRPr="006C41DA">
        <w:rPr>
          <w:rFonts w:ascii="Calibri" w:hAnsi="Calibri" w:cs="Calibri"/>
          <w:noProof/>
          <w:szCs w:val="24"/>
        </w:rPr>
        <w:tab/>
        <w:t xml:space="preserve">Ohila CAAM, Ubicka ZUJK, Rnvold KIMTO. Cerebellar Loss and Brain-Stem Atrophy Associated with Neonatal Alloimmune Thrombocytopenia in a Discordant Twin. 2010;55–62. </w:t>
      </w:r>
    </w:p>
    <w:p w14:paraId="76AD3B9D"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8. </w:t>
      </w:r>
      <w:r w:rsidRPr="006C41DA">
        <w:rPr>
          <w:rFonts w:ascii="Calibri" w:hAnsi="Calibri" w:cs="Calibri"/>
          <w:noProof/>
          <w:szCs w:val="24"/>
        </w:rPr>
        <w:tab/>
        <w:t xml:space="preserve">Ramón J, Conde C, Martínez ED, Rodríguez RC, Lorena A, Hoyos R De. CNS Siderosis and Variant After Neonatal Alloimmune Thrombocytopenia. 2005;32(5):346–9. </w:t>
      </w:r>
    </w:p>
    <w:p w14:paraId="6ED50020" w14:textId="2B7560DB"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99. </w:t>
      </w:r>
      <w:r w:rsidRPr="006C41DA">
        <w:rPr>
          <w:rFonts w:ascii="Calibri" w:hAnsi="Calibri" w:cs="Calibri"/>
          <w:noProof/>
          <w:szCs w:val="24"/>
        </w:rPr>
        <w:tab/>
        <w:t xml:space="preserve">Sawarkar DP, Verma SK, Singh PK, Doddamani R, Kumar A, Sharma BS. Fatal Superior Sagittal Sinus and Torcular Thrombosis After Vestibular Schwannoma Surgery: Report of a Rare Complication and Review of the Literature. World Neurosurg 2016;96:607.e19-607.e24. </w:t>
      </w:r>
    </w:p>
    <w:p w14:paraId="7C72C2D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0. </w:t>
      </w:r>
      <w:r w:rsidRPr="006C41DA">
        <w:rPr>
          <w:rFonts w:ascii="Calibri" w:hAnsi="Calibri" w:cs="Calibri"/>
          <w:noProof/>
          <w:szCs w:val="24"/>
        </w:rPr>
        <w:tab/>
        <w:t xml:space="preserve">Cota F, Zuppa AA, Luciano R, Gallini F, Savarese I, Alighieri G, et al. A severe case of intracranial hemorrhage due to alloimmune thrombocytopenia. 2009;7058:7–10. </w:t>
      </w:r>
    </w:p>
    <w:p w14:paraId="59A9654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1. </w:t>
      </w:r>
      <w:r w:rsidRPr="006C41DA">
        <w:rPr>
          <w:rFonts w:ascii="Calibri" w:hAnsi="Calibri" w:cs="Calibri"/>
          <w:noProof/>
          <w:szCs w:val="24"/>
        </w:rPr>
        <w:tab/>
        <w:t xml:space="preserve">Sharif U, Kuban K. Prenatal intracranial hemorrhage and neurologic complications in alloimmune thrombocytopenia. J Child Neurol. 2001;16(11):838–42. </w:t>
      </w:r>
    </w:p>
    <w:p w14:paraId="529F5764"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lastRenderedPageBreak/>
        <w:t xml:space="preserve">102. </w:t>
      </w:r>
      <w:r w:rsidRPr="006C41DA">
        <w:rPr>
          <w:rFonts w:ascii="Calibri" w:hAnsi="Calibri" w:cs="Calibri"/>
          <w:noProof/>
          <w:szCs w:val="24"/>
        </w:rPr>
        <w:tab/>
        <w:t xml:space="preserve">Knoop BJ Van Der, Vermeulen RJ, Pistorius LR, Vries JIP De. Fetal MRI , lower acceptance by women in research vs . clinical setting. 2017; </w:t>
      </w:r>
    </w:p>
    <w:p w14:paraId="45E8882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3. </w:t>
      </w:r>
      <w:r w:rsidRPr="006C41DA">
        <w:rPr>
          <w:rFonts w:ascii="Calibri" w:hAnsi="Calibri" w:cs="Calibri"/>
          <w:noProof/>
          <w:szCs w:val="24"/>
        </w:rPr>
        <w:tab/>
        <w:t xml:space="preserve">Hildebrandt T, Powell T. Have your say eLetters. 2002;222–3. </w:t>
      </w:r>
    </w:p>
    <w:p w14:paraId="04BCC89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4. </w:t>
      </w:r>
      <w:r w:rsidRPr="006C41DA">
        <w:rPr>
          <w:rFonts w:ascii="Calibri" w:hAnsi="Calibri" w:cs="Calibri"/>
          <w:noProof/>
          <w:szCs w:val="24"/>
        </w:rPr>
        <w:tab/>
        <w:t xml:space="preserve">Tiller H, Kamphuis MM, Flodmark O, Papadogiannakis N, David AL, Sainio S, et al. Fetal intracranial haemorrhages caused by fetal and neonatal alloimmune thrombocytopenia : an observational cohort study of 43 cases from an international multicentre registry. 2013; </w:t>
      </w:r>
    </w:p>
    <w:p w14:paraId="5968231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5. </w:t>
      </w:r>
      <w:r w:rsidRPr="006C41DA">
        <w:rPr>
          <w:rFonts w:ascii="Calibri" w:hAnsi="Calibri" w:cs="Calibri"/>
          <w:noProof/>
          <w:szCs w:val="24"/>
        </w:rPr>
        <w:tab/>
        <w:t xml:space="preserve">Ward MJ, Ph D, Pauliny J, Lipper EG, Bussel JB. Long-Term Effects of Fetal and Neonatal Alloimmune Thrombocytopenia and Its Antenatal Treatment on the Medical and Developmental Outcomes of Affected Children. 2006;1(212):487–92. </w:t>
      </w:r>
    </w:p>
    <w:p w14:paraId="0B1637B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6. </w:t>
      </w:r>
      <w:r w:rsidRPr="006C41DA">
        <w:rPr>
          <w:rFonts w:ascii="Calibri" w:hAnsi="Calibri" w:cs="Calibri"/>
          <w:noProof/>
          <w:szCs w:val="24"/>
        </w:rPr>
        <w:tab/>
        <w:t xml:space="preserve">Ghevaert C, Campbell K, Walton J, Smith GA, Allen D, Williamson LM, et al. I m m u n e h e m at o l o g i c d i s e a s e. 2007;47(May):901–10. </w:t>
      </w:r>
    </w:p>
    <w:p w14:paraId="6E634615"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7. </w:t>
      </w:r>
      <w:r w:rsidRPr="006C41DA">
        <w:rPr>
          <w:rFonts w:ascii="Calibri" w:hAnsi="Calibri" w:cs="Calibri"/>
          <w:noProof/>
          <w:szCs w:val="24"/>
        </w:rPr>
        <w:tab/>
        <w:t xml:space="preserve">Yougbaré I, Lang S, Yang H, Chen P, Zhao X, Tai W, et al. Maternal anti-platelet β 3 integrins impair angiogenesis and cause intracranial hemorrhage. 2015;125(4). </w:t>
      </w:r>
    </w:p>
    <w:p w14:paraId="71848A1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8. </w:t>
      </w:r>
      <w:r w:rsidRPr="006C41DA">
        <w:rPr>
          <w:rFonts w:ascii="Calibri" w:hAnsi="Calibri" w:cs="Calibri"/>
          <w:noProof/>
          <w:szCs w:val="24"/>
        </w:rPr>
        <w:tab/>
        <w:t xml:space="preserve">Winkelhorst D, Murphy MF, Greinacher A, Shehata N, Bakchoul T, Massey E, et al. Antenatal management in fetal and neonatal alloimmune thrombocytopenia : a systematic review. 2018;129(11):1538–48. </w:t>
      </w:r>
    </w:p>
    <w:p w14:paraId="04B274F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09. </w:t>
      </w:r>
      <w:r w:rsidRPr="006C41DA">
        <w:rPr>
          <w:rFonts w:ascii="Calibri" w:hAnsi="Calibri" w:cs="Calibri"/>
          <w:noProof/>
          <w:szCs w:val="24"/>
        </w:rPr>
        <w:tab/>
        <w:t xml:space="preserve">Radder CM, Haan MJJ De, Brand A, Stoelhorst GMSJ, Veen S, Kanhai HHH. Follow up of children after antenatal treatment for alloimmune thrombocytopenia. 2004;80:65–76. </w:t>
      </w:r>
    </w:p>
    <w:p w14:paraId="4D3CFA45" w14:textId="5111825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0. </w:t>
      </w:r>
      <w:r w:rsidRPr="006C41DA">
        <w:rPr>
          <w:rFonts w:ascii="Calibri" w:hAnsi="Calibri" w:cs="Calibri"/>
          <w:noProof/>
          <w:szCs w:val="24"/>
        </w:rPr>
        <w:tab/>
        <w:t xml:space="preserve">Glinianaia S V, Pharoah POD, Wright C, Rankin JM. Fetal or infant death in twin pregnancy: neurodevelopmental consequence for the survivor. Arch Dis Child Fetal Neonatal Ed [Internet]. 2002;86(1):F9-15. </w:t>
      </w:r>
    </w:p>
    <w:p w14:paraId="375A162A"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1. </w:t>
      </w:r>
      <w:r w:rsidRPr="006C41DA">
        <w:rPr>
          <w:rFonts w:ascii="Calibri" w:hAnsi="Calibri" w:cs="Calibri"/>
          <w:noProof/>
          <w:szCs w:val="24"/>
        </w:rPr>
        <w:tab/>
        <w:t xml:space="preserve">Pharoah POD. Neurological outcome in twins. 2002;223–30. </w:t>
      </w:r>
    </w:p>
    <w:p w14:paraId="16110EB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2. </w:t>
      </w:r>
      <w:r w:rsidRPr="006C41DA">
        <w:rPr>
          <w:rFonts w:ascii="Calibri" w:hAnsi="Calibri" w:cs="Calibri"/>
          <w:noProof/>
          <w:szCs w:val="24"/>
        </w:rPr>
        <w:tab/>
        <w:t xml:space="preserve">Mackie FL, Morris RK, Kilby MD. Fetal Brain Injury in Survivors of Twin Pregnancies Complicated by Demise of One Twin: A Review. Vol. 19, Twin Research and Human Genetics. 2016. p. 262–7. </w:t>
      </w:r>
    </w:p>
    <w:p w14:paraId="276E6AE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3. </w:t>
      </w:r>
      <w:r w:rsidRPr="006C41DA">
        <w:rPr>
          <w:rFonts w:ascii="Calibri" w:hAnsi="Calibri" w:cs="Calibri"/>
          <w:noProof/>
          <w:szCs w:val="24"/>
        </w:rPr>
        <w:tab/>
        <w:t xml:space="preserve">de Laveaucoupet J, Ciorascu R, Lacaze T, Roset F, Musset D, Labrune M. Hepatic and cerebral infarction in the survivor after the in utero death of a co-twin: Sonographic pattern. Pediatr Radiol. 1995;25(3):211–3. </w:t>
      </w:r>
    </w:p>
    <w:p w14:paraId="52090E3E" w14:textId="7D8E229B"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4. </w:t>
      </w:r>
      <w:r w:rsidRPr="006C41DA">
        <w:rPr>
          <w:rFonts w:ascii="Calibri" w:hAnsi="Calibri" w:cs="Calibri"/>
          <w:noProof/>
          <w:szCs w:val="24"/>
        </w:rPr>
        <w:tab/>
        <w:t xml:space="preserve">Naeye RL. Human Intrauterine Parabiotic Syndrome and Its Complications. N Engl J Med. 1963 Apr 11;268(15):804–9. </w:t>
      </w:r>
    </w:p>
    <w:p w14:paraId="40743BF0" w14:textId="2C09549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5. </w:t>
      </w:r>
      <w:r w:rsidRPr="006C41DA">
        <w:rPr>
          <w:rFonts w:ascii="Calibri" w:hAnsi="Calibri" w:cs="Calibri"/>
          <w:noProof/>
          <w:szCs w:val="24"/>
        </w:rPr>
        <w:tab/>
        <w:t>Shue EH, Soares B, Courtier J, Hogue J, Shimotake T, Mackenzie TC. Type IV intestinal atresia , congenital bilateral perisylvian syndrome , and chronic pulmonary hypertension secondary to multiple vascular disruption syndrome in a monochorionic twin. J Pediatr Surg.</w:t>
      </w:r>
      <w:r w:rsidR="00FA2E87" w:rsidRPr="006C41DA">
        <w:rPr>
          <w:rFonts w:ascii="Calibri" w:hAnsi="Calibri" w:cs="Calibri"/>
          <w:noProof/>
          <w:szCs w:val="24"/>
        </w:rPr>
        <w:t xml:space="preserve"> </w:t>
      </w:r>
      <w:r w:rsidRPr="006C41DA">
        <w:rPr>
          <w:rFonts w:ascii="Calibri" w:hAnsi="Calibri" w:cs="Calibri"/>
          <w:noProof/>
          <w:szCs w:val="24"/>
        </w:rPr>
        <w:t xml:space="preserve">2012;47(10):1938–42. </w:t>
      </w:r>
    </w:p>
    <w:p w14:paraId="462C30B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6. </w:t>
      </w:r>
      <w:r w:rsidRPr="006C41DA">
        <w:rPr>
          <w:rFonts w:ascii="Calibri" w:hAnsi="Calibri" w:cs="Calibri"/>
          <w:noProof/>
          <w:szCs w:val="24"/>
        </w:rPr>
        <w:tab/>
        <w:t xml:space="preserve">Van Klink JMM, Van Steenis A, Steggerda SJ, Genova L, Sueters M, Oepkes D, et al. Single fetal demise in monochorionic pregnancies: Incidence and patterns of cerebral injury. Ultrasound Obstet Gynecol. 2015;45(3):294–300. </w:t>
      </w:r>
    </w:p>
    <w:p w14:paraId="2856B89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7. </w:t>
      </w:r>
      <w:r w:rsidRPr="006C41DA">
        <w:rPr>
          <w:rFonts w:ascii="Calibri" w:hAnsi="Calibri" w:cs="Calibri"/>
          <w:noProof/>
          <w:szCs w:val="24"/>
        </w:rPr>
        <w:tab/>
        <w:t xml:space="preserve">Gijtenbeek M, Haak MC, Ten Harkel DJ, Te Pas AB, Middeldorp JM, Klumper FJCM, et al. Persistent Pulmonary Hypertension of the Newborn in Twin-Twin Transfusion Syndrome: A Case-Control Study. Neonatology. 2017;112(4):402–8. </w:t>
      </w:r>
    </w:p>
    <w:p w14:paraId="21F49BAD" w14:textId="7CFE3D9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8. </w:t>
      </w:r>
      <w:r w:rsidRPr="006C41DA">
        <w:rPr>
          <w:rFonts w:ascii="Calibri" w:hAnsi="Calibri" w:cs="Calibri"/>
          <w:noProof/>
          <w:szCs w:val="24"/>
        </w:rPr>
        <w:tab/>
        <w:t xml:space="preserve">Eschbach SJ, Boons LSTM, Van Zwet E, Middeldorp JM, Klumper FJCM, Lopriore E, et al. Right ventricular outflow tract obstruction in complicated monochorionic twin pregnancy. </w:t>
      </w:r>
      <w:r w:rsidRPr="006C41DA">
        <w:rPr>
          <w:rFonts w:ascii="Calibri" w:hAnsi="Calibri" w:cs="Calibri"/>
          <w:noProof/>
          <w:szCs w:val="24"/>
        </w:rPr>
        <w:lastRenderedPageBreak/>
        <w:t xml:space="preserve">Ultrasound Obstet Gynecol [Internet]. 2017;49(6):737–43. </w:t>
      </w:r>
    </w:p>
    <w:p w14:paraId="40050A5F" w14:textId="711709FD"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19. </w:t>
      </w:r>
      <w:r w:rsidRPr="006C41DA">
        <w:rPr>
          <w:rFonts w:ascii="Calibri" w:hAnsi="Calibri" w:cs="Calibri"/>
          <w:noProof/>
          <w:szCs w:val="24"/>
        </w:rPr>
        <w:tab/>
        <w:t xml:space="preserve">Verbeek L, Slaghekke F, Sueters M, Middeldorp JM, Klumper FJ, Haak MC, et al. Hematological disorders at birth in complicated monochorionic twins. Expert Rev Hematol. 2017;10(6):525–32. </w:t>
      </w:r>
    </w:p>
    <w:p w14:paraId="1C6BC624"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0. </w:t>
      </w:r>
      <w:r w:rsidRPr="006C41DA">
        <w:rPr>
          <w:rFonts w:ascii="Calibri" w:hAnsi="Calibri" w:cs="Calibri"/>
          <w:noProof/>
          <w:szCs w:val="24"/>
        </w:rPr>
        <w:tab/>
        <w:t xml:space="preserve">Transfusion TT. Syndrome 35. :111–4. </w:t>
      </w:r>
    </w:p>
    <w:p w14:paraId="6D9D0E9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1. </w:t>
      </w:r>
      <w:r w:rsidRPr="006C41DA">
        <w:rPr>
          <w:rFonts w:ascii="Calibri" w:hAnsi="Calibri" w:cs="Calibri"/>
          <w:noProof/>
          <w:szCs w:val="24"/>
        </w:rPr>
        <w:tab/>
        <w:t xml:space="preserve">Fisk NM, Borrell A, Hubinont C, Tannirandorn Y, Nicolini U, Rodeck CH. Fetofetal transfusion syndrome: Do the neonatal criteria apply in utero? Arch Dis Child. 1990;65(7 SPEC NO):657–61. </w:t>
      </w:r>
    </w:p>
    <w:p w14:paraId="3D44D96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2. </w:t>
      </w:r>
      <w:r w:rsidRPr="006C41DA">
        <w:rPr>
          <w:rFonts w:ascii="Calibri" w:hAnsi="Calibri" w:cs="Calibri"/>
          <w:noProof/>
          <w:szCs w:val="24"/>
        </w:rPr>
        <w:tab/>
        <w:t xml:space="preserve">Fusi L, Gordon H. Twin pregnancy complicated by single intrauterine death . Problems and outcome with conservative management. 1990;97(June):511–6. </w:t>
      </w:r>
    </w:p>
    <w:p w14:paraId="1555CAB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3. </w:t>
      </w:r>
      <w:r w:rsidRPr="006C41DA">
        <w:rPr>
          <w:rFonts w:ascii="Calibri" w:hAnsi="Calibri" w:cs="Calibri"/>
          <w:noProof/>
          <w:szCs w:val="24"/>
        </w:rPr>
        <w:tab/>
        <w:t xml:space="preserve">Machino H, Iriyama T, Nakayama T, Komatsu A, Nagamatsu T, Osuga Y, et al. CASE REPORT A case of a surviving co-twin diagnosed with porencephaly and renal hypoplasia after a single intrauterine fetal death at 21 weeks of gestation in a monochorionic monoamniotic twin pregnancy. 2017;7–9. </w:t>
      </w:r>
    </w:p>
    <w:p w14:paraId="174FB1F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4. </w:t>
      </w:r>
      <w:r w:rsidRPr="006C41DA">
        <w:rPr>
          <w:rFonts w:ascii="Calibri" w:hAnsi="Calibri" w:cs="Calibri"/>
          <w:noProof/>
          <w:szCs w:val="24"/>
        </w:rPr>
        <w:tab/>
        <w:t xml:space="preserve">Slaghekke F, Pasman S, Veujoz M, Middeldorp JM, Lewi L, Devlieger R, et al. Middle cerebral artery peak systolic velocity to predict fetal hemoglobin levels in twin anemia-polycythemia sequence. Ultrasound Obstet Gynecol. 2015;46(4):432–6. </w:t>
      </w:r>
    </w:p>
    <w:p w14:paraId="676A390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5. </w:t>
      </w:r>
      <w:r w:rsidRPr="006C41DA">
        <w:rPr>
          <w:rFonts w:ascii="Calibri" w:hAnsi="Calibri" w:cs="Calibri"/>
          <w:noProof/>
          <w:szCs w:val="24"/>
        </w:rPr>
        <w:tab/>
        <w:t xml:space="preserve">Carlson_1989. </w:t>
      </w:r>
    </w:p>
    <w:p w14:paraId="711995A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6. </w:t>
      </w:r>
      <w:r w:rsidRPr="006C41DA">
        <w:rPr>
          <w:rFonts w:ascii="Calibri" w:hAnsi="Calibri" w:cs="Calibri"/>
          <w:noProof/>
          <w:szCs w:val="24"/>
        </w:rPr>
        <w:tab/>
        <w:t xml:space="preserve">Wessel J. Intrauterine death of a single fetus in twin pregnancies. 1988;16. </w:t>
      </w:r>
    </w:p>
    <w:p w14:paraId="7D8F340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7. </w:t>
      </w:r>
      <w:r w:rsidRPr="006C41DA">
        <w:rPr>
          <w:rFonts w:ascii="Calibri" w:hAnsi="Calibri" w:cs="Calibri"/>
          <w:noProof/>
          <w:szCs w:val="24"/>
        </w:rPr>
        <w:tab/>
        <w:t xml:space="preserve">Glinianaia S V, Rankin J, Khalil A, Binder J, Waring G, Sturgiss SN, et al. Accepted Article. 2013;2000–13. </w:t>
      </w:r>
    </w:p>
    <w:p w14:paraId="79CB12CE" w14:textId="0A2E099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8. </w:t>
      </w:r>
      <w:r w:rsidRPr="006C41DA">
        <w:rPr>
          <w:rFonts w:ascii="Calibri" w:hAnsi="Calibri" w:cs="Calibri"/>
          <w:noProof/>
          <w:szCs w:val="24"/>
        </w:rPr>
        <w:tab/>
        <w:t xml:space="preserve">Yapıcıoğlu-Yıldızdaş H, Ece Ü, Sucu M, Yurdakul G, Şimşek H, Özlü F. Twin reversed arterial perfusion syndrome in a monochorionic monoamniotic twin pregnancy. Turk J Pediatr. 2017;59(6):724–7. </w:t>
      </w:r>
    </w:p>
    <w:p w14:paraId="7E9D603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29. </w:t>
      </w:r>
      <w:r w:rsidRPr="006C41DA">
        <w:rPr>
          <w:rFonts w:ascii="Calibri" w:hAnsi="Calibri" w:cs="Calibri"/>
          <w:noProof/>
          <w:szCs w:val="24"/>
        </w:rPr>
        <w:tab/>
        <w:t xml:space="preserve">Moore CM, McAdams AJ, Sutherland J. Intrauterine disseminated intravascularcoagulation: A syndrome of multiple pregnancy with a dead twin fetus. J Pediatr. 1969;74(4):523–8. </w:t>
      </w:r>
    </w:p>
    <w:p w14:paraId="768045A3" w14:textId="2AD502B8"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0. </w:t>
      </w:r>
      <w:r w:rsidRPr="006C41DA">
        <w:rPr>
          <w:rFonts w:ascii="Calibri" w:hAnsi="Calibri" w:cs="Calibri"/>
          <w:noProof/>
          <w:szCs w:val="24"/>
        </w:rPr>
        <w:tab/>
        <w:t xml:space="preserve">D’Alton ME, Newton ER, Cetrulo CL. Intrauterine fetal demise in multiple gestation. Acta Genet Med Gemellol (Roma). 1984;33(1):43–9. </w:t>
      </w:r>
    </w:p>
    <w:p w14:paraId="31FC7893" w14:textId="2DE4DE68"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1. </w:t>
      </w:r>
      <w:r w:rsidRPr="006C41DA">
        <w:rPr>
          <w:rFonts w:ascii="Calibri" w:hAnsi="Calibri" w:cs="Calibri"/>
          <w:noProof/>
          <w:szCs w:val="24"/>
        </w:rPr>
        <w:tab/>
        <w:t>Weiss JL, Cleary-Goldman J, Tanji K, Budorick N, D’alton ME. Multicystic encephalomalacia after first-trimester intrauterine fetal death in monochorionic twins. Am J Obstet Gynecol. 2004 Feb;190(2):563–5.</w:t>
      </w:r>
    </w:p>
    <w:p w14:paraId="3DAA6AB5" w14:textId="6F623770"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2. </w:t>
      </w:r>
      <w:r w:rsidRPr="006C41DA">
        <w:rPr>
          <w:rFonts w:ascii="Calibri" w:hAnsi="Calibri" w:cs="Calibri"/>
          <w:noProof/>
          <w:szCs w:val="24"/>
        </w:rPr>
        <w:tab/>
        <w:t>Aicardi J, Goutières F, De Verbois AH. Multicystic encephalomalacia of infants and its relation to abnormal gestation and hydranencephaly. J Neurol Sc</w:t>
      </w:r>
      <w:r w:rsidR="00FA2E87" w:rsidRPr="006C41DA">
        <w:rPr>
          <w:rFonts w:ascii="Calibri" w:hAnsi="Calibri" w:cs="Calibri"/>
          <w:noProof/>
          <w:szCs w:val="24"/>
        </w:rPr>
        <w:t>i</w:t>
      </w:r>
      <w:r w:rsidRPr="006C41DA">
        <w:rPr>
          <w:rFonts w:ascii="Calibri" w:hAnsi="Calibri" w:cs="Calibri"/>
          <w:noProof/>
          <w:szCs w:val="24"/>
        </w:rPr>
        <w:t>. 1972 Apr;15(4):357–73.</w:t>
      </w:r>
    </w:p>
    <w:p w14:paraId="4DCC6A49" w14:textId="79B68CE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3. </w:t>
      </w:r>
      <w:r w:rsidRPr="006C41DA">
        <w:rPr>
          <w:rFonts w:ascii="Calibri" w:hAnsi="Calibri" w:cs="Calibri"/>
          <w:noProof/>
          <w:szCs w:val="24"/>
        </w:rPr>
        <w:tab/>
        <w:t xml:space="preserve">Manterola A, Towbin A, Yakovlev PI. Cerebral infarction in the human fetus near term. J Neuropathol Exp Neurol [Internet]. 1966 Jul;25(3):479–88. </w:t>
      </w:r>
    </w:p>
    <w:p w14:paraId="361645C4" w14:textId="18D34140"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4. </w:t>
      </w:r>
      <w:r w:rsidRPr="006C41DA">
        <w:rPr>
          <w:rFonts w:ascii="Calibri" w:hAnsi="Calibri" w:cs="Calibri"/>
          <w:noProof/>
          <w:szCs w:val="24"/>
        </w:rPr>
        <w:tab/>
        <w:t xml:space="preserve">Landy HJ, Weingold AB. Management of a multiple gestation complicated by an antepartum fetal demise. Obstet Gynecol Surv. 1989 Mar;44(3):171–6. </w:t>
      </w:r>
    </w:p>
    <w:p w14:paraId="0F7F427A" w14:textId="25D288C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5. </w:t>
      </w:r>
      <w:r w:rsidRPr="006C41DA">
        <w:rPr>
          <w:rFonts w:ascii="Calibri" w:hAnsi="Calibri" w:cs="Calibri"/>
          <w:noProof/>
          <w:szCs w:val="24"/>
        </w:rPr>
        <w:tab/>
        <w:t xml:space="preserve">Durkin M V, Kaveggia EG, Pendleton E, Neuhaüser G, Opitz JM. Analysis of etiologic factors in cerebral palsy with severe mental retardation. I. Analysis of gestational, parturitional and neonatal data. Eur J Pediatr. 1976 Sep 1;123(2):67–81. </w:t>
      </w:r>
    </w:p>
    <w:p w14:paraId="202606BB" w14:textId="4D0D24E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6. </w:t>
      </w:r>
      <w:r w:rsidRPr="006C41DA">
        <w:rPr>
          <w:rFonts w:ascii="Calibri" w:hAnsi="Calibri" w:cs="Calibri"/>
          <w:noProof/>
          <w:szCs w:val="24"/>
        </w:rPr>
        <w:tab/>
        <w:t xml:space="preserve">Szymonowicz W, Preston H, Yu VY. The surviving monozygotic twin. Arch Dis Child. 1986 </w:t>
      </w:r>
      <w:r w:rsidRPr="006C41DA">
        <w:rPr>
          <w:rFonts w:ascii="Calibri" w:hAnsi="Calibri" w:cs="Calibri"/>
          <w:noProof/>
          <w:szCs w:val="24"/>
        </w:rPr>
        <w:lastRenderedPageBreak/>
        <w:t xml:space="preserve">May;61(5):454–8. </w:t>
      </w:r>
    </w:p>
    <w:p w14:paraId="6DDD078D"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7. </w:t>
      </w:r>
      <w:r w:rsidRPr="006C41DA">
        <w:rPr>
          <w:rFonts w:ascii="Calibri" w:hAnsi="Calibri" w:cs="Calibri"/>
          <w:noProof/>
          <w:szCs w:val="24"/>
        </w:rPr>
        <w:tab/>
        <w:t xml:space="preserve">Stevenson, Lewis; McGowan LE. Encephalomalcia with cavity formation in infants. Arch Pathol. 1942;34:286–300. </w:t>
      </w:r>
    </w:p>
    <w:p w14:paraId="5377A15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8. </w:t>
      </w:r>
      <w:r w:rsidRPr="006C41DA">
        <w:rPr>
          <w:rFonts w:ascii="Calibri" w:hAnsi="Calibri" w:cs="Calibri"/>
          <w:noProof/>
          <w:szCs w:val="24"/>
        </w:rPr>
        <w:tab/>
        <w:t xml:space="preserve">Weig SG, Marshall PC, Abroms IF, Gauthier NS. Patterns of cerebral injury and clinical presentation in the vascular disruptive syndrome of monozygotic twins. Pediatr Neurol. 1995;13(4):279–85. </w:t>
      </w:r>
    </w:p>
    <w:p w14:paraId="2F75367C" w14:textId="122E652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39. </w:t>
      </w:r>
      <w:r w:rsidRPr="006C41DA">
        <w:rPr>
          <w:rFonts w:ascii="Calibri" w:hAnsi="Calibri" w:cs="Calibri"/>
          <w:noProof/>
          <w:szCs w:val="24"/>
        </w:rPr>
        <w:tab/>
        <w:t xml:space="preserve">Wagner MM, Lopriore E, Klumper FJ, Oepkes D, Vandenbussche FPHA, Middeldorp JM. compared with conservative management. YMOB. 2009;201(3):286.e1-286.e6. </w:t>
      </w:r>
    </w:p>
    <w:p w14:paraId="3EB80F8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0. </w:t>
      </w:r>
      <w:r w:rsidRPr="006C41DA">
        <w:rPr>
          <w:rFonts w:ascii="Calibri" w:hAnsi="Calibri" w:cs="Calibri"/>
          <w:noProof/>
          <w:szCs w:val="24"/>
        </w:rPr>
        <w:tab/>
        <w:t xml:space="preserve">Narbona-arias I. Neurological complications after therapy for fetal-fetal transfusion syndrome : a systematic review of the outcomes at 24 months. 2017;(January). </w:t>
      </w:r>
    </w:p>
    <w:p w14:paraId="3637CD9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1. </w:t>
      </w:r>
      <w:r w:rsidRPr="006C41DA">
        <w:rPr>
          <w:rFonts w:ascii="Calibri" w:hAnsi="Calibri" w:cs="Calibri"/>
          <w:noProof/>
          <w:szCs w:val="24"/>
        </w:rPr>
        <w:tab/>
        <w:t xml:space="preserve">Donoghue KO, Rutherford MA, Engineer N, Wimalasundera RC, Cowan FM. Transfusional fetal complications after single intrauterine death in monochorionic multiple pregnancy are reduced but not prevented by vascular occlusion. 2009;804–12. </w:t>
      </w:r>
    </w:p>
    <w:p w14:paraId="15D7BC4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2. </w:t>
      </w:r>
      <w:r w:rsidRPr="006C41DA">
        <w:rPr>
          <w:rFonts w:ascii="Calibri" w:hAnsi="Calibri" w:cs="Calibri"/>
          <w:noProof/>
          <w:szCs w:val="24"/>
        </w:rPr>
        <w:tab/>
        <w:t xml:space="preserve">Jelin AC, Norton ME, Bartha AI, Fick AL, Glenn OA. Intracranial magnetic resonance imaging findings in the surviving fetus after spontaneous monochorionic cotwin demise. Am J Obstet Gynecol. 2008;199(4):1–5. </w:t>
      </w:r>
    </w:p>
    <w:p w14:paraId="105ECB2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3. </w:t>
      </w:r>
      <w:r w:rsidRPr="006C41DA">
        <w:rPr>
          <w:rFonts w:ascii="Calibri" w:hAnsi="Calibri" w:cs="Calibri"/>
          <w:noProof/>
          <w:szCs w:val="24"/>
        </w:rPr>
        <w:tab/>
        <w:t xml:space="preserve">Laveaucoupet J De, Boithias-gue C, Musset D. Fetal magnetic resonance imaging ( MRI ) of ischemic brain injury. 2001;(September 2000):729–36. </w:t>
      </w:r>
    </w:p>
    <w:p w14:paraId="1FA39AF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4. </w:t>
      </w:r>
      <w:r w:rsidRPr="006C41DA">
        <w:rPr>
          <w:rFonts w:ascii="Calibri" w:hAnsi="Calibri" w:cs="Calibri"/>
          <w:noProof/>
          <w:szCs w:val="24"/>
        </w:rPr>
        <w:tab/>
        <w:t xml:space="preserve">Robinson A, Teoh M, Edwards A, Fahey M, Goergen S. Fetal brain injury in complicated monochorionic pregnancies: diagnostic yield of prenatal MRI following surveillance ultrasound and influence on prognostic counselling. Prenat Diagn. 2017;37(6):611–27. </w:t>
      </w:r>
    </w:p>
    <w:p w14:paraId="627BBCE1"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5. </w:t>
      </w:r>
      <w:r w:rsidRPr="006C41DA">
        <w:rPr>
          <w:rFonts w:ascii="Calibri" w:hAnsi="Calibri" w:cs="Calibri"/>
          <w:noProof/>
          <w:szCs w:val="24"/>
        </w:rPr>
        <w:tab/>
        <w:t xml:space="preserve">Denbow ML, Battin MR, Cowan F, Azzopardi D. Neonatal cranial ultrasonographic findings in preterm twins complicated by severe fetofetal transfusion syndrome. 1995;479–83. </w:t>
      </w:r>
    </w:p>
    <w:p w14:paraId="4009FFD2" w14:textId="39CC14BF"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6. </w:t>
      </w:r>
      <w:r w:rsidRPr="006C41DA">
        <w:rPr>
          <w:rFonts w:ascii="Calibri" w:hAnsi="Calibri" w:cs="Calibri"/>
          <w:noProof/>
          <w:szCs w:val="24"/>
        </w:rPr>
        <w:tab/>
        <w:t xml:space="preserve">Ortibus E, Lopriore E, Deprest J, Vandenbussche FP, Walther FJ, Diemert A, et al. The pregnancy and long-term neurodevelopmental outcome of monochorionic diamniotic twin gestations: a multicenter prospective cohort study from the first trimester onward. Am J Obstet Gynecol. 2009;200(5):494.e1-494.e8. </w:t>
      </w:r>
    </w:p>
    <w:p w14:paraId="5AA7ED5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7. </w:t>
      </w:r>
      <w:r w:rsidRPr="006C41DA">
        <w:rPr>
          <w:rFonts w:ascii="Calibri" w:hAnsi="Calibri" w:cs="Calibri"/>
          <w:noProof/>
          <w:szCs w:val="24"/>
        </w:rPr>
        <w:tab/>
        <w:t xml:space="preserve">Golomb MR, Williams LS, Garg BP. Perinatal Stroke in Twins Without Co-twin Demise. 2006;040:75–7. </w:t>
      </w:r>
    </w:p>
    <w:p w14:paraId="7748D21B"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8. </w:t>
      </w:r>
      <w:r w:rsidRPr="006C41DA">
        <w:rPr>
          <w:rFonts w:ascii="Calibri" w:hAnsi="Calibri" w:cs="Calibri"/>
          <w:noProof/>
          <w:szCs w:val="24"/>
        </w:rPr>
        <w:tab/>
        <w:t xml:space="preserve">Ganesan V, Isaacs E, Kirkham FJ. Variable presentation of cerebrovascular disease in monovular twins. Dev Med Child Neurol. 1997;39(9). </w:t>
      </w:r>
    </w:p>
    <w:p w14:paraId="3FB15C28" w14:textId="52F7D3A1"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49. </w:t>
      </w:r>
      <w:r w:rsidRPr="006C41DA">
        <w:rPr>
          <w:rFonts w:ascii="Calibri" w:hAnsi="Calibri" w:cs="Calibri"/>
          <w:noProof/>
          <w:szCs w:val="24"/>
        </w:rPr>
        <w:tab/>
        <w:t xml:space="preserve">Lucatelli P, Tarnoki AD, Tarnoki DL, Giannoni MF, Gazzetti M, Boatta E, et al. Genetic and environmental effects on carotid flow velocities: An international twin study. Atherosclerosis. 2013 Dec;231(2):205–10. </w:t>
      </w:r>
    </w:p>
    <w:p w14:paraId="1229383C" w14:textId="4A0147B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0. </w:t>
      </w:r>
      <w:r w:rsidRPr="006C41DA">
        <w:rPr>
          <w:rFonts w:ascii="Calibri" w:hAnsi="Calibri" w:cs="Calibri"/>
          <w:noProof/>
          <w:szCs w:val="24"/>
        </w:rPr>
        <w:tab/>
        <w:t xml:space="preserve">Bak S, Gaist D, Sindrup SH, Skytthe A, Christensen K. Genetic liability in stroke: a long-term follow-up study of Danish twins. Stroke. 2002 Mar;33(3):769–74. </w:t>
      </w:r>
    </w:p>
    <w:p w14:paraId="525F1722"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1. </w:t>
      </w:r>
      <w:r w:rsidRPr="006C41DA">
        <w:rPr>
          <w:rFonts w:ascii="Calibri" w:hAnsi="Calibri" w:cs="Calibri"/>
          <w:noProof/>
          <w:szCs w:val="24"/>
        </w:rPr>
        <w:tab/>
        <w:t xml:space="preserve">Benders MJNL, Groenendaal F, Uiterwaal CSPM, Nikkels PGJ, Bruinse HW, Nievelstein RAJ, et al. Maternal and infant characteristics associated with perinatal arterial stroke in the preterm infant. Stroke. 2007;38(6):1759–65. </w:t>
      </w:r>
    </w:p>
    <w:p w14:paraId="25075C2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2. </w:t>
      </w:r>
      <w:r w:rsidRPr="006C41DA">
        <w:rPr>
          <w:rFonts w:ascii="Calibri" w:hAnsi="Calibri" w:cs="Calibri"/>
          <w:noProof/>
          <w:szCs w:val="24"/>
        </w:rPr>
        <w:tab/>
        <w:t xml:space="preserve">Golomb MR, Garg BP, Edwards-brown M, Williams LS. Very Early Arterial Ischemic Stroke in Premature Infants. 2008;329–34. </w:t>
      </w:r>
    </w:p>
    <w:p w14:paraId="2668089C" w14:textId="11C96C29"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lastRenderedPageBreak/>
        <w:t xml:space="preserve">153. </w:t>
      </w:r>
      <w:r w:rsidRPr="006C41DA">
        <w:rPr>
          <w:rFonts w:ascii="Calibri" w:hAnsi="Calibri" w:cs="Calibri"/>
          <w:noProof/>
          <w:szCs w:val="24"/>
        </w:rPr>
        <w:tab/>
        <w:t xml:space="preserve">Jung JH, Graham Jr. JM, Schultz N, Smith DW. Congenital hydranencephaly/porencephaly due to vascular disruption in monozygotic twins. Pediatrics. 1984;73(4):467–9. </w:t>
      </w:r>
    </w:p>
    <w:p w14:paraId="001F0F7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4. </w:t>
      </w:r>
      <w:r w:rsidRPr="006C41DA">
        <w:rPr>
          <w:rFonts w:ascii="Calibri" w:hAnsi="Calibri" w:cs="Calibri"/>
          <w:noProof/>
          <w:szCs w:val="24"/>
        </w:rPr>
        <w:tab/>
        <w:t xml:space="preserve">Larroche JC, Girard N, Narcy F, Fallet C. Abnormal cortical plate (Polymicrogyria), heterotopias and brain damage in monozygous twins. Neonatology. 1994;65(6):343–52. </w:t>
      </w:r>
    </w:p>
    <w:p w14:paraId="42A1AE1C" w14:textId="01C7B694"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5. </w:t>
      </w:r>
      <w:r w:rsidRPr="006C41DA">
        <w:rPr>
          <w:rFonts w:ascii="Calibri" w:hAnsi="Calibri" w:cs="Calibri"/>
          <w:noProof/>
          <w:szCs w:val="24"/>
        </w:rPr>
        <w:tab/>
        <w:t xml:space="preserve">Sugama S, Kusano K. Monozygous twin with polymicrogyria and normal co-twin. Pediatr Neurol 1994 Jul;11(1):62–3. </w:t>
      </w:r>
    </w:p>
    <w:p w14:paraId="4FA14C8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6. </w:t>
      </w:r>
      <w:r w:rsidRPr="006C41DA">
        <w:rPr>
          <w:rFonts w:ascii="Calibri" w:hAnsi="Calibri" w:cs="Calibri"/>
          <w:noProof/>
          <w:szCs w:val="24"/>
        </w:rPr>
        <w:tab/>
        <w:t xml:space="preserve">Delle Urban LAB, Righini A, Rustico M, Triulzi F, Nicolini U. Prenatal ultrasound detection of bilateral focal polymicrogyria. Prenat Diagn. 2004;24(10):808–11. </w:t>
      </w:r>
    </w:p>
    <w:p w14:paraId="7A00BB0A"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7. </w:t>
      </w:r>
      <w:r w:rsidRPr="006C41DA">
        <w:rPr>
          <w:rFonts w:ascii="Calibri" w:hAnsi="Calibri" w:cs="Calibri"/>
          <w:noProof/>
          <w:szCs w:val="24"/>
        </w:rPr>
        <w:tab/>
        <w:t xml:space="preserve">Griffiths PD, Sharrack S, Chan KL, Bamfo J, Williams F, Kilby MD. Fetal brain injury in survivors of twin pregnancies complicated by demise of one twin as assessed by in utero MR imaging. Prenat Diagn. 2015;35(6):583–91. </w:t>
      </w:r>
    </w:p>
    <w:p w14:paraId="0914681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8. </w:t>
      </w:r>
      <w:r w:rsidRPr="006C41DA">
        <w:rPr>
          <w:rFonts w:ascii="Calibri" w:hAnsi="Calibri" w:cs="Calibri"/>
          <w:noProof/>
          <w:szCs w:val="24"/>
        </w:rPr>
        <w:tab/>
        <w:t xml:space="preserve">Glenn OA, Norton ME, Goldstein RB, Barkovich AJ. Prenatal Diagnosis of Polymicrogyria by Fetal Magnetic Resonance Imaging in Monochorionic Cotwin Death. </w:t>
      </w:r>
    </w:p>
    <w:p w14:paraId="6EEA2520"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59. </w:t>
      </w:r>
      <w:r w:rsidRPr="006C41DA">
        <w:rPr>
          <w:rFonts w:ascii="Calibri" w:hAnsi="Calibri" w:cs="Calibri"/>
          <w:noProof/>
          <w:szCs w:val="24"/>
        </w:rPr>
        <w:tab/>
        <w:t xml:space="preserve">Spruijt M, Steggerda S, Rath M, van Zwet E, Oepkes D, Walther F, et al. Cerebral injury in twin-twin transfusion syndrome treated with fetoscopic laser surgery. Obstet Gynecol. 2012;120(1):15–20. </w:t>
      </w:r>
    </w:p>
    <w:p w14:paraId="279F369C"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0. </w:t>
      </w:r>
      <w:r w:rsidRPr="006C41DA">
        <w:rPr>
          <w:rFonts w:ascii="Calibri" w:hAnsi="Calibri" w:cs="Calibri"/>
          <w:noProof/>
          <w:szCs w:val="24"/>
        </w:rPr>
        <w:tab/>
        <w:t xml:space="preserve">Teggerda SYS, Opriore ENL, Ueters MAS, Artelings MAB, Andenbussche FR V, Alther FRW. Twin-to-Twin Transfusion Syndrome , Vein of Galen Malformation , and Transposition of the Great Arteries in a Pair of Monochorionic Twins : Coincidence or Related Association ? 2006;52–5. </w:t>
      </w:r>
    </w:p>
    <w:p w14:paraId="21FECD6C" w14:textId="4B885D3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1. </w:t>
      </w:r>
      <w:r w:rsidRPr="006C41DA">
        <w:rPr>
          <w:rFonts w:ascii="Calibri" w:hAnsi="Calibri" w:cs="Calibri"/>
          <w:noProof/>
          <w:szCs w:val="24"/>
        </w:rPr>
        <w:tab/>
        <w:t>Komiyama M, Miyatake S, Terada A, Ishiguro T, Ichiba H, Matsumoto N. Case Report Vein of Galen Aneurysmal Malformation in Monozygotic Twin. World Neurosurg. 2016;91:672.e11-672.e15.</w:t>
      </w:r>
    </w:p>
    <w:p w14:paraId="471B7E67"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2. </w:t>
      </w:r>
      <w:r w:rsidRPr="006C41DA">
        <w:rPr>
          <w:rFonts w:ascii="Calibri" w:hAnsi="Calibri" w:cs="Calibri"/>
          <w:noProof/>
          <w:szCs w:val="24"/>
        </w:rPr>
        <w:tab/>
        <w:t xml:space="preserve">Lopriore E, Slaghekke F, Kersbergen KJ, De Vries LS, Drogtrop AP, Middeldorp JM, et al. Severe cerebral injury in a recipient with twin anemia-polycythemia sequence. Ultrasound Obstet Gynecol. 2013;41(6):702–6. </w:t>
      </w:r>
    </w:p>
    <w:p w14:paraId="04CD0AEA"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3. </w:t>
      </w:r>
      <w:r w:rsidRPr="006C41DA">
        <w:rPr>
          <w:rFonts w:ascii="Calibri" w:hAnsi="Calibri" w:cs="Calibri"/>
          <w:noProof/>
          <w:szCs w:val="24"/>
        </w:rPr>
        <w:tab/>
        <w:t xml:space="preserve">Inklaar MJ, van Klink JMM, Stolk TT, van Zwet EW, Oepkes D, Lopriore E. Cerebral injury in monochorionic twins with selective intrauterine growth restriction: A systematic review. Prenat Diagn. 2014;34(3):205–13. </w:t>
      </w:r>
    </w:p>
    <w:p w14:paraId="4928702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4. </w:t>
      </w:r>
      <w:r w:rsidRPr="006C41DA">
        <w:rPr>
          <w:rFonts w:ascii="Calibri" w:hAnsi="Calibri" w:cs="Calibri"/>
          <w:noProof/>
          <w:szCs w:val="24"/>
        </w:rPr>
        <w:tab/>
        <w:t xml:space="preserve">Swamy RS, Mcconachie H, Ng J, Rankin J, Korada M, Sturgiss S, et al. Cognitive outcome in childhood of birth weight discordant monochorionic twins : the long-term effects of fetal growth restriction. 2018;1–5. </w:t>
      </w:r>
    </w:p>
    <w:p w14:paraId="2F63440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5. </w:t>
      </w:r>
      <w:r w:rsidRPr="006C41DA">
        <w:rPr>
          <w:rFonts w:ascii="Calibri" w:hAnsi="Calibri" w:cs="Calibri"/>
          <w:noProof/>
          <w:szCs w:val="24"/>
        </w:rPr>
        <w:tab/>
        <w:t xml:space="preserve">Landy fetal demise.pdf. </w:t>
      </w:r>
    </w:p>
    <w:p w14:paraId="0E35EC22" w14:textId="158801FF"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6. </w:t>
      </w:r>
      <w:r w:rsidRPr="006C41DA">
        <w:rPr>
          <w:rFonts w:ascii="Calibri" w:hAnsi="Calibri" w:cs="Calibri"/>
          <w:noProof/>
          <w:szCs w:val="24"/>
        </w:rPr>
        <w:tab/>
        <w:t>Sainz JA, Romero C, García-Mejido J, Soto F, Turmo E. Analysis of middle cerebral artery peak systolic velocity in monochorionic twin pregnancies as a method for identifying spontaneous twin anaemia-polycythaemia sequence. J Matern Fetal Neonatal Med 2014 Jul 22;27(11):1174–6.</w:t>
      </w:r>
    </w:p>
    <w:p w14:paraId="45B0862E" w14:textId="4FD1C425"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7. </w:t>
      </w:r>
      <w:r w:rsidRPr="006C41DA">
        <w:rPr>
          <w:rFonts w:ascii="Calibri" w:hAnsi="Calibri" w:cs="Calibri"/>
          <w:noProof/>
          <w:szCs w:val="24"/>
        </w:rPr>
        <w:tab/>
        <w:t>Fusi L, McParland P, Fisk N, Nicolini U, Wigglesworth J. Acute twin-twin transfusion: a possible mechanism for brain-damaged survivors after intrauterine death of a monochorionic twin. Obstet Gynecol. 1991 Sep;78(3 Pt 2):517–20.</w:t>
      </w:r>
    </w:p>
    <w:p w14:paraId="20186489"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68. </w:t>
      </w:r>
      <w:r w:rsidRPr="006C41DA">
        <w:rPr>
          <w:rFonts w:ascii="Calibri" w:hAnsi="Calibri" w:cs="Calibri"/>
          <w:noProof/>
          <w:szCs w:val="24"/>
        </w:rPr>
        <w:tab/>
        <w:t xml:space="preserve">Nicolini U, Pisoni MP, Cela E, Roberts A. Fetal blood sampling immediately before and within 24 hours of death in monochorionic twin pregnancies complicated by single intrauterine death. 1998;800–3. </w:t>
      </w:r>
    </w:p>
    <w:p w14:paraId="62D59CBB"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lastRenderedPageBreak/>
        <w:t xml:space="preserve">169. </w:t>
      </w:r>
      <w:r w:rsidRPr="006C41DA">
        <w:rPr>
          <w:rFonts w:ascii="Calibri" w:hAnsi="Calibri" w:cs="Calibri"/>
          <w:noProof/>
          <w:szCs w:val="24"/>
        </w:rPr>
        <w:tab/>
        <w:t xml:space="preserve">Nicolini U, Poblete A. Editorial Single intrauterine death in monochorionic twin pregnancies. 1999;297–301. </w:t>
      </w:r>
    </w:p>
    <w:p w14:paraId="37EA9E48"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0. </w:t>
      </w:r>
      <w:r w:rsidRPr="006C41DA">
        <w:rPr>
          <w:rFonts w:ascii="Calibri" w:hAnsi="Calibri" w:cs="Calibri"/>
          <w:noProof/>
          <w:szCs w:val="24"/>
        </w:rPr>
        <w:tab/>
        <w:t xml:space="preserve">Verbeek L, Zhao DP, Middeldorp JM, Oepkes D, Hooper SB, Te Pas AB, et al. Haemoglobin discordances in twins: Due to differences in timing of cord clamping? Arch Dis Child Fetal Neonatal Ed. 2017;102(4):F324–8. </w:t>
      </w:r>
    </w:p>
    <w:p w14:paraId="3EC6FCA9" w14:textId="2B6E4991"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1. </w:t>
      </w:r>
      <w:r w:rsidRPr="006C41DA">
        <w:rPr>
          <w:rFonts w:ascii="Calibri" w:hAnsi="Calibri" w:cs="Calibri"/>
          <w:noProof/>
          <w:szCs w:val="24"/>
        </w:rPr>
        <w:tab/>
        <w:t xml:space="preserve">Okamura K, Murotsuki J, Tanigawara S, Uehara S, Yajima A. Funipuncture for evaluation of hematologic and coagulation indices in the surviving twin following co-twin’s death. Obstet Gynecol. 1994 Jun;83(6):975–8. </w:t>
      </w:r>
    </w:p>
    <w:p w14:paraId="72D7A453"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2. </w:t>
      </w:r>
      <w:r w:rsidRPr="006C41DA">
        <w:rPr>
          <w:rFonts w:ascii="Calibri" w:hAnsi="Calibri" w:cs="Calibri"/>
          <w:noProof/>
          <w:szCs w:val="24"/>
        </w:rPr>
        <w:tab/>
        <w:t xml:space="preserve">Brooks JC, Strauss DJ, Shavelle RM, Tran LM, Rosenbloom L, Wu YW. Recent trends in cerebral palsy survival. Part I: Period and cohort effects. Dev Med Child Neurol. 2014;56(11):1059–64. </w:t>
      </w:r>
    </w:p>
    <w:p w14:paraId="55C8088D" w14:textId="17613B6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3. </w:t>
      </w:r>
      <w:r w:rsidRPr="006C41DA">
        <w:rPr>
          <w:rFonts w:ascii="Calibri" w:hAnsi="Calibri" w:cs="Calibri"/>
          <w:noProof/>
          <w:szCs w:val="24"/>
        </w:rPr>
        <w:tab/>
        <w:t xml:space="preserve">Schrey S, Huber A, Hecher K, Quintero R, Alkazaleh F, Moise KJ, et al. Vascular limb occlusion in twin-twin transfusion syndrome (TTTS): case series and literature review. Am J Obstet Gynecol. 2012 Aug;207(2):131.e1-10. </w:t>
      </w:r>
    </w:p>
    <w:p w14:paraId="75FCE18F" w14:textId="2E7BD06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4. </w:t>
      </w:r>
      <w:r w:rsidRPr="006C41DA">
        <w:rPr>
          <w:rFonts w:ascii="Calibri" w:hAnsi="Calibri" w:cs="Calibri"/>
          <w:noProof/>
          <w:szCs w:val="24"/>
        </w:rPr>
        <w:tab/>
        <w:t xml:space="preserve">Carr SR, Luks F, Tracy T, Plevyak M. Antenatal necrotic injury in severe twin-to-twin transfusion syndrome. A case and review. Fetal Diagn Ther;19(4):370–2. </w:t>
      </w:r>
    </w:p>
    <w:p w14:paraId="01663113"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5. </w:t>
      </w:r>
      <w:r w:rsidRPr="006C41DA">
        <w:rPr>
          <w:rFonts w:ascii="Calibri" w:hAnsi="Calibri" w:cs="Calibri"/>
          <w:noProof/>
          <w:szCs w:val="24"/>
        </w:rPr>
        <w:tab/>
        <w:t xml:space="preserve">Morikawa Y, Kasubuchi Y, Kusunoki T. Multicystic encephalomalacia in liveborn twin with a stillborn macerated co-twin. 1979;95(5):798–800. </w:t>
      </w:r>
    </w:p>
    <w:p w14:paraId="48755EC6"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6. </w:t>
      </w:r>
      <w:r w:rsidRPr="006C41DA">
        <w:rPr>
          <w:rFonts w:ascii="Calibri" w:hAnsi="Calibri" w:cs="Calibri"/>
          <w:noProof/>
          <w:szCs w:val="24"/>
        </w:rPr>
        <w:tab/>
        <w:t xml:space="preserve">Takahashi H, Baba Y, Matsubara S. Brain damage of surviving co-twin following single fetal death in monochorionic diamniotic twin pregnancy at 8-9 weeks’ gestation. Vol. 93, Acta Obstetricia et Gynecologica Scandinavica. 2014. p. 1336. </w:t>
      </w:r>
    </w:p>
    <w:p w14:paraId="59C1A699" w14:textId="502CFFC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7. </w:t>
      </w:r>
      <w:r w:rsidRPr="006C41DA">
        <w:rPr>
          <w:rFonts w:ascii="Calibri" w:hAnsi="Calibri" w:cs="Calibri"/>
          <w:noProof/>
          <w:szCs w:val="24"/>
        </w:rPr>
        <w:tab/>
        <w:t xml:space="preserve">Feng B, Zhai J, Cai Y. Effect of twin pregnancy chorionic properties on maternal and fetal outcomes. Taiwan J Obstet Gynecol 2018 Jun;57(3):351–4. </w:t>
      </w:r>
    </w:p>
    <w:p w14:paraId="75212A9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8. </w:t>
      </w:r>
      <w:r w:rsidRPr="006C41DA">
        <w:rPr>
          <w:rFonts w:ascii="Calibri" w:hAnsi="Calibri" w:cs="Calibri"/>
          <w:noProof/>
          <w:szCs w:val="24"/>
        </w:rPr>
        <w:tab/>
        <w:t xml:space="preserve">Eikelboom JW, Saharay I, Baker RI, Hankey GJ. Methylene tetrahydrofolate reductase mutation and stroke in a monozygotic twin. Aust N Z J Med. 1998;28(6):849–50. </w:t>
      </w:r>
    </w:p>
    <w:p w14:paraId="146D1D4F"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79. </w:t>
      </w:r>
      <w:r w:rsidRPr="006C41DA">
        <w:rPr>
          <w:rFonts w:ascii="Calibri" w:hAnsi="Calibri" w:cs="Calibri"/>
          <w:noProof/>
          <w:szCs w:val="24"/>
        </w:rPr>
        <w:tab/>
        <w:t xml:space="preserve">Hsu TL, Hsu TY, Ou CY. Multicystic encephalomalacia in an uncomplicated twin pregnancy. Taiwan J Obstet Gynecol. 2008;47(1):106–9. </w:t>
      </w:r>
    </w:p>
    <w:p w14:paraId="390A29CE"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0. </w:t>
      </w:r>
      <w:r w:rsidRPr="006C41DA">
        <w:rPr>
          <w:rFonts w:ascii="Calibri" w:hAnsi="Calibri" w:cs="Calibri"/>
          <w:noProof/>
          <w:szCs w:val="24"/>
        </w:rPr>
        <w:tab/>
        <w:t>Kocaman C, Yilmaz Y. Etiological analysis of presumed perinatal stroke. Brain Dev [Internet]. 2012;34(2):133–9. Available from: http://dx.doi.org/10.1016/j.braindev.2011.04.003</w:t>
      </w:r>
    </w:p>
    <w:p w14:paraId="55F28FF6" w14:textId="6FA65773"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1. </w:t>
      </w:r>
      <w:r w:rsidRPr="006C41DA">
        <w:rPr>
          <w:rFonts w:ascii="Calibri" w:hAnsi="Calibri" w:cs="Calibri"/>
          <w:noProof/>
          <w:szCs w:val="24"/>
        </w:rPr>
        <w:tab/>
        <w:t xml:space="preserve">Mackie FL, Hall MJ, Morris RK, Kilby MD. Early prognostic factors of outcomes in monochorionic twin pregnancy: systematic review and meta-analysis. Am J Obstet Gynecol 2018; </w:t>
      </w:r>
      <w:r w:rsidR="00FA2E87" w:rsidRPr="006C41DA">
        <w:rPr>
          <w:rFonts w:ascii="Calibri" w:hAnsi="Calibri" w:cs="Calibri"/>
          <w:noProof/>
          <w:szCs w:val="24"/>
        </w:rPr>
        <w:t>in press</w:t>
      </w:r>
    </w:p>
    <w:p w14:paraId="5589BF2F" w14:textId="165C45F1"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2. </w:t>
      </w:r>
      <w:r w:rsidRPr="006C41DA">
        <w:rPr>
          <w:rFonts w:ascii="Calibri" w:hAnsi="Calibri" w:cs="Calibri"/>
          <w:noProof/>
          <w:szCs w:val="24"/>
        </w:rPr>
        <w:tab/>
        <w:t xml:space="preserve">Khalid R, Krishnan P, Andres K, Blaser S, Miller S, Moharir M, et al. </w:t>
      </w:r>
      <w:r w:rsidRPr="006C41DA">
        <w:rPr>
          <w:rFonts w:ascii="Calibri" w:hAnsi="Calibri" w:cs="Calibri"/>
          <w:i/>
          <w:iCs/>
          <w:noProof/>
          <w:szCs w:val="24"/>
        </w:rPr>
        <w:t>COL4A1</w:t>
      </w:r>
      <w:r w:rsidRPr="006C41DA">
        <w:rPr>
          <w:rFonts w:ascii="Calibri" w:hAnsi="Calibri" w:cs="Calibri"/>
          <w:noProof/>
          <w:szCs w:val="24"/>
        </w:rPr>
        <w:t xml:space="preserve"> and fetal vascular origins of schizencephaly. Neurology 2018;90(5):232–4.</w:t>
      </w:r>
    </w:p>
    <w:p w14:paraId="207860B7" w14:textId="77777777"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3. </w:t>
      </w:r>
      <w:r w:rsidRPr="006C41DA">
        <w:rPr>
          <w:rFonts w:ascii="Calibri" w:hAnsi="Calibri" w:cs="Calibri"/>
          <w:noProof/>
          <w:szCs w:val="24"/>
        </w:rPr>
        <w:tab/>
        <w:t xml:space="preserve">Yoneda Y, Haginoya K, Kato M, Osaka H, Yokochi K, Arai H, et al. Phenotypic spectrum of COL4A1 mutations: Porencephaly to schizencephaly. Ann Neurol. 2013;73(1):48–57. </w:t>
      </w:r>
    </w:p>
    <w:p w14:paraId="452322DF" w14:textId="6E296F4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4. </w:t>
      </w:r>
      <w:r w:rsidRPr="006C41DA">
        <w:rPr>
          <w:rFonts w:ascii="Calibri" w:hAnsi="Calibri" w:cs="Calibri"/>
          <w:noProof/>
          <w:szCs w:val="24"/>
        </w:rPr>
        <w:tab/>
        <w:t xml:space="preserve">Breedveld G, De Coo IF, Lequin MH, Arts WFM, Heutink P, Gould DB, et al. Novel mutations in three families confirm a major role of COL4A1 in hereditary porencephaly. J Med Genet. 2006;43(6):490–5. </w:t>
      </w:r>
    </w:p>
    <w:p w14:paraId="51611A84" w14:textId="37CB4C88" w:rsidR="00507DB0" w:rsidRPr="006C41DA" w:rsidRDefault="00507DB0" w:rsidP="00507DB0">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 xml:space="preserve">185. </w:t>
      </w:r>
      <w:r w:rsidRPr="006C41DA">
        <w:rPr>
          <w:rFonts w:ascii="Calibri" w:hAnsi="Calibri" w:cs="Calibri"/>
          <w:noProof/>
          <w:szCs w:val="24"/>
        </w:rPr>
        <w:tab/>
        <w:t xml:space="preserve">Lichtenbelt KD, Pistorius LR, De Tollenaer SM, Mancini GM, De Vries LS. Prenatal genetic confirmation of a COL4A1 mutation presenting with sonographic fetal intracranial hemorrhage. Ultrasound Obstet Gynecol. 2012;39(6):726–7. </w:t>
      </w:r>
    </w:p>
    <w:p w14:paraId="6FFDAF68" w14:textId="7EF2FA10"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lastRenderedPageBreak/>
        <w:t>18</w:t>
      </w:r>
      <w:r w:rsidR="00507DB0" w:rsidRPr="006C41DA">
        <w:rPr>
          <w:rFonts w:ascii="Calibri" w:hAnsi="Calibri" w:cs="Calibri"/>
          <w:noProof/>
          <w:szCs w:val="24"/>
        </w:rPr>
        <w:t>6</w:t>
      </w:r>
      <w:r w:rsidRPr="006C41DA">
        <w:rPr>
          <w:rFonts w:ascii="Calibri" w:hAnsi="Calibri" w:cs="Calibri"/>
          <w:noProof/>
          <w:szCs w:val="24"/>
        </w:rPr>
        <w:t xml:space="preserve">. </w:t>
      </w:r>
      <w:r w:rsidRPr="006C41DA">
        <w:rPr>
          <w:rFonts w:ascii="Calibri" w:hAnsi="Calibri" w:cs="Calibri"/>
          <w:noProof/>
          <w:szCs w:val="24"/>
        </w:rPr>
        <w:tab/>
        <w:t xml:space="preserve">Yoneda Y, Haginoya K, Arai H, Yamaoka S, Tsurusaki Y, Doi H, et al. De novo and inherited mutations in COL4A2, encoding the type IV collagen α2 chain cause porencephaly. Am J Hum Genet. 2012;90(1):86–90. </w:t>
      </w:r>
    </w:p>
    <w:p w14:paraId="723F2649" w14:textId="4EA31D4E"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8</w:t>
      </w:r>
      <w:r w:rsidR="00507DB0" w:rsidRPr="006C41DA">
        <w:rPr>
          <w:rFonts w:ascii="Calibri" w:hAnsi="Calibri" w:cs="Calibri"/>
          <w:noProof/>
          <w:szCs w:val="24"/>
        </w:rPr>
        <w:t>7</w:t>
      </w:r>
      <w:r w:rsidRPr="006C41DA">
        <w:rPr>
          <w:rFonts w:ascii="Calibri" w:hAnsi="Calibri" w:cs="Calibri"/>
          <w:noProof/>
          <w:szCs w:val="24"/>
        </w:rPr>
        <w:t xml:space="preserve">. </w:t>
      </w:r>
      <w:r w:rsidRPr="006C41DA">
        <w:rPr>
          <w:rFonts w:ascii="Calibri" w:hAnsi="Calibri" w:cs="Calibri"/>
          <w:noProof/>
          <w:szCs w:val="24"/>
        </w:rPr>
        <w:tab/>
        <w:t xml:space="preserve">Verbeek E, Meuwissen MEC, Verheijen FW, Govaert PP, Licht DJ, Kuo DS, et al. COL4A2 mutation associated with familial porencephaly and small-vessel disease. Eur J Hum Genet. 2012;20(8):844–51. </w:t>
      </w:r>
    </w:p>
    <w:p w14:paraId="7BACA1F2" w14:textId="65D78CCD"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8</w:t>
      </w:r>
      <w:r w:rsidR="00507DB0" w:rsidRPr="006C41DA">
        <w:rPr>
          <w:rFonts w:ascii="Calibri" w:hAnsi="Calibri" w:cs="Calibri"/>
          <w:noProof/>
          <w:szCs w:val="24"/>
        </w:rPr>
        <w:t>8</w:t>
      </w:r>
      <w:r w:rsidRPr="006C41DA">
        <w:rPr>
          <w:rFonts w:ascii="Calibri" w:hAnsi="Calibri" w:cs="Calibri"/>
          <w:noProof/>
          <w:szCs w:val="24"/>
        </w:rPr>
        <w:t xml:space="preserve">. </w:t>
      </w:r>
      <w:r w:rsidRPr="006C41DA">
        <w:rPr>
          <w:rFonts w:ascii="Calibri" w:hAnsi="Calibri" w:cs="Calibri"/>
          <w:noProof/>
          <w:szCs w:val="24"/>
        </w:rPr>
        <w:tab/>
        <w:t xml:space="preserve">Gul A, Gungorduk K, YIldIrIm G, GedIkbasI A, Ceylan Y. Prenatal diagnosis of porencephaly secondary to maternal carbon monoxide poisoning. Arch Gynecol Obstet. 2009;279(5):697–700. </w:t>
      </w:r>
    </w:p>
    <w:p w14:paraId="28CDC29E" w14:textId="01148380"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8</w:t>
      </w:r>
      <w:r w:rsidR="00507DB0" w:rsidRPr="006C41DA">
        <w:rPr>
          <w:rFonts w:ascii="Calibri" w:hAnsi="Calibri" w:cs="Calibri"/>
          <w:noProof/>
          <w:szCs w:val="24"/>
        </w:rPr>
        <w:t>9</w:t>
      </w:r>
      <w:r w:rsidRPr="006C41DA">
        <w:rPr>
          <w:rFonts w:ascii="Calibri" w:hAnsi="Calibri" w:cs="Calibri"/>
          <w:noProof/>
          <w:szCs w:val="24"/>
        </w:rPr>
        <w:t xml:space="preserve">. </w:t>
      </w:r>
      <w:r w:rsidRPr="006C41DA">
        <w:rPr>
          <w:rFonts w:ascii="Calibri" w:hAnsi="Calibri" w:cs="Calibri"/>
          <w:noProof/>
          <w:szCs w:val="24"/>
        </w:rPr>
        <w:tab/>
        <w:t xml:space="preserve">Zanders EHJ, Buist FCD, Van Vugt JMG. Prenatal diagnosis of fetal intracranial hemorrhage at 25 weeks of gestation. Fetal Diagn Ther. 2003;18(5):324–7. </w:t>
      </w:r>
    </w:p>
    <w:p w14:paraId="78AFEB0E" w14:textId="409E07F9"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0</w:t>
      </w:r>
      <w:r w:rsidRPr="006C41DA">
        <w:rPr>
          <w:rFonts w:ascii="Calibri" w:hAnsi="Calibri" w:cs="Calibri"/>
          <w:noProof/>
          <w:szCs w:val="24"/>
        </w:rPr>
        <w:t xml:space="preserve">. </w:t>
      </w:r>
      <w:r w:rsidRPr="006C41DA">
        <w:rPr>
          <w:rFonts w:ascii="Calibri" w:hAnsi="Calibri" w:cs="Calibri"/>
          <w:noProof/>
          <w:szCs w:val="24"/>
        </w:rPr>
        <w:tab/>
        <w:t>Masamoto H, Uehara H, Mekaru K, Uezato T, Sakumoto K, Aoki Y. Warfarin-associated fetal intracranial hemorrhage in woman with mitral valve replacements: a case report. Am J Perinatol 2009 Sep 29;26(8):597–600.</w:t>
      </w:r>
    </w:p>
    <w:p w14:paraId="0FD9791E" w14:textId="09A4AC02"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1</w:t>
      </w:r>
      <w:r w:rsidRPr="006C41DA">
        <w:rPr>
          <w:rFonts w:ascii="Calibri" w:hAnsi="Calibri" w:cs="Calibri"/>
          <w:noProof/>
          <w:szCs w:val="24"/>
        </w:rPr>
        <w:t xml:space="preserve">. </w:t>
      </w:r>
      <w:r w:rsidRPr="006C41DA">
        <w:rPr>
          <w:rFonts w:ascii="Calibri" w:hAnsi="Calibri" w:cs="Calibri"/>
          <w:noProof/>
          <w:szCs w:val="24"/>
        </w:rPr>
        <w:tab/>
        <w:t xml:space="preserve">Demir F, Ekmekçi E, Turhan U, Gençdal S, Yazici ET, Gür EB, et al. Inutero fetal intracranial hemorrhage: A case report. J Turkish Ger Gynecol Assoc [Internet]. 2016;17:S209–10. </w:t>
      </w:r>
    </w:p>
    <w:p w14:paraId="25081F49" w14:textId="2C59D53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2</w:t>
      </w:r>
      <w:r w:rsidRPr="006C41DA">
        <w:rPr>
          <w:rFonts w:ascii="Calibri" w:hAnsi="Calibri" w:cs="Calibri"/>
          <w:noProof/>
          <w:szCs w:val="24"/>
        </w:rPr>
        <w:t xml:space="preserve">. </w:t>
      </w:r>
      <w:r w:rsidRPr="006C41DA">
        <w:rPr>
          <w:rFonts w:ascii="Calibri" w:hAnsi="Calibri" w:cs="Calibri"/>
          <w:noProof/>
          <w:szCs w:val="24"/>
        </w:rPr>
        <w:tab/>
        <w:t xml:space="preserve">E.H.J. Z, F.C.D. B, J.M.G. VV. Prenatal diagnosis of fetal intracranial hemorrhage at 25 weeks of gestation. Fetal Diagn Ther. 2003;18(5):324–7. </w:t>
      </w:r>
    </w:p>
    <w:p w14:paraId="43A4ED84" w14:textId="52CD3D73"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3</w:t>
      </w:r>
      <w:r w:rsidRPr="006C41DA">
        <w:rPr>
          <w:rFonts w:ascii="Calibri" w:hAnsi="Calibri" w:cs="Calibri"/>
          <w:noProof/>
          <w:szCs w:val="24"/>
        </w:rPr>
        <w:t xml:space="preserve">. </w:t>
      </w:r>
      <w:r w:rsidRPr="006C41DA">
        <w:rPr>
          <w:rFonts w:ascii="Calibri" w:hAnsi="Calibri" w:cs="Calibri"/>
          <w:noProof/>
          <w:szCs w:val="24"/>
        </w:rPr>
        <w:tab/>
        <w:t xml:space="preserve">Golomb MR, MacGregor DL, Domi T, Armstrong DC, McCrindle BW, Mayank S, et al. Presumed pre- or perinatal arterial ischemic stroke: risk factors and outcomes. Ann Neurol  2001;50(2):163–8. </w:t>
      </w:r>
    </w:p>
    <w:p w14:paraId="2938AB0F" w14:textId="37BA273A"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4</w:t>
      </w:r>
      <w:r w:rsidRPr="006C41DA">
        <w:rPr>
          <w:rFonts w:ascii="Calibri" w:hAnsi="Calibri" w:cs="Calibri"/>
          <w:noProof/>
          <w:szCs w:val="24"/>
        </w:rPr>
        <w:t xml:space="preserve">. </w:t>
      </w:r>
      <w:r w:rsidRPr="006C41DA">
        <w:rPr>
          <w:rFonts w:ascii="Calibri" w:hAnsi="Calibri" w:cs="Calibri"/>
          <w:noProof/>
          <w:szCs w:val="24"/>
        </w:rPr>
        <w:tab/>
        <w:t xml:space="preserve">Lin, Jean-Pierre, Ganesan, Vijeya, Turner, Charles, Dalton, Neil, Smith M. Congenital hemiplegia, miscarriage and the methylene tetrahydrofolate reductase mutation. Eur J Paediatr Neurol. :A96. </w:t>
      </w:r>
    </w:p>
    <w:p w14:paraId="7E072A93" w14:textId="5AE5E83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5</w:t>
      </w:r>
      <w:r w:rsidRPr="006C41DA">
        <w:rPr>
          <w:rFonts w:ascii="Calibri" w:hAnsi="Calibri" w:cs="Calibri"/>
          <w:noProof/>
          <w:szCs w:val="24"/>
        </w:rPr>
        <w:t xml:space="preserve">. </w:t>
      </w:r>
      <w:r w:rsidRPr="006C41DA">
        <w:rPr>
          <w:rFonts w:ascii="Calibri" w:hAnsi="Calibri" w:cs="Calibri"/>
          <w:noProof/>
          <w:szCs w:val="24"/>
        </w:rPr>
        <w:tab/>
        <w:t xml:space="preserve">Crespin M, Alhenc-Gelas M, Grangé G, Fallet-Bianco C, Fontenay M. Fetal Intracerebral Hemorrhage in Familial Thrombophilia. Pediatr Neurol 2009;41(4):291–3. </w:t>
      </w:r>
    </w:p>
    <w:p w14:paraId="73F93838" w14:textId="0BBFBB86" w:rsidR="00410D52" w:rsidRPr="006C41DA" w:rsidRDefault="00410D52" w:rsidP="00410D52">
      <w:pPr>
        <w:widowControl w:val="0"/>
        <w:autoSpaceDE w:val="0"/>
        <w:autoSpaceDN w:val="0"/>
        <w:adjustRightInd w:val="0"/>
        <w:spacing w:line="240" w:lineRule="auto"/>
        <w:ind w:left="640" w:hanging="640"/>
        <w:rPr>
          <w:rFonts w:ascii="Calibri" w:hAnsi="Calibri" w:cs="Calibri"/>
          <w:noProof/>
          <w:szCs w:val="24"/>
        </w:rPr>
      </w:pPr>
      <w:r w:rsidRPr="006C41DA">
        <w:rPr>
          <w:rFonts w:ascii="Calibri" w:hAnsi="Calibri" w:cs="Calibri"/>
          <w:noProof/>
          <w:szCs w:val="24"/>
        </w:rPr>
        <w:t>19</w:t>
      </w:r>
      <w:r w:rsidR="00507DB0" w:rsidRPr="006C41DA">
        <w:rPr>
          <w:rFonts w:ascii="Calibri" w:hAnsi="Calibri" w:cs="Calibri"/>
          <w:noProof/>
          <w:szCs w:val="24"/>
        </w:rPr>
        <w:t>6</w:t>
      </w:r>
      <w:r w:rsidRPr="006C41DA">
        <w:rPr>
          <w:rFonts w:ascii="Calibri" w:hAnsi="Calibri" w:cs="Calibri"/>
          <w:noProof/>
          <w:szCs w:val="24"/>
        </w:rPr>
        <w:t xml:space="preserve">. </w:t>
      </w:r>
      <w:r w:rsidRPr="006C41DA">
        <w:rPr>
          <w:rFonts w:ascii="Calibri" w:hAnsi="Calibri" w:cs="Calibri"/>
          <w:noProof/>
          <w:szCs w:val="24"/>
        </w:rPr>
        <w:tab/>
        <w:t xml:space="preserve">Verdu A, Cazorla MR, Moreno JC, Casado LF. Prenatal stroke in a neonate heterozygous for factor V Leiden mutation. Brain Dev. 2005;27(6):451–4. </w:t>
      </w:r>
    </w:p>
    <w:p w14:paraId="5589C83D" w14:textId="5F625450" w:rsidR="00647D88" w:rsidRDefault="00647D88" w:rsidP="00E36E92">
      <w:pPr>
        <w:widowControl w:val="0"/>
        <w:autoSpaceDE w:val="0"/>
        <w:autoSpaceDN w:val="0"/>
        <w:adjustRightInd w:val="0"/>
        <w:spacing w:line="240" w:lineRule="auto"/>
        <w:ind w:left="640" w:hanging="640"/>
        <w:rPr>
          <w:rFonts w:ascii="Calibri" w:hAnsi="Calibri" w:cs="Calibri"/>
          <w:noProof/>
        </w:rPr>
      </w:pPr>
      <w:r w:rsidRPr="006C41DA">
        <w:rPr>
          <w:rFonts w:ascii="Calibri" w:hAnsi="Calibri" w:cs="Calibri"/>
          <w:noProof/>
        </w:rPr>
        <w:t>197.</w:t>
      </w:r>
      <w:r w:rsidRPr="006C41DA">
        <w:rPr>
          <w:rFonts w:ascii="Calibri" w:hAnsi="Calibri" w:cs="Calibri"/>
          <w:noProof/>
        </w:rPr>
        <w:tab/>
      </w:r>
      <w:r w:rsidR="00E36E92" w:rsidRPr="006C41DA">
        <w:rPr>
          <w:rFonts w:ascii="Calibri" w:hAnsi="Calibri" w:cs="Calibri"/>
          <w:noProof/>
        </w:rPr>
        <w:t xml:space="preserve">Bax M, Tydeman C, Flodmark O. Clinical and MRI correlates of cerebral palsy: the European Cerebral Palsy Study. JAMA. 2006 Oct 4;296(13):1602-8. </w:t>
      </w:r>
    </w:p>
    <w:p w14:paraId="5A495C8C" w14:textId="4B705EBF" w:rsidR="000C21DB" w:rsidRDefault="000C21DB">
      <w:pPr>
        <w:rPr>
          <w:rFonts w:ascii="Calibri" w:hAnsi="Calibri" w:cs="Calibri"/>
          <w:noProof/>
        </w:rPr>
      </w:pPr>
      <w:r>
        <w:rPr>
          <w:rFonts w:ascii="Calibri" w:hAnsi="Calibri" w:cs="Calibri"/>
          <w:noProof/>
        </w:rPr>
        <w:br w:type="page"/>
      </w:r>
    </w:p>
    <w:p w14:paraId="30EF90D7" w14:textId="63FCF867" w:rsidR="000C21DB" w:rsidRPr="006C41DA" w:rsidRDefault="000C21DB" w:rsidP="00E36E92">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lastRenderedPageBreak/>
        <w:drawing>
          <wp:inline distT="0" distB="0" distL="0" distR="0" wp14:anchorId="7AD280E0" wp14:editId="202F3927">
            <wp:extent cx="5731510" cy="4865370"/>
            <wp:effectExtent l="0" t="0" r="2540" b="0"/>
            <wp:docPr id="1" name="Picture 1" descr="A picture containing in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izencephaly.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865370"/>
                    </a:xfrm>
                    <a:prstGeom prst="rect">
                      <a:avLst/>
                    </a:prstGeom>
                  </pic:spPr>
                </pic:pic>
              </a:graphicData>
            </a:graphic>
          </wp:inline>
        </w:drawing>
      </w:r>
    </w:p>
    <w:p w14:paraId="24F3253B" w14:textId="6A73A3CA" w:rsidR="00135F9D" w:rsidRDefault="00787600" w:rsidP="009A7BA2">
      <w:r w:rsidRPr="006C41DA">
        <w:fldChar w:fldCharType="end"/>
      </w:r>
      <w:r w:rsidR="000C21DB">
        <w:rPr>
          <w:noProof/>
          <w:sz w:val="24"/>
          <w:szCs w:val="24"/>
        </w:rPr>
        <w:drawing>
          <wp:inline distT="0" distB="0" distL="0" distR="0" wp14:anchorId="2ACECA8F" wp14:editId="00EBA05C">
            <wp:extent cx="5731510" cy="3223895"/>
            <wp:effectExtent l="0" t="0" r="2540" b="0"/>
            <wp:docPr id="2" name="Picture 2" descr="A person looking at the camera&#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15F6954" w14:textId="30F0A7B9" w:rsidR="000C21DB" w:rsidRDefault="000C21DB" w:rsidP="009A7BA2">
      <w:pPr>
        <w:rPr>
          <w:sz w:val="24"/>
          <w:szCs w:val="24"/>
        </w:rPr>
      </w:pPr>
      <w:r>
        <w:rPr>
          <w:noProof/>
          <w:sz w:val="24"/>
          <w:szCs w:val="24"/>
        </w:rPr>
        <w:lastRenderedPageBreak/>
        <w:drawing>
          <wp:inline distT="0" distB="0" distL="0" distR="0" wp14:anchorId="76805F81" wp14:editId="7788E752">
            <wp:extent cx="5731510" cy="4437380"/>
            <wp:effectExtent l="0" t="0" r="2540" b="1270"/>
            <wp:docPr id="3" name="Picture 3" descr="A picture containing indoor, cat, anima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enous sinus ectasia.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4437380"/>
                    </a:xfrm>
                    <a:prstGeom prst="rect">
                      <a:avLst/>
                    </a:prstGeom>
                  </pic:spPr>
                </pic:pic>
              </a:graphicData>
            </a:graphic>
          </wp:inline>
        </w:drawing>
      </w:r>
    </w:p>
    <w:p w14:paraId="1B5F2493" w14:textId="35B3653A" w:rsidR="000C21DB" w:rsidRDefault="000C21DB" w:rsidP="009A7BA2">
      <w:pPr>
        <w:rPr>
          <w:sz w:val="24"/>
          <w:szCs w:val="24"/>
        </w:rPr>
      </w:pPr>
      <w:r>
        <w:rPr>
          <w:noProof/>
          <w:sz w:val="24"/>
          <w:szCs w:val="24"/>
        </w:rPr>
        <w:drawing>
          <wp:inline distT="0" distB="0" distL="0" distR="0" wp14:anchorId="6C0CEBBD" wp14:editId="12D2A292">
            <wp:extent cx="5731510" cy="4298950"/>
            <wp:effectExtent l="0" t="0" r="2540" b="6350"/>
            <wp:docPr id="5" name="Picture 5" descr="A picture containing phot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E3F1FA9" w14:textId="27CBE218" w:rsidR="000C21DB" w:rsidRPr="009A7BA2" w:rsidRDefault="000C21DB" w:rsidP="009A7BA2">
      <w:pPr>
        <w:rPr>
          <w:sz w:val="24"/>
          <w:szCs w:val="24"/>
        </w:rPr>
      </w:pPr>
      <w:r w:rsidRPr="000C21DB">
        <w:rPr>
          <w:noProof/>
          <w:sz w:val="24"/>
          <w:szCs w:val="24"/>
        </w:rPr>
        <w:lastRenderedPageBreak/>
        <w:drawing>
          <wp:inline distT="0" distB="0" distL="0" distR="0" wp14:anchorId="53AD728F" wp14:editId="33B9C34F">
            <wp:extent cx="5274219" cy="5937750"/>
            <wp:effectExtent l="0" t="0" r="3175" b="6350"/>
            <wp:docPr id="7" name="Picture 4" descr="A picture containing animal, arthropod, invertebrate, black&#10;&#10;Description generated with very high confidence">
              <a:extLst xmlns:a="http://schemas.openxmlformats.org/drawingml/2006/main">
                <a:ext uri="{FF2B5EF4-FFF2-40B4-BE49-F238E27FC236}">
                  <a16:creationId xmlns:a16="http://schemas.microsoft.com/office/drawing/2014/main" id="{7C6A588D-3E9D-4B70-B1E5-16019C9CF8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animal, arthropod, invertebrate, black&#10;&#10;Description generated with very high confidence">
                      <a:extLst>
                        <a:ext uri="{FF2B5EF4-FFF2-40B4-BE49-F238E27FC236}">
                          <a16:creationId xmlns:a16="http://schemas.microsoft.com/office/drawing/2014/main" id="{7C6A588D-3E9D-4B70-B1E5-16019C9CF888}"/>
                        </a:ext>
                      </a:extLst>
                    </pic:cNvPr>
                    <pic:cNvPicPr>
                      <a:picLocks noChangeAspect="1"/>
                    </pic:cNvPicPr>
                  </pic:nvPicPr>
                  <pic:blipFill rotWithShape="1">
                    <a:blip r:embed="rId13">
                      <a:extLst>
                        <a:ext uri="{28A0092B-C50C-407E-A947-70E740481C1C}">
                          <a14:useLocalDpi xmlns:a14="http://schemas.microsoft.com/office/drawing/2010/main" val="0"/>
                        </a:ext>
                      </a:extLst>
                    </a:blip>
                    <a:srcRect l="8614" t="14238" r="4307" b="12237"/>
                    <a:stretch/>
                  </pic:blipFill>
                  <pic:spPr>
                    <a:xfrm>
                      <a:off x="0" y="0"/>
                      <a:ext cx="5280151" cy="5944428"/>
                    </a:xfrm>
                    <a:prstGeom prst="rect">
                      <a:avLst/>
                    </a:prstGeom>
                  </pic:spPr>
                </pic:pic>
              </a:graphicData>
            </a:graphic>
          </wp:inline>
        </w:drawing>
      </w:r>
    </w:p>
    <w:sectPr w:rsidR="000C21DB" w:rsidRPr="009A7BA2" w:rsidSect="00787600">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3D0EA" w14:textId="77777777" w:rsidR="00871502" w:rsidRDefault="00871502" w:rsidP="00BD1ACF">
      <w:pPr>
        <w:spacing w:after="0" w:line="240" w:lineRule="auto"/>
      </w:pPr>
      <w:r>
        <w:separator/>
      </w:r>
    </w:p>
  </w:endnote>
  <w:endnote w:type="continuationSeparator" w:id="0">
    <w:p w14:paraId="10FD40C4" w14:textId="77777777" w:rsidR="00871502" w:rsidRDefault="00871502" w:rsidP="00BD1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8141607"/>
      <w:docPartObj>
        <w:docPartGallery w:val="Page Numbers (Bottom of Page)"/>
        <w:docPartUnique/>
      </w:docPartObj>
    </w:sdtPr>
    <w:sdtEndPr>
      <w:rPr>
        <w:noProof/>
      </w:rPr>
    </w:sdtEndPr>
    <w:sdtContent>
      <w:p w14:paraId="20969492" w14:textId="1160ED02" w:rsidR="000C21DB" w:rsidRDefault="000C21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C59493" w14:textId="77777777" w:rsidR="000C21DB" w:rsidRDefault="000C21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1B4E2" w14:textId="77777777" w:rsidR="00871502" w:rsidRDefault="00871502" w:rsidP="00BD1ACF">
      <w:pPr>
        <w:spacing w:after="0" w:line="240" w:lineRule="auto"/>
      </w:pPr>
      <w:r>
        <w:separator/>
      </w:r>
    </w:p>
  </w:footnote>
  <w:footnote w:type="continuationSeparator" w:id="0">
    <w:p w14:paraId="5F31A767" w14:textId="77777777" w:rsidR="00871502" w:rsidRDefault="00871502" w:rsidP="00BD1A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479A"/>
    <w:multiLevelType w:val="hybridMultilevel"/>
    <w:tmpl w:val="31E2F398"/>
    <w:lvl w:ilvl="0" w:tplc="9C8E9FE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75C272F0"/>
    <w:multiLevelType w:val="hybridMultilevel"/>
    <w:tmpl w:val="0722F58E"/>
    <w:lvl w:ilvl="0" w:tplc="ABF8BB8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E90"/>
    <w:rsid w:val="00010259"/>
    <w:rsid w:val="000143CC"/>
    <w:rsid w:val="00015FCF"/>
    <w:rsid w:val="000162D8"/>
    <w:rsid w:val="000225C0"/>
    <w:rsid w:val="00023B8D"/>
    <w:rsid w:val="000317D0"/>
    <w:rsid w:val="000342A9"/>
    <w:rsid w:val="00037AEC"/>
    <w:rsid w:val="00042E21"/>
    <w:rsid w:val="00045C59"/>
    <w:rsid w:val="00046A17"/>
    <w:rsid w:val="00046B18"/>
    <w:rsid w:val="000514C3"/>
    <w:rsid w:val="00054A94"/>
    <w:rsid w:val="0006170F"/>
    <w:rsid w:val="00065BA3"/>
    <w:rsid w:val="00090C37"/>
    <w:rsid w:val="0009321F"/>
    <w:rsid w:val="000A1649"/>
    <w:rsid w:val="000A78CC"/>
    <w:rsid w:val="000B34C6"/>
    <w:rsid w:val="000B4B5C"/>
    <w:rsid w:val="000B5A20"/>
    <w:rsid w:val="000B6A2A"/>
    <w:rsid w:val="000B76BE"/>
    <w:rsid w:val="000C01E5"/>
    <w:rsid w:val="000C21DB"/>
    <w:rsid w:val="000C3803"/>
    <w:rsid w:val="000C43A7"/>
    <w:rsid w:val="000D7831"/>
    <w:rsid w:val="000E4F5B"/>
    <w:rsid w:val="000E7C9F"/>
    <w:rsid w:val="000F2552"/>
    <w:rsid w:val="00111DCC"/>
    <w:rsid w:val="00112322"/>
    <w:rsid w:val="00116381"/>
    <w:rsid w:val="00135F9D"/>
    <w:rsid w:val="00136AF7"/>
    <w:rsid w:val="001415E6"/>
    <w:rsid w:val="00143018"/>
    <w:rsid w:val="0014432A"/>
    <w:rsid w:val="00150B37"/>
    <w:rsid w:val="00162537"/>
    <w:rsid w:val="0017158E"/>
    <w:rsid w:val="001724DC"/>
    <w:rsid w:val="0017278D"/>
    <w:rsid w:val="00172BE6"/>
    <w:rsid w:val="00173DD7"/>
    <w:rsid w:val="0017479E"/>
    <w:rsid w:val="001767B8"/>
    <w:rsid w:val="00180BCF"/>
    <w:rsid w:val="00181C6D"/>
    <w:rsid w:val="0018268F"/>
    <w:rsid w:val="001855D8"/>
    <w:rsid w:val="001B0334"/>
    <w:rsid w:val="001B6299"/>
    <w:rsid w:val="001C03D5"/>
    <w:rsid w:val="001C0D7E"/>
    <w:rsid w:val="001C2C17"/>
    <w:rsid w:val="001C4AEA"/>
    <w:rsid w:val="001C51D1"/>
    <w:rsid w:val="001C6B61"/>
    <w:rsid w:val="001D0258"/>
    <w:rsid w:val="001E180A"/>
    <w:rsid w:val="001E22A5"/>
    <w:rsid w:val="001E355D"/>
    <w:rsid w:val="001E4A8A"/>
    <w:rsid w:val="001E5A62"/>
    <w:rsid w:val="001E7467"/>
    <w:rsid w:val="001E76F7"/>
    <w:rsid w:val="001F4BED"/>
    <w:rsid w:val="0020319E"/>
    <w:rsid w:val="00206BD2"/>
    <w:rsid w:val="00213D6D"/>
    <w:rsid w:val="00222624"/>
    <w:rsid w:val="00223CD6"/>
    <w:rsid w:val="002252EB"/>
    <w:rsid w:val="00233EAC"/>
    <w:rsid w:val="00234775"/>
    <w:rsid w:val="00234B23"/>
    <w:rsid w:val="0024118A"/>
    <w:rsid w:val="002463E9"/>
    <w:rsid w:val="00247E87"/>
    <w:rsid w:val="002509D1"/>
    <w:rsid w:val="002667D5"/>
    <w:rsid w:val="00273C78"/>
    <w:rsid w:val="00282624"/>
    <w:rsid w:val="00283FA7"/>
    <w:rsid w:val="00285CF0"/>
    <w:rsid w:val="002A010A"/>
    <w:rsid w:val="002A727B"/>
    <w:rsid w:val="002A7630"/>
    <w:rsid w:val="002B2588"/>
    <w:rsid w:val="002B55B3"/>
    <w:rsid w:val="002C4F5A"/>
    <w:rsid w:val="002D23A0"/>
    <w:rsid w:val="002D3CCC"/>
    <w:rsid w:val="002E356D"/>
    <w:rsid w:val="002F1BC0"/>
    <w:rsid w:val="002F28C4"/>
    <w:rsid w:val="002F3A07"/>
    <w:rsid w:val="002F4CF9"/>
    <w:rsid w:val="003052A0"/>
    <w:rsid w:val="00306CFD"/>
    <w:rsid w:val="00307654"/>
    <w:rsid w:val="00307A25"/>
    <w:rsid w:val="0031134D"/>
    <w:rsid w:val="00314379"/>
    <w:rsid w:val="00316A72"/>
    <w:rsid w:val="00321166"/>
    <w:rsid w:val="003365F9"/>
    <w:rsid w:val="00336B94"/>
    <w:rsid w:val="0034478E"/>
    <w:rsid w:val="00351B5F"/>
    <w:rsid w:val="00365D15"/>
    <w:rsid w:val="003663DC"/>
    <w:rsid w:val="00373D03"/>
    <w:rsid w:val="00395064"/>
    <w:rsid w:val="003A2931"/>
    <w:rsid w:val="003B5778"/>
    <w:rsid w:val="003B78DC"/>
    <w:rsid w:val="00401F9C"/>
    <w:rsid w:val="00410D52"/>
    <w:rsid w:val="00413C6A"/>
    <w:rsid w:val="0042085C"/>
    <w:rsid w:val="00431210"/>
    <w:rsid w:val="0043375A"/>
    <w:rsid w:val="004369B1"/>
    <w:rsid w:val="004467E3"/>
    <w:rsid w:val="00450F2E"/>
    <w:rsid w:val="00453056"/>
    <w:rsid w:val="00466E71"/>
    <w:rsid w:val="004734A1"/>
    <w:rsid w:val="004872AC"/>
    <w:rsid w:val="004A0020"/>
    <w:rsid w:val="004A1F29"/>
    <w:rsid w:val="004A3005"/>
    <w:rsid w:val="004A67AD"/>
    <w:rsid w:val="004B1C6D"/>
    <w:rsid w:val="004B2886"/>
    <w:rsid w:val="004B6823"/>
    <w:rsid w:val="004C08D3"/>
    <w:rsid w:val="004D3785"/>
    <w:rsid w:val="004E56C4"/>
    <w:rsid w:val="004E6D8E"/>
    <w:rsid w:val="004F0F96"/>
    <w:rsid w:val="004F286E"/>
    <w:rsid w:val="00503CD5"/>
    <w:rsid w:val="00507DB0"/>
    <w:rsid w:val="00510EEB"/>
    <w:rsid w:val="005111B2"/>
    <w:rsid w:val="005208BB"/>
    <w:rsid w:val="005403B5"/>
    <w:rsid w:val="00542770"/>
    <w:rsid w:val="0054685C"/>
    <w:rsid w:val="00552310"/>
    <w:rsid w:val="0057485C"/>
    <w:rsid w:val="005A0496"/>
    <w:rsid w:val="005A666A"/>
    <w:rsid w:val="005A7772"/>
    <w:rsid w:val="005B4651"/>
    <w:rsid w:val="005B4EA4"/>
    <w:rsid w:val="005C109C"/>
    <w:rsid w:val="005C6E90"/>
    <w:rsid w:val="005D609F"/>
    <w:rsid w:val="005E73FD"/>
    <w:rsid w:val="005F63F9"/>
    <w:rsid w:val="00613ABA"/>
    <w:rsid w:val="00613C34"/>
    <w:rsid w:val="00614965"/>
    <w:rsid w:val="006336D3"/>
    <w:rsid w:val="006352B8"/>
    <w:rsid w:val="00642A8C"/>
    <w:rsid w:val="006446A5"/>
    <w:rsid w:val="00647D88"/>
    <w:rsid w:val="006518E1"/>
    <w:rsid w:val="00651E52"/>
    <w:rsid w:val="00660863"/>
    <w:rsid w:val="0066208D"/>
    <w:rsid w:val="00670D2D"/>
    <w:rsid w:val="00676441"/>
    <w:rsid w:val="00681742"/>
    <w:rsid w:val="00692366"/>
    <w:rsid w:val="006A2305"/>
    <w:rsid w:val="006B02CA"/>
    <w:rsid w:val="006B1E50"/>
    <w:rsid w:val="006C0D66"/>
    <w:rsid w:val="006C221B"/>
    <w:rsid w:val="006C24CD"/>
    <w:rsid w:val="006C41DA"/>
    <w:rsid w:val="006D5314"/>
    <w:rsid w:val="006D6963"/>
    <w:rsid w:val="006D7DCF"/>
    <w:rsid w:val="00707E38"/>
    <w:rsid w:val="00711653"/>
    <w:rsid w:val="00713BDF"/>
    <w:rsid w:val="00736D5A"/>
    <w:rsid w:val="00737C38"/>
    <w:rsid w:val="0074167F"/>
    <w:rsid w:val="00744FAD"/>
    <w:rsid w:val="007451FD"/>
    <w:rsid w:val="00770526"/>
    <w:rsid w:val="00770B6F"/>
    <w:rsid w:val="00786FA7"/>
    <w:rsid w:val="00786FBF"/>
    <w:rsid w:val="007875A5"/>
    <w:rsid w:val="00787600"/>
    <w:rsid w:val="00787A72"/>
    <w:rsid w:val="00787E6D"/>
    <w:rsid w:val="007A583A"/>
    <w:rsid w:val="007A6B27"/>
    <w:rsid w:val="007B586D"/>
    <w:rsid w:val="007C0251"/>
    <w:rsid w:val="007D5493"/>
    <w:rsid w:val="007E0409"/>
    <w:rsid w:val="007E7629"/>
    <w:rsid w:val="007F06B0"/>
    <w:rsid w:val="007F122C"/>
    <w:rsid w:val="007F3123"/>
    <w:rsid w:val="007F78E4"/>
    <w:rsid w:val="008002D6"/>
    <w:rsid w:val="008013DB"/>
    <w:rsid w:val="00801BDA"/>
    <w:rsid w:val="00802337"/>
    <w:rsid w:val="00805253"/>
    <w:rsid w:val="00805F50"/>
    <w:rsid w:val="0082033E"/>
    <w:rsid w:val="00826CB7"/>
    <w:rsid w:val="008325C6"/>
    <w:rsid w:val="00842E89"/>
    <w:rsid w:val="00847A12"/>
    <w:rsid w:val="0085016D"/>
    <w:rsid w:val="0085254F"/>
    <w:rsid w:val="00863459"/>
    <w:rsid w:val="00871502"/>
    <w:rsid w:val="00887DE1"/>
    <w:rsid w:val="008949C8"/>
    <w:rsid w:val="00896587"/>
    <w:rsid w:val="00897D46"/>
    <w:rsid w:val="008A1C37"/>
    <w:rsid w:val="008B45C4"/>
    <w:rsid w:val="008B7AD4"/>
    <w:rsid w:val="008C73D3"/>
    <w:rsid w:val="008D1945"/>
    <w:rsid w:val="008D3ED3"/>
    <w:rsid w:val="008D5E4A"/>
    <w:rsid w:val="008E5B7D"/>
    <w:rsid w:val="008F5CE6"/>
    <w:rsid w:val="008F646E"/>
    <w:rsid w:val="00900D33"/>
    <w:rsid w:val="00904558"/>
    <w:rsid w:val="00907D32"/>
    <w:rsid w:val="00910940"/>
    <w:rsid w:val="00913C4A"/>
    <w:rsid w:val="00925A80"/>
    <w:rsid w:val="009265C6"/>
    <w:rsid w:val="0092740D"/>
    <w:rsid w:val="009404F5"/>
    <w:rsid w:val="00941907"/>
    <w:rsid w:val="00942813"/>
    <w:rsid w:val="00947E41"/>
    <w:rsid w:val="00957A1F"/>
    <w:rsid w:val="00970121"/>
    <w:rsid w:val="0097229B"/>
    <w:rsid w:val="00972303"/>
    <w:rsid w:val="00974DE0"/>
    <w:rsid w:val="009814B2"/>
    <w:rsid w:val="009820DC"/>
    <w:rsid w:val="009A1A88"/>
    <w:rsid w:val="009A4A13"/>
    <w:rsid w:val="009A52E4"/>
    <w:rsid w:val="009A7BA2"/>
    <w:rsid w:val="009B173A"/>
    <w:rsid w:val="009B1D13"/>
    <w:rsid w:val="009B1EA0"/>
    <w:rsid w:val="009C4C64"/>
    <w:rsid w:val="009D2E93"/>
    <w:rsid w:val="009D5C40"/>
    <w:rsid w:val="009D7801"/>
    <w:rsid w:val="009E3051"/>
    <w:rsid w:val="009E44E1"/>
    <w:rsid w:val="009E69CD"/>
    <w:rsid w:val="00A05E60"/>
    <w:rsid w:val="00A249A9"/>
    <w:rsid w:val="00A34BDD"/>
    <w:rsid w:val="00A3783B"/>
    <w:rsid w:val="00A44EE1"/>
    <w:rsid w:val="00A55D84"/>
    <w:rsid w:val="00A603A0"/>
    <w:rsid w:val="00A60753"/>
    <w:rsid w:val="00A618BC"/>
    <w:rsid w:val="00A639CE"/>
    <w:rsid w:val="00A67D43"/>
    <w:rsid w:val="00A719AC"/>
    <w:rsid w:val="00A73496"/>
    <w:rsid w:val="00A82278"/>
    <w:rsid w:val="00AA6568"/>
    <w:rsid w:val="00AB1B3F"/>
    <w:rsid w:val="00AB2050"/>
    <w:rsid w:val="00AB5528"/>
    <w:rsid w:val="00AC541F"/>
    <w:rsid w:val="00AC69F2"/>
    <w:rsid w:val="00AD123B"/>
    <w:rsid w:val="00AD16DC"/>
    <w:rsid w:val="00AE344D"/>
    <w:rsid w:val="00AE65FF"/>
    <w:rsid w:val="00AF1AB9"/>
    <w:rsid w:val="00B003C2"/>
    <w:rsid w:val="00B01025"/>
    <w:rsid w:val="00B13C0C"/>
    <w:rsid w:val="00B160BA"/>
    <w:rsid w:val="00B16E6B"/>
    <w:rsid w:val="00B21814"/>
    <w:rsid w:val="00B319A6"/>
    <w:rsid w:val="00B3423F"/>
    <w:rsid w:val="00B36549"/>
    <w:rsid w:val="00B36762"/>
    <w:rsid w:val="00B47912"/>
    <w:rsid w:val="00B47FFA"/>
    <w:rsid w:val="00B50F82"/>
    <w:rsid w:val="00B5204C"/>
    <w:rsid w:val="00B537C2"/>
    <w:rsid w:val="00B5677A"/>
    <w:rsid w:val="00B567F9"/>
    <w:rsid w:val="00B57D73"/>
    <w:rsid w:val="00B640F1"/>
    <w:rsid w:val="00B664B6"/>
    <w:rsid w:val="00B805AD"/>
    <w:rsid w:val="00B81751"/>
    <w:rsid w:val="00B83607"/>
    <w:rsid w:val="00B83E8E"/>
    <w:rsid w:val="00BB0D3B"/>
    <w:rsid w:val="00BB3BE0"/>
    <w:rsid w:val="00BB4D3D"/>
    <w:rsid w:val="00BD1ACF"/>
    <w:rsid w:val="00BD51EF"/>
    <w:rsid w:val="00BD606A"/>
    <w:rsid w:val="00BE66DA"/>
    <w:rsid w:val="00C058F1"/>
    <w:rsid w:val="00C06A82"/>
    <w:rsid w:val="00C12822"/>
    <w:rsid w:val="00C1618A"/>
    <w:rsid w:val="00C20181"/>
    <w:rsid w:val="00C345BD"/>
    <w:rsid w:val="00C368EB"/>
    <w:rsid w:val="00C416A7"/>
    <w:rsid w:val="00C46CAA"/>
    <w:rsid w:val="00C60874"/>
    <w:rsid w:val="00C751B0"/>
    <w:rsid w:val="00C77B2B"/>
    <w:rsid w:val="00C966DF"/>
    <w:rsid w:val="00C96828"/>
    <w:rsid w:val="00C9691D"/>
    <w:rsid w:val="00CA574C"/>
    <w:rsid w:val="00CA7F03"/>
    <w:rsid w:val="00CB0BF9"/>
    <w:rsid w:val="00CB63BC"/>
    <w:rsid w:val="00CC1B0F"/>
    <w:rsid w:val="00CE1972"/>
    <w:rsid w:val="00CE6F12"/>
    <w:rsid w:val="00D017D6"/>
    <w:rsid w:val="00D07E89"/>
    <w:rsid w:val="00D131CE"/>
    <w:rsid w:val="00D15442"/>
    <w:rsid w:val="00D304FA"/>
    <w:rsid w:val="00D44BAE"/>
    <w:rsid w:val="00D561A7"/>
    <w:rsid w:val="00D571B3"/>
    <w:rsid w:val="00D642FF"/>
    <w:rsid w:val="00D81CD6"/>
    <w:rsid w:val="00DA0DA4"/>
    <w:rsid w:val="00DB6BE2"/>
    <w:rsid w:val="00DC4F60"/>
    <w:rsid w:val="00DC7D0D"/>
    <w:rsid w:val="00DD1D0C"/>
    <w:rsid w:val="00DD63BB"/>
    <w:rsid w:val="00DE4E83"/>
    <w:rsid w:val="00DE7376"/>
    <w:rsid w:val="00E03BE8"/>
    <w:rsid w:val="00E0691E"/>
    <w:rsid w:val="00E13304"/>
    <w:rsid w:val="00E14B3D"/>
    <w:rsid w:val="00E21F6D"/>
    <w:rsid w:val="00E2380D"/>
    <w:rsid w:val="00E369A2"/>
    <w:rsid w:val="00E36E92"/>
    <w:rsid w:val="00E60542"/>
    <w:rsid w:val="00E812E0"/>
    <w:rsid w:val="00E82882"/>
    <w:rsid w:val="00E8797E"/>
    <w:rsid w:val="00E933CB"/>
    <w:rsid w:val="00E94AF5"/>
    <w:rsid w:val="00E95A03"/>
    <w:rsid w:val="00E97760"/>
    <w:rsid w:val="00E97AFE"/>
    <w:rsid w:val="00EA1CFB"/>
    <w:rsid w:val="00EA3168"/>
    <w:rsid w:val="00EA431E"/>
    <w:rsid w:val="00EB091A"/>
    <w:rsid w:val="00EB23D1"/>
    <w:rsid w:val="00EE5CE9"/>
    <w:rsid w:val="00EE78F6"/>
    <w:rsid w:val="00EF1B8D"/>
    <w:rsid w:val="00EF28B7"/>
    <w:rsid w:val="00EF4182"/>
    <w:rsid w:val="00F028D8"/>
    <w:rsid w:val="00F17000"/>
    <w:rsid w:val="00F36877"/>
    <w:rsid w:val="00F37EB0"/>
    <w:rsid w:val="00F418A0"/>
    <w:rsid w:val="00F46570"/>
    <w:rsid w:val="00F47741"/>
    <w:rsid w:val="00F61037"/>
    <w:rsid w:val="00F667D9"/>
    <w:rsid w:val="00F67BA9"/>
    <w:rsid w:val="00F73BEE"/>
    <w:rsid w:val="00F83760"/>
    <w:rsid w:val="00F91417"/>
    <w:rsid w:val="00F9289C"/>
    <w:rsid w:val="00F92C1F"/>
    <w:rsid w:val="00FA2BD6"/>
    <w:rsid w:val="00FA2C70"/>
    <w:rsid w:val="00FA2E87"/>
    <w:rsid w:val="00FB02A3"/>
    <w:rsid w:val="00FC3E6B"/>
    <w:rsid w:val="00FD09E4"/>
    <w:rsid w:val="00FD42CB"/>
    <w:rsid w:val="00FE1107"/>
    <w:rsid w:val="00FE4B18"/>
    <w:rsid w:val="00FF3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36F1E"/>
  <w15:docId w15:val="{9138C521-9B78-41C2-BE18-C0DBC6F92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76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3D1"/>
    <w:pPr>
      <w:ind w:left="720"/>
      <w:contextualSpacing/>
    </w:pPr>
  </w:style>
  <w:style w:type="character" w:styleId="CommentReference">
    <w:name w:val="annotation reference"/>
    <w:basedOn w:val="DefaultParagraphFont"/>
    <w:uiPriority w:val="99"/>
    <w:semiHidden/>
    <w:unhideWhenUsed/>
    <w:rsid w:val="000162D8"/>
    <w:rPr>
      <w:sz w:val="16"/>
      <w:szCs w:val="16"/>
    </w:rPr>
  </w:style>
  <w:style w:type="paragraph" w:styleId="CommentText">
    <w:name w:val="annotation text"/>
    <w:basedOn w:val="Normal"/>
    <w:link w:val="CommentTextChar"/>
    <w:uiPriority w:val="99"/>
    <w:semiHidden/>
    <w:unhideWhenUsed/>
    <w:rsid w:val="000162D8"/>
    <w:pPr>
      <w:spacing w:line="240" w:lineRule="auto"/>
    </w:pPr>
    <w:rPr>
      <w:sz w:val="20"/>
      <w:szCs w:val="20"/>
    </w:rPr>
  </w:style>
  <w:style w:type="character" w:customStyle="1" w:styleId="CommentTextChar">
    <w:name w:val="Comment Text Char"/>
    <w:basedOn w:val="DefaultParagraphFont"/>
    <w:link w:val="CommentText"/>
    <w:uiPriority w:val="99"/>
    <w:semiHidden/>
    <w:rsid w:val="000162D8"/>
    <w:rPr>
      <w:sz w:val="20"/>
      <w:szCs w:val="20"/>
    </w:rPr>
  </w:style>
  <w:style w:type="paragraph" w:styleId="CommentSubject">
    <w:name w:val="annotation subject"/>
    <w:basedOn w:val="CommentText"/>
    <w:next w:val="CommentText"/>
    <w:link w:val="CommentSubjectChar"/>
    <w:uiPriority w:val="99"/>
    <w:semiHidden/>
    <w:unhideWhenUsed/>
    <w:rsid w:val="000162D8"/>
    <w:rPr>
      <w:b/>
      <w:bCs/>
    </w:rPr>
  </w:style>
  <w:style w:type="character" w:customStyle="1" w:styleId="CommentSubjectChar">
    <w:name w:val="Comment Subject Char"/>
    <w:basedOn w:val="CommentTextChar"/>
    <w:link w:val="CommentSubject"/>
    <w:uiPriority w:val="99"/>
    <w:semiHidden/>
    <w:rsid w:val="000162D8"/>
    <w:rPr>
      <w:b/>
      <w:bCs/>
      <w:sz w:val="20"/>
      <w:szCs w:val="20"/>
    </w:rPr>
  </w:style>
  <w:style w:type="paragraph" w:styleId="BalloonText">
    <w:name w:val="Balloon Text"/>
    <w:basedOn w:val="Normal"/>
    <w:link w:val="BalloonTextChar"/>
    <w:uiPriority w:val="99"/>
    <w:semiHidden/>
    <w:unhideWhenUsed/>
    <w:rsid w:val="000162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2D8"/>
    <w:rPr>
      <w:rFonts w:ascii="Segoe UI" w:hAnsi="Segoe UI" w:cs="Segoe UI"/>
      <w:sz w:val="18"/>
      <w:szCs w:val="18"/>
    </w:rPr>
  </w:style>
  <w:style w:type="character" w:styleId="Hyperlink">
    <w:name w:val="Hyperlink"/>
    <w:basedOn w:val="DefaultParagraphFont"/>
    <w:uiPriority w:val="99"/>
    <w:unhideWhenUsed/>
    <w:rsid w:val="00C77B2B"/>
    <w:rPr>
      <w:color w:val="0563C1" w:themeColor="hyperlink"/>
      <w:u w:val="single"/>
    </w:rPr>
  </w:style>
  <w:style w:type="paragraph" w:styleId="Revision">
    <w:name w:val="Revision"/>
    <w:hidden/>
    <w:uiPriority w:val="99"/>
    <w:semiHidden/>
    <w:rsid w:val="004B6823"/>
    <w:pPr>
      <w:spacing w:after="0" w:line="240" w:lineRule="auto"/>
    </w:pPr>
  </w:style>
  <w:style w:type="paragraph" w:styleId="Header">
    <w:name w:val="header"/>
    <w:basedOn w:val="Normal"/>
    <w:link w:val="HeaderChar"/>
    <w:uiPriority w:val="99"/>
    <w:unhideWhenUsed/>
    <w:rsid w:val="00BD1A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ACF"/>
  </w:style>
  <w:style w:type="paragraph" w:styleId="Footer">
    <w:name w:val="footer"/>
    <w:basedOn w:val="Normal"/>
    <w:link w:val="FooterChar"/>
    <w:uiPriority w:val="99"/>
    <w:unhideWhenUsed/>
    <w:rsid w:val="00BD1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355042">
      <w:bodyDiv w:val="1"/>
      <w:marLeft w:val="0"/>
      <w:marRight w:val="0"/>
      <w:marTop w:val="0"/>
      <w:marBottom w:val="0"/>
      <w:divBdr>
        <w:top w:val="none" w:sz="0" w:space="0" w:color="auto"/>
        <w:left w:val="none" w:sz="0" w:space="0" w:color="auto"/>
        <w:bottom w:val="none" w:sz="0" w:space="0" w:color="auto"/>
        <w:right w:val="none" w:sz="0" w:space="0" w:color="auto"/>
      </w:divBdr>
    </w:div>
    <w:div w:id="853149422">
      <w:bodyDiv w:val="1"/>
      <w:marLeft w:val="0"/>
      <w:marRight w:val="0"/>
      <w:marTop w:val="0"/>
      <w:marBottom w:val="0"/>
      <w:divBdr>
        <w:top w:val="none" w:sz="0" w:space="0" w:color="auto"/>
        <w:left w:val="none" w:sz="0" w:space="0" w:color="auto"/>
        <w:bottom w:val="none" w:sz="0" w:space="0" w:color="auto"/>
        <w:right w:val="none" w:sz="0" w:space="0" w:color="auto"/>
      </w:divBdr>
    </w:div>
    <w:div w:id="1185556931">
      <w:bodyDiv w:val="1"/>
      <w:marLeft w:val="0"/>
      <w:marRight w:val="0"/>
      <w:marTop w:val="0"/>
      <w:marBottom w:val="0"/>
      <w:divBdr>
        <w:top w:val="none" w:sz="0" w:space="0" w:color="auto"/>
        <w:left w:val="none" w:sz="0" w:space="0" w:color="auto"/>
        <w:bottom w:val="none" w:sz="0" w:space="0" w:color="auto"/>
        <w:right w:val="none" w:sz="0" w:space="0" w:color="auto"/>
      </w:divBdr>
    </w:div>
    <w:div w:id="2042701876">
      <w:bodyDiv w:val="1"/>
      <w:marLeft w:val="0"/>
      <w:marRight w:val="0"/>
      <w:marTop w:val="0"/>
      <w:marBottom w:val="0"/>
      <w:divBdr>
        <w:top w:val="none" w:sz="0" w:space="0" w:color="auto"/>
        <w:left w:val="none" w:sz="0" w:space="0" w:color="auto"/>
        <w:bottom w:val="none" w:sz="0" w:space="0" w:color="auto"/>
        <w:right w:val="none" w:sz="0" w:space="0" w:color="auto"/>
      </w:divBdr>
      <w:divsChild>
        <w:div w:id="2115590269">
          <w:marLeft w:val="0"/>
          <w:marRight w:val="0"/>
          <w:marTop w:val="0"/>
          <w:marBottom w:val="0"/>
          <w:divBdr>
            <w:top w:val="none" w:sz="0" w:space="0" w:color="auto"/>
            <w:left w:val="none" w:sz="0" w:space="0" w:color="auto"/>
            <w:bottom w:val="none" w:sz="0" w:space="0" w:color="auto"/>
            <w:right w:val="none" w:sz="0" w:space="0" w:color="auto"/>
          </w:divBdr>
        </w:div>
        <w:div w:id="1681883018">
          <w:marLeft w:val="0"/>
          <w:marRight w:val="0"/>
          <w:marTop w:val="0"/>
          <w:marBottom w:val="0"/>
          <w:divBdr>
            <w:top w:val="none" w:sz="0" w:space="0" w:color="auto"/>
            <w:left w:val="none" w:sz="0" w:space="0" w:color="auto"/>
            <w:bottom w:val="none" w:sz="0" w:space="0" w:color="auto"/>
            <w:right w:val="none" w:sz="0" w:space="0" w:color="auto"/>
          </w:divBdr>
        </w:div>
        <w:div w:id="2017804163">
          <w:marLeft w:val="0"/>
          <w:marRight w:val="0"/>
          <w:marTop w:val="0"/>
          <w:marBottom w:val="0"/>
          <w:divBdr>
            <w:top w:val="none" w:sz="0" w:space="0" w:color="auto"/>
            <w:left w:val="none" w:sz="0" w:space="0" w:color="auto"/>
            <w:bottom w:val="none" w:sz="0" w:space="0" w:color="auto"/>
            <w:right w:val="none" w:sz="0" w:space="0" w:color="auto"/>
          </w:divBdr>
        </w:div>
        <w:div w:id="357972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nella.Kirkham@ucl.ac.uk"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9C21E-BBD1-4BC4-8094-D1E79D030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42300</Words>
  <Characters>811110</Characters>
  <Application>Microsoft Office Word</Application>
  <DocSecurity>0</DocSecurity>
  <Lines>6759</Lines>
  <Paragraphs>1903</Paragraphs>
  <ScaleCrop>false</ScaleCrop>
  <HeadingPairs>
    <vt:vector size="2" baseType="variant">
      <vt:variant>
        <vt:lpstr>Title</vt:lpstr>
      </vt:variant>
      <vt:variant>
        <vt:i4>1</vt:i4>
      </vt:variant>
    </vt:vector>
  </HeadingPairs>
  <TitlesOfParts>
    <vt:vector size="1" baseType="lpstr">
      <vt:lpstr/>
    </vt:vector>
  </TitlesOfParts>
  <Company>SUHT</Company>
  <LinksUpToDate>false</LinksUpToDate>
  <CharactersWithSpaces>95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ella Kirkham</dc:creator>
  <cp:keywords/>
  <dc:description/>
  <cp:lastModifiedBy>Fenella Kirkham</cp:lastModifiedBy>
  <cp:revision>2</cp:revision>
  <cp:lastPrinted>2018-09-07T17:50:00Z</cp:lastPrinted>
  <dcterms:created xsi:type="dcterms:W3CDTF">2018-12-11T08:05:00Z</dcterms:created>
  <dcterms:modified xsi:type="dcterms:W3CDTF">2018-12-1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839044-ddab-3c4e-b8fb-e97e26878766</vt:lpwstr>
  </property>
  <property fmtid="{D5CDD505-2E9C-101B-9397-08002B2CF9AE}" pid="24" name="Mendeley Citation Style_1">
    <vt:lpwstr>http://www.zotero.org/styles/vancouver</vt:lpwstr>
  </property>
</Properties>
</file>